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bookmarkStart w:id="1" w:name="OLE_LINK89"/>
      <w:bookmarkStart w:id="2" w:name="OLE_LINK90"/>
      <w:ins w:id="3" w:author="Ruijie Xu" w:date="2022-03-04T09:39:00Z">
        <w:r w:rsidRPr="002B42A7">
          <w:rPr>
            <w:rFonts w:ascii="Times New Roman" w:hAnsi="Times New Roman" w:cs="Times New Roman"/>
            <w:bCs/>
            <w:color w:val="000000" w:themeColor="text1"/>
            <w:sz w:val="24"/>
            <w:szCs w:val="24"/>
            <w:rPrChange w:id="4"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5"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6" w:author="Ruijie Xu" w:date="2022-03-04T09:54:00Z"/>
          <w:rFonts w:ascii="Times New Roman" w:hAnsi="Times New Roman" w:cs="Times New Roman"/>
          <w:bCs/>
          <w:color w:val="000000" w:themeColor="text1"/>
          <w:rPrChange w:id="7" w:author="Ruijie Xu" w:date="2022-03-10T12:31:00Z">
            <w:rPr>
              <w:ins w:id="8" w:author="Ruijie Xu" w:date="2022-03-04T09:54:00Z"/>
              <w:rFonts w:ascii="Calibri" w:hAnsi="Calibri" w:cs="Calibri"/>
              <w:bCs/>
              <w:color w:val="000000" w:themeColor="text1"/>
            </w:rPr>
          </w:rPrChange>
        </w:rPr>
      </w:pPr>
      <w:bookmarkStart w:id="9" w:name="OLE_LINK126"/>
      <w:bookmarkStart w:id="10" w:name="OLE_LINK127"/>
      <w:bookmarkStart w:id="11" w:name="OLE_LINK52"/>
      <w:bookmarkStart w:id="12" w:name="OLE_LINK42"/>
      <w:ins w:id="13" w:author="Ruijie Xu" w:date="2022-03-04T09:54:00Z">
        <w:r w:rsidRPr="002B42A7">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t xml:space="preserve">Selection of </w:t>
        </w:r>
        <w:del w:id="15" w:author="Liliana Salvador" w:date="2022-03-10T19:52:00Z">
          <w:r w:rsidRPr="002B42A7" w:rsidDel="00652234">
            <w:rPr>
              <w:rFonts w:ascii="Times New Roman" w:hAnsi="Times New Roman" w:cs="Times New Roman"/>
              <w:bCs/>
              <w:color w:val="000000" w:themeColor="text1"/>
              <w:rPrChange w:id="16"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7"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8" w:author="Ruijie Xu" w:date="2022-03-04T09:54:00Z"/>
          <w:rFonts w:ascii="Times New Roman" w:hAnsi="Times New Roman" w:cs="Times New Roman"/>
          <w:bCs/>
          <w:color w:val="000000" w:themeColor="text1"/>
          <w:sz w:val="24"/>
          <w:szCs w:val="24"/>
          <w:rPrChange w:id="19" w:author="Ruijie Xu" w:date="2022-03-10T12:31:00Z">
            <w:rPr>
              <w:del w:id="20" w:author="Ruijie Xu" w:date="2022-03-04T09:54:00Z"/>
              <w:rFonts w:ascii="Calibri" w:hAnsi="Calibri" w:cs="Calibri"/>
              <w:bCs/>
              <w:color w:val="000000" w:themeColor="text1"/>
              <w:sz w:val="24"/>
              <w:szCs w:val="24"/>
            </w:rPr>
          </w:rPrChange>
        </w:rPr>
      </w:pPr>
      <w:del w:id="21" w:author="Ruijie Xu" w:date="2022-03-04T09:54:00Z">
        <w:r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4"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5" w:author="Ruijie Xu" w:date="2022-03-10T12:31:00Z">
              <w:rPr>
                <w:rFonts w:ascii="Calibri" w:hAnsi="Calibri" w:cs="Calibri"/>
                <w:bCs/>
                <w:color w:val="000000" w:themeColor="text1"/>
              </w:rPr>
            </w:rPrChange>
          </w:rPr>
          <w:delText xml:space="preserve"> </w:delText>
        </w:r>
      </w:del>
    </w:p>
    <w:bookmarkEnd w:id="9"/>
    <w:bookmarkEnd w:id="10"/>
    <w:bookmarkEnd w:id="11"/>
    <w:bookmarkEnd w:id="12"/>
    <w:p w14:paraId="7A423FD0" w14:textId="3A92725E" w:rsidR="00DE5B31" w:rsidRPr="002B42A7" w:rsidDel="00AC131D" w:rsidRDefault="00DE5B31">
      <w:pPr>
        <w:suppressLineNumbers/>
        <w:spacing w:line="480" w:lineRule="auto"/>
        <w:rPr>
          <w:ins w:id="36" w:author="Rajeev, Sree" w:date="2022-03-02T12:20:00Z"/>
          <w:del w:id="37" w:author="Liliana Salvador" w:date="2022-03-08T17:14:00Z"/>
          <w:rFonts w:ascii="Times New Roman" w:hAnsi="Times New Roman" w:cs="Times New Roman"/>
          <w:bCs/>
          <w:color w:val="000000" w:themeColor="text1"/>
          <w:rPrChange w:id="38" w:author="Ruijie Xu" w:date="2022-03-10T12:31:00Z">
            <w:rPr>
              <w:ins w:id="39" w:author="Rajeev, Sree" w:date="2022-03-02T12:20:00Z"/>
              <w:del w:id="40" w:author="Liliana Salvador" w:date="2022-03-08T17:14:00Z"/>
              <w:rFonts w:ascii="Calibri" w:hAnsi="Calibri" w:cs="Calibri"/>
              <w:bCs/>
              <w:color w:val="000000" w:themeColor="text1"/>
            </w:rPr>
          </w:rPrChange>
        </w:rPr>
        <w:pPrChange w:id="41" w:author="Rajeev, Sree" w:date="2022-03-02T12:23:00Z">
          <w:pPr>
            <w:suppressLineNumbers/>
            <w:spacing w:line="480" w:lineRule="auto"/>
            <w:jc w:val="center"/>
          </w:pPr>
        </w:pPrChange>
      </w:pPr>
      <w:ins w:id="42" w:author="Rajeev, Sree" w:date="2022-03-02T12:23:00Z">
        <w:del w:id="43" w:author="Liliana Salvador" w:date="2022-03-08T17:14:00Z">
          <w:r w:rsidRPr="002B42A7" w:rsidDel="00AC131D">
            <w:rPr>
              <w:rFonts w:ascii="Times New Roman" w:hAnsi="Times New Roman" w:cs="Times New Roman"/>
              <w:bCs/>
              <w:color w:val="000000" w:themeColor="text1"/>
              <w:rPrChange w:id="44"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5" w:author="Rajeev, Sree" w:date="2022-03-02T12:21:00Z"/>
          <w:del w:id="46" w:author="Liliana Salvador" w:date="2022-03-08T17:14:00Z"/>
          <w:rFonts w:ascii="Times New Roman" w:hAnsi="Times New Roman" w:cs="Times New Roman"/>
          <w:bCs/>
          <w:color w:val="000000" w:themeColor="text1"/>
          <w:rPrChange w:id="47" w:author="Ruijie Xu" w:date="2022-03-10T12:31:00Z">
            <w:rPr>
              <w:ins w:id="48" w:author="Rajeev, Sree" w:date="2022-03-02T12:21:00Z"/>
              <w:del w:id="49" w:author="Liliana Salvador" w:date="2022-03-08T17:14:00Z"/>
              <w:rFonts w:ascii="Calibri" w:hAnsi="Calibri" w:cs="Calibri"/>
              <w:bCs/>
              <w:color w:val="000000" w:themeColor="text1"/>
            </w:rPr>
          </w:rPrChange>
        </w:rPr>
      </w:pPr>
      <w:ins w:id="50" w:author="Rajeev, Sree" w:date="2022-03-02T12:21:00Z">
        <w:del w:id="51" w:author="Liliana Salvador" w:date="2022-03-08T17:14:00Z">
          <w:r w:rsidRPr="002B42A7" w:rsidDel="00AC131D">
            <w:rPr>
              <w:rFonts w:ascii="Times New Roman" w:hAnsi="Times New Roman" w:cs="Times New Roman"/>
              <w:bCs/>
              <w:color w:val="000000" w:themeColor="text1"/>
              <w:rPrChange w:id="52" w:author="Ruijie Xu" w:date="2022-03-10T12:31:00Z">
                <w:rPr>
                  <w:rFonts w:ascii="Calibri" w:hAnsi="Calibri" w:cs="Calibri"/>
                  <w:bCs/>
                  <w:color w:val="000000" w:themeColor="text1"/>
                </w:rPr>
              </w:rPrChange>
            </w:rPr>
            <w:delText xml:space="preserve">Selection of  software and database </w:delText>
          </w:r>
        </w:del>
      </w:ins>
      <w:ins w:id="53" w:author="Rajeev, Sree" w:date="2022-03-02T12:22:00Z">
        <w:del w:id="54" w:author="Liliana Salvador" w:date="2022-03-08T17:14:00Z">
          <w:r w:rsidRPr="002B42A7" w:rsidDel="00AC131D">
            <w:rPr>
              <w:rFonts w:ascii="Times New Roman" w:hAnsi="Times New Roman" w:cs="Times New Roman"/>
              <w:bCs/>
              <w:color w:val="000000" w:themeColor="text1"/>
              <w:rPrChange w:id="55" w:author="Ruijie Xu" w:date="2022-03-10T12:31:00Z">
                <w:rPr>
                  <w:rFonts w:ascii="Calibri" w:hAnsi="Calibri" w:cs="Calibri"/>
                  <w:bCs/>
                  <w:color w:val="000000" w:themeColor="text1"/>
                </w:rPr>
              </w:rPrChange>
            </w:rPr>
            <w:delText xml:space="preserve">for metagenomics sequence analysis  </w:delText>
          </w:r>
        </w:del>
      </w:ins>
      <w:ins w:id="56" w:author="Rajeev, Sree" w:date="2022-03-02T12:35:00Z">
        <w:del w:id="57" w:author="Liliana Salvador" w:date="2022-03-08T17:14:00Z">
          <w:r w:rsidR="00784B2E" w:rsidRPr="002B42A7" w:rsidDel="00AC131D">
            <w:rPr>
              <w:rFonts w:ascii="Times New Roman" w:hAnsi="Times New Roman" w:cs="Times New Roman"/>
              <w:bCs/>
              <w:color w:val="000000" w:themeColor="text1"/>
              <w:rPrChange w:id="58" w:author="Ruijie Xu" w:date="2022-03-10T12:31:00Z">
                <w:rPr>
                  <w:rFonts w:ascii="Calibri" w:hAnsi="Calibri" w:cs="Calibri"/>
                  <w:bCs/>
                  <w:color w:val="000000" w:themeColor="text1"/>
                </w:rPr>
              </w:rPrChange>
            </w:rPr>
            <w:delText>impacts</w:delText>
          </w:r>
        </w:del>
      </w:ins>
      <w:ins w:id="59" w:author="Rajeev, Sree" w:date="2022-03-02T12:21:00Z">
        <w:del w:id="60" w:author="Liliana Salvador" w:date="2022-03-08T17:14:00Z">
          <w:r w:rsidRPr="002B42A7" w:rsidDel="00AC131D">
            <w:rPr>
              <w:rFonts w:ascii="Times New Roman" w:hAnsi="Times New Roman" w:cs="Times New Roman"/>
              <w:bCs/>
              <w:color w:val="000000" w:themeColor="text1"/>
              <w:rPrChange w:id="61" w:author="Ruijie Xu" w:date="2022-03-10T12:31:00Z">
                <w:rPr>
                  <w:rFonts w:ascii="Calibri" w:hAnsi="Calibri" w:cs="Calibri"/>
                  <w:bCs/>
                  <w:color w:val="000000" w:themeColor="text1"/>
                </w:rPr>
              </w:rPrChange>
            </w:rPr>
            <w:delText xml:space="preserve"> </w:delText>
          </w:r>
        </w:del>
      </w:ins>
      <w:ins w:id="62" w:author="Rajeev, Sree" w:date="2022-03-02T12:23:00Z">
        <w:del w:id="63" w:author="Liliana Salvador" w:date="2022-03-08T17:14:00Z">
          <w:r w:rsidRPr="002B42A7" w:rsidDel="00AC131D">
            <w:rPr>
              <w:rFonts w:ascii="Times New Roman" w:hAnsi="Times New Roman" w:cs="Times New Roman"/>
              <w:bCs/>
              <w:color w:val="000000" w:themeColor="text1"/>
              <w:rPrChange w:id="64" w:author="Ruijie Xu" w:date="2022-03-10T12:31:00Z">
                <w:rPr>
                  <w:rFonts w:ascii="Calibri" w:hAnsi="Calibri" w:cs="Calibri"/>
                  <w:bCs/>
                  <w:color w:val="000000" w:themeColor="text1"/>
                </w:rPr>
              </w:rPrChange>
            </w:rPr>
            <w:delText xml:space="preserve">the outcome of </w:delText>
          </w:r>
        </w:del>
      </w:ins>
      <w:ins w:id="65" w:author="Rajeev, Sree" w:date="2022-03-02T12:21:00Z">
        <w:del w:id="66" w:author="Liliana Salvador" w:date="2022-03-08T17:14:00Z">
          <w:r w:rsidRPr="002B42A7" w:rsidDel="00AC131D">
            <w:rPr>
              <w:rFonts w:ascii="Times New Roman" w:hAnsi="Times New Roman" w:cs="Times New Roman"/>
              <w:bCs/>
              <w:color w:val="000000" w:themeColor="text1"/>
              <w:rPrChange w:id="67" w:author="Ruijie Xu" w:date="2022-03-10T12:31:00Z">
                <w:rPr>
                  <w:rFonts w:ascii="Calibri" w:hAnsi="Calibri" w:cs="Calibri"/>
                  <w:bCs/>
                  <w:color w:val="000000" w:themeColor="text1"/>
                </w:rPr>
              </w:rPrChange>
            </w:rPr>
            <w:delText>microbial profiling and pathogen detection r</w:delText>
          </w:r>
        </w:del>
      </w:ins>
      <w:ins w:id="68" w:author="Rajeev, Sree" w:date="2022-03-02T12:22:00Z">
        <w:del w:id="69" w:author="Liliana Salvador" w:date="2022-03-08T17:14:00Z">
          <w:r w:rsidRPr="002B42A7" w:rsidDel="00AC131D">
            <w:rPr>
              <w:rFonts w:ascii="Times New Roman" w:hAnsi="Times New Roman" w:cs="Times New Roman"/>
              <w:bCs/>
              <w:color w:val="000000" w:themeColor="text1"/>
              <w:rPrChange w:id="70"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71" w:author="Rajeev, Sree" w:date="2022-03-02T12:20:00Z"/>
          <w:del w:id="72" w:author="Liliana Salvador" w:date="2022-03-08T17:14:00Z"/>
          <w:rFonts w:ascii="Times New Roman" w:hAnsi="Times New Roman" w:cs="Times New Roman"/>
          <w:bCs/>
          <w:color w:val="000000" w:themeColor="text1"/>
          <w:rPrChange w:id="73" w:author="Ruijie Xu" w:date="2022-03-10T12:31:00Z">
            <w:rPr>
              <w:ins w:id="74" w:author="Rajeev, Sree" w:date="2022-03-02T12:20:00Z"/>
              <w:del w:id="75"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6" w:author="Rajeev, Sree" w:date="2022-03-02T12:20:00Z"/>
          <w:del w:id="77" w:author="Liliana Salvador" w:date="2022-03-08T17:14:00Z"/>
          <w:rFonts w:ascii="Times New Roman" w:hAnsi="Times New Roman" w:cs="Times New Roman"/>
          <w:bCs/>
          <w:color w:val="000000" w:themeColor="text1"/>
          <w:rPrChange w:id="78" w:author="Ruijie Xu" w:date="2022-03-10T12:31:00Z">
            <w:rPr>
              <w:ins w:id="79" w:author="Rajeev, Sree" w:date="2022-03-02T12:20:00Z"/>
              <w:del w:id="80"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81" w:author="Rajeev, Sree" w:date="2022-03-02T12:36:00Z"/>
          <w:del w:id="82" w:author="Liliana Salvador" w:date="2022-03-08T17:14:00Z"/>
          <w:rFonts w:ascii="Times New Roman" w:hAnsi="Times New Roman" w:cs="Times New Roman"/>
          <w:bCs/>
          <w:color w:val="000000" w:themeColor="text1"/>
          <w:rPrChange w:id="83" w:author="Ruijie Xu" w:date="2022-03-10T12:31:00Z">
            <w:rPr>
              <w:ins w:id="84" w:author="Rajeev, Sree" w:date="2022-03-02T12:36:00Z"/>
              <w:del w:id="85" w:author="Liliana Salvador" w:date="2022-03-08T17:14:00Z"/>
              <w:rFonts w:ascii="Calibri" w:hAnsi="Calibri" w:cs="Calibri"/>
              <w:bCs/>
              <w:color w:val="000000" w:themeColor="text1"/>
            </w:rPr>
          </w:rPrChange>
        </w:rPr>
      </w:pPr>
      <w:ins w:id="86" w:author="Rajeev, Sree" w:date="2022-03-02T12:20:00Z">
        <w:del w:id="87" w:author="Liliana Salvador" w:date="2022-03-08T17:14:00Z">
          <w:r w:rsidRPr="002B42A7" w:rsidDel="00AC131D">
            <w:rPr>
              <w:rFonts w:ascii="Times New Roman" w:hAnsi="Times New Roman" w:cs="Times New Roman"/>
              <w:bCs/>
              <w:color w:val="000000" w:themeColor="text1"/>
              <w:rPrChange w:id="88" w:author="Ruijie Xu" w:date="2022-03-10T12:31:00Z">
                <w:rPr>
                  <w:rFonts w:ascii="Calibri" w:hAnsi="Calibri" w:cs="Calibri"/>
                  <w:bCs/>
                  <w:color w:val="000000" w:themeColor="text1"/>
                </w:rPr>
              </w:rPrChange>
            </w:rPr>
            <w:delText xml:space="preserve">The </w:delText>
          </w:r>
        </w:del>
      </w:ins>
      <w:ins w:id="89" w:author="Rajeev, Sree" w:date="2022-03-02T12:36:00Z">
        <w:del w:id="90" w:author="Liliana Salvador" w:date="2022-03-08T17:14:00Z">
          <w:r w:rsidR="00784B2E" w:rsidRPr="002B42A7" w:rsidDel="00AC131D">
            <w:rPr>
              <w:rFonts w:ascii="Times New Roman" w:hAnsi="Times New Roman" w:cs="Times New Roman"/>
              <w:bCs/>
              <w:color w:val="000000" w:themeColor="text1"/>
              <w:rPrChange w:id="91" w:author="Ruijie Xu" w:date="2022-03-10T12:31:00Z">
                <w:rPr>
                  <w:rFonts w:ascii="Calibri" w:hAnsi="Calibri" w:cs="Calibri"/>
                  <w:bCs/>
                  <w:color w:val="000000" w:themeColor="text1"/>
                </w:rPr>
              </w:rPrChange>
            </w:rPr>
            <w:delText>impact</w:delText>
          </w:r>
        </w:del>
      </w:ins>
      <w:ins w:id="92" w:author="Rajeev, Sree" w:date="2022-03-02T12:20:00Z">
        <w:del w:id="93" w:author="Liliana Salvador" w:date="2022-03-08T17:14:00Z">
          <w:r w:rsidRPr="002B42A7" w:rsidDel="00AC131D">
            <w:rPr>
              <w:rFonts w:ascii="Times New Roman" w:hAnsi="Times New Roman" w:cs="Times New Roman"/>
              <w:bCs/>
              <w:color w:val="000000" w:themeColor="text1"/>
              <w:rPrChange w:id="94" w:author="Ruijie Xu" w:date="2022-03-10T12:31:00Z">
                <w:rPr>
                  <w:rFonts w:ascii="Calibri" w:hAnsi="Calibri" w:cs="Calibri"/>
                  <w:bCs/>
                  <w:color w:val="000000" w:themeColor="text1"/>
                </w:rPr>
              </w:rPrChange>
            </w:rPr>
            <w:delText xml:space="preserve"> of software </w:delText>
          </w:r>
        </w:del>
      </w:ins>
      <w:ins w:id="95" w:author="Rajeev, Sree" w:date="2022-03-02T12:21:00Z">
        <w:del w:id="96" w:author="Liliana Salvador" w:date="2022-03-08T17:14:00Z">
          <w:r w:rsidRPr="002B42A7" w:rsidDel="00AC131D">
            <w:rPr>
              <w:rFonts w:ascii="Times New Roman" w:hAnsi="Times New Roman" w:cs="Times New Roman"/>
              <w:bCs/>
              <w:color w:val="000000" w:themeColor="text1"/>
              <w:rPrChange w:id="97" w:author="Ruijie Xu" w:date="2022-03-10T12:31:00Z">
                <w:rPr>
                  <w:rFonts w:ascii="Calibri" w:hAnsi="Calibri" w:cs="Calibri"/>
                  <w:bCs/>
                  <w:color w:val="000000" w:themeColor="text1"/>
                </w:rPr>
              </w:rPrChange>
            </w:rPr>
            <w:delText xml:space="preserve">and </w:delText>
          </w:r>
        </w:del>
      </w:ins>
      <w:ins w:id="98" w:author="Rajeev, Sree" w:date="2022-03-02T12:20:00Z">
        <w:del w:id="99" w:author="Liliana Salvador" w:date="2022-03-08T17:14:00Z">
          <w:r w:rsidRPr="002B42A7" w:rsidDel="00AC131D">
            <w:rPr>
              <w:rFonts w:ascii="Times New Roman" w:hAnsi="Times New Roman" w:cs="Times New Roman"/>
              <w:bCs/>
              <w:color w:val="000000" w:themeColor="text1"/>
              <w:rPrChange w:id="100" w:author="Ruijie Xu" w:date="2022-03-10T12:31:00Z">
                <w:rPr>
                  <w:rFonts w:ascii="Calibri" w:hAnsi="Calibri" w:cs="Calibri"/>
                  <w:bCs/>
                  <w:color w:val="000000" w:themeColor="text1"/>
                </w:rPr>
              </w:rPrChange>
            </w:rPr>
            <w:delText xml:space="preserve">database selection </w:delText>
          </w:r>
        </w:del>
      </w:ins>
      <w:ins w:id="101" w:author="Rajeev, Sree" w:date="2022-03-02T12:37:00Z">
        <w:del w:id="102" w:author="Liliana Salvador" w:date="2022-03-08T17:14:00Z">
          <w:r w:rsidR="00341DFF" w:rsidRPr="002B42A7" w:rsidDel="00AC131D">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for</w:delText>
          </w:r>
        </w:del>
        <w:del w:id="104" w:author="Liliana Salvador" w:date="2022-03-08T17:04:00Z">
          <w:r w:rsidR="00341DFF" w:rsidRPr="002B42A7" w:rsidDel="001B30EA">
            <w:rPr>
              <w:rFonts w:ascii="Times New Roman" w:hAnsi="Times New Roman" w:cs="Times New Roman"/>
              <w:bCs/>
              <w:color w:val="000000" w:themeColor="text1"/>
              <w:rPrChange w:id="105" w:author="Ruijie Xu" w:date="2022-03-10T12:31:00Z">
                <w:rPr>
                  <w:rFonts w:ascii="Calibri" w:hAnsi="Calibri" w:cs="Calibri"/>
                  <w:bCs/>
                  <w:color w:val="000000" w:themeColor="text1"/>
                </w:rPr>
              </w:rPrChange>
            </w:rPr>
            <w:delText xml:space="preserve"> </w:delText>
          </w:r>
        </w:del>
      </w:ins>
      <w:ins w:id="106" w:author="Rajeev, Sree" w:date="2022-03-02T12:36:00Z">
        <w:del w:id="107" w:author="Liliana Salvador" w:date="2022-03-08T17:14:00Z">
          <w:r w:rsidR="00784B2E" w:rsidRPr="002B42A7" w:rsidDel="00AC131D">
            <w:rPr>
              <w:rFonts w:ascii="Times New Roman" w:hAnsi="Times New Roman" w:cs="Times New Roman"/>
              <w:bCs/>
              <w:color w:val="000000" w:themeColor="text1"/>
              <w:rPrChange w:id="108"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9" w:author="Rajeev, Sree" w:date="2022-03-02T12:20:00Z"/>
          <w:rFonts w:ascii="Times New Roman" w:hAnsi="Times New Roman" w:cs="Times New Roman"/>
          <w:b/>
          <w:color w:val="000000" w:themeColor="text1"/>
          <w:sz w:val="24"/>
          <w:szCs w:val="24"/>
          <w:rPrChange w:id="110" w:author="Ruijie Xu" w:date="2022-03-10T12:31:00Z">
            <w:rPr>
              <w:ins w:id="111"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2" w:author="Rajeev, Sree" w:date="2022-03-02T12:20:00Z"/>
          <w:del w:id="113" w:author="Liliana Salvador" w:date="2022-03-08T17:15:00Z"/>
          <w:rFonts w:ascii="Times New Roman" w:hAnsi="Times New Roman" w:cs="Times New Roman"/>
          <w:b/>
          <w:color w:val="000000" w:themeColor="text1"/>
          <w:sz w:val="24"/>
          <w:szCs w:val="24"/>
          <w:rPrChange w:id="114" w:author="Ruijie Xu" w:date="2022-03-10T12:31:00Z">
            <w:rPr>
              <w:ins w:id="115" w:author="Rajeev, Sree" w:date="2022-03-02T12:20:00Z"/>
              <w:del w:id="116"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7" w:author="Rajeev, Sree" w:date="2022-03-02T12:20:00Z"/>
          <w:del w:id="118" w:author="Liliana Salvador" w:date="2022-03-08T17:15:00Z"/>
          <w:rFonts w:ascii="Times New Roman" w:hAnsi="Times New Roman" w:cs="Times New Roman"/>
          <w:b/>
          <w:color w:val="000000" w:themeColor="text1"/>
          <w:sz w:val="24"/>
          <w:szCs w:val="24"/>
          <w:rPrChange w:id="119" w:author="Ruijie Xu" w:date="2022-03-10T12:31:00Z">
            <w:rPr>
              <w:ins w:id="120" w:author="Rajeev, Sree" w:date="2022-03-02T12:20:00Z"/>
              <w:del w:id="121"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30"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31"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2" w:author="Ruijie Xu" w:date="2022-03-10T12:31:00Z">
            <w:rPr>
              <w:rFonts w:ascii="Calibri" w:hAnsi="Calibri" w:cs="Calibri"/>
              <w:bCs/>
              <w:color w:val="000000" w:themeColor="text1"/>
              <w:sz w:val="24"/>
              <w:szCs w:val="24"/>
            </w:rPr>
          </w:rPrChange>
        </w:rPr>
      </w:pPr>
      <w:bookmarkStart w:id="133" w:name="OLE_LINK85"/>
      <w:bookmarkStart w:id="134" w:name="OLE_LINK86"/>
      <w:bookmarkStart w:id="135" w:name="OLE_LINK87"/>
      <w:bookmarkStart w:id="136" w:name="OLE_LINK128"/>
      <w:bookmarkStart w:id="137" w:name="OLE_LINK129"/>
      <w:bookmarkStart w:id="138" w:name="OLE_LINK53"/>
      <w:ins w:id="139" w:author="Rajeev, Sree" w:date="2022-03-03T08:48:00Z">
        <w:r w:rsidRPr="002B42A7">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t xml:space="preserve">Impact of </w:t>
        </w:r>
      </w:ins>
      <w:del w:id="141" w:author="Rajeev, Sree" w:date="2022-03-03T08:49:00Z">
        <w:r w:rsidR="00657FB1" w:rsidRPr="002B42A7" w:rsidDel="00275D70">
          <w:rPr>
            <w:rFonts w:ascii="Times New Roman" w:hAnsi="Times New Roman" w:cs="Times New Roman"/>
            <w:bCs/>
            <w:color w:val="000000" w:themeColor="text1"/>
            <w:sz w:val="24"/>
            <w:szCs w:val="24"/>
            <w:rPrChange w:id="142"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 xml:space="preserve">software selection </w:t>
      </w:r>
      <w:ins w:id="144" w:author="Rajeev, Sree" w:date="2022-03-03T08:49:00Z">
        <w:r w:rsidRPr="002B42A7">
          <w:rPr>
            <w:rFonts w:ascii="Times New Roman" w:hAnsi="Times New Roman" w:cs="Times New Roman"/>
            <w:bCs/>
            <w:color w:val="000000" w:themeColor="text1"/>
            <w:sz w:val="24"/>
            <w:szCs w:val="24"/>
            <w:rPrChange w:id="145"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t xml:space="preserve"> </w:t>
        </w:r>
      </w:ins>
      <w:del w:id="147" w:author="Rajeev, Sree" w:date="2022-03-03T08:48:00Z">
        <w:r w:rsidR="00657FB1" w:rsidRPr="002B42A7" w:rsidDel="00275D70">
          <w:rPr>
            <w:rFonts w:ascii="Times New Roman" w:hAnsi="Times New Roman" w:cs="Times New Roman"/>
            <w:bCs/>
            <w:color w:val="000000" w:themeColor="text1"/>
            <w:sz w:val="24"/>
            <w:szCs w:val="24"/>
            <w:rPrChange w:id="148" w:author="Ruijie Xu" w:date="2022-03-10T12:31:00Z">
              <w:rPr>
                <w:rFonts w:ascii="Calibri" w:hAnsi="Calibri" w:cs="Calibri"/>
                <w:bCs/>
                <w:color w:val="000000" w:themeColor="text1"/>
                <w:sz w:val="24"/>
                <w:szCs w:val="24"/>
              </w:rPr>
            </w:rPrChange>
          </w:rPr>
          <w:delText>biases</w:delText>
        </w:r>
      </w:del>
      <w:bookmarkEnd w:id="133"/>
      <w:bookmarkEnd w:id="134"/>
      <w:bookmarkEnd w:id="135"/>
    </w:p>
    <w:bookmarkEnd w:id="136"/>
    <w:bookmarkEnd w:id="137"/>
    <w:bookmarkEnd w:id="138"/>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rFonts w:ascii="Times New Roman" w:hAnsi="Times New Roman" w:cs="Times New Roman"/>
          <w:color w:val="000000" w:themeColor="text1"/>
          <w:vertAlign w:val="superscript"/>
        </w:rPr>
      </w:pPr>
      <w:bookmarkStart w:id="149" w:name="OLE_LINK3"/>
      <w:bookmarkStart w:id="150" w:name="OLE_LINK4"/>
      <w:bookmarkStart w:id="151" w:name="OLE_LINK5"/>
      <w:r w:rsidRPr="00F61309">
        <w:rPr>
          <w:rFonts w:ascii="Times New Roman" w:hAnsi="Times New Roman" w:cs="Times New Roman"/>
          <w:color w:val="000000" w:themeColor="text1"/>
        </w:rPr>
        <w:t>Ruijie Xu</w:t>
      </w:r>
      <w:r w:rsidRPr="00F61309">
        <w:rPr>
          <w:rFonts w:ascii="Times New Roman" w:hAnsi="Times New Roman" w:cs="Times New Roman"/>
          <w:color w:val="000000" w:themeColor="text1"/>
          <w:vertAlign w:val="superscript"/>
        </w:rPr>
        <w:t>1,2</w:t>
      </w:r>
      <w:r w:rsidRPr="00F61309">
        <w:rPr>
          <w:rFonts w:ascii="Times New Roman" w:hAnsi="Times New Roman" w:cs="Times New Roman"/>
          <w:color w:val="000000" w:themeColor="text1"/>
        </w:rPr>
        <w:t xml:space="preserve">, </w:t>
      </w:r>
      <w:bookmarkStart w:id="152" w:name="OLE_LINK141"/>
      <w:bookmarkStart w:id="153" w:name="OLE_LINK142"/>
      <w:bookmarkStart w:id="154" w:name="OLE_LINK37"/>
      <w:bookmarkStart w:id="155" w:name="OLE_LINK38"/>
      <w:bookmarkStart w:id="156" w:name="OLE_LINK62"/>
      <w:r w:rsidRPr="00F61309">
        <w:rPr>
          <w:rFonts w:ascii="Times New Roman" w:hAnsi="Times New Roman" w:cs="Times New Roman"/>
          <w:color w:val="000000" w:themeColor="text1"/>
        </w:rPr>
        <w:t>Sreekumari</w:t>
      </w:r>
      <w:bookmarkEnd w:id="152"/>
      <w:bookmarkEnd w:id="153"/>
      <w:r w:rsidRPr="00F61309">
        <w:rPr>
          <w:rFonts w:ascii="Times New Roman" w:hAnsi="Times New Roman" w:cs="Times New Roman"/>
          <w:color w:val="000000" w:themeColor="text1"/>
        </w:rPr>
        <w:t xml:space="preserve"> Rajeev</w:t>
      </w:r>
      <w:bookmarkEnd w:id="154"/>
      <w:bookmarkEnd w:id="155"/>
      <w:bookmarkEnd w:id="156"/>
      <w:r w:rsidRPr="00F61309">
        <w:rPr>
          <w:rFonts w:ascii="Times New Roman" w:hAnsi="Times New Roman" w:cs="Times New Roman"/>
          <w:color w:val="000000" w:themeColor="text1"/>
          <w:vertAlign w:val="superscript"/>
        </w:rPr>
        <w:t>3,†</w:t>
      </w:r>
      <w:r w:rsidR="009B7988" w:rsidRPr="00F61309">
        <w:rPr>
          <w:rFonts w:ascii="Times New Roman" w:hAnsi="Times New Roman" w:cs="Times New Roman"/>
          <w:color w:val="000000" w:themeColor="text1"/>
          <w:vertAlign w:val="superscript"/>
        </w:rPr>
        <w:t>,*</w:t>
      </w:r>
      <w:r w:rsidRPr="00F61309">
        <w:rPr>
          <w:rFonts w:ascii="Times New Roman" w:hAnsi="Times New Roman" w:cs="Times New Roman"/>
          <w:color w:val="000000" w:themeColor="text1"/>
        </w:rPr>
        <w:t xml:space="preserve">, </w:t>
      </w:r>
      <w:bookmarkStart w:id="157" w:name="OLE_LINK75"/>
      <w:bookmarkStart w:id="158" w:name="OLE_LINK76"/>
      <w:r w:rsidRPr="00F61309">
        <w:rPr>
          <w:rFonts w:ascii="Times New Roman" w:hAnsi="Times New Roman" w:cs="Times New Roman"/>
          <w:color w:val="000000" w:themeColor="text1"/>
        </w:rPr>
        <w:t>Liliana C. M. Salvador</w:t>
      </w:r>
      <w:bookmarkEnd w:id="157"/>
      <w:bookmarkEnd w:id="158"/>
      <w:r w:rsidRPr="00F61309">
        <w:rPr>
          <w:rFonts w:ascii="Times New Roman" w:hAnsi="Times New Roman" w:cs="Times New Roman"/>
          <w:color w:val="000000" w:themeColor="text1"/>
          <w:vertAlign w:val="superscript"/>
        </w:rPr>
        <w:t>1,2,4,†,*</w:t>
      </w:r>
      <w:bookmarkEnd w:id="149"/>
      <w:bookmarkEnd w:id="150"/>
      <w:bookmarkEnd w:id="151"/>
    </w:p>
    <w:p w14:paraId="1AE15451" w14:textId="5C31E7BA" w:rsidR="00162F7D" w:rsidRPr="00F61309" w:rsidRDefault="00162F7D" w:rsidP="00115F9F">
      <w:pPr>
        <w:suppressLineNumbers/>
        <w:spacing w:line="480" w:lineRule="auto"/>
        <w:rPr>
          <w:rFonts w:ascii="Times New Roman" w:hAnsi="Times New Roman" w:cs="Times New Roman"/>
          <w:b/>
          <w:bCs/>
          <w:color w:val="000000" w:themeColor="text1"/>
          <w:vertAlign w:val="superscript"/>
        </w:rPr>
      </w:pPr>
      <w:r w:rsidRPr="00F61309">
        <w:rPr>
          <w:rFonts w:ascii="Times New Roman" w:hAnsi="Times New Roman" w:cs="Times New Roman"/>
          <w:b/>
          <w:bCs/>
          <w:color w:val="000000" w:themeColor="text1"/>
        </w:rPr>
        <w:t>Affiliation</w:t>
      </w:r>
    </w:p>
    <w:p w14:paraId="5BF1705F"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bookmarkStart w:id="159" w:name="OLE_LINK10"/>
      <w:bookmarkStart w:id="160" w:name="OLE_LINK11"/>
      <w:r w:rsidRPr="00F61309">
        <w:rPr>
          <w:rFonts w:ascii="Times New Roman" w:hAnsi="Times New Roman" w:cs="Times New Roman"/>
          <w:color w:val="000000" w:themeColor="text1"/>
          <w:vertAlign w:val="superscript"/>
        </w:rPr>
        <w:t>1</w:t>
      </w:r>
      <w:r w:rsidRPr="00F61309">
        <w:rPr>
          <w:rFonts w:ascii="Times New Roman" w:hAnsi="Times New Roman" w:cs="Times New Roman"/>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2</w:t>
      </w:r>
      <w:r w:rsidRPr="00F61309">
        <w:rPr>
          <w:rFonts w:ascii="Times New Roman" w:hAnsi="Times New Roman" w:cs="Times New Roman"/>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3</w:t>
      </w:r>
      <w:r w:rsidRPr="00F61309">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4</w:t>
      </w:r>
      <w:r w:rsidRPr="00F61309">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61"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2"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3" w:author="Ruijie Xu" w:date="2022-03-10T12:31:00Z">
            <w:rPr>
              <w:rFonts w:cstheme="minorHAnsi"/>
              <w:color w:val="000000" w:themeColor="text1"/>
            </w:rPr>
          </w:rPrChange>
        </w:rPr>
        <w:t xml:space="preserve"> These authors contributed equally to this work</w:t>
      </w:r>
      <w:bookmarkEnd w:id="159"/>
      <w:bookmarkEnd w:id="160"/>
    </w:p>
    <w:p w14:paraId="7267D56D" w14:textId="2738FE4D" w:rsidR="00162F7D" w:rsidRPr="00F61309" w:rsidRDefault="009B7988" w:rsidP="00115F9F">
      <w:pPr>
        <w:suppressLineNumbers/>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w:t>
      </w:r>
      <w:r w:rsidR="00162F7D" w:rsidRPr="00F61309">
        <w:rPr>
          <w:rFonts w:ascii="Times New Roman" w:hAnsi="Times New Roman" w:cs="Times New Roman"/>
          <w:b/>
          <w:bCs/>
          <w:color w:val="000000" w:themeColor="text1"/>
        </w:rPr>
        <w:t>Corresponding author</w:t>
      </w:r>
      <w:r w:rsidR="00C8031A" w:rsidRPr="00F61309">
        <w:rPr>
          <w:rFonts w:ascii="Times New Roman" w:hAnsi="Times New Roman" w:cs="Times New Roman"/>
          <w:b/>
          <w:bCs/>
          <w:color w:val="000000" w:themeColor="text1"/>
        </w:rPr>
        <w:t>s</w:t>
      </w:r>
    </w:p>
    <w:p w14:paraId="3CA5BB6B" w14:textId="07BBE31D" w:rsidR="005912FB" w:rsidRPr="00F61309" w:rsidRDefault="00063C13" w:rsidP="003B4416">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Liliana C. M. Salvador</w:t>
      </w:r>
      <w:r w:rsidR="00C8031A" w:rsidRPr="00F61309">
        <w:rPr>
          <w:rFonts w:ascii="Times New Roman" w:hAnsi="Times New Roman" w:cs="Times New Roman"/>
          <w:color w:val="000000"/>
        </w:rPr>
        <w:t xml:space="preserve">: Department of Infectious Diseases, </w:t>
      </w:r>
      <w:r w:rsidRPr="00F61309">
        <w:rPr>
          <w:rFonts w:ascii="Times New Roman" w:hAnsi="Times New Roman" w:cs="Times New Roman"/>
          <w:color w:val="000000"/>
        </w:rPr>
        <w:t>College of Veterinary Medicine</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University</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of Georgia</w:t>
      </w:r>
      <w:r w:rsidR="00C8031A" w:rsidRPr="00F61309">
        <w:rPr>
          <w:rFonts w:ascii="Times New Roman" w:hAnsi="Times New Roman" w:cs="Times New Roman"/>
          <w:color w:val="000000"/>
        </w:rPr>
        <w:t xml:space="preserve">, </w:t>
      </w:r>
      <w:r w:rsidR="003B4416" w:rsidRPr="00F61309">
        <w:rPr>
          <w:rFonts w:ascii="Times New Roman" w:hAnsi="Times New Roman" w:cs="Times New Roman"/>
          <w:color w:val="000000"/>
        </w:rPr>
        <w:t xml:space="preserve">501 D. W. Brooks Drive, </w:t>
      </w:r>
      <w:r w:rsidRPr="00F61309">
        <w:rPr>
          <w:rFonts w:ascii="Times New Roman" w:hAnsi="Times New Roman" w:cs="Times New Roman"/>
          <w:color w:val="000000"/>
        </w:rPr>
        <w:t>Athens, GA 30602</w:t>
      </w:r>
      <w:r w:rsidR="00C8031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Email: </w:t>
      </w:r>
      <w:r w:rsidR="004B734A" w:rsidRPr="00F61309">
        <w:fldChar w:fldCharType="begin"/>
      </w:r>
      <w:r w:rsidR="004B734A" w:rsidRPr="00F61309">
        <w:rPr>
          <w:rFonts w:ascii="Times New Roman" w:hAnsi="Times New Roman" w:cs="Times New Roman"/>
        </w:rPr>
        <w:instrText xml:space="preserve"> HYPERLINK "mailto:salvador@uga.edu" </w:instrText>
      </w:r>
      <w:r w:rsidR="004B734A" w:rsidRPr="00F61309">
        <w:rPr>
          <w:rPrChange w:id="164" w:author="Ruijie Xu" w:date="2022-03-10T12:31:00Z">
            <w:rPr>
              <w:rStyle w:val="Hyperlink"/>
              <w:rFonts w:ascii="Times New Roman" w:hAnsi="Times New Roman" w:cs="Times New Roman"/>
            </w:rPr>
          </w:rPrChange>
        </w:rPr>
        <w:fldChar w:fldCharType="separate"/>
      </w:r>
      <w:r w:rsidR="00C17742" w:rsidRPr="00F61309">
        <w:rPr>
          <w:rStyle w:val="Hyperlink"/>
          <w:rFonts w:ascii="Times New Roman" w:hAnsi="Times New Roman" w:cs="Times New Roman"/>
        </w:rPr>
        <w:t>salvador@uga.edu</w:t>
      </w:r>
      <w:r w:rsidR="004B734A" w:rsidRPr="00F61309">
        <w:rPr>
          <w:rStyle w:val="Hyperlink"/>
          <w:rFonts w:ascii="Times New Roman" w:hAnsi="Times New Roman" w:cs="Times New Roman"/>
        </w:rPr>
        <w:fldChar w:fldCharType="end"/>
      </w:r>
    </w:p>
    <w:p w14:paraId="111638D3" w14:textId="3BE928CE" w:rsidR="003B4416" w:rsidRPr="00F61309" w:rsidRDefault="003B4416" w:rsidP="00C8031A">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 xml:space="preserve">Sreekumari Rajeev: </w:t>
      </w:r>
      <w:bookmarkStart w:id="165" w:name="OLE_LINK143"/>
      <w:bookmarkStart w:id="166" w:name="OLE_LINK144"/>
      <w:r w:rsidRPr="00F61309">
        <w:rPr>
          <w:rStyle w:val="Hyperlink"/>
          <w:rFonts w:ascii="Times New Roman" w:hAnsi="Times New Roman" w:cs="Times New Roman"/>
          <w:color w:val="000000" w:themeColor="text1"/>
        </w:rPr>
        <w:t>Department of Biomedical and Diagnostic Science</w:t>
      </w:r>
      <w:bookmarkEnd w:id="165"/>
      <w:bookmarkEnd w:id="166"/>
      <w:r w:rsidRPr="00F61309">
        <w:rPr>
          <w:rStyle w:val="Hyperlink"/>
          <w:rFonts w:ascii="Times New Roman" w:hAnsi="Times New Roman" w:cs="Times New Roman"/>
          <w:color w:val="000000" w:themeColor="text1"/>
        </w:rPr>
        <w:t>, College of Veterinary Medicine, University of Tennessee, 2407 River Drive, Knoxville, TN 37996, Email:</w:t>
      </w:r>
      <w:r w:rsidRPr="00F61309">
        <w:rPr>
          <w:rStyle w:val="Hyperlink"/>
          <w:rFonts w:ascii="Times New Roman" w:hAnsi="Times New Roman" w:cs="Times New Roman"/>
        </w:rPr>
        <w:t xml:space="preserve"> srajeev@utk.edu</w:t>
      </w:r>
    </w:p>
    <w:p w14:paraId="3930A66D" w14:textId="67C040FA" w:rsidR="00C8031A" w:rsidRPr="00F61309" w:rsidDel="00BB2685" w:rsidRDefault="00C8031A" w:rsidP="00115F9F">
      <w:pPr>
        <w:suppressLineNumbers/>
        <w:spacing w:line="480" w:lineRule="auto"/>
        <w:rPr>
          <w:del w:id="167" w:author="Ruijie Xu" w:date="2022-02-27T13:47:00Z"/>
          <w:rFonts w:ascii="Times New Roman" w:hAnsi="Times New Roman" w:cs="Times New Roman"/>
          <w:b/>
          <w:bCs/>
          <w:color w:val="000000" w:themeColor="text1"/>
        </w:rPr>
      </w:pPr>
    </w:p>
    <w:p w14:paraId="5589A5A3" w14:textId="77777777" w:rsidR="00BB2685" w:rsidRPr="00F61309" w:rsidRDefault="00BB2685" w:rsidP="003B4416">
      <w:pPr>
        <w:suppressLineNumbers/>
        <w:spacing w:line="480" w:lineRule="auto"/>
        <w:rPr>
          <w:ins w:id="168" w:author="Ruijie Xu" w:date="2022-02-27T13:47:00Z"/>
          <w:rFonts w:ascii="Times New Roman" w:hAnsi="Times New Roman" w:cs="Times New Roman"/>
          <w:color w:val="000000" w:themeColor="text1"/>
        </w:rPr>
      </w:pPr>
    </w:p>
    <w:p w14:paraId="145AD574" w14:textId="674B263E" w:rsidR="00063C13" w:rsidRPr="00F61309" w:rsidDel="00BB2685" w:rsidRDefault="00063C13" w:rsidP="00115F9F">
      <w:pPr>
        <w:suppressLineNumbers/>
        <w:spacing w:line="480" w:lineRule="auto"/>
        <w:rPr>
          <w:del w:id="169" w:author="Ruijie Xu" w:date="2022-02-27T13:47:00Z"/>
          <w:rFonts w:ascii="Times New Roman" w:hAnsi="Times New Roman" w:cs="Times New Roman"/>
          <w:b/>
          <w:bCs/>
          <w:color w:val="000000" w:themeColor="text1"/>
        </w:rPr>
      </w:pPr>
      <w:bookmarkStart w:id="170" w:name="OLE_LINK73"/>
      <w:bookmarkStart w:id="171" w:name="OLE_LINK74"/>
    </w:p>
    <w:bookmarkEnd w:id="170"/>
    <w:bookmarkEnd w:id="171"/>
    <w:p w14:paraId="5FC62A2E" w14:textId="77777777" w:rsidR="00657FB1" w:rsidRPr="00F61309" w:rsidDel="00577114" w:rsidRDefault="00657FB1" w:rsidP="00115F9F">
      <w:pPr>
        <w:suppressLineNumbers/>
        <w:spacing w:line="480" w:lineRule="auto"/>
        <w:rPr>
          <w:del w:id="172" w:author="Ruijie Xu" w:date="2022-03-16T16:03:00Z"/>
          <w:rFonts w:ascii="Times New Roman" w:hAnsi="Times New Roman" w:cs="Times New Roman"/>
          <w:b/>
          <w:bCs/>
          <w:color w:val="000000" w:themeColor="text1"/>
        </w:rPr>
      </w:pPr>
    </w:p>
    <w:p w14:paraId="2BDB9AF2" w14:textId="67B39A9F"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 xml:space="preserve">Abstract </w:t>
      </w:r>
    </w:p>
    <w:p w14:paraId="066A7653" w14:textId="5E2A973C" w:rsidR="003A4FF4" w:rsidRPr="00F61309" w:rsidRDefault="00237B31" w:rsidP="00271EA9">
      <w:pPr>
        <w:spacing w:line="480" w:lineRule="auto"/>
        <w:rPr>
          <w:rFonts w:ascii="Times New Roman" w:hAnsi="Times New Roman" w:cs="Times New Roman"/>
          <w:color w:val="000000" w:themeColor="text1"/>
        </w:rPr>
      </w:pPr>
      <w:bookmarkStart w:id="173" w:name="OLE_LINK130"/>
      <w:bookmarkStart w:id="174" w:name="OLE_LINK131"/>
      <w:bookmarkStart w:id="175" w:name="OLE_LINK61"/>
      <w:bookmarkStart w:id="176" w:name="OLE_LINK132"/>
      <w:bookmarkStart w:id="177" w:name="OLE_LINK133"/>
      <w:r w:rsidRPr="00F61309">
        <w:rPr>
          <w:rFonts w:ascii="Times New Roman" w:hAnsi="Times New Roman" w:cs="Times New Roman"/>
          <w:b/>
          <w:color w:val="000000" w:themeColor="text1"/>
        </w:rPr>
        <w:t>Aim</w:t>
      </w:r>
    </w:p>
    <w:p w14:paraId="7864116A" w14:textId="7360250A" w:rsidR="00940BE4" w:rsidRPr="00F61309" w:rsidRDefault="00E26BA0" w:rsidP="0046408A">
      <w:pPr>
        <w:spacing w:line="480" w:lineRule="auto"/>
        <w:ind w:firstLine="720"/>
        <w:rPr>
          <w:rFonts w:ascii="Times New Roman" w:hAnsi="Times New Roman" w:cs="Times New Roman"/>
          <w:color w:val="000000" w:themeColor="text1"/>
        </w:rPr>
      </w:pPr>
      <w:bookmarkStart w:id="178" w:name="OLE_LINK30"/>
      <w:bookmarkStart w:id="179" w:name="OLE_LINK31"/>
      <w:r w:rsidRPr="00F61309">
        <w:rPr>
          <w:rFonts w:ascii="Times New Roman" w:hAnsi="Times New Roman" w:cs="Times New Roman"/>
          <w:color w:val="000000" w:themeColor="text1"/>
        </w:rPr>
        <w:t>Shotgun metagenomic sequencing</w:t>
      </w:r>
      <w:ins w:id="180" w:author="Rajeev, Sree" w:date="2022-02-28T11:12:00Z">
        <w:del w:id="181" w:author="Ruijie Xu" w:date="2022-03-16T14:42:00Z">
          <w:r w:rsidR="008E08C4" w:rsidRPr="00F61309" w:rsidDel="00624800">
            <w:rPr>
              <w:rFonts w:ascii="Times New Roman" w:hAnsi="Times New Roman" w:cs="Times New Roman"/>
              <w:color w:val="000000" w:themeColor="text1"/>
            </w:rPr>
            <w:delText xml:space="preserve"> and</w:delText>
          </w:r>
        </w:del>
        <w:r w:rsidR="008E08C4" w:rsidRPr="00F61309">
          <w:rPr>
            <w:rFonts w:ascii="Times New Roman" w:hAnsi="Times New Roman" w:cs="Times New Roman"/>
            <w:color w:val="000000" w:themeColor="text1"/>
          </w:rPr>
          <w:t xml:space="preserve"> </w:t>
        </w:r>
      </w:ins>
      <w:del w:id="182" w:author="Ruijie Xu" w:date="2022-03-04T13:20:00Z">
        <w:r w:rsidRPr="00F61309" w:rsidDel="008B5F14">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analysis </w:t>
      </w:r>
      <w:ins w:id="183" w:author="Liliana Salvador" w:date="2022-03-08T17:05:00Z">
        <w:del w:id="184" w:author="Ruijie Xu" w:date="2022-03-16T14:42:00Z">
          <w:r w:rsidR="001B30EA" w:rsidRPr="00F61309" w:rsidDel="00624800">
            <w:rPr>
              <w:rFonts w:ascii="Times New Roman" w:hAnsi="Times New Roman" w:cs="Times New Roman"/>
              <w:color w:val="000000" w:themeColor="text1"/>
            </w:rPr>
            <w:delText>are</w:delText>
          </w:r>
        </w:del>
      </w:ins>
      <w:ins w:id="185" w:author="Ruijie Xu" w:date="2022-03-16T14:42:00Z">
        <w:r w:rsidR="00624800" w:rsidRPr="00F61309">
          <w:rPr>
            <w:rFonts w:ascii="Times New Roman" w:hAnsi="Times New Roman" w:cs="Times New Roman"/>
            <w:color w:val="000000" w:themeColor="text1"/>
          </w:rPr>
          <w:t>is</w:t>
        </w:r>
      </w:ins>
      <w:del w:id="186" w:author="Liliana Salvador" w:date="2022-03-08T17:05:00Z">
        <w:r w:rsidRPr="00F61309" w:rsidDel="001B30EA">
          <w:rPr>
            <w:rFonts w:ascii="Times New Roman" w:hAnsi="Times New Roman" w:cs="Times New Roman"/>
            <w:color w:val="000000" w:themeColor="text1"/>
          </w:rPr>
          <w:delText>is</w:delText>
        </w:r>
      </w:del>
      <w:r w:rsidRPr="00F61309">
        <w:rPr>
          <w:rFonts w:ascii="Times New Roman" w:hAnsi="Times New Roman" w:cs="Times New Roman"/>
          <w:color w:val="000000" w:themeColor="text1"/>
        </w:rPr>
        <w:t xml:space="preserve"> widely used for microbial profiling of biological specimens and </w:t>
      </w:r>
      <w:r w:rsidR="00637972" w:rsidRPr="00F61309">
        <w:rPr>
          <w:rFonts w:ascii="Times New Roman" w:hAnsi="Times New Roman" w:cs="Times New Roman"/>
          <w:color w:val="000000" w:themeColor="text1"/>
        </w:rPr>
        <w:t xml:space="preserve">pathogen </w:t>
      </w:r>
      <w:r w:rsidRPr="00F61309">
        <w:rPr>
          <w:rFonts w:ascii="Times New Roman" w:hAnsi="Times New Roman" w:cs="Times New Roman"/>
          <w:color w:val="000000" w:themeColor="text1"/>
        </w:rPr>
        <w:t>detect</w:t>
      </w:r>
      <w:r w:rsidR="00637972" w:rsidRPr="00F61309">
        <w:rPr>
          <w:rFonts w:ascii="Times New Roman" w:hAnsi="Times New Roman" w:cs="Times New Roman"/>
          <w:color w:val="000000" w:themeColor="text1"/>
        </w:rPr>
        <w:t>ion</w:t>
      </w:r>
      <w:r w:rsidRPr="00F61309">
        <w:rPr>
          <w:rFonts w:ascii="Times New Roman" w:hAnsi="Times New Roman" w:cs="Times New Roman"/>
          <w:color w:val="000000" w:themeColor="text1"/>
        </w:rPr>
        <w:t xml:space="preserve">. </w:t>
      </w:r>
      <w:r w:rsidR="00664C52" w:rsidRPr="00F61309">
        <w:rPr>
          <w:rFonts w:ascii="Times New Roman" w:hAnsi="Times New Roman" w:cs="Times New Roman"/>
          <w:color w:val="000000" w:themeColor="text1"/>
        </w:rPr>
        <w:t>However, v</w:t>
      </w:r>
      <w:r w:rsidRPr="00F61309">
        <w:rPr>
          <w:rFonts w:ascii="Times New Roman" w:hAnsi="Times New Roman" w:cs="Times New Roman"/>
          <w:color w:val="000000" w:themeColor="text1"/>
        </w:rPr>
        <w:t xml:space="preserve">ery little is known about the technical biases caused by </w:t>
      </w:r>
      <w:r w:rsidR="009C6B22" w:rsidRPr="00F61309">
        <w:rPr>
          <w:rFonts w:ascii="Times New Roman" w:hAnsi="Times New Roman" w:cs="Times New Roman"/>
          <w:color w:val="000000" w:themeColor="text1"/>
        </w:rPr>
        <w:t xml:space="preserve">the </w:t>
      </w:r>
      <w:r w:rsidRPr="00F61309">
        <w:rPr>
          <w:rFonts w:ascii="Times New Roman" w:hAnsi="Times New Roman" w:cs="Times New Roman"/>
          <w:color w:val="000000" w:themeColor="text1"/>
        </w:rPr>
        <w:t xml:space="preserve">choice of </w:t>
      </w:r>
      <w:ins w:id="187" w:author="Ruijie Xu" w:date="2022-02-01T15:59:00Z">
        <w:r w:rsidR="00083E76" w:rsidRPr="00F61309">
          <w:rPr>
            <w:rFonts w:ascii="Times New Roman" w:hAnsi="Times New Roman" w:cs="Times New Roman"/>
            <w:color w:val="000000" w:themeColor="text1"/>
          </w:rPr>
          <w:t>analysis</w:t>
        </w:r>
      </w:ins>
      <w:ins w:id="188" w:author="Rajeev, Sree" w:date="2022-02-28T11:12:00Z">
        <w:r w:rsidR="008E08C4" w:rsidRPr="00F61309">
          <w:rPr>
            <w:rFonts w:ascii="Times New Roman" w:hAnsi="Times New Roman" w:cs="Times New Roman"/>
            <w:color w:val="000000" w:themeColor="text1"/>
          </w:rPr>
          <w:t xml:space="preserve"> software and </w:t>
        </w:r>
      </w:ins>
      <w:ins w:id="189" w:author="Ruijie Xu" w:date="2022-02-01T16:00:00Z">
        <w:r w:rsidR="00083E76" w:rsidRPr="00F61309">
          <w:rPr>
            <w:rFonts w:ascii="Times New Roman" w:hAnsi="Times New Roman" w:cs="Times New Roman"/>
            <w:color w:val="000000" w:themeColor="text1"/>
          </w:rPr>
          <w:t>databases</w:t>
        </w:r>
        <w:del w:id="190" w:author="Rajeev, Sree" w:date="2022-02-28T11:12:00Z">
          <w:r w:rsidR="00083E76" w:rsidRPr="00F61309" w:rsidDel="008E08C4">
            <w:rPr>
              <w:rFonts w:ascii="Times New Roman" w:hAnsi="Times New Roman" w:cs="Times New Roman"/>
              <w:color w:val="000000" w:themeColor="text1"/>
            </w:rPr>
            <w:delText>and</w:delText>
          </w:r>
        </w:del>
      </w:ins>
      <w:del w:id="191" w:author="Ruijie Xu" w:date="2022-02-01T15:59:00Z">
        <w:r w:rsidRPr="00F61309" w:rsidDel="00083E76">
          <w:rPr>
            <w:rFonts w:ascii="Times New Roman" w:hAnsi="Times New Roman" w:cs="Times New Roman"/>
            <w:color w:val="000000" w:themeColor="text1"/>
          </w:rPr>
          <w:delText>analysis</w:delText>
        </w:r>
      </w:del>
      <w:del w:id="192" w:author="Rajeev, Sree" w:date="2022-02-28T11:12:00Z">
        <w:r w:rsidRPr="00F61309" w:rsidDel="008E08C4">
          <w:rPr>
            <w:rFonts w:ascii="Times New Roman" w:hAnsi="Times New Roman" w:cs="Times New Roman"/>
            <w:color w:val="000000" w:themeColor="text1"/>
          </w:rPr>
          <w:delText xml:space="preserve"> software</w:delText>
        </w:r>
      </w:del>
      <w:r w:rsidRPr="00F61309">
        <w:rPr>
          <w:rFonts w:ascii="Times New Roman" w:hAnsi="Times New Roman" w:cs="Times New Roman"/>
          <w:color w:val="000000" w:themeColor="text1"/>
        </w:rPr>
        <w:t>. In</w:t>
      </w:r>
      <w:r w:rsidR="0005313F" w:rsidRPr="00F61309">
        <w:rPr>
          <w:rFonts w:ascii="Times New Roman" w:hAnsi="Times New Roman" w:cs="Times New Roman"/>
          <w:color w:val="000000" w:themeColor="text1"/>
        </w:rPr>
        <w:t xml:space="preserve"> this study</w:t>
      </w:r>
      <w:r w:rsidR="004736CC" w:rsidRPr="00F61309">
        <w:rPr>
          <w:rFonts w:ascii="Times New Roman" w:hAnsi="Times New Roman" w:cs="Times New Roman"/>
          <w:color w:val="000000" w:themeColor="text1"/>
        </w:rPr>
        <w:t>,</w:t>
      </w:r>
      <w:r w:rsidR="0005313F"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 xml:space="preserve">we </w:t>
      </w:r>
      <w:r w:rsidR="00507EA8" w:rsidRPr="00F61309">
        <w:rPr>
          <w:rFonts w:ascii="Times New Roman" w:hAnsi="Times New Roman" w:cs="Times New Roman"/>
          <w:color w:val="000000" w:themeColor="text1"/>
        </w:rPr>
        <w:t>evaluate</w:t>
      </w:r>
      <w:r w:rsidRPr="00F61309">
        <w:rPr>
          <w:rFonts w:ascii="Times New Roman" w:hAnsi="Times New Roman" w:cs="Times New Roman"/>
          <w:color w:val="000000" w:themeColor="text1"/>
        </w:rPr>
        <w:t>d</w:t>
      </w:r>
      <w:r w:rsidR="00507EA8" w:rsidRPr="00F61309">
        <w:rPr>
          <w:rFonts w:ascii="Times New Roman" w:hAnsi="Times New Roman" w:cs="Times New Roman"/>
          <w:color w:val="000000" w:themeColor="text1"/>
        </w:rPr>
        <w:t xml:space="preserve"> </w:t>
      </w:r>
      <w:del w:id="193" w:author="Liliana Salvador" w:date="2022-03-15T09:30:00Z">
        <w:r w:rsidR="00FF4BB6" w:rsidRPr="00F61309" w:rsidDel="007F37AE">
          <w:rPr>
            <w:rFonts w:ascii="Times New Roman" w:hAnsi="Times New Roman" w:cs="Times New Roman"/>
            <w:color w:val="000000" w:themeColor="text1"/>
          </w:rPr>
          <w:delText>nine</w:delText>
        </w:r>
        <w:r w:rsidR="00507EA8" w:rsidRPr="00F61309" w:rsidDel="007F37AE">
          <w:rPr>
            <w:rFonts w:ascii="Times New Roman" w:hAnsi="Times New Roman" w:cs="Times New Roman"/>
            <w:color w:val="000000" w:themeColor="text1"/>
          </w:rPr>
          <w:delText xml:space="preserve"> </w:delText>
        </w:r>
      </w:del>
      <w:ins w:id="194" w:author="Ruijie Xu" w:date="2022-02-01T13:28:00Z">
        <w:del w:id="195" w:author="Liliana Salvador" w:date="2022-03-15T09:30:00Z">
          <w:r w:rsidR="003C1EEA" w:rsidRPr="00F61309" w:rsidDel="007F37AE">
            <w:rPr>
              <w:rFonts w:ascii="Times New Roman" w:hAnsi="Times New Roman" w:cs="Times New Roman"/>
              <w:color w:val="000000" w:themeColor="text1"/>
            </w:rPr>
            <w:delText xml:space="preserve"> </w:delText>
          </w:r>
        </w:del>
      </w:ins>
      <w:del w:id="196" w:author="Liliana Salvador" w:date="2022-03-15T09:31:00Z">
        <w:r w:rsidR="00637972" w:rsidRPr="00F61309" w:rsidDel="007F37AE">
          <w:rPr>
            <w:rFonts w:ascii="Times New Roman" w:hAnsi="Times New Roman" w:cs="Times New Roman"/>
            <w:color w:val="000000" w:themeColor="text1"/>
          </w:rPr>
          <w:delText>most widely used</w:delText>
        </w:r>
        <w:r w:rsidR="00940BE4" w:rsidRPr="00F61309" w:rsidDel="007F37AE">
          <w:rPr>
            <w:rFonts w:ascii="Times New Roman" w:hAnsi="Times New Roman" w:cs="Times New Roman"/>
            <w:color w:val="000000" w:themeColor="text1"/>
          </w:rPr>
          <w:delText xml:space="preserve"> </w:delText>
        </w:r>
      </w:del>
      <w:r w:rsidR="00940BE4" w:rsidRPr="00F61309">
        <w:rPr>
          <w:rFonts w:ascii="Times New Roman" w:hAnsi="Times New Roman" w:cs="Times New Roman"/>
          <w:color w:val="000000" w:themeColor="text1"/>
        </w:rPr>
        <w:t>sh</w:t>
      </w:r>
      <w:r w:rsidR="001449A7" w:rsidRPr="00F61309">
        <w:rPr>
          <w:rFonts w:ascii="Times New Roman" w:hAnsi="Times New Roman" w:cs="Times New Roman"/>
          <w:color w:val="000000" w:themeColor="text1"/>
        </w:rPr>
        <w:t>o</w:t>
      </w:r>
      <w:r w:rsidR="00940BE4" w:rsidRPr="00F61309">
        <w:rPr>
          <w:rFonts w:ascii="Times New Roman" w:hAnsi="Times New Roman" w:cs="Times New Roman"/>
          <w:color w:val="000000" w:themeColor="text1"/>
        </w:rPr>
        <w:t xml:space="preserve">tgun metagenomics </w:t>
      </w:r>
      <w:r w:rsidR="00FF4BB6" w:rsidRPr="00F61309">
        <w:rPr>
          <w:rFonts w:ascii="Times New Roman" w:hAnsi="Times New Roman" w:cs="Times New Roman"/>
          <w:color w:val="000000" w:themeColor="text1"/>
        </w:rPr>
        <w:t xml:space="preserve">taxonomical profiling software </w:t>
      </w:r>
      <w:r w:rsidR="00366132" w:rsidRPr="00F61309">
        <w:rPr>
          <w:rFonts w:ascii="Times New Roman" w:hAnsi="Times New Roman" w:cs="Times New Roman"/>
          <w:color w:val="000000" w:themeColor="text1"/>
        </w:rPr>
        <w:t>to characterize the</w:t>
      </w:r>
      <w:r w:rsidR="00D258CC" w:rsidRPr="00F61309">
        <w:rPr>
          <w:rFonts w:ascii="Times New Roman" w:hAnsi="Times New Roman" w:cs="Times New Roman"/>
          <w:color w:val="000000" w:themeColor="text1"/>
        </w:rPr>
        <w:t xml:space="preserve"> microbial </w:t>
      </w:r>
      <w:r w:rsidR="001449A7" w:rsidRPr="00F61309">
        <w:rPr>
          <w:rFonts w:ascii="Times New Roman" w:hAnsi="Times New Roman" w:cs="Times New Roman"/>
          <w:color w:val="000000" w:themeColor="text1"/>
        </w:rPr>
        <w:t>composition</w:t>
      </w:r>
      <w:ins w:id="197" w:author="Ruijie Xu" w:date="2022-02-01T13:27:00Z">
        <w:r w:rsidR="003C1EEA" w:rsidRPr="00F61309">
          <w:rPr>
            <w:rFonts w:ascii="Times New Roman" w:hAnsi="Times New Roman" w:cs="Times New Roman"/>
            <w:color w:val="000000" w:themeColor="text1"/>
          </w:rPr>
          <w:t>s</w:t>
        </w:r>
      </w:ins>
      <w:r w:rsidR="001449A7"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of </w:t>
      </w:r>
      <w:ins w:id="198" w:author="Rajeev, Sree" w:date="2022-02-28T11:13:00Z">
        <w:r w:rsidR="008E08C4" w:rsidRPr="00F61309">
          <w:rPr>
            <w:rFonts w:ascii="Times New Roman" w:hAnsi="Times New Roman" w:cs="Times New Roman"/>
            <w:color w:val="000000" w:themeColor="text1"/>
          </w:rPr>
          <w:t xml:space="preserve">biological samples collected from </w:t>
        </w:r>
      </w:ins>
      <w:r w:rsidR="001449A7" w:rsidRPr="00F61309">
        <w:rPr>
          <w:rFonts w:ascii="Times New Roman" w:hAnsi="Times New Roman" w:cs="Times New Roman"/>
          <w:color w:val="000000" w:themeColor="text1"/>
        </w:rPr>
        <w:t>wild</w:t>
      </w:r>
      <w:ins w:id="199" w:author="Ruijie Xu" w:date="2022-03-04T09:55:00Z">
        <w:r w:rsidR="00D51C41" w:rsidRPr="00F61309">
          <w:rPr>
            <w:rFonts w:ascii="Times New Roman" w:hAnsi="Times New Roman" w:cs="Times New Roman"/>
            <w:color w:val="000000" w:themeColor="text1"/>
          </w:rPr>
          <w:t xml:space="preserve"> </w:t>
        </w:r>
      </w:ins>
      <w:ins w:id="200" w:author="Ruijie Xu" w:date="2022-02-01T16:00:00Z">
        <w:del w:id="201" w:author="Rajeev, Sree" w:date="2022-02-28T11:13:00Z">
          <w:r w:rsidR="00083E76" w:rsidRPr="00F61309" w:rsidDel="008E08C4">
            <w:rPr>
              <w:rFonts w:ascii="Times New Roman" w:hAnsi="Times New Roman" w:cs="Times New Roman"/>
              <w:color w:val="000000" w:themeColor="text1"/>
            </w:rPr>
            <w:delText>ly collected</w:delText>
          </w:r>
        </w:del>
      </w:ins>
      <w:del w:id="202" w:author="Rajeev, Sree" w:date="2022-02-28T11:13:00Z">
        <w:r w:rsidR="001449A7" w:rsidRPr="00F61309" w:rsidDel="008E08C4">
          <w:rPr>
            <w:rFonts w:ascii="Times New Roman" w:hAnsi="Times New Roman" w:cs="Times New Roman"/>
            <w:color w:val="000000" w:themeColor="text1"/>
          </w:rPr>
          <w:delText xml:space="preserve"> </w:delText>
        </w:r>
      </w:del>
      <w:r w:rsidR="00D258CC" w:rsidRPr="00F61309">
        <w:rPr>
          <w:rFonts w:ascii="Times New Roman" w:hAnsi="Times New Roman" w:cs="Times New Roman"/>
          <w:color w:val="000000" w:themeColor="text1"/>
        </w:rPr>
        <w:t>rodent</w:t>
      </w:r>
      <w:ins w:id="203" w:author="Rajeev, Sree" w:date="2022-02-28T11:13:00Z">
        <w:r w:rsidR="008E08C4" w:rsidRPr="00F61309">
          <w:rPr>
            <w:rFonts w:ascii="Times New Roman" w:hAnsi="Times New Roman" w:cs="Times New Roman"/>
            <w:color w:val="000000" w:themeColor="text1"/>
          </w:rPr>
          <w:t>s</w:t>
        </w:r>
      </w:ins>
      <w:del w:id="204" w:author="Ruijie Xu" w:date="2022-02-01T16:00:00Z">
        <w:r w:rsidR="0005313F" w:rsidRPr="00F61309" w:rsidDel="00083E76">
          <w:rPr>
            <w:rFonts w:ascii="Times New Roman" w:hAnsi="Times New Roman" w:cs="Times New Roman"/>
            <w:color w:val="000000" w:themeColor="text1"/>
          </w:rPr>
          <w:delText xml:space="preserve"> tissue</w:delText>
        </w:r>
      </w:del>
      <w:del w:id="205" w:author="Rajeev, Sree" w:date="2022-02-28T11:13:00Z">
        <w:r w:rsidR="0005313F" w:rsidRPr="00F61309" w:rsidDel="008E08C4">
          <w:rPr>
            <w:rFonts w:ascii="Times New Roman" w:hAnsi="Times New Roman" w:cs="Times New Roman"/>
            <w:color w:val="000000" w:themeColor="text1"/>
          </w:rPr>
          <w:delText xml:space="preserve"> samples</w:delText>
        </w:r>
      </w:del>
      <w:r w:rsidR="0005313F" w:rsidRPr="00F61309">
        <w:rPr>
          <w:rFonts w:ascii="Times New Roman" w:hAnsi="Times New Roman" w:cs="Times New Roman"/>
          <w:color w:val="000000" w:themeColor="text1"/>
        </w:rPr>
        <w:t>.</w:t>
      </w:r>
    </w:p>
    <w:p w14:paraId="1B10BD8B" w14:textId="47AA2BDB" w:rsidR="00940BE4" w:rsidRPr="00F61309" w:rsidRDefault="00940BE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Method and Results</w:t>
      </w:r>
    </w:p>
    <w:p w14:paraId="1CC92E06" w14:textId="217398F2" w:rsidR="00130564" w:rsidRPr="00F61309" w:rsidRDefault="007E2AD5" w:rsidP="0046408A">
      <w:pPr>
        <w:spacing w:line="480" w:lineRule="auto"/>
        <w:ind w:firstLine="720"/>
        <w:rPr>
          <w:rFonts w:ascii="Times New Roman" w:hAnsi="Times New Roman" w:cs="Times New Roman"/>
          <w:color w:val="000000" w:themeColor="text1"/>
        </w:rPr>
      </w:pPr>
      <w:ins w:id="206" w:author="Rajeev, Sree" w:date="2022-02-28T11:25:00Z">
        <w:r w:rsidRPr="00F61309">
          <w:rPr>
            <w:rFonts w:ascii="Times New Roman" w:hAnsi="Times New Roman" w:cs="Times New Roman"/>
            <w:color w:val="000000" w:themeColor="text1"/>
          </w:rPr>
          <w:t xml:space="preserve">Using nine of the most widely used metagenomics software and four different databases, </w:t>
        </w:r>
      </w:ins>
      <w:ins w:id="207" w:author="Rajeev, Sree" w:date="2022-02-28T11:26:00Z">
        <w:r w:rsidRPr="00F61309">
          <w:rPr>
            <w:rFonts w:ascii="Times New Roman" w:hAnsi="Times New Roman" w:cs="Times New Roman"/>
            <w:color w:val="000000" w:themeColor="text1"/>
          </w:rPr>
          <w:t>w</w:t>
        </w:r>
      </w:ins>
      <w:del w:id="208" w:author="Rajeev, Sree" w:date="2022-02-28T11:26:00Z">
        <w:r w:rsidR="00AE6E5C" w:rsidRPr="00F61309" w:rsidDel="007E2AD5">
          <w:rPr>
            <w:rFonts w:ascii="Times New Roman" w:hAnsi="Times New Roman" w:cs="Times New Roman"/>
            <w:color w:val="000000" w:themeColor="text1"/>
          </w:rPr>
          <w:delText>W</w:delText>
        </w:r>
      </w:del>
      <w:r w:rsidR="00AE6E5C" w:rsidRPr="00F61309">
        <w:rPr>
          <w:rFonts w:ascii="Times New Roman" w:hAnsi="Times New Roman" w:cs="Times New Roman"/>
          <w:color w:val="000000" w:themeColor="text1"/>
        </w:rPr>
        <w:t xml:space="preserve">e </w:t>
      </w:r>
      <w:r w:rsidR="001449A7" w:rsidRPr="00F61309">
        <w:rPr>
          <w:rFonts w:ascii="Times New Roman" w:hAnsi="Times New Roman" w:cs="Times New Roman"/>
          <w:color w:val="000000" w:themeColor="text1"/>
        </w:rPr>
        <w:t xml:space="preserve">analyzed </w:t>
      </w:r>
      <w:r w:rsidR="00AE6E5C" w:rsidRPr="00F61309">
        <w:rPr>
          <w:rFonts w:ascii="Times New Roman" w:hAnsi="Times New Roman" w:cs="Times New Roman"/>
          <w:color w:val="000000" w:themeColor="text1"/>
        </w:rPr>
        <w:t>shotgun metagenomic sequenc</w:t>
      </w:r>
      <w:r w:rsidR="001449A7" w:rsidRPr="00F61309">
        <w:rPr>
          <w:rFonts w:ascii="Times New Roman" w:hAnsi="Times New Roman" w:cs="Times New Roman"/>
          <w:color w:val="000000" w:themeColor="text1"/>
        </w:rPr>
        <w:t>e data</w:t>
      </w:r>
      <w:r w:rsidR="009406D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from </w:t>
      </w:r>
      <w:r w:rsidR="00AE6E5C" w:rsidRPr="00F61309">
        <w:rPr>
          <w:rFonts w:ascii="Times New Roman" w:hAnsi="Times New Roman" w:cs="Times New Roman"/>
          <w:color w:val="000000" w:themeColor="text1"/>
        </w:rPr>
        <w:t>three sets of</w:t>
      </w:r>
      <w:r w:rsidR="001449A7" w:rsidRPr="00F61309">
        <w:rPr>
          <w:rFonts w:ascii="Times New Roman" w:hAnsi="Times New Roman" w:cs="Times New Roman"/>
          <w:color w:val="000000" w:themeColor="text1"/>
        </w:rPr>
        <w:t xml:space="preserve"> wild rodent</w:t>
      </w:r>
      <w:r w:rsidR="00AE6E5C" w:rsidRPr="00F61309">
        <w:rPr>
          <w:rFonts w:ascii="Times New Roman" w:hAnsi="Times New Roman" w:cs="Times New Roman"/>
          <w:color w:val="000000" w:themeColor="text1"/>
        </w:rPr>
        <w:t xml:space="preserve"> tissue</w:t>
      </w:r>
      <w:r w:rsidR="001449A7" w:rsidRPr="00F61309">
        <w:rPr>
          <w:rFonts w:ascii="Times New Roman" w:hAnsi="Times New Roman" w:cs="Times New Roman"/>
          <w:color w:val="000000" w:themeColor="text1"/>
        </w:rPr>
        <w:t xml:space="preserve"> </w:t>
      </w:r>
      <w:r w:rsidR="00AE6E5C" w:rsidRPr="00F61309">
        <w:rPr>
          <w:rFonts w:ascii="Times New Roman" w:hAnsi="Times New Roman" w:cs="Times New Roman"/>
          <w:color w:val="000000" w:themeColor="text1"/>
        </w:rPr>
        <w:t>samples</w:t>
      </w:r>
      <w:ins w:id="209" w:author="Rajeev, Sree" w:date="2022-02-28T11:27:00Z">
        <w:r w:rsidRPr="00F61309">
          <w:rPr>
            <w:rFonts w:ascii="Times New Roman" w:hAnsi="Times New Roman" w:cs="Times New Roman"/>
            <w:color w:val="000000" w:themeColor="text1"/>
          </w:rPr>
          <w:t>.</w:t>
        </w:r>
      </w:ins>
      <w:r w:rsidR="00AE6E5C" w:rsidRPr="00F61309">
        <w:rPr>
          <w:rFonts w:ascii="Times New Roman" w:hAnsi="Times New Roman" w:cs="Times New Roman"/>
          <w:color w:val="000000" w:themeColor="text1"/>
        </w:rPr>
        <w:t xml:space="preserve"> </w:t>
      </w:r>
      <w:ins w:id="210" w:author="Rajeev, Sree" w:date="2022-03-03T08:50:00Z">
        <w:r w:rsidR="00275D70" w:rsidRPr="00F61309">
          <w:rPr>
            <w:rFonts w:ascii="Times New Roman" w:hAnsi="Times New Roman" w:cs="Times New Roman"/>
            <w:color w:val="000000" w:themeColor="text1"/>
          </w:rPr>
          <w:t>W</w:t>
        </w:r>
      </w:ins>
      <w:ins w:id="211" w:author="Ruijie Xu" w:date="2022-02-01T13:27:00Z">
        <w:del w:id="212" w:author="Rajeev, Sree" w:date="2022-02-28T11:26:00Z">
          <w:r w:rsidR="003C1EEA" w:rsidRPr="00F61309" w:rsidDel="007E2AD5">
            <w:rPr>
              <w:rFonts w:ascii="Times New Roman" w:hAnsi="Times New Roman" w:cs="Times New Roman"/>
              <w:color w:val="000000" w:themeColor="text1"/>
            </w:rPr>
            <w:delText xml:space="preserve">collected from St.Kitts </w:delText>
          </w:r>
        </w:del>
      </w:ins>
      <w:del w:id="213" w:author="Rajeev, Sree" w:date="2022-02-28T11:25:00Z">
        <w:r w:rsidR="00AE6E5C" w:rsidRPr="00F61309" w:rsidDel="007E2AD5">
          <w:rPr>
            <w:rFonts w:ascii="Times New Roman" w:hAnsi="Times New Roman" w:cs="Times New Roman"/>
            <w:color w:val="000000" w:themeColor="text1"/>
          </w:rPr>
          <w:delText xml:space="preserve">using </w:delText>
        </w:r>
        <w:r w:rsidR="003C1718" w:rsidRPr="00F61309" w:rsidDel="007E2AD5">
          <w:rPr>
            <w:rFonts w:ascii="Times New Roman" w:hAnsi="Times New Roman" w:cs="Times New Roman"/>
            <w:color w:val="000000" w:themeColor="text1"/>
          </w:rPr>
          <w:delText xml:space="preserve">the </w:delText>
        </w:r>
      </w:del>
      <w:ins w:id="214" w:author="Ruijie Xu" w:date="2022-02-01T13:30:00Z">
        <w:del w:id="215" w:author="Rajeev, Sree" w:date="2022-02-28T11:25:00Z">
          <w:r w:rsidR="003C1EEA" w:rsidRPr="00F61309" w:rsidDel="007E2AD5">
            <w:rPr>
              <w:rFonts w:ascii="Times New Roman" w:hAnsi="Times New Roman" w:cs="Times New Roman"/>
              <w:color w:val="000000" w:themeColor="text1"/>
            </w:rPr>
            <w:delText>four diff</w:delText>
          </w:r>
        </w:del>
      </w:ins>
      <w:ins w:id="216" w:author="Ruijie Xu" w:date="2022-02-01T13:31:00Z">
        <w:del w:id="217" w:author="Rajeev, Sree" w:date="2022-02-28T11:25:00Z">
          <w:r w:rsidR="003C1EEA" w:rsidRPr="00F61309" w:rsidDel="007E2AD5">
            <w:rPr>
              <w:rFonts w:ascii="Times New Roman" w:hAnsi="Times New Roman" w:cs="Times New Roman"/>
              <w:color w:val="000000" w:themeColor="text1"/>
            </w:rPr>
            <w:delText xml:space="preserve">erent databases </w:delText>
          </w:r>
        </w:del>
        <w:del w:id="218" w:author="Rajeev, Sree" w:date="2022-02-28T11:27:00Z">
          <w:r w:rsidR="003C1EEA" w:rsidRPr="00F61309" w:rsidDel="007E2AD5">
            <w:rPr>
              <w:rFonts w:ascii="Times New Roman" w:hAnsi="Times New Roman" w:cs="Times New Roman"/>
              <w:color w:val="000000" w:themeColor="text1"/>
            </w:rPr>
            <w:delText xml:space="preserve">and </w:delText>
          </w:r>
        </w:del>
      </w:ins>
      <w:ins w:id="219" w:author="Ruijie Xu" w:date="2022-02-01T13:27:00Z">
        <w:del w:id="220" w:author="Rajeev, Sree" w:date="2022-02-28T11:14:00Z">
          <w:r w:rsidR="003C1EEA" w:rsidRPr="00F61309" w:rsidDel="008E08C4">
            <w:rPr>
              <w:rFonts w:ascii="Times New Roman" w:hAnsi="Times New Roman" w:cs="Times New Roman"/>
              <w:color w:val="000000" w:themeColor="text1"/>
            </w:rPr>
            <w:delText>nine</w:delText>
          </w:r>
        </w:del>
      </w:ins>
      <w:ins w:id="221" w:author="Liliana Salvador" w:date="2022-02-17T12:55:00Z">
        <w:del w:id="222" w:author="Rajeev, Sree" w:date="2022-02-28T11:14:00Z">
          <w:r w:rsidR="00E13F51" w:rsidRPr="00F61309" w:rsidDel="008E08C4">
            <w:rPr>
              <w:rFonts w:ascii="Times New Roman" w:hAnsi="Times New Roman" w:cs="Times New Roman"/>
              <w:color w:val="000000" w:themeColor="text1"/>
            </w:rPr>
            <w:delText xml:space="preserve"> of the</w:delText>
          </w:r>
        </w:del>
      </w:ins>
      <w:ins w:id="223" w:author="Ruijie Xu" w:date="2022-02-01T13:27:00Z">
        <w:del w:id="224" w:author="Rajeev, Sree" w:date="2022-02-28T11:14:00Z">
          <w:r w:rsidR="003C1EEA" w:rsidRPr="00F61309" w:rsidDel="008E08C4">
            <w:rPr>
              <w:rFonts w:ascii="Times New Roman" w:hAnsi="Times New Roman" w:cs="Times New Roman"/>
              <w:color w:val="000000" w:themeColor="text1"/>
            </w:rPr>
            <w:delText xml:space="preserve"> </w:delText>
          </w:r>
        </w:del>
      </w:ins>
      <w:ins w:id="225" w:author="Ruijie Xu" w:date="2022-02-01T13:31:00Z">
        <w:del w:id="226" w:author="Rajeev, Sree" w:date="2022-02-28T11:14:00Z">
          <w:r w:rsidR="003C1EEA" w:rsidRPr="00F61309" w:rsidDel="008E08C4">
            <w:rPr>
              <w:rFonts w:ascii="Times New Roman" w:hAnsi="Times New Roman" w:cs="Times New Roman"/>
              <w:color w:val="000000" w:themeColor="text1"/>
            </w:rPr>
            <w:delText xml:space="preserve">most widely used </w:delText>
          </w:r>
        </w:del>
      </w:ins>
      <w:del w:id="227" w:author="Rajeev, Sree" w:date="2022-02-28T11:14:00Z">
        <w:r w:rsidR="003C1718" w:rsidRPr="00F61309" w:rsidDel="008E08C4">
          <w:rPr>
            <w:rFonts w:ascii="Times New Roman" w:hAnsi="Times New Roman" w:cs="Times New Roman"/>
            <w:color w:val="000000" w:themeColor="text1"/>
          </w:rPr>
          <w:delText>metagenomics software</w:delText>
        </w:r>
      </w:del>
      <w:ins w:id="228" w:author="Ruijie Xu" w:date="2022-02-01T13:30:00Z">
        <w:del w:id="229" w:author="Rajeev, Sree" w:date="2022-02-28T11:14:00Z">
          <w:r w:rsidR="003C1EEA" w:rsidRPr="00F61309" w:rsidDel="008E08C4">
            <w:rPr>
              <w:rFonts w:ascii="Times New Roman" w:hAnsi="Times New Roman" w:cs="Times New Roman"/>
              <w:color w:val="000000" w:themeColor="text1"/>
            </w:rPr>
            <w:delText>.</w:delText>
          </w:r>
        </w:del>
      </w:ins>
      <w:del w:id="230" w:author="Rajeev, Sree" w:date="2022-02-28T11:14:00Z">
        <w:r w:rsidR="003A74D4" w:rsidRPr="00F61309" w:rsidDel="008E08C4">
          <w:rPr>
            <w:rFonts w:ascii="Times New Roman" w:hAnsi="Times New Roman" w:cs="Times New Roman"/>
            <w:color w:val="000000" w:themeColor="text1"/>
          </w:rPr>
          <w:delText>,</w:delText>
        </w:r>
        <w:r w:rsidR="00E26BA0" w:rsidRPr="00F61309" w:rsidDel="008E08C4">
          <w:rPr>
            <w:rFonts w:ascii="Times New Roman" w:hAnsi="Times New Roman" w:cs="Times New Roman"/>
            <w:color w:val="000000" w:themeColor="text1"/>
          </w:rPr>
          <w:delText xml:space="preserve"> </w:delText>
        </w:r>
      </w:del>
      <w:del w:id="231" w:author="Ruijie Xu" w:date="2022-02-01T13:30:00Z">
        <w:r w:rsidR="003C1718" w:rsidRPr="00F61309" w:rsidDel="003C1EEA">
          <w:rPr>
            <w:rFonts w:ascii="Times New Roman" w:hAnsi="Times New Roman" w:cs="Times New Roman"/>
            <w:color w:val="000000" w:themeColor="text1"/>
          </w:rPr>
          <w:delText xml:space="preserve">Kraken2, CLARK, and an extended version of CLARK, </w:delText>
        </w:r>
        <w:r w:rsidR="00587076" w:rsidRPr="00F61309" w:rsidDel="003C1EEA">
          <w:rPr>
            <w:rFonts w:ascii="Times New Roman" w:hAnsi="Times New Roman" w:cs="Times New Roman"/>
            <w:color w:val="000000" w:themeColor="text1"/>
          </w:rPr>
          <w:delText>CLARK-s</w:delText>
        </w:r>
        <w:r w:rsidR="003A74D4" w:rsidRPr="00F61309" w:rsidDel="003C1EEA">
          <w:rPr>
            <w:rFonts w:ascii="Times New Roman" w:hAnsi="Times New Roman" w:cs="Times New Roman"/>
            <w:color w:val="000000" w:themeColor="text1"/>
          </w:rPr>
          <w:delText>.</w:delText>
        </w:r>
        <w:r w:rsidR="00B6651B" w:rsidRPr="00F61309" w:rsidDel="003C1EEA">
          <w:rPr>
            <w:rFonts w:ascii="Times New Roman" w:hAnsi="Times New Roman" w:cs="Times New Roman"/>
            <w:color w:val="000000" w:themeColor="text1"/>
          </w:rPr>
          <w:delText xml:space="preserve"> </w:delText>
        </w:r>
      </w:del>
      <w:del w:id="232" w:author="Rajeev, Sree" w:date="2022-02-28T11:27:00Z">
        <w:r w:rsidR="00B6651B" w:rsidRPr="00F61309" w:rsidDel="007E2AD5">
          <w:rPr>
            <w:rFonts w:ascii="Times New Roman" w:hAnsi="Times New Roman" w:cs="Times New Roman"/>
            <w:color w:val="000000" w:themeColor="text1"/>
          </w:rPr>
          <w:delText>W</w:delText>
        </w:r>
      </w:del>
      <w:r w:rsidR="00B6651B" w:rsidRPr="00F61309">
        <w:rPr>
          <w:rFonts w:ascii="Times New Roman" w:hAnsi="Times New Roman" w:cs="Times New Roman"/>
          <w:color w:val="000000" w:themeColor="text1"/>
        </w:rPr>
        <w:t>e demonstrate</w:t>
      </w:r>
      <w:r w:rsidR="00637972" w:rsidRPr="00F61309">
        <w:rPr>
          <w:rFonts w:ascii="Times New Roman" w:hAnsi="Times New Roman" w:cs="Times New Roman"/>
          <w:color w:val="000000" w:themeColor="text1"/>
        </w:rPr>
        <w:t>d</w:t>
      </w:r>
      <w:r w:rsidR="00B6651B" w:rsidRPr="00F61309">
        <w:rPr>
          <w:rFonts w:ascii="Times New Roman" w:hAnsi="Times New Roman" w:cs="Times New Roman"/>
          <w:color w:val="000000" w:themeColor="text1"/>
        </w:rPr>
        <w:t xml:space="preserve"> the</w:t>
      </w:r>
      <w:r w:rsidR="001449A7"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 xml:space="preserve">discrepancies </w:t>
      </w:r>
      <w:r w:rsidR="009406D8" w:rsidRPr="00F61309">
        <w:rPr>
          <w:rFonts w:ascii="Times New Roman" w:hAnsi="Times New Roman" w:cs="Times New Roman"/>
          <w:color w:val="000000" w:themeColor="text1"/>
        </w:rPr>
        <w:t xml:space="preserve">in results </w:t>
      </w:r>
      <w:del w:id="233" w:author="Ruijie Xu" w:date="2022-02-01T13:31:00Z">
        <w:r w:rsidR="009D48AF" w:rsidRPr="00F61309" w:rsidDel="009B3ED7">
          <w:rPr>
            <w:rFonts w:ascii="Times New Roman" w:hAnsi="Times New Roman" w:cs="Times New Roman"/>
            <w:color w:val="000000" w:themeColor="text1"/>
          </w:rPr>
          <w:delText>between</w:delText>
        </w:r>
        <w:r w:rsidR="009406D8" w:rsidRPr="00F61309" w:rsidDel="009B3ED7">
          <w:rPr>
            <w:rFonts w:ascii="Times New Roman" w:hAnsi="Times New Roman" w:cs="Times New Roman"/>
            <w:color w:val="000000" w:themeColor="text1"/>
          </w:rPr>
          <w:delText xml:space="preserve"> </w:delText>
        </w:r>
        <w:r w:rsidR="004736CC" w:rsidRPr="00F61309" w:rsidDel="009B3ED7">
          <w:rPr>
            <w:rFonts w:ascii="Times New Roman" w:hAnsi="Times New Roman" w:cs="Times New Roman"/>
            <w:color w:val="000000" w:themeColor="text1"/>
          </w:rPr>
          <w:delText>the different</w:delText>
        </w:r>
      </w:del>
      <w:ins w:id="234" w:author="Ruijie Xu" w:date="2022-02-01T13:31:00Z">
        <w:r w:rsidR="009B3ED7" w:rsidRPr="00F61309">
          <w:rPr>
            <w:rFonts w:ascii="Times New Roman" w:hAnsi="Times New Roman" w:cs="Times New Roman"/>
            <w:color w:val="000000" w:themeColor="text1"/>
          </w:rPr>
          <w:t>when different</w:t>
        </w:r>
      </w:ins>
      <w:r w:rsidR="004736CC" w:rsidRPr="00F61309">
        <w:rPr>
          <w:rFonts w:ascii="Times New Roman" w:hAnsi="Times New Roman" w:cs="Times New Roman"/>
          <w:color w:val="000000" w:themeColor="text1"/>
        </w:rPr>
        <w:t xml:space="preserve"> </w:t>
      </w:r>
      <w:ins w:id="235" w:author="Ruijie Xu" w:date="2022-02-01T16:00:00Z">
        <w:r w:rsidR="00083E76" w:rsidRPr="00F61309">
          <w:rPr>
            <w:rFonts w:ascii="Times New Roman" w:hAnsi="Times New Roman" w:cs="Times New Roman"/>
            <w:color w:val="000000" w:themeColor="text1"/>
          </w:rPr>
          <w:t xml:space="preserve">databases and </w:t>
        </w:r>
      </w:ins>
      <w:r w:rsidR="004736CC" w:rsidRPr="00F61309">
        <w:rPr>
          <w:rFonts w:ascii="Times New Roman" w:hAnsi="Times New Roman" w:cs="Times New Roman"/>
          <w:color w:val="000000" w:themeColor="text1"/>
        </w:rPr>
        <w:t>software</w:t>
      </w:r>
      <w:ins w:id="236" w:author="Ruijie Xu" w:date="2022-02-01T13:31:00Z">
        <w:r w:rsidR="009B3ED7" w:rsidRPr="00F61309">
          <w:rPr>
            <w:rFonts w:ascii="Times New Roman" w:hAnsi="Times New Roman" w:cs="Times New Roman"/>
            <w:color w:val="000000" w:themeColor="text1"/>
          </w:rPr>
          <w:t xml:space="preserve"> were used</w:t>
        </w:r>
      </w:ins>
      <w:r w:rsidR="004736CC" w:rsidRPr="00F61309">
        <w:rPr>
          <w:rFonts w:ascii="Times New Roman" w:hAnsi="Times New Roman" w:cs="Times New Roman"/>
          <w:color w:val="000000" w:themeColor="text1"/>
        </w:rPr>
        <w:t>,</w:t>
      </w:r>
      <w:r w:rsidR="009D48AF" w:rsidRPr="00F61309">
        <w:rPr>
          <w:rFonts w:ascii="Times New Roman" w:hAnsi="Times New Roman" w:cs="Times New Roman"/>
          <w:color w:val="000000" w:themeColor="text1"/>
        </w:rPr>
        <w:t xml:space="preserve"> </w:t>
      </w:r>
      <w:r w:rsidR="00DA3793" w:rsidRPr="00F61309">
        <w:rPr>
          <w:rFonts w:ascii="Times New Roman" w:hAnsi="Times New Roman" w:cs="Times New Roman"/>
          <w:color w:val="000000" w:themeColor="text1"/>
        </w:rPr>
        <w:t xml:space="preserve">which </w:t>
      </w:r>
      <w:r w:rsidR="00A774DE" w:rsidRPr="00F61309">
        <w:rPr>
          <w:rFonts w:ascii="Times New Roman" w:hAnsi="Times New Roman" w:cs="Times New Roman"/>
          <w:color w:val="000000" w:themeColor="text1"/>
        </w:rPr>
        <w:t>caus</w:t>
      </w:r>
      <w:r w:rsidR="00DA3793" w:rsidRPr="00F61309">
        <w:rPr>
          <w:rFonts w:ascii="Times New Roman" w:hAnsi="Times New Roman" w:cs="Times New Roman"/>
          <w:color w:val="000000" w:themeColor="text1"/>
        </w:rPr>
        <w:t>e</w:t>
      </w:r>
      <w:r w:rsidR="00A774DE" w:rsidRPr="00F61309">
        <w:rPr>
          <w:rFonts w:ascii="Times New Roman" w:hAnsi="Times New Roman" w:cs="Times New Roman"/>
          <w:color w:val="000000" w:themeColor="text1"/>
        </w:rPr>
        <w:t xml:space="preserve"> </w:t>
      </w:r>
      <w:r w:rsidR="00B6651B" w:rsidRPr="00F61309">
        <w:rPr>
          <w:rFonts w:ascii="Times New Roman" w:hAnsi="Times New Roman" w:cs="Times New Roman"/>
          <w:color w:val="000000" w:themeColor="text1"/>
        </w:rPr>
        <w:t xml:space="preserve">significant </w:t>
      </w:r>
      <w:del w:id="237" w:author="Liliana Salvador" w:date="2022-02-17T13:01:00Z">
        <w:r w:rsidR="00B6651B" w:rsidRPr="00F61309" w:rsidDel="00E13F51">
          <w:rPr>
            <w:rFonts w:ascii="Times New Roman" w:hAnsi="Times New Roman" w:cs="Times New Roman"/>
            <w:color w:val="000000" w:themeColor="text1"/>
          </w:rPr>
          <w:delText xml:space="preserve">differences </w:delText>
        </w:r>
      </w:del>
      <w:ins w:id="238" w:author="Liliana Salvador" w:date="2022-02-17T13:01:00Z">
        <w:r w:rsidR="00E13F51" w:rsidRPr="00F61309">
          <w:rPr>
            <w:rFonts w:ascii="Times New Roman" w:hAnsi="Times New Roman" w:cs="Times New Roman"/>
            <w:color w:val="000000" w:themeColor="text1"/>
          </w:rPr>
          <w:t xml:space="preserve">variation </w:t>
        </w:r>
      </w:ins>
      <w:r w:rsidR="00B6651B" w:rsidRPr="00F61309">
        <w:rPr>
          <w:rFonts w:ascii="Times New Roman" w:hAnsi="Times New Roman" w:cs="Times New Roman"/>
          <w:color w:val="000000" w:themeColor="text1"/>
        </w:rPr>
        <w:t xml:space="preserve">in </w:t>
      </w:r>
      <w:del w:id="239" w:author="Ruijie Xu" w:date="2022-02-01T16:01:00Z">
        <w:r w:rsidR="00B6651B" w:rsidRPr="00F61309" w:rsidDel="002674E3">
          <w:rPr>
            <w:rFonts w:ascii="Times New Roman" w:hAnsi="Times New Roman" w:cs="Times New Roman"/>
            <w:color w:val="000000" w:themeColor="text1"/>
          </w:rPr>
          <w:delText xml:space="preserve">microbial identification and </w:delText>
        </w:r>
      </w:del>
      <w:ins w:id="240" w:author="Ruijie Xu" w:date="2022-02-01T16:01:00Z">
        <w:r w:rsidR="002674E3" w:rsidRPr="00F61309">
          <w:rPr>
            <w:rFonts w:ascii="Times New Roman" w:hAnsi="Times New Roman" w:cs="Times New Roman"/>
            <w:color w:val="000000" w:themeColor="text1"/>
          </w:rPr>
          <w:t xml:space="preserve">microbial </w:t>
        </w:r>
        <w:del w:id="241" w:author="Liliana Salvador" w:date="2022-03-15T09:32:00Z">
          <w:r w:rsidR="002674E3" w:rsidRPr="00F61309" w:rsidDel="007F37AE">
            <w:rPr>
              <w:rFonts w:ascii="Times New Roman" w:hAnsi="Times New Roman" w:cs="Times New Roman"/>
              <w:color w:val="000000" w:themeColor="text1"/>
            </w:rPr>
            <w:delText>communintiy</w:delText>
          </w:r>
        </w:del>
      </w:ins>
      <w:ins w:id="242" w:author="Liliana Salvador" w:date="2022-03-15T09:32:00Z">
        <w:r w:rsidR="007F37AE" w:rsidRPr="00F61309">
          <w:rPr>
            <w:rFonts w:ascii="Times New Roman" w:hAnsi="Times New Roman" w:cs="Times New Roman"/>
            <w:color w:val="000000" w:themeColor="text1"/>
          </w:rPr>
          <w:t>community</w:t>
        </w:r>
      </w:ins>
      <w:ins w:id="243" w:author="Ruijie Xu" w:date="2022-02-01T16:01:00Z">
        <w:r w:rsidR="002674E3" w:rsidRPr="00F61309">
          <w:rPr>
            <w:rFonts w:ascii="Times New Roman" w:hAnsi="Times New Roman" w:cs="Times New Roman"/>
            <w:color w:val="000000" w:themeColor="text1"/>
          </w:rPr>
          <w:t xml:space="preserve"> characterizations</w:t>
        </w:r>
      </w:ins>
      <w:del w:id="244" w:author="Ruijie Xu" w:date="2022-02-01T16:01:00Z">
        <w:r w:rsidR="00B6651B" w:rsidRPr="00F61309" w:rsidDel="00083E76">
          <w:rPr>
            <w:rFonts w:ascii="Times New Roman" w:hAnsi="Times New Roman" w:cs="Times New Roman"/>
            <w:color w:val="000000" w:themeColor="text1"/>
          </w:rPr>
          <w:delText xml:space="preserve">biological diversity </w:delText>
        </w:r>
        <w:r w:rsidR="008B5A8E" w:rsidRPr="00F61309" w:rsidDel="00083E76">
          <w:rPr>
            <w:rFonts w:ascii="Times New Roman" w:hAnsi="Times New Roman" w:cs="Times New Roman"/>
            <w:color w:val="000000" w:themeColor="text1"/>
          </w:rPr>
          <w:delText>withi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and betwee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samples</w:delText>
        </w:r>
      </w:del>
      <w:r w:rsidR="003C171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Our analysis </w:t>
      </w:r>
      <w:r w:rsidR="004736CC" w:rsidRPr="00F61309">
        <w:rPr>
          <w:rFonts w:ascii="Times New Roman" w:hAnsi="Times New Roman" w:cs="Times New Roman"/>
          <w:color w:val="000000" w:themeColor="text1"/>
        </w:rPr>
        <w:t xml:space="preserve">also </w:t>
      </w:r>
      <w:r w:rsidR="001449A7" w:rsidRPr="00F61309">
        <w:rPr>
          <w:rFonts w:ascii="Times New Roman" w:hAnsi="Times New Roman" w:cs="Times New Roman"/>
          <w:color w:val="000000" w:themeColor="text1"/>
        </w:rPr>
        <w:t>show</w:t>
      </w:r>
      <w:r w:rsidR="00637972" w:rsidRPr="00F61309">
        <w:rPr>
          <w:rFonts w:ascii="Times New Roman" w:hAnsi="Times New Roman" w:cs="Times New Roman"/>
          <w:color w:val="000000" w:themeColor="text1"/>
        </w:rPr>
        <w:t>ed</w:t>
      </w:r>
      <w:r w:rsidR="001449A7" w:rsidRPr="00F61309">
        <w:rPr>
          <w:rFonts w:ascii="Times New Roman" w:hAnsi="Times New Roman" w:cs="Times New Roman"/>
          <w:color w:val="000000" w:themeColor="text1"/>
        </w:rPr>
        <w:t xml:space="preserve"> that</w:t>
      </w:r>
      <w:r w:rsidR="00B55B12" w:rsidRPr="00F61309">
        <w:rPr>
          <w:rFonts w:ascii="Times New Roman" w:hAnsi="Times New Roman" w:cs="Times New Roman"/>
          <w:color w:val="000000" w:themeColor="text1"/>
        </w:rPr>
        <w:t xml:space="preserve"> </w:t>
      </w:r>
      <w:ins w:id="245" w:author="Ruijie Xu" w:date="2022-02-01T16:01:00Z">
        <w:r w:rsidR="002674E3" w:rsidRPr="00F61309">
          <w:rPr>
            <w:rFonts w:ascii="Times New Roman" w:hAnsi="Times New Roman" w:cs="Times New Roman"/>
            <w:color w:val="000000" w:themeColor="text1"/>
          </w:rPr>
          <w:t>these</w:t>
        </w:r>
      </w:ins>
      <w:del w:id="246" w:author="Ruijie Xu" w:date="2022-02-01T16:01:00Z">
        <w:r w:rsidR="00B55B12" w:rsidRPr="00F61309" w:rsidDel="002674E3">
          <w:rPr>
            <w:rFonts w:ascii="Times New Roman" w:hAnsi="Times New Roman" w:cs="Times New Roman"/>
            <w:color w:val="000000" w:themeColor="text1"/>
          </w:rPr>
          <w:delText xml:space="preserve">the </w:delText>
        </w:r>
        <w:r w:rsidR="00481FC6" w:rsidRPr="00F61309" w:rsidDel="002674E3">
          <w:rPr>
            <w:rFonts w:ascii="Times New Roman" w:hAnsi="Times New Roman" w:cs="Times New Roman"/>
            <w:color w:val="000000" w:themeColor="text1"/>
          </w:rPr>
          <w:delText>three</w:delText>
        </w:r>
      </w:del>
      <w:r w:rsidR="00481FC6" w:rsidRPr="00F61309">
        <w:rPr>
          <w:rFonts w:ascii="Times New Roman" w:hAnsi="Times New Roman" w:cs="Times New Roman"/>
          <w:color w:val="000000" w:themeColor="text1"/>
        </w:rPr>
        <w:t xml:space="preserve"> </w:t>
      </w:r>
      <w:r w:rsidR="00443703" w:rsidRPr="00F61309">
        <w:rPr>
          <w:rFonts w:ascii="Times New Roman" w:hAnsi="Times New Roman" w:cs="Times New Roman"/>
          <w:color w:val="000000" w:themeColor="text1"/>
        </w:rPr>
        <w:t xml:space="preserve">software </w:t>
      </w:r>
      <w:r w:rsidR="00B55B12" w:rsidRPr="00F61309">
        <w:rPr>
          <w:rFonts w:ascii="Times New Roman" w:hAnsi="Times New Roman" w:cs="Times New Roman"/>
          <w:color w:val="000000" w:themeColor="text1"/>
        </w:rPr>
        <w:t xml:space="preserve">differed in their ability to </w:t>
      </w:r>
      <w:ins w:id="247" w:author="Rajeev, Sree" w:date="2022-03-03T08:50:00Z">
        <w:r w:rsidR="00275D70" w:rsidRPr="00F61309">
          <w:rPr>
            <w:rFonts w:ascii="Times New Roman" w:hAnsi="Times New Roman" w:cs="Times New Roman"/>
            <w:color w:val="000000" w:themeColor="text1"/>
          </w:rPr>
          <w:t>d</w:t>
        </w:r>
      </w:ins>
      <w:ins w:id="248" w:author="Rajeev, Sree" w:date="2022-03-03T08:51:00Z">
        <w:r w:rsidR="00275D70" w:rsidRPr="00F61309">
          <w:rPr>
            <w:rFonts w:ascii="Times New Roman" w:hAnsi="Times New Roman" w:cs="Times New Roman"/>
            <w:color w:val="000000" w:themeColor="text1"/>
          </w:rPr>
          <w:t>etect</w:t>
        </w:r>
        <w:del w:id="249" w:author="Ruijie Xu" w:date="2022-03-04T09:55:00Z">
          <w:r w:rsidR="00275D70" w:rsidRPr="00F61309" w:rsidDel="00D51C41">
            <w:rPr>
              <w:rFonts w:ascii="Times New Roman" w:hAnsi="Times New Roman" w:cs="Times New Roman"/>
              <w:color w:val="000000" w:themeColor="text1"/>
            </w:rPr>
            <w:delText xml:space="preserve"> </w:delText>
          </w:r>
        </w:del>
      </w:ins>
      <w:del w:id="250" w:author="Ruijie Xu" w:date="2022-03-04T09:55:00Z">
        <w:r w:rsidR="00B55B12" w:rsidRPr="00F61309" w:rsidDel="00D51C41">
          <w:rPr>
            <w:rFonts w:ascii="Times New Roman" w:hAnsi="Times New Roman" w:cs="Times New Roman"/>
            <w:color w:val="000000" w:themeColor="text1"/>
          </w:rPr>
          <w:delText>identify</w:delText>
        </w:r>
      </w:del>
      <w:r w:rsidR="00B55B12" w:rsidRPr="00F61309">
        <w:rPr>
          <w:rFonts w:ascii="Times New Roman" w:hAnsi="Times New Roman" w:cs="Times New Roman"/>
          <w:color w:val="000000" w:themeColor="text1"/>
        </w:rPr>
        <w:t xml:space="preserve"> </w:t>
      </w:r>
      <w:r w:rsidR="001449A7" w:rsidRPr="00F61309">
        <w:rPr>
          <w:rFonts w:ascii="Times New Roman" w:hAnsi="Times New Roman" w:cs="Times New Roman"/>
        </w:rPr>
        <w:t xml:space="preserve">the presence of </w:t>
      </w:r>
      <w:del w:id="251" w:author="Ruijie Xu" w:date="2022-02-02T11:02:00Z">
        <w:r w:rsidR="001449A7" w:rsidRPr="00F61309" w:rsidDel="00463AA7">
          <w:rPr>
            <w:rFonts w:ascii="Times New Roman" w:hAnsi="Times New Roman" w:cs="Times New Roman"/>
            <w:i/>
            <w:iCs/>
          </w:rPr>
          <w:delText>Leptospira</w:delText>
        </w:r>
      </w:del>
      <w:ins w:id="252" w:author="Ruijie Xu" w:date="2022-02-02T11:02:00Z">
        <w:r w:rsidR="00463AA7" w:rsidRPr="00F61309">
          <w:rPr>
            <w:rFonts w:ascii="Times New Roman" w:hAnsi="Times New Roman" w:cs="Times New Roman"/>
            <w:i/>
            <w:iCs/>
          </w:rPr>
          <w:t>Leptospira</w:t>
        </w:r>
      </w:ins>
      <w:r w:rsidR="00A774DE" w:rsidRPr="00F61309">
        <w:rPr>
          <w:rFonts w:ascii="Times New Roman" w:hAnsi="Times New Roman" w:cs="Times New Roman"/>
          <w:i/>
          <w:iCs/>
        </w:rPr>
        <w:t>,</w:t>
      </w:r>
      <w:r w:rsidR="00B55B12" w:rsidRPr="00F61309">
        <w:rPr>
          <w:rFonts w:ascii="Times New Roman" w:hAnsi="Times New Roman" w:cs="Times New Roman"/>
          <w:i/>
          <w:iCs/>
        </w:rPr>
        <w:t xml:space="preserve"> </w:t>
      </w:r>
      <w:r w:rsidR="00B55B12" w:rsidRPr="00F61309">
        <w:rPr>
          <w:rFonts w:ascii="Times New Roman" w:hAnsi="Times New Roman" w:cs="Times New Roman"/>
          <w:iCs/>
        </w:rPr>
        <w:t>a major zoonotic pathogen of one health importance</w:t>
      </w:r>
      <w:del w:id="253" w:author="Rajeev, Sree" w:date="2022-03-03T08:51:00Z">
        <w:r w:rsidR="00B55B12" w:rsidRPr="00F61309" w:rsidDel="00275D70">
          <w:rPr>
            <w:rFonts w:ascii="Times New Roman" w:hAnsi="Times New Roman" w:cs="Times New Roman"/>
          </w:rPr>
          <w:delText xml:space="preserve"> in comparison to </w:delText>
        </w:r>
        <w:r w:rsidR="001449A7" w:rsidRPr="00F61309" w:rsidDel="00275D70">
          <w:rPr>
            <w:rFonts w:ascii="Times New Roman" w:hAnsi="Times New Roman" w:cs="Times New Roman"/>
          </w:rPr>
          <w:delText xml:space="preserve">traditional </w:delText>
        </w:r>
        <w:r w:rsidR="00B55B12" w:rsidRPr="00F61309" w:rsidDel="00275D70">
          <w:rPr>
            <w:rFonts w:ascii="Times New Roman" w:hAnsi="Times New Roman" w:cs="Times New Roman"/>
          </w:rPr>
          <w:delText>methods</w:delText>
        </w:r>
      </w:del>
      <w:r w:rsidR="00B55B12" w:rsidRPr="00F61309">
        <w:rPr>
          <w:rFonts w:ascii="Times New Roman" w:hAnsi="Times New Roman" w:cs="Times New Roman"/>
        </w:rPr>
        <w:t>.</w:t>
      </w:r>
    </w:p>
    <w:p w14:paraId="1BEB52C2" w14:textId="7A63CC43"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Conclusions</w:t>
      </w:r>
    </w:p>
    <w:p w14:paraId="11133512" w14:textId="2AEB9C4B" w:rsidR="00925D01" w:rsidRPr="00F61309" w:rsidRDefault="009406D8"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S</w:t>
      </w:r>
      <w:r w:rsidR="008B5A8E" w:rsidRPr="00F61309">
        <w:rPr>
          <w:rFonts w:ascii="Times New Roman" w:hAnsi="Times New Roman" w:cs="Times New Roman"/>
          <w:color w:val="000000" w:themeColor="text1"/>
        </w:rPr>
        <w:t xml:space="preserve">ignificant </w:t>
      </w:r>
      <w:r w:rsidR="003C1718" w:rsidRPr="00F61309">
        <w:rPr>
          <w:rFonts w:ascii="Times New Roman" w:hAnsi="Times New Roman" w:cs="Times New Roman"/>
          <w:color w:val="000000" w:themeColor="text1"/>
        </w:rPr>
        <w:t>differen</w:t>
      </w:r>
      <w:r w:rsidR="008B5A8E" w:rsidRPr="00F61309">
        <w:rPr>
          <w:rFonts w:ascii="Times New Roman" w:hAnsi="Times New Roman" w:cs="Times New Roman"/>
          <w:color w:val="000000" w:themeColor="text1"/>
        </w:rPr>
        <w:t xml:space="preserve">ces in </w:t>
      </w:r>
      <w:r w:rsidR="003C1718" w:rsidRPr="00F61309">
        <w:rPr>
          <w:rFonts w:ascii="Times New Roman" w:hAnsi="Times New Roman" w:cs="Times New Roman"/>
          <w:color w:val="000000" w:themeColor="text1"/>
        </w:rPr>
        <w:t>compositional profiles for the same dataset</w:t>
      </w:r>
      <w:r w:rsidRPr="00F61309">
        <w:rPr>
          <w:rFonts w:ascii="Times New Roman" w:hAnsi="Times New Roman" w:cs="Times New Roman"/>
          <w:color w:val="000000" w:themeColor="text1"/>
        </w:rPr>
        <w:t xml:space="preserve"> while using different </w:t>
      </w:r>
      <w:ins w:id="254" w:author="Ruijie Xu" w:date="2022-02-01T13:32:00Z">
        <w:r w:rsidR="009B3ED7" w:rsidRPr="00F61309">
          <w:rPr>
            <w:rFonts w:ascii="Times New Roman" w:hAnsi="Times New Roman" w:cs="Times New Roman"/>
            <w:color w:val="000000" w:themeColor="text1"/>
          </w:rPr>
          <w:t xml:space="preserve">databases and </w:t>
        </w:r>
      </w:ins>
      <w:r w:rsidR="008524D8" w:rsidRPr="00F61309">
        <w:rPr>
          <w:rFonts w:ascii="Times New Roman" w:hAnsi="Times New Roman" w:cs="Times New Roman"/>
          <w:color w:val="000000" w:themeColor="text1"/>
        </w:rPr>
        <w:t>software</w:t>
      </w:r>
      <w:r w:rsidRPr="00F61309">
        <w:rPr>
          <w:rFonts w:ascii="Times New Roman" w:hAnsi="Times New Roman" w:cs="Times New Roman"/>
          <w:color w:val="000000" w:themeColor="text1"/>
        </w:rPr>
        <w:t xml:space="preserve"> </w:t>
      </w:r>
      <w:ins w:id="255" w:author="Rajeev, Sree" w:date="2022-02-28T11:30:00Z">
        <w:r w:rsidR="007E2AD5" w:rsidRPr="00F61309">
          <w:rPr>
            <w:rFonts w:ascii="Times New Roman" w:hAnsi="Times New Roman" w:cs="Times New Roman"/>
            <w:color w:val="000000" w:themeColor="text1"/>
          </w:rPr>
          <w:t xml:space="preserve">combinations </w:t>
        </w:r>
      </w:ins>
      <w:del w:id="256" w:author="Ruijie Xu" w:date="2022-02-01T13:32:00Z">
        <w:r w:rsidRPr="00F61309" w:rsidDel="009B3ED7">
          <w:rPr>
            <w:rFonts w:ascii="Times New Roman" w:hAnsi="Times New Roman" w:cs="Times New Roman"/>
            <w:color w:val="000000" w:themeColor="text1"/>
          </w:rPr>
          <w:delText xml:space="preserve">and databases </w:delText>
        </w:r>
      </w:del>
      <w:ins w:id="257" w:author="Liliana Salvador" w:date="2022-03-08T17:06:00Z">
        <w:r w:rsidR="001B30EA" w:rsidRPr="00F61309">
          <w:rPr>
            <w:rFonts w:ascii="Times New Roman" w:hAnsi="Times New Roman" w:cs="Times New Roman"/>
            <w:color w:val="000000" w:themeColor="text1"/>
          </w:rPr>
          <w:t>can</w:t>
        </w:r>
      </w:ins>
      <w:del w:id="258" w:author="Liliana Salvador" w:date="2022-03-08T17:06:00Z">
        <w:r w:rsidRPr="00F61309" w:rsidDel="001B30EA">
          <w:rPr>
            <w:rFonts w:ascii="Times New Roman" w:hAnsi="Times New Roman" w:cs="Times New Roman"/>
            <w:color w:val="000000" w:themeColor="text1"/>
          </w:rPr>
          <w:delText>may</w:delText>
        </w:r>
      </w:del>
      <w:r w:rsidRPr="00F61309">
        <w:rPr>
          <w:rFonts w:ascii="Times New Roman" w:hAnsi="Times New Roman" w:cs="Times New Roman"/>
          <w:color w:val="000000" w:themeColor="text1"/>
        </w:rPr>
        <w:t xml:space="preserve"> </w:t>
      </w:r>
      <w:ins w:id="259" w:author="Rajeev, Sree" w:date="2022-02-28T11:30:00Z">
        <w:r w:rsidR="007E2AD5" w:rsidRPr="00F61309">
          <w:rPr>
            <w:rFonts w:ascii="Times New Roman" w:hAnsi="Times New Roman" w:cs="Times New Roman"/>
            <w:color w:val="000000" w:themeColor="text1"/>
          </w:rPr>
          <w:t>result in</w:t>
        </w:r>
        <w:del w:id="260" w:author="Ruijie Xu" w:date="2022-03-04T13:21:00Z">
          <w:r w:rsidR="007E2AD5" w:rsidRPr="00F61309" w:rsidDel="008B5F14">
            <w:rPr>
              <w:rFonts w:ascii="Times New Roman" w:hAnsi="Times New Roman" w:cs="Times New Roman"/>
              <w:color w:val="000000" w:themeColor="text1"/>
            </w:rPr>
            <w:delText xml:space="preserve"> </w:delText>
          </w:r>
        </w:del>
      </w:ins>
      <w:del w:id="261" w:author="Rajeev, Sree" w:date="2022-02-28T11:30:00Z">
        <w:r w:rsidR="003C1718" w:rsidRPr="00F61309" w:rsidDel="007E2AD5">
          <w:rPr>
            <w:rFonts w:ascii="Times New Roman" w:hAnsi="Times New Roman" w:cs="Times New Roman"/>
            <w:color w:val="000000" w:themeColor="text1"/>
          </w:rPr>
          <w:delText>lead to</w:delText>
        </w:r>
      </w:del>
      <w:r w:rsidR="003C1718" w:rsidRPr="00F61309">
        <w:rPr>
          <w:rFonts w:ascii="Times New Roman" w:hAnsi="Times New Roman" w:cs="Times New Roman"/>
          <w:color w:val="000000" w:themeColor="text1"/>
        </w:rPr>
        <w:t xml:space="preserve"> </w:t>
      </w:r>
      <w:del w:id="262" w:author="Rajeev, Sree" w:date="2022-02-28T11:30:00Z">
        <w:r w:rsidR="003C1718" w:rsidRPr="00F61309" w:rsidDel="007E2AD5">
          <w:rPr>
            <w:rFonts w:ascii="Times New Roman" w:hAnsi="Times New Roman" w:cs="Times New Roman"/>
            <w:color w:val="000000" w:themeColor="text1"/>
          </w:rPr>
          <w:delText xml:space="preserve">divergent </w:delText>
        </w:r>
      </w:del>
      <w:ins w:id="263" w:author="Rajeev, Sree" w:date="2022-02-28T11:31:00Z">
        <w:r w:rsidR="007E2AD5" w:rsidRPr="00F61309">
          <w:rPr>
            <w:rFonts w:ascii="Times New Roman" w:hAnsi="Times New Roman" w:cs="Times New Roman"/>
            <w:color w:val="000000" w:themeColor="text1"/>
          </w:rPr>
          <w:t xml:space="preserve">confounding </w:t>
        </w:r>
      </w:ins>
      <w:r w:rsidR="003C1718" w:rsidRPr="00F61309">
        <w:rPr>
          <w:rFonts w:ascii="Times New Roman" w:hAnsi="Times New Roman" w:cs="Times New Roman"/>
          <w:color w:val="000000" w:themeColor="text1"/>
        </w:rPr>
        <w:t>biological conclusions in</w:t>
      </w:r>
      <w:r w:rsidR="00130564" w:rsidRPr="00F61309">
        <w:rPr>
          <w:rFonts w:ascii="Times New Roman" w:hAnsi="Times New Roman" w:cs="Times New Roman"/>
          <w:color w:val="000000" w:themeColor="text1"/>
        </w:rPr>
        <w:t xml:space="preserve"> microbial profiling</w:t>
      </w:r>
      <w:ins w:id="264" w:author="Rajeev, Sree" w:date="2022-02-28T11:31:00Z">
        <w:r w:rsidR="007E2AD5" w:rsidRPr="00F61309">
          <w:rPr>
            <w:rFonts w:ascii="Times New Roman" w:hAnsi="Times New Roman" w:cs="Times New Roman"/>
            <w:color w:val="000000" w:themeColor="text1"/>
          </w:rPr>
          <w:t>.</w:t>
        </w:r>
      </w:ins>
      <w:del w:id="265" w:author="Rajeev, Sree" w:date="2022-02-28T11:31:00Z">
        <w:r w:rsidR="00130564" w:rsidRPr="00F61309" w:rsidDel="007E2AD5">
          <w:rPr>
            <w:rFonts w:ascii="Times New Roman" w:hAnsi="Times New Roman" w:cs="Times New Roman"/>
            <w:color w:val="000000" w:themeColor="text1"/>
          </w:rPr>
          <w:delText xml:space="preserve"> and </w:delText>
        </w:r>
        <w:r w:rsidRPr="00F61309" w:rsidDel="007E2AD5">
          <w:rPr>
            <w:rFonts w:ascii="Times New Roman" w:hAnsi="Times New Roman" w:cs="Times New Roman"/>
            <w:color w:val="000000" w:themeColor="text1"/>
          </w:rPr>
          <w:delText>zoonotic pathogens</w:delText>
        </w:r>
        <w:r w:rsidR="0014198B" w:rsidRPr="00F61309" w:rsidDel="007E2AD5">
          <w:rPr>
            <w:rFonts w:ascii="Times New Roman" w:hAnsi="Times New Roman" w:cs="Times New Roman"/>
            <w:color w:val="000000" w:themeColor="text1"/>
          </w:rPr>
          <w:delText xml:space="preserve"> detection</w:delText>
        </w:r>
        <w:r w:rsidRPr="00F61309" w:rsidDel="007E2AD5">
          <w:rPr>
            <w:rFonts w:ascii="Times New Roman" w:hAnsi="Times New Roman" w:cs="Times New Roman"/>
            <w:color w:val="000000" w:themeColor="text1"/>
          </w:rPr>
          <w:delText xml:space="preserve">. </w:delText>
        </w:r>
      </w:del>
      <w:bookmarkEnd w:id="178"/>
      <w:bookmarkEnd w:id="179"/>
    </w:p>
    <w:p w14:paraId="5E78903D" w14:textId="192AF7DF"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Significance and Impact of Study</w:t>
      </w:r>
    </w:p>
    <w:p w14:paraId="33162C6B" w14:textId="0999243B" w:rsidR="00C17742" w:rsidRPr="00F61309" w:rsidRDefault="002F2050" w:rsidP="005912FB">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This study </w:t>
      </w:r>
      <w:ins w:id="266" w:author="Rajeev, Sree" w:date="2022-03-03T08:52:00Z">
        <w:r w:rsidR="00E9539B" w:rsidRPr="00F61309">
          <w:rPr>
            <w:rFonts w:ascii="Times New Roman" w:hAnsi="Times New Roman" w:cs="Times New Roman"/>
            <w:color w:val="000000" w:themeColor="text1"/>
          </w:rPr>
          <w:t xml:space="preserve">cautions </w:t>
        </w:r>
      </w:ins>
      <w:del w:id="267" w:author="Rajeev, Sree" w:date="2022-02-28T11:35:00Z">
        <w:r w:rsidRPr="00F61309" w:rsidDel="007E2AD5">
          <w:rPr>
            <w:rFonts w:ascii="Times New Roman" w:hAnsi="Times New Roman" w:cs="Times New Roman"/>
            <w:color w:val="000000" w:themeColor="text1"/>
          </w:rPr>
          <w:delText xml:space="preserve">highlights </w:delText>
        </w:r>
      </w:del>
      <w:r w:rsidRPr="00F61309">
        <w:rPr>
          <w:rFonts w:ascii="Times New Roman" w:hAnsi="Times New Roman" w:cs="Times New Roman"/>
          <w:color w:val="000000" w:themeColor="text1"/>
        </w:rPr>
        <w:t>th</w:t>
      </w:r>
      <w:ins w:id="268" w:author="Rajeev, Sree" w:date="2022-02-28T11:31:00Z">
        <w:r w:rsidR="007E2AD5" w:rsidRPr="00F61309">
          <w:rPr>
            <w:rFonts w:ascii="Times New Roman" w:hAnsi="Times New Roman" w:cs="Times New Roman"/>
            <w:color w:val="000000" w:themeColor="text1"/>
          </w:rPr>
          <w:t>at</w:t>
        </w:r>
      </w:ins>
      <w:del w:id="269" w:author="Rajeev, Sree" w:date="2022-02-28T11:31:00Z">
        <w:r w:rsidRPr="00F61309" w:rsidDel="007E2AD5">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w:t>
      </w:r>
      <w:del w:id="270" w:author="Rajeev, Sree" w:date="2022-02-28T11:31:00Z">
        <w:r w:rsidRPr="00F61309" w:rsidDel="007E2AD5">
          <w:rPr>
            <w:rFonts w:ascii="Times New Roman" w:hAnsi="Times New Roman" w:cs="Times New Roman"/>
            <w:color w:val="000000" w:themeColor="text1"/>
          </w:rPr>
          <w:delText xml:space="preserve">importance to </w:delText>
        </w:r>
        <w:r w:rsidR="00130564" w:rsidRPr="00F61309" w:rsidDel="007E2AD5">
          <w:rPr>
            <w:rFonts w:ascii="Times New Roman" w:hAnsi="Times New Roman" w:cs="Times New Roman"/>
            <w:color w:val="000000" w:themeColor="text1"/>
          </w:rPr>
          <w:delText xml:space="preserve">warrant caution </w:delText>
        </w:r>
      </w:del>
      <w:ins w:id="271" w:author="Ruijie Xu" w:date="2022-02-27T10:19:00Z">
        <w:del w:id="272" w:author="Rajeev, Sree" w:date="2022-02-28T11:31:00Z">
          <w:r w:rsidR="00B13925" w:rsidRPr="00F61309" w:rsidDel="007E2AD5">
            <w:rPr>
              <w:rFonts w:ascii="Times New Roman" w:hAnsi="Times New Roman" w:cs="Times New Roman"/>
              <w:color w:val="000000" w:themeColor="text1"/>
            </w:rPr>
            <w:delText xml:space="preserve">on </w:delText>
          </w:r>
        </w:del>
        <w:r w:rsidR="00B13925" w:rsidRPr="00F61309">
          <w:rPr>
            <w:rFonts w:ascii="Times New Roman" w:hAnsi="Times New Roman" w:cs="Times New Roman"/>
            <w:color w:val="000000" w:themeColor="text1"/>
          </w:rPr>
          <w:t xml:space="preserve">the selection of </w:t>
        </w:r>
        <w:del w:id="273" w:author="Rajeev, Sree" w:date="2022-02-28T11:48:00Z">
          <w:r w:rsidR="00B13925" w:rsidRPr="00F61309" w:rsidDel="00EA4111">
            <w:rPr>
              <w:rFonts w:ascii="Times New Roman" w:hAnsi="Times New Roman" w:cs="Times New Roman"/>
              <w:color w:val="000000" w:themeColor="text1"/>
            </w:rPr>
            <w:delText xml:space="preserve">metagenomic </w:delText>
          </w:r>
        </w:del>
        <w:r w:rsidR="00B13925" w:rsidRPr="00F61309">
          <w:rPr>
            <w:rFonts w:ascii="Times New Roman" w:hAnsi="Times New Roman" w:cs="Times New Roman"/>
            <w:color w:val="000000" w:themeColor="text1"/>
          </w:rPr>
          <w:t xml:space="preserve">software and databases </w:t>
        </w:r>
        <w:del w:id="274" w:author="Rajeev, Sree" w:date="2022-02-28T11:35:00Z">
          <w:r w:rsidR="00B13925" w:rsidRPr="00F61309" w:rsidDel="007E2AD5">
            <w:rPr>
              <w:rFonts w:ascii="Times New Roman" w:hAnsi="Times New Roman" w:cs="Times New Roman"/>
              <w:color w:val="000000" w:themeColor="text1"/>
            </w:rPr>
            <w:delText xml:space="preserve">while using </w:delText>
          </w:r>
        </w:del>
      </w:ins>
      <w:ins w:id="275" w:author="Rajeev, Sree" w:date="2022-02-28T11:33:00Z">
        <w:r w:rsidR="007E2AD5" w:rsidRPr="00F61309">
          <w:rPr>
            <w:rFonts w:ascii="Times New Roman" w:hAnsi="Times New Roman" w:cs="Times New Roman"/>
            <w:color w:val="000000" w:themeColor="text1"/>
          </w:rPr>
          <w:t xml:space="preserve">to analyze </w:t>
        </w:r>
      </w:ins>
      <w:ins w:id="276" w:author="Ruijie Xu" w:date="2022-02-27T10:19:00Z">
        <w:del w:id="277" w:author="Rajeev, Sree" w:date="2022-02-28T11:33:00Z">
          <w:r w:rsidR="00B13925" w:rsidRPr="00F61309" w:rsidDel="007E2AD5">
            <w:rPr>
              <w:rFonts w:ascii="Times New Roman" w:hAnsi="Times New Roman" w:cs="Times New Roman"/>
              <w:color w:val="000000" w:themeColor="text1"/>
            </w:rPr>
            <w:delText xml:space="preserve">shotgun </w:delText>
          </w:r>
        </w:del>
        <w:r w:rsidR="00B13925" w:rsidRPr="00F61309">
          <w:rPr>
            <w:rFonts w:ascii="Times New Roman" w:hAnsi="Times New Roman" w:cs="Times New Roman"/>
            <w:color w:val="000000" w:themeColor="text1"/>
          </w:rPr>
          <w:t xml:space="preserve">metagenomics </w:t>
        </w:r>
      </w:ins>
      <w:ins w:id="278" w:author="Rajeev, Sree" w:date="2022-02-28T11:33:00Z">
        <w:r w:rsidR="007E2AD5" w:rsidRPr="00F61309">
          <w:rPr>
            <w:rFonts w:ascii="Times New Roman" w:hAnsi="Times New Roman" w:cs="Times New Roman"/>
            <w:color w:val="000000" w:themeColor="text1"/>
          </w:rPr>
          <w:t xml:space="preserve">data </w:t>
        </w:r>
        <w:del w:id="279" w:author="Liliana Salvador" w:date="2022-03-15T09:33:00Z">
          <w:r w:rsidR="007E2AD5" w:rsidRPr="00F61309" w:rsidDel="007F37AE">
            <w:rPr>
              <w:rFonts w:ascii="Times New Roman" w:hAnsi="Times New Roman" w:cs="Times New Roman"/>
              <w:color w:val="000000" w:themeColor="text1"/>
            </w:rPr>
            <w:delText>may</w:delText>
          </w:r>
        </w:del>
      </w:ins>
      <w:ins w:id="280" w:author="Liliana Salvador" w:date="2022-03-15T09:33:00Z">
        <w:r w:rsidR="007F37AE">
          <w:rPr>
            <w:rFonts w:ascii="Times New Roman" w:hAnsi="Times New Roman" w:cs="Times New Roman"/>
            <w:color w:val="000000" w:themeColor="text1"/>
          </w:rPr>
          <w:t>can</w:t>
        </w:r>
      </w:ins>
      <w:ins w:id="281" w:author="Rajeev, Sree" w:date="2022-02-28T11:33:00Z">
        <w:r w:rsidR="007E2AD5" w:rsidRPr="00F61309">
          <w:rPr>
            <w:rFonts w:ascii="Times New Roman" w:hAnsi="Times New Roman" w:cs="Times New Roman"/>
            <w:color w:val="000000" w:themeColor="text1"/>
          </w:rPr>
          <w:t xml:space="preserve"> influence the outcome and biological interpreta</w:t>
        </w:r>
      </w:ins>
      <w:ins w:id="282" w:author="Rajeev, Sree" w:date="2022-02-28T11:34:00Z">
        <w:r w:rsidR="007E2AD5" w:rsidRPr="00F61309">
          <w:rPr>
            <w:rFonts w:ascii="Times New Roman" w:hAnsi="Times New Roman" w:cs="Times New Roman"/>
            <w:color w:val="000000" w:themeColor="text1"/>
          </w:rPr>
          <w:t>tion</w:t>
        </w:r>
      </w:ins>
      <w:ins w:id="283" w:author="Rajeev, Sree" w:date="2022-02-28T11:35:00Z">
        <w:r w:rsidR="00E56D4E" w:rsidRPr="00F61309">
          <w:rPr>
            <w:rFonts w:ascii="Times New Roman" w:hAnsi="Times New Roman" w:cs="Times New Roman"/>
            <w:color w:val="000000" w:themeColor="text1"/>
          </w:rPr>
          <w:t>.</w:t>
        </w:r>
      </w:ins>
      <w:ins w:id="284" w:author="Rajeev, Sree" w:date="2022-02-28T11:34:00Z">
        <w:r w:rsidR="007E2AD5" w:rsidRPr="00F61309">
          <w:rPr>
            <w:rFonts w:ascii="Times New Roman" w:hAnsi="Times New Roman" w:cs="Times New Roman"/>
            <w:color w:val="000000" w:themeColor="text1"/>
          </w:rPr>
          <w:t xml:space="preserve"> </w:t>
        </w:r>
      </w:ins>
      <w:ins w:id="285" w:author="Ruijie Xu" w:date="2022-02-27T10:19:00Z">
        <w:del w:id="286" w:author="Rajeev, Sree" w:date="2022-02-28T11:34:00Z">
          <w:r w:rsidR="00B13925" w:rsidRPr="00F61309" w:rsidDel="007E2AD5">
            <w:rPr>
              <w:rFonts w:ascii="Times New Roman" w:hAnsi="Times New Roman" w:cs="Times New Roman"/>
              <w:color w:val="000000" w:themeColor="text1"/>
            </w:rPr>
            <w:delText>for pathogen detec</w:delText>
          </w:r>
        </w:del>
      </w:ins>
      <w:ins w:id="287" w:author="Ruijie Xu" w:date="2022-02-27T10:20:00Z">
        <w:del w:id="288" w:author="Rajeev, Sree" w:date="2022-02-28T11:34:00Z">
          <w:r w:rsidR="00B13925" w:rsidRPr="00F61309" w:rsidDel="007E2AD5">
            <w:rPr>
              <w:rFonts w:ascii="Times New Roman" w:hAnsi="Times New Roman" w:cs="Times New Roman"/>
              <w:color w:val="000000" w:themeColor="text1"/>
            </w:rPr>
            <w:delText xml:space="preserve">tion and interpretation of taxonomical profiling analyses. </w:delText>
          </w:r>
        </w:del>
      </w:ins>
      <w:del w:id="289" w:author="Rajeev, Sree" w:date="2022-02-28T11:34:00Z">
        <w:r w:rsidR="00130564" w:rsidRPr="00F61309" w:rsidDel="007E2AD5">
          <w:rPr>
            <w:rFonts w:ascii="Times New Roman" w:hAnsi="Times New Roman" w:cs="Times New Roman"/>
            <w:color w:val="000000" w:themeColor="text1"/>
          </w:rPr>
          <w:delText xml:space="preserve">while </w:delText>
        </w:r>
        <w:r w:rsidR="00D54513" w:rsidRPr="00F61309" w:rsidDel="007E2AD5">
          <w:rPr>
            <w:rFonts w:ascii="Times New Roman" w:hAnsi="Times New Roman" w:cs="Times New Roman"/>
            <w:color w:val="000000" w:themeColor="text1"/>
          </w:rPr>
          <w:delText xml:space="preserve">using </w:delText>
        </w:r>
        <w:r w:rsidR="00EC464E" w:rsidRPr="00F61309" w:rsidDel="007E2AD5">
          <w:rPr>
            <w:rFonts w:ascii="Times New Roman" w:hAnsi="Times New Roman" w:cs="Times New Roman"/>
            <w:color w:val="000000" w:themeColor="text1"/>
          </w:rPr>
          <w:delText>shotgun metagen</w:delText>
        </w:r>
        <w:r w:rsidR="00637972" w:rsidRPr="00F61309" w:rsidDel="007E2AD5">
          <w:rPr>
            <w:rFonts w:ascii="Times New Roman" w:hAnsi="Times New Roman" w:cs="Times New Roman"/>
            <w:color w:val="000000" w:themeColor="text1"/>
          </w:rPr>
          <w:delText>o</w:delText>
        </w:r>
        <w:r w:rsidR="00EC464E" w:rsidRPr="00F61309" w:rsidDel="007E2AD5">
          <w:rPr>
            <w:rFonts w:ascii="Times New Roman" w:hAnsi="Times New Roman" w:cs="Times New Roman"/>
            <w:color w:val="000000" w:themeColor="text1"/>
          </w:rPr>
          <w:delText xml:space="preserve">mics for pathogen detection </w:delText>
        </w:r>
        <w:r w:rsidR="00D54513" w:rsidRPr="00F61309" w:rsidDel="007E2AD5">
          <w:rPr>
            <w:rFonts w:ascii="Times New Roman" w:hAnsi="Times New Roman" w:cs="Times New Roman"/>
            <w:color w:val="000000" w:themeColor="text1"/>
          </w:rPr>
          <w:delText xml:space="preserve">and </w:delText>
        </w:r>
        <w:r w:rsidR="005320C9" w:rsidRPr="00F61309" w:rsidDel="007E2AD5">
          <w:rPr>
            <w:rFonts w:ascii="Times New Roman" w:hAnsi="Times New Roman" w:cs="Times New Roman"/>
            <w:color w:val="000000" w:themeColor="text1"/>
          </w:rPr>
          <w:delText xml:space="preserve">interpretation of </w:delText>
        </w:r>
        <w:r w:rsidR="00130564" w:rsidRPr="00F61309" w:rsidDel="007E2AD5">
          <w:rPr>
            <w:rFonts w:ascii="Times New Roman" w:hAnsi="Times New Roman" w:cs="Times New Roman"/>
            <w:color w:val="000000" w:themeColor="text1"/>
          </w:rPr>
          <w:delText>taxonomical profiling</w:delText>
        </w:r>
        <w:r w:rsidR="00907689" w:rsidRPr="00F61309" w:rsidDel="007E2AD5">
          <w:rPr>
            <w:rFonts w:ascii="Times New Roman" w:hAnsi="Times New Roman" w:cs="Times New Roman"/>
            <w:color w:val="000000" w:themeColor="text1"/>
          </w:rPr>
          <w:delText xml:space="preserve"> </w:delText>
        </w:r>
        <w:r w:rsidR="00130564" w:rsidRPr="00F61309" w:rsidDel="007E2AD5">
          <w:rPr>
            <w:rFonts w:ascii="Times New Roman" w:hAnsi="Times New Roman" w:cs="Times New Roman"/>
            <w:color w:val="000000" w:themeColor="text1"/>
          </w:rPr>
          <w:delText xml:space="preserve">analyses. </w:delText>
        </w:r>
      </w:del>
    </w:p>
    <w:bookmarkEnd w:id="173"/>
    <w:bookmarkEnd w:id="174"/>
    <w:bookmarkEnd w:id="175"/>
    <w:p w14:paraId="09712387" w14:textId="637D7637" w:rsidR="009410DA" w:rsidRPr="00F61309" w:rsidRDefault="00BE5190"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Keywords</w:t>
      </w:r>
    </w:p>
    <w:p w14:paraId="7EC31DB2" w14:textId="4E512291" w:rsidR="005912FB" w:rsidRPr="00F61309" w:rsidRDefault="0019200D" w:rsidP="005912FB">
      <w:pPr>
        <w:spacing w:line="480" w:lineRule="auto"/>
        <w:rPr>
          <w:rFonts w:ascii="Times New Roman" w:hAnsi="Times New Roman" w:cs="Times New Roman"/>
          <w:color w:val="000000" w:themeColor="text1"/>
        </w:rPr>
      </w:pPr>
      <w:bookmarkStart w:id="290" w:name="OLE_LINK139"/>
      <w:bookmarkStart w:id="291" w:name="OLE_LINK140"/>
      <w:r w:rsidRPr="00F61309">
        <w:rPr>
          <w:rFonts w:ascii="Times New Roman" w:hAnsi="Times New Roman" w:cs="Times New Roman"/>
          <w:color w:val="000000" w:themeColor="text1"/>
        </w:rPr>
        <w:t xml:space="preserve">shotgun metagenomic sequencing, </w:t>
      </w:r>
      <w:r w:rsidR="00C17742" w:rsidRPr="00F61309">
        <w:rPr>
          <w:rFonts w:ascii="Times New Roman" w:hAnsi="Times New Roman" w:cs="Times New Roman"/>
          <w:color w:val="000000" w:themeColor="text1"/>
        </w:rPr>
        <w:t xml:space="preserve">pathogen detection, </w:t>
      </w:r>
      <w:del w:id="292" w:author="Ruijie Xu" w:date="2022-02-02T11:02:00Z">
        <w:r w:rsidR="00BE5190" w:rsidRPr="00F61309" w:rsidDel="00463AA7">
          <w:rPr>
            <w:rFonts w:ascii="Times New Roman" w:hAnsi="Times New Roman" w:cs="Times New Roman"/>
            <w:i/>
            <w:color w:val="000000" w:themeColor="text1"/>
          </w:rPr>
          <w:delText>Leptospira</w:delText>
        </w:r>
      </w:del>
      <w:ins w:id="293" w:author="Ruijie Xu" w:date="2022-02-02T11:02:00Z">
        <w:r w:rsidR="00463AA7" w:rsidRPr="00F61309">
          <w:rPr>
            <w:rFonts w:ascii="Times New Roman" w:hAnsi="Times New Roman" w:cs="Times New Roman"/>
            <w:i/>
            <w:color w:val="000000" w:themeColor="text1"/>
          </w:rPr>
          <w:t>Leptospira</w:t>
        </w:r>
      </w:ins>
      <w:r w:rsidR="00BE519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Pr="00F61309">
        <w:rPr>
          <w:rFonts w:ascii="Times New Roman" w:hAnsi="Times New Roman" w:cs="Times New Roman"/>
          <w:color w:val="000000" w:themeColor="text1"/>
        </w:rPr>
        <w:t>generation</w:t>
      </w:r>
      <w:r w:rsidR="00BE5190" w:rsidRPr="00F61309">
        <w:rPr>
          <w:rFonts w:ascii="Times New Roman" w:hAnsi="Times New Roman" w:cs="Times New Roman"/>
          <w:color w:val="000000" w:themeColor="text1"/>
        </w:rPr>
        <w:t xml:space="preserve"> sequencing</w:t>
      </w:r>
      <w:ins w:id="294" w:author="Liliana Salvador" w:date="2022-02-17T13:05:00Z">
        <w:r w:rsidR="00E13F51" w:rsidRPr="00F61309">
          <w:rPr>
            <w:rFonts w:ascii="Times New Roman" w:hAnsi="Times New Roman" w:cs="Times New Roman"/>
            <w:color w:val="000000" w:themeColor="text1"/>
          </w:rPr>
          <w:t>, software, databases, taxonomical profiles</w:t>
        </w:r>
      </w:ins>
      <w:del w:id="295" w:author="Ruijie Xu" w:date="2022-02-01T16:02:00Z">
        <w:r w:rsidR="00BE5190" w:rsidRPr="00F61309" w:rsidDel="002674E3">
          <w:rPr>
            <w:rFonts w:ascii="Times New Roman" w:hAnsi="Times New Roman" w:cs="Times New Roman"/>
            <w:color w:val="000000" w:themeColor="text1"/>
          </w:rPr>
          <w:delText xml:space="preserve">, Kraken2, CLARK, </w:delText>
        </w:r>
        <w:r w:rsidR="00587076" w:rsidRPr="00F61309" w:rsidDel="002674E3">
          <w:rPr>
            <w:rFonts w:ascii="Times New Roman" w:hAnsi="Times New Roman" w:cs="Times New Roman"/>
            <w:color w:val="000000" w:themeColor="text1"/>
          </w:rPr>
          <w:delText>CLARK-s</w:delText>
        </w:r>
      </w:del>
      <w:bookmarkStart w:id="296" w:name="OLE_LINK119"/>
      <w:bookmarkStart w:id="297" w:name="OLE_LINK120"/>
      <w:bookmarkStart w:id="298" w:name="OLE_LINK121"/>
      <w:bookmarkStart w:id="299" w:name="OLE_LINK122"/>
      <w:bookmarkStart w:id="300" w:name="OLE_LINK123"/>
    </w:p>
    <w:bookmarkEnd w:id="176"/>
    <w:bookmarkEnd w:id="177"/>
    <w:bookmarkEnd w:id="290"/>
    <w:bookmarkEnd w:id="291"/>
    <w:bookmarkEnd w:id="296"/>
    <w:bookmarkEnd w:id="297"/>
    <w:bookmarkEnd w:id="298"/>
    <w:bookmarkEnd w:id="299"/>
    <w:bookmarkEnd w:id="300"/>
    <w:p w14:paraId="339A0EB8" w14:textId="77777777" w:rsidR="0077309C" w:rsidRDefault="0077309C" w:rsidP="005912FB">
      <w:pPr>
        <w:spacing w:line="480" w:lineRule="auto"/>
        <w:rPr>
          <w:ins w:id="301" w:author="Ruijie Xu" w:date="2022-03-16T16:04:00Z"/>
          <w:rFonts w:ascii="Times New Roman" w:hAnsi="Times New Roman" w:cs="Times New Roman"/>
          <w:b/>
          <w:bCs/>
          <w:color w:val="000000" w:themeColor="text1"/>
        </w:rPr>
      </w:pPr>
    </w:p>
    <w:p w14:paraId="613AC83D" w14:textId="33E6AD7B"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lastRenderedPageBreak/>
        <w:t>Introduction</w:t>
      </w:r>
    </w:p>
    <w:p w14:paraId="60F47FCF" w14:textId="4B741AD7" w:rsidR="00C0014F" w:rsidRPr="00F61309" w:rsidRDefault="00A45FF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Studies </w:t>
      </w:r>
      <w:r w:rsidR="00C0014F" w:rsidRPr="00F61309">
        <w:rPr>
          <w:rFonts w:ascii="Times New Roman" w:hAnsi="Times New Roman" w:cs="Times New Roman"/>
          <w:color w:val="000000" w:themeColor="text1"/>
        </w:rPr>
        <w:t xml:space="preserve">analyzing the composition of microbial communities </w:t>
      </w:r>
      <w:del w:id="302" w:author="Rajeev, Sree" w:date="2022-02-28T11:36:00Z">
        <w:r w:rsidR="00C0014F" w:rsidRPr="00F61309" w:rsidDel="00E56D4E">
          <w:rPr>
            <w:rFonts w:ascii="Times New Roman" w:hAnsi="Times New Roman" w:cs="Times New Roman"/>
            <w:color w:val="000000" w:themeColor="text1"/>
          </w:rPr>
          <w:delText>have been</w:delText>
        </w:r>
      </w:del>
      <w:ins w:id="303" w:author="Rajeev, Sree" w:date="2022-02-28T11:36:00Z">
        <w:r w:rsidR="00E56D4E" w:rsidRPr="00F61309">
          <w:rPr>
            <w:rFonts w:ascii="Times New Roman" w:hAnsi="Times New Roman" w:cs="Times New Roman"/>
            <w:color w:val="000000" w:themeColor="text1"/>
          </w:rPr>
          <w:t xml:space="preserve">are frequently </w:t>
        </w:r>
      </w:ins>
      <w:del w:id="304" w:author="Ruijie Xu" w:date="2022-03-04T13:21:00Z">
        <w:r w:rsidR="00C0014F" w:rsidRPr="00F61309" w:rsidDel="008B5F14">
          <w:rPr>
            <w:rFonts w:ascii="Times New Roman" w:hAnsi="Times New Roman" w:cs="Times New Roman"/>
            <w:color w:val="000000" w:themeColor="text1"/>
          </w:rPr>
          <w:delText xml:space="preserve"> </w:delText>
        </w:r>
      </w:del>
      <w:del w:id="305" w:author="Ruijie Xu" w:date="2022-03-10T10:18:00Z">
        <w:r w:rsidR="00C0014F" w:rsidRPr="00F61309" w:rsidDel="007A62C5">
          <w:rPr>
            <w:rFonts w:ascii="Times New Roman" w:hAnsi="Times New Roman" w:cs="Times New Roman"/>
            <w:color w:val="000000" w:themeColor="text1"/>
          </w:rPr>
          <w:delText>utilize</w:delText>
        </w:r>
      </w:del>
      <w:ins w:id="306" w:author="Ruijie Xu" w:date="2022-03-10T10:18:00Z">
        <w:r w:rsidR="007A62C5" w:rsidRPr="00F61309">
          <w:rPr>
            <w:rFonts w:ascii="Times New Roman" w:hAnsi="Times New Roman" w:cs="Times New Roman"/>
            <w:color w:val="000000" w:themeColor="text1"/>
          </w:rPr>
          <w:t>use</w:t>
        </w:r>
      </w:ins>
      <w:r w:rsidR="00C0014F" w:rsidRPr="00F61309">
        <w:rPr>
          <w:rFonts w:ascii="Times New Roman" w:hAnsi="Times New Roman" w:cs="Times New Roman"/>
          <w:color w:val="000000" w:themeColor="text1"/>
        </w:rPr>
        <w:t xml:space="preserve">d in diverse study fields, such as e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Galbraith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8; Grossart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0)</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a</w:t>
      </w:r>
      <w:del w:id="307" w:author="Ruijie Xu" w:date="2022-03-16T16:05:00Z">
        <w:r w:rsidR="00C0014F" w:rsidRPr="00F61309" w:rsidDel="0077309C">
          <w:rPr>
            <w:rFonts w:ascii="Times New Roman" w:hAnsi="Times New Roman" w:cs="Times New Roman"/>
            <w:color w:val="000000" w:themeColor="text1"/>
          </w:rPr>
          <w:delText>g</w:delText>
        </w:r>
      </w:del>
      <w:r w:rsidR="00C0014F" w:rsidRPr="00F61309">
        <w:rPr>
          <w:rFonts w:ascii="Times New Roman" w:hAnsi="Times New Roman" w:cs="Times New Roman"/>
          <w:color w:val="000000" w:themeColor="text1"/>
        </w:rPr>
        <w:t>r</w:t>
      </w:r>
      <w:ins w:id="308" w:author="Ruijie Xu" w:date="2022-03-16T16:05:00Z">
        <w:r w:rsidR="0077309C">
          <w:rPr>
            <w:rFonts w:ascii="Times New Roman" w:hAnsi="Times New Roman" w:cs="Times New Roman"/>
            <w:color w:val="000000" w:themeColor="text1"/>
          </w:rPr>
          <w:t>g</w:t>
        </w:r>
      </w:ins>
      <w:r w:rsidR="00C0014F" w:rsidRPr="00F61309">
        <w:rPr>
          <w:rFonts w:ascii="Times New Roman" w:hAnsi="Times New Roman" w:cs="Times New Roman"/>
          <w:color w:val="000000" w:themeColor="text1"/>
        </w:rPr>
        <w:t xml:space="preserve">icultur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Mashian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7; Granjou and Phillips,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human</w:t>
      </w:r>
      <w:r w:rsidR="00800BC3" w:rsidRPr="00F61309">
        <w:rPr>
          <w:rFonts w:ascii="Times New Roman" w:hAnsi="Times New Roman" w:cs="Times New Roman"/>
          <w:color w:val="000000" w:themeColor="text1"/>
        </w:rPr>
        <w:t xml:space="preserve"> and animal</w:t>
      </w:r>
      <w:r w:rsidR="00C0014F" w:rsidRPr="00F61309">
        <w:rPr>
          <w:rFonts w:ascii="Times New Roman" w:hAnsi="Times New Roman" w:cs="Times New Roman"/>
          <w:color w:val="000000" w:themeColor="text1"/>
        </w:rPr>
        <w:t xml:space="preserve"> health </w:t>
      </w:r>
      <w:r w:rsidR="00C0014F" w:rsidRPr="00F61309">
        <w:rPr>
          <w:rFonts w:ascii="Times New Roman" w:hAnsi="Times New Roman" w:cs="Times New Roman"/>
          <w:color w:val="000000" w:themeColor="text1"/>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e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ins w:id="309" w:author="Rajeev, Sree" w:date="2022-02-28T11:37:00Z">
        <w:r w:rsidR="00E56D4E" w:rsidRPr="00F61309">
          <w:rPr>
            <w:rFonts w:ascii="Times New Roman" w:hAnsi="Times New Roman" w:cs="Times New Roman"/>
            <w:color w:val="000000"/>
          </w:rPr>
          <w:t xml:space="preserve"> Tun </w:t>
        </w:r>
        <w:r w:rsidR="00E56D4E" w:rsidRPr="00F61309">
          <w:rPr>
            <w:rFonts w:ascii="Times New Roman" w:hAnsi="Times New Roman" w:cs="Times New Roman"/>
            <w:i/>
            <w:iCs/>
            <w:color w:val="000000"/>
          </w:rPr>
          <w:t>et al.</w:t>
        </w:r>
        <w:r w:rsidR="00E56D4E" w:rsidRPr="00F61309">
          <w:rPr>
            <w:rFonts w:ascii="Times New Roman" w:hAnsi="Times New Roman" w:cs="Times New Roman"/>
            <w:color w:val="000000"/>
          </w:rPr>
          <w:t>, 2012;</w:t>
        </w:r>
      </w:ins>
      <w:r w:rsidR="00350DBF" w:rsidRPr="00F61309">
        <w:rPr>
          <w:rFonts w:ascii="Times New Roman" w:hAnsi="Times New Roman" w:cs="Times New Roman"/>
          <w:color w:val="000000"/>
        </w:rPr>
        <w:t xml:space="preserve"> Zho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nd pharma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avir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9; Wa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ins w:id="310" w:author="Rajeev, Sree" w:date="2022-02-28T11:37:00Z">
        <w:r w:rsidR="00E56D4E" w:rsidRPr="00F61309">
          <w:rPr>
            <w:rFonts w:ascii="Times New Roman" w:hAnsi="Times New Roman" w:cs="Times New Roman"/>
            <w:color w:val="000000" w:themeColor="text1"/>
          </w:rPr>
          <w:t xml:space="preserve">. </w:t>
        </w:r>
      </w:ins>
      <w:del w:id="311" w:author="Rajeev, Sree" w:date="2022-02-28T11:37:00Z">
        <w:r w:rsidR="00DD4E65" w:rsidRPr="00F61309" w:rsidDel="00E56D4E">
          <w:rPr>
            <w:rFonts w:ascii="Times New Roman" w:hAnsi="Times New Roman" w:cs="Times New Roman"/>
            <w:color w:val="000000" w:themeColor="text1"/>
          </w:rPr>
          <w:delText>,</w:delText>
        </w:r>
      </w:del>
      <w:ins w:id="312" w:author="Ruijie Xu" w:date="2022-03-04T13:22:00Z">
        <w:r w:rsidR="008B5F14" w:rsidRPr="00F61309">
          <w:rPr>
            <w:rFonts w:ascii="Times New Roman" w:hAnsi="Times New Roman" w:cs="Times New Roman"/>
            <w:color w:val="000000" w:themeColor="text1"/>
          </w:rPr>
          <w:t>T</w:t>
        </w:r>
      </w:ins>
      <w:del w:id="313" w:author="Ruijie Xu" w:date="2022-03-04T13:22:00Z">
        <w:r w:rsidR="00DD4E65" w:rsidRPr="00F61309" w:rsidDel="008B5F14">
          <w:rPr>
            <w:rFonts w:ascii="Times New Roman" w:hAnsi="Times New Roman" w:cs="Times New Roman"/>
            <w:color w:val="000000" w:themeColor="text1"/>
          </w:rPr>
          <w:delText xml:space="preserve"> as well as </w:delText>
        </w:r>
        <w:r w:rsidRPr="00F61309" w:rsidDel="008B5F14">
          <w:rPr>
            <w:rFonts w:ascii="Times New Roman" w:hAnsi="Times New Roman" w:cs="Times New Roman"/>
            <w:color w:val="000000" w:themeColor="text1"/>
          </w:rPr>
          <w:delText xml:space="preserve">in </w:delText>
        </w:r>
        <w:r w:rsidR="00DD4E65" w:rsidRPr="00F61309" w:rsidDel="008B5F14">
          <w:rPr>
            <w:rFonts w:ascii="Times New Roman" w:hAnsi="Times New Roman" w:cs="Times New Roman"/>
            <w:color w:val="000000" w:themeColor="text1"/>
          </w:rPr>
          <w:delText xml:space="preserve">zoonotic </w:delText>
        </w:r>
        <w:r w:rsidR="00B23331" w:rsidRPr="00F61309" w:rsidDel="008B5F14">
          <w:rPr>
            <w:rFonts w:ascii="Times New Roman" w:hAnsi="Times New Roman" w:cs="Times New Roman"/>
            <w:color w:val="000000" w:themeColor="text1"/>
          </w:rPr>
          <w:delText xml:space="preserve">agent detection </w:delText>
        </w:r>
        <w:r w:rsidR="00DD4E65"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Tun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w:delText>
        </w:r>
        <w:r w:rsidR="00DD4E65" w:rsidRPr="00F61309" w:rsidDel="008B5F14">
          <w:rPr>
            <w:rFonts w:ascii="Times New Roman" w:hAnsi="Times New Roman" w:cs="Times New Roman"/>
            <w:color w:val="000000" w:themeColor="text1"/>
          </w:rPr>
          <w:fldChar w:fldCharType="end"/>
        </w:r>
        <w:r w:rsidR="00C0014F" w:rsidRPr="00F61309" w:rsidDel="008B5F14">
          <w:rPr>
            <w:rFonts w:ascii="Times New Roman" w:hAnsi="Times New Roman" w:cs="Times New Roman"/>
            <w:color w:val="000000" w:themeColor="text1"/>
          </w:rPr>
          <w:delText>.</w:delText>
        </w:r>
        <w:r w:rsidR="004C698A" w:rsidRPr="00F61309" w:rsidDel="008B5F14">
          <w:rPr>
            <w:rFonts w:ascii="Times New Roman" w:hAnsi="Times New Roman" w:cs="Times New Roman"/>
            <w:color w:val="000000" w:themeColor="text1"/>
          </w:rPr>
          <w:delText xml:space="preserve"> Zoonotic origin pathogens are responsible for over 60% of the infectious diseases identified in human</w:delText>
        </w:r>
        <w:r w:rsidR="00366132" w:rsidRPr="00F61309" w:rsidDel="008B5F14">
          <w:rPr>
            <w:rFonts w:ascii="Times New Roman" w:hAnsi="Times New Roman" w:cs="Times New Roman"/>
            <w:color w:val="000000" w:themeColor="text1"/>
          </w:rPr>
          <w:delText>s</w:delText>
        </w:r>
        <w:r w:rsidR="004C698A" w:rsidRPr="00F61309" w:rsidDel="008B5F14">
          <w:rPr>
            <w:rFonts w:ascii="Times New Roman" w:hAnsi="Times New Roman" w:cs="Times New Roman"/>
            <w:color w:val="000000" w:themeColor="text1"/>
          </w:rPr>
          <w:delText xml:space="preserve"> and can cause </w:delText>
        </w:r>
        <w:r w:rsidR="00366132" w:rsidRPr="00F61309" w:rsidDel="008B5F14">
          <w:rPr>
            <w:rFonts w:ascii="Times New Roman" w:hAnsi="Times New Roman" w:cs="Times New Roman"/>
            <w:color w:val="000000" w:themeColor="text1"/>
          </w:rPr>
          <w:delText>significant</w:delText>
        </w:r>
        <w:r w:rsidR="004C698A" w:rsidRPr="00F61309" w:rsidDel="008B5F14">
          <w:rPr>
            <w:rFonts w:ascii="Times New Roman" w:hAnsi="Times New Roman" w:cs="Times New Roman"/>
            <w:color w:val="000000" w:themeColor="text1"/>
          </w:rPr>
          <w:delText xml:space="preserve"> social and economic burdens </w:delText>
        </w:r>
        <w:bookmarkStart w:id="314" w:name="OLE_LINK101"/>
        <w:bookmarkStart w:id="315" w:name="OLE_LINK102"/>
        <w:r w:rsidR="004C698A"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Karesh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 Cuervo-Soto, López-Pazos and Batista-García, 2018)</w:delText>
        </w:r>
        <w:r w:rsidR="004C698A" w:rsidRPr="00F61309" w:rsidDel="008B5F14">
          <w:rPr>
            <w:rFonts w:ascii="Times New Roman" w:hAnsi="Times New Roman" w:cs="Times New Roman"/>
            <w:color w:val="000000" w:themeColor="text1"/>
          </w:rPr>
          <w:fldChar w:fldCharType="end"/>
        </w:r>
        <w:bookmarkEnd w:id="314"/>
        <w:bookmarkEnd w:id="315"/>
        <w:r w:rsidR="004C698A" w:rsidRPr="00F61309" w:rsidDel="008B5F14">
          <w:rPr>
            <w:rFonts w:ascii="Times New Roman" w:hAnsi="Times New Roman" w:cs="Times New Roman"/>
            <w:color w:val="000000" w:themeColor="text1"/>
          </w:rPr>
          <w:delText xml:space="preserve">. </w:delText>
        </w:r>
        <w:r w:rsidR="00C0014F" w:rsidRPr="00F61309" w:rsidDel="008B5F14">
          <w:rPr>
            <w:rFonts w:ascii="Times New Roman" w:hAnsi="Times New Roman" w:cs="Times New Roman"/>
            <w:color w:val="000000" w:themeColor="text1"/>
          </w:rPr>
          <w:delText xml:space="preserve"> </w:delText>
        </w:r>
        <w:bookmarkStart w:id="316" w:name="OLE_LINK17"/>
        <w:bookmarkStart w:id="317" w:name="OLE_LINK18"/>
        <w:r w:rsidR="00C0014F" w:rsidRPr="00F61309" w:rsidDel="008B5F14">
          <w:rPr>
            <w:rFonts w:ascii="Times New Roman" w:hAnsi="Times New Roman" w:cs="Times New Roman"/>
            <w:color w:val="000000" w:themeColor="text1"/>
          </w:rPr>
          <w:delText>T</w:delText>
        </w:r>
      </w:del>
      <w:r w:rsidR="00C0014F" w:rsidRPr="00F61309">
        <w:rPr>
          <w:rFonts w:ascii="Times New Roman" w:hAnsi="Times New Roman" w:cs="Times New Roman"/>
          <w:color w:val="000000" w:themeColor="text1"/>
        </w:rPr>
        <w:t xml:space="preserve">raditional methods used to identify the </w:t>
      </w:r>
      <w:r w:rsidR="00B23331" w:rsidRPr="00F61309">
        <w:rPr>
          <w:rFonts w:ascii="Times New Roman" w:hAnsi="Times New Roman" w:cs="Times New Roman"/>
          <w:color w:val="000000" w:themeColor="text1"/>
        </w:rPr>
        <w:t xml:space="preserve">microbial agents </w:t>
      </w:r>
      <w:r w:rsidR="00C0014F" w:rsidRPr="00F61309">
        <w:rPr>
          <w:rFonts w:ascii="Times New Roman" w:hAnsi="Times New Roman" w:cs="Times New Roman"/>
          <w:color w:val="000000" w:themeColor="text1"/>
        </w:rPr>
        <w:t>within a</w:t>
      </w:r>
      <w:r w:rsidRPr="00F61309">
        <w:rPr>
          <w:rFonts w:ascii="Times New Roman" w:hAnsi="Times New Roman" w:cs="Times New Roman"/>
          <w:color w:val="000000" w:themeColor="text1"/>
        </w:rPr>
        <w:t xml:space="preserve"> biological </w:t>
      </w:r>
      <w:r w:rsidR="00B23331" w:rsidRPr="00F61309">
        <w:rPr>
          <w:rFonts w:ascii="Times New Roman" w:hAnsi="Times New Roman" w:cs="Times New Roman"/>
          <w:color w:val="000000" w:themeColor="text1"/>
        </w:rPr>
        <w:t xml:space="preserve">specimen </w:t>
      </w:r>
      <w:del w:id="318" w:author="Rajeev, Sree" w:date="2022-02-28T14:05:00Z">
        <w:r w:rsidRPr="00F61309" w:rsidDel="00F82D33">
          <w:rPr>
            <w:rFonts w:ascii="Times New Roman" w:hAnsi="Times New Roman" w:cs="Times New Roman"/>
            <w:color w:val="000000" w:themeColor="text1"/>
          </w:rPr>
          <w:delText>ha</w:delText>
        </w:r>
        <w:r w:rsidR="0019200D" w:rsidRPr="00F61309" w:rsidDel="00F82D33">
          <w:rPr>
            <w:rFonts w:ascii="Times New Roman" w:hAnsi="Times New Roman" w:cs="Times New Roman"/>
            <w:color w:val="000000" w:themeColor="text1"/>
          </w:rPr>
          <w:delText>ve</w:delText>
        </w:r>
        <w:r w:rsidRPr="00F61309" w:rsidDel="00F82D33">
          <w:rPr>
            <w:rFonts w:ascii="Times New Roman" w:hAnsi="Times New Roman" w:cs="Times New Roman"/>
            <w:color w:val="000000" w:themeColor="text1"/>
          </w:rPr>
          <w:delText xml:space="preserve"> </w:delText>
        </w:r>
        <w:r w:rsidR="00B23331" w:rsidRPr="00F61309" w:rsidDel="00F82D33">
          <w:rPr>
            <w:rFonts w:ascii="Times New Roman" w:hAnsi="Times New Roman" w:cs="Times New Roman"/>
            <w:color w:val="000000" w:themeColor="text1"/>
          </w:rPr>
          <w:delText xml:space="preserve">relied </w:delText>
        </w:r>
        <w:r w:rsidR="00C0014F" w:rsidRPr="00F61309" w:rsidDel="00F82D33">
          <w:rPr>
            <w:rFonts w:ascii="Times New Roman" w:hAnsi="Times New Roman" w:cs="Times New Roman"/>
            <w:color w:val="000000" w:themeColor="text1"/>
          </w:rPr>
          <w:delText xml:space="preserve">on </w:delText>
        </w:r>
      </w:del>
      <w:ins w:id="319" w:author="Rajeev, Sree" w:date="2022-02-28T14:05:00Z">
        <w:del w:id="320"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include </w:t>
        </w:r>
      </w:ins>
      <w:del w:id="321" w:author="Rajeev, Sree" w:date="2022-02-28T14:06:00Z">
        <w:r w:rsidR="00B6651B" w:rsidRPr="00F61309" w:rsidDel="00826259">
          <w:rPr>
            <w:rFonts w:ascii="Times New Roman" w:hAnsi="Times New Roman" w:cs="Times New Roman"/>
            <w:color w:val="000000" w:themeColor="text1"/>
          </w:rPr>
          <w:delText xml:space="preserve">different laboratory techniques, including </w:delText>
        </w:r>
      </w:del>
      <w:ins w:id="322" w:author="Rajeev, Sree" w:date="2022-02-28T14:06:00Z">
        <w:del w:id="323"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methods such as</w:t>
        </w:r>
      </w:ins>
      <w:ins w:id="324" w:author="Liliana Salvador" w:date="2022-03-08T17:15:00Z">
        <w:r w:rsidR="00AC131D" w:rsidRPr="00F61309">
          <w:rPr>
            <w:rFonts w:ascii="Times New Roman" w:hAnsi="Times New Roman" w:cs="Times New Roman"/>
            <w:color w:val="000000" w:themeColor="text1"/>
          </w:rPr>
          <w:t xml:space="preserve"> </w:t>
        </w:r>
      </w:ins>
      <w:ins w:id="325" w:author="Rajeev, Sree" w:date="2022-02-28T14:07:00Z">
        <w:del w:id="326" w:author="Liliana Salvador" w:date="2022-03-08T17:15:00Z">
          <w:r w:rsidR="00826259" w:rsidRPr="00F61309" w:rsidDel="00AC131D">
            <w:rPr>
              <w:rFonts w:ascii="Times New Roman" w:hAnsi="Times New Roman" w:cs="Times New Roman"/>
              <w:color w:val="000000" w:themeColor="text1"/>
            </w:rPr>
            <w:delText xml:space="preserve">, </w:delText>
          </w:r>
        </w:del>
      </w:ins>
      <w:r w:rsidR="00C0014F" w:rsidRPr="00F61309">
        <w:rPr>
          <w:rFonts w:ascii="Times New Roman" w:hAnsi="Times New Roman" w:cs="Times New Roman"/>
          <w:color w:val="000000" w:themeColor="text1"/>
        </w:rPr>
        <w:t>cultur</w:t>
      </w:r>
      <w:r w:rsidR="00B23331" w:rsidRPr="00F61309">
        <w:rPr>
          <w:rFonts w:ascii="Times New Roman" w:hAnsi="Times New Roman" w:cs="Times New Roman"/>
          <w:color w:val="000000" w:themeColor="text1"/>
        </w:rPr>
        <w:t xml:space="preserve">e </w:t>
      </w:r>
      <w:bookmarkEnd w:id="316"/>
      <w:bookmarkEnd w:id="317"/>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Handelsman, 2004)</w:t>
      </w:r>
      <w:r w:rsidR="00C0014F" w:rsidRPr="00F61309">
        <w:rPr>
          <w:rFonts w:ascii="Times New Roman" w:hAnsi="Times New Roman" w:cs="Times New Roman"/>
          <w:color w:val="000000" w:themeColor="text1"/>
        </w:rPr>
        <w:fldChar w:fldCharType="end"/>
      </w:r>
      <w:r w:rsidR="00B6651B"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antigen</w:t>
      </w:r>
      <w:r w:rsidR="00800BC3" w:rsidRPr="00F61309">
        <w:rPr>
          <w:rFonts w:ascii="Times New Roman" w:hAnsi="Times New Roman" w:cs="Times New Roman"/>
          <w:color w:val="000000" w:themeColor="text1"/>
        </w:rPr>
        <w:t xml:space="preserve"> detection</w:t>
      </w:r>
      <w:r w:rsidR="00A774DE"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Desmonts and Remington, 1980; Lequin, 2005)</w:t>
      </w:r>
      <w:r w:rsidR="004D52F0" w:rsidRPr="00F61309">
        <w:rPr>
          <w:rFonts w:ascii="Times New Roman" w:hAnsi="Times New Roman" w:cs="Times New Roman"/>
          <w:color w:val="000000" w:themeColor="text1"/>
        </w:rPr>
        <w:fldChar w:fldCharType="end"/>
      </w:r>
      <w:r w:rsidR="00C014A1"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w:t>
      </w:r>
      <w:r w:rsidR="00800BC3" w:rsidRPr="00F61309">
        <w:rPr>
          <w:rFonts w:ascii="Times New Roman" w:hAnsi="Times New Roman" w:cs="Times New Roman"/>
          <w:color w:val="000000" w:themeColor="text1"/>
        </w:rPr>
        <w:t xml:space="preserve">and nucleic acid </w:t>
      </w:r>
      <w:del w:id="327" w:author="Rajeev, Sree" w:date="2022-02-28T14:06:00Z">
        <w:r w:rsidR="00800BC3" w:rsidRPr="00F61309" w:rsidDel="00826259">
          <w:rPr>
            <w:rFonts w:ascii="Times New Roman" w:hAnsi="Times New Roman" w:cs="Times New Roman"/>
            <w:color w:val="000000" w:themeColor="text1"/>
          </w:rPr>
          <w:delText xml:space="preserve">marker </w:delText>
        </w:r>
      </w:del>
      <w:r w:rsidR="00800BC3" w:rsidRPr="00F61309">
        <w:rPr>
          <w:rFonts w:ascii="Times New Roman" w:hAnsi="Times New Roman" w:cs="Times New Roman"/>
          <w:color w:val="000000" w:themeColor="text1"/>
        </w:rPr>
        <w:t>detection</w:t>
      </w:r>
      <w:r w:rsidR="004D52F0"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Yang and Rothman, 2004; Driscoll, 2009)</w:t>
      </w:r>
      <w:r w:rsidR="004D52F0" w:rsidRPr="00F61309">
        <w:rPr>
          <w:rFonts w:ascii="Times New Roman" w:hAnsi="Times New Roman" w:cs="Times New Roman"/>
          <w:color w:val="000000" w:themeColor="text1"/>
        </w:rPr>
        <w:fldChar w:fldCharType="end"/>
      </w:r>
      <w:r w:rsidR="00431A2A" w:rsidRPr="00F61309">
        <w:rPr>
          <w:rFonts w:ascii="Times New Roman" w:hAnsi="Times New Roman" w:cs="Times New Roman"/>
          <w:color w:val="000000" w:themeColor="text1"/>
        </w:rPr>
        <w:t xml:space="preserve"> protocols</w:t>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However, t</w:t>
      </w:r>
      <w:r w:rsidRPr="00F61309">
        <w:rPr>
          <w:rFonts w:ascii="Times New Roman" w:hAnsi="Times New Roman" w:cs="Times New Roman"/>
          <w:color w:val="000000" w:themeColor="text1"/>
        </w:rPr>
        <w:t>hese</w:t>
      </w:r>
      <w:r w:rsidR="00431A2A" w:rsidRPr="00F61309">
        <w:rPr>
          <w:rFonts w:ascii="Times New Roman" w:hAnsi="Times New Roman" w:cs="Times New Roman"/>
          <w:color w:val="000000" w:themeColor="text1"/>
        </w:rPr>
        <w:t xml:space="preserve"> labo</w:t>
      </w:r>
      <w:r w:rsidR="0019200D" w:rsidRPr="00F61309">
        <w:rPr>
          <w:rFonts w:ascii="Times New Roman" w:hAnsi="Times New Roman" w:cs="Times New Roman"/>
          <w:color w:val="000000" w:themeColor="text1"/>
        </w:rPr>
        <w:t>rat</w:t>
      </w:r>
      <w:r w:rsidR="00431A2A" w:rsidRPr="00F61309">
        <w:rPr>
          <w:rFonts w:ascii="Times New Roman" w:hAnsi="Times New Roman" w:cs="Times New Roman"/>
          <w:color w:val="000000" w:themeColor="text1"/>
        </w:rPr>
        <w:t>ory</w:t>
      </w:r>
      <w:r w:rsidRPr="00F61309">
        <w:rPr>
          <w:rFonts w:ascii="Times New Roman" w:hAnsi="Times New Roman" w:cs="Times New Roman"/>
          <w:color w:val="000000" w:themeColor="text1"/>
        </w:rPr>
        <w:t xml:space="preserve"> methods are limited to </w:t>
      </w:r>
      <w:r w:rsidR="00431A2A" w:rsidRPr="00F61309">
        <w:rPr>
          <w:rFonts w:ascii="Times New Roman" w:hAnsi="Times New Roman" w:cs="Times New Roman"/>
          <w:color w:val="000000" w:themeColor="text1"/>
        </w:rPr>
        <w:t>studying</w:t>
      </w:r>
      <w:r w:rsidR="00B544EB" w:rsidRPr="00F61309">
        <w:rPr>
          <w:rFonts w:ascii="Times New Roman" w:hAnsi="Times New Roman" w:cs="Times New Roman"/>
          <w:color w:val="000000" w:themeColor="text1"/>
        </w:rPr>
        <w:t xml:space="preserve"> a</w:t>
      </w:r>
      <w:r w:rsidR="004D52F0" w:rsidRPr="00F61309">
        <w:rPr>
          <w:rFonts w:ascii="Times New Roman" w:hAnsi="Times New Roman" w:cs="Times New Roman"/>
          <w:color w:val="000000" w:themeColor="text1"/>
        </w:rPr>
        <w:t xml:space="preserve"> single pathogen</w:t>
      </w:r>
      <w:r w:rsidR="00B544EB" w:rsidRPr="00F61309">
        <w:rPr>
          <w:rFonts w:ascii="Times New Roman" w:hAnsi="Times New Roman" w:cs="Times New Roman"/>
          <w:color w:val="000000" w:themeColor="text1"/>
        </w:rPr>
        <w:t xml:space="preserve"> of interest</w:t>
      </w:r>
      <w:r w:rsidR="004D52F0"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and </w:t>
      </w:r>
      <w:r w:rsidR="004D52F0" w:rsidRPr="00F61309">
        <w:rPr>
          <w:rFonts w:ascii="Times New Roman" w:hAnsi="Times New Roman" w:cs="Times New Roman"/>
          <w:color w:val="000000" w:themeColor="text1"/>
        </w:rPr>
        <w:t xml:space="preserve">lack the ability to </w:t>
      </w:r>
      <w:r w:rsidR="00B23331" w:rsidRPr="00F61309">
        <w:rPr>
          <w:rFonts w:ascii="Times New Roman" w:hAnsi="Times New Roman" w:cs="Times New Roman"/>
          <w:color w:val="000000" w:themeColor="text1"/>
        </w:rPr>
        <w:t>scrutinize</w:t>
      </w:r>
      <w:r w:rsidR="004D52F0" w:rsidRPr="00F61309">
        <w:rPr>
          <w:rFonts w:ascii="Times New Roman" w:hAnsi="Times New Roman" w:cs="Times New Roman"/>
          <w:color w:val="000000" w:themeColor="text1"/>
        </w:rPr>
        <w:t xml:space="preserve"> the </w:t>
      </w:r>
      <w:r w:rsidR="00B544EB" w:rsidRPr="00F61309">
        <w:rPr>
          <w:rFonts w:ascii="Times New Roman" w:hAnsi="Times New Roman" w:cs="Times New Roman"/>
          <w:color w:val="000000" w:themeColor="text1"/>
        </w:rPr>
        <w:t xml:space="preserve">community </w:t>
      </w:r>
      <w:r w:rsidR="00167E1B" w:rsidRPr="00F61309">
        <w:rPr>
          <w:rFonts w:ascii="Times New Roman" w:hAnsi="Times New Roman" w:cs="Times New Roman"/>
          <w:color w:val="000000" w:themeColor="text1"/>
        </w:rPr>
        <w:t>of</w:t>
      </w:r>
      <w:r w:rsidR="004D52F0" w:rsidRPr="00F61309">
        <w:rPr>
          <w:rFonts w:ascii="Times New Roman" w:hAnsi="Times New Roman" w:cs="Times New Roman"/>
          <w:color w:val="000000" w:themeColor="text1"/>
        </w:rPr>
        <w:t xml:space="preserve"> microorganisms </w:t>
      </w:r>
      <w:r w:rsidR="00167E1B" w:rsidRPr="00F61309">
        <w:rPr>
          <w:rFonts w:ascii="Times New Roman" w:hAnsi="Times New Roman" w:cs="Times New Roman"/>
          <w:color w:val="000000" w:themeColor="text1"/>
        </w:rPr>
        <w:t>potentially present in a sample</w:t>
      </w:r>
      <w:r w:rsidR="004D52F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00C0014F" w:rsidRPr="00F61309">
        <w:rPr>
          <w:rFonts w:ascii="Times New Roman" w:hAnsi="Times New Roman" w:cs="Times New Roman"/>
          <w:color w:val="000000" w:themeColor="text1"/>
        </w:rPr>
        <w:t>Generation Sequencing (NGS) technologies</w:t>
      </w:r>
      <w:r w:rsidR="00B23331" w:rsidRPr="00F61309">
        <w:rPr>
          <w:rFonts w:ascii="Times New Roman" w:hAnsi="Times New Roman" w:cs="Times New Roman"/>
          <w:color w:val="000000" w:themeColor="text1"/>
        </w:rPr>
        <w:t xml:space="preserve"> have provided researchers </w:t>
      </w:r>
      <w:r w:rsidR="00FA4E52" w:rsidRPr="00F61309">
        <w:rPr>
          <w:rFonts w:ascii="Times New Roman" w:hAnsi="Times New Roman" w:cs="Times New Roman"/>
          <w:color w:val="000000" w:themeColor="text1"/>
        </w:rPr>
        <w:t xml:space="preserve">with </w:t>
      </w:r>
      <w:r w:rsidR="00B23331" w:rsidRPr="00F61309">
        <w:rPr>
          <w:rFonts w:ascii="Times New Roman" w:hAnsi="Times New Roman" w:cs="Times New Roman"/>
          <w:color w:val="000000" w:themeColor="text1"/>
        </w:rPr>
        <w:t>a set of culture-independent tool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t</w:t>
      </w:r>
      <w:r w:rsidR="00D57D8B" w:rsidRPr="00F61309">
        <w:rPr>
          <w:rFonts w:ascii="Times New Roman" w:hAnsi="Times New Roman" w:cs="Times New Roman"/>
          <w:color w:val="000000" w:themeColor="text1"/>
        </w:rPr>
        <w:t>hat</w:t>
      </w:r>
      <w:r w:rsidR="00C64D7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identif</w:t>
      </w:r>
      <w:r w:rsidR="00C64D7E" w:rsidRPr="00F61309">
        <w:rPr>
          <w:rFonts w:ascii="Times New Roman" w:hAnsi="Times New Roman" w:cs="Times New Roman"/>
          <w:color w:val="000000" w:themeColor="text1"/>
        </w:rPr>
        <w:t>y</w:t>
      </w:r>
      <w:r w:rsidR="00C0014F" w:rsidRPr="00F61309">
        <w:rPr>
          <w:rFonts w:ascii="Times New Roman" w:hAnsi="Times New Roman" w:cs="Times New Roman"/>
          <w:color w:val="000000" w:themeColor="text1"/>
        </w:rPr>
        <w:t xml:space="preserve"> </w:t>
      </w:r>
      <w:r w:rsidR="00EC464E" w:rsidRPr="00F61309">
        <w:rPr>
          <w:rFonts w:ascii="Times New Roman" w:hAnsi="Times New Roman" w:cs="Times New Roman"/>
          <w:color w:val="000000" w:themeColor="text1"/>
        </w:rPr>
        <w:t>pathogen</w:t>
      </w:r>
      <w:r w:rsidR="00366132" w:rsidRPr="00F61309">
        <w:rPr>
          <w:rFonts w:ascii="Times New Roman" w:hAnsi="Times New Roman" w:cs="Times New Roman"/>
          <w:color w:val="000000" w:themeColor="text1"/>
        </w:rPr>
        <w:t>s</w:t>
      </w:r>
      <w:r w:rsidR="00EC464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directly from DNA sequenc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Ghosh, Mehta and Khan, 2019)</w:t>
      </w:r>
      <w:r w:rsidR="00C0014F" w:rsidRPr="00F61309">
        <w:rPr>
          <w:rFonts w:ascii="Times New Roman" w:hAnsi="Times New Roman" w:cs="Times New Roman"/>
          <w:color w:val="000000" w:themeColor="text1"/>
        </w:rPr>
        <w:fldChar w:fldCharType="end"/>
      </w:r>
      <w:del w:id="328" w:author="Liliana Salvador" w:date="2022-03-08T17:16:00Z">
        <w:r w:rsidR="00FA4E52" w:rsidRPr="00F61309" w:rsidDel="00AC131D">
          <w:rPr>
            <w:rFonts w:ascii="Times New Roman" w:hAnsi="Times New Roman" w:cs="Times New Roman"/>
            <w:color w:val="000000" w:themeColor="text1"/>
          </w:rPr>
          <w:delText>,</w:delText>
        </w:r>
      </w:del>
      <w:r w:rsidR="00D57D8B"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and </w:t>
      </w:r>
      <w:r w:rsidR="00C0014F" w:rsidRPr="00F61309">
        <w:rPr>
          <w:rFonts w:ascii="Times New Roman" w:hAnsi="Times New Roman" w:cs="Times New Roman"/>
          <w:color w:val="000000" w:themeColor="text1"/>
        </w:rPr>
        <w:t>characterize the diversity and abundance of microbial population</w:t>
      </w:r>
      <w:r w:rsidR="00D57D8B" w:rsidRPr="00F61309">
        <w:rPr>
          <w:rFonts w:ascii="Times New Roman" w:hAnsi="Times New Roman" w:cs="Times New Roman"/>
          <w:color w:val="000000" w:themeColor="text1"/>
        </w:rPr>
        <w:t>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in </w:t>
      </w:r>
      <w:r w:rsidR="00C0014F" w:rsidRPr="00F61309">
        <w:rPr>
          <w:rFonts w:ascii="Times New Roman" w:hAnsi="Times New Roman" w:cs="Times New Roman"/>
          <w:color w:val="000000" w:themeColor="text1"/>
        </w:rPr>
        <w:t>biological specimens</w:t>
      </w:r>
      <w:ins w:id="329" w:author="Liliana Salvador" w:date="2022-03-08T17:16:00Z">
        <w:r w:rsidR="00AC131D" w:rsidRPr="00F61309">
          <w:rPr>
            <w:rFonts w:ascii="Times New Roman" w:hAnsi="Times New Roman" w:cs="Times New Roman"/>
            <w:color w:val="000000" w:themeColor="text1"/>
          </w:rPr>
          <w:t>.</w:t>
        </w:r>
      </w:ins>
      <w:ins w:id="330" w:author="Rajeev, Sree" w:date="2022-02-28T14:08:00Z">
        <w:r w:rsidR="00826259" w:rsidRPr="00F61309">
          <w:rPr>
            <w:rFonts w:ascii="Times New Roman" w:hAnsi="Times New Roman" w:cs="Times New Roman"/>
            <w:color w:val="000000" w:themeColor="text1"/>
          </w:rPr>
          <w:t xml:space="preserve"> </w:t>
        </w:r>
        <w:del w:id="331" w:author="Ruijie Xu" w:date="2022-03-04T13:23:00Z">
          <w:r w:rsidR="00826259" w:rsidRPr="00F61309" w:rsidDel="008B5F14">
            <w:rPr>
              <w:rFonts w:ascii="Times New Roman" w:hAnsi="Times New Roman" w:cs="Times New Roman"/>
              <w:color w:val="000000" w:themeColor="text1"/>
            </w:rPr>
            <w:delText xml:space="preserve"> </w:delText>
          </w:r>
        </w:del>
      </w:ins>
      <w:ins w:id="332" w:author="Liliana Salvador" w:date="2022-03-08T17:16:00Z">
        <w:r w:rsidR="00AC131D" w:rsidRPr="00F61309">
          <w:rPr>
            <w:rFonts w:ascii="Times New Roman" w:hAnsi="Times New Roman" w:cs="Times New Roman"/>
            <w:color w:val="000000" w:themeColor="text1"/>
          </w:rPr>
          <w:t>H</w:t>
        </w:r>
      </w:ins>
      <w:ins w:id="333" w:author="Rajeev, Sree" w:date="2022-02-28T14:08:00Z">
        <w:del w:id="334" w:author="Liliana Salvador" w:date="2022-03-08T17:16:00Z">
          <w:r w:rsidR="00826259" w:rsidRPr="00F61309" w:rsidDel="00AC131D">
            <w:rPr>
              <w:rFonts w:ascii="Times New Roman" w:hAnsi="Times New Roman" w:cs="Times New Roman"/>
              <w:color w:val="000000" w:themeColor="text1"/>
            </w:rPr>
            <w:delText>and h</w:delText>
          </w:r>
        </w:del>
        <w:r w:rsidR="00826259" w:rsidRPr="00F61309">
          <w:rPr>
            <w:rFonts w:ascii="Times New Roman" w:hAnsi="Times New Roman" w:cs="Times New Roman"/>
            <w:color w:val="000000" w:themeColor="text1"/>
          </w:rPr>
          <w:t xml:space="preserve">ence </w:t>
        </w:r>
      </w:ins>
      <w:del w:id="335" w:author="Rajeev, Sree" w:date="2022-02-28T14:08:00Z">
        <w:r w:rsidR="00D57D8B" w:rsidRPr="00F61309" w:rsidDel="00826259">
          <w:rPr>
            <w:rFonts w:ascii="Times New Roman" w:hAnsi="Times New Roman" w:cs="Times New Roman"/>
            <w:color w:val="000000" w:themeColor="text1"/>
          </w:rPr>
          <w:delText>.</w:delText>
        </w:r>
        <w:r w:rsidR="00B544EB" w:rsidRPr="00F61309" w:rsidDel="00826259">
          <w:rPr>
            <w:rFonts w:ascii="Times New Roman" w:hAnsi="Times New Roman" w:cs="Times New Roman"/>
            <w:color w:val="000000" w:themeColor="text1"/>
          </w:rPr>
          <w:delText xml:space="preserve"> </w:delText>
        </w:r>
        <w:r w:rsidR="00D57D8B" w:rsidRPr="00F61309" w:rsidDel="00826259">
          <w:rPr>
            <w:rFonts w:ascii="Times New Roman" w:hAnsi="Times New Roman" w:cs="Times New Roman"/>
            <w:color w:val="000000" w:themeColor="text1"/>
          </w:rPr>
          <w:delText xml:space="preserve">These characteristics have led to the emergence of </w:delText>
        </w:r>
      </w:del>
      <w:r w:rsidR="00D57D8B" w:rsidRPr="00F61309">
        <w:rPr>
          <w:rFonts w:ascii="Times New Roman" w:hAnsi="Times New Roman" w:cs="Times New Roman"/>
          <w:color w:val="000000" w:themeColor="text1"/>
        </w:rPr>
        <w:t xml:space="preserve">NGS technologies </w:t>
      </w:r>
      <w:ins w:id="336" w:author="Rajeev, Sree" w:date="2022-02-28T14:08:00Z">
        <w:del w:id="337" w:author="Ruijie Xu" w:date="2022-03-04T10:07:00Z">
          <w:r w:rsidR="00826259" w:rsidRPr="00F61309" w:rsidDel="006A32FB">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have emerged </w:t>
        </w:r>
      </w:ins>
      <w:r w:rsidR="00D57D8B" w:rsidRPr="00F61309">
        <w:rPr>
          <w:rFonts w:ascii="Times New Roman" w:hAnsi="Times New Roman" w:cs="Times New Roman"/>
          <w:color w:val="000000" w:themeColor="text1"/>
        </w:rPr>
        <w:t xml:space="preserve">as </w:t>
      </w:r>
      <w:r w:rsidR="00B544EB" w:rsidRPr="00F61309">
        <w:rPr>
          <w:rFonts w:ascii="Times New Roman" w:hAnsi="Times New Roman" w:cs="Times New Roman"/>
          <w:color w:val="000000" w:themeColor="text1"/>
        </w:rPr>
        <w:t>popular tool</w:t>
      </w:r>
      <w:r w:rsidR="00D57D8B" w:rsidRPr="00F61309">
        <w:rPr>
          <w:rFonts w:ascii="Times New Roman" w:hAnsi="Times New Roman" w:cs="Times New Roman"/>
          <w:color w:val="000000" w:themeColor="text1"/>
        </w:rPr>
        <w:t>s</w:t>
      </w:r>
      <w:r w:rsidR="00B544EB" w:rsidRPr="00F61309">
        <w:rPr>
          <w:rFonts w:ascii="Times New Roman" w:hAnsi="Times New Roman" w:cs="Times New Roman"/>
          <w:color w:val="000000" w:themeColor="text1"/>
        </w:rPr>
        <w:t xml:space="preserve"> for microbial profiling and pathogen </w:t>
      </w:r>
      <w:r w:rsidR="00167E1B" w:rsidRPr="00F61309">
        <w:rPr>
          <w:rFonts w:ascii="Times New Roman" w:hAnsi="Times New Roman" w:cs="Times New Roman"/>
          <w:color w:val="000000" w:themeColor="text1"/>
        </w:rPr>
        <w:t>detection</w:t>
      </w:r>
      <w:r w:rsidR="00B544EB" w:rsidRPr="00F61309">
        <w:rPr>
          <w:rFonts w:ascii="Times New Roman" w:hAnsi="Times New Roman" w:cs="Times New Roman"/>
          <w:color w:val="000000" w:themeColor="text1"/>
        </w:rPr>
        <w:t xml:space="preserve"> </w:t>
      </w:r>
      <w:r w:rsidR="00B544EB"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Tu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2; Skarżyńsk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20; Grützk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1)</w:t>
      </w:r>
      <w:r w:rsidR="00B544EB" w:rsidRPr="00F61309">
        <w:rPr>
          <w:rFonts w:ascii="Times New Roman" w:hAnsi="Times New Roman" w:cs="Times New Roman"/>
          <w:color w:val="000000" w:themeColor="text1"/>
        </w:rPr>
        <w:fldChar w:fldCharType="end"/>
      </w:r>
      <w:r w:rsidR="00B544EB" w:rsidRPr="00F61309">
        <w:rPr>
          <w:rFonts w:ascii="Times New Roman" w:hAnsi="Times New Roman" w:cs="Times New Roman"/>
          <w:color w:val="000000" w:themeColor="text1"/>
        </w:rPr>
        <w:t xml:space="preserve">. </w:t>
      </w:r>
    </w:p>
    <w:p w14:paraId="1ED81260" w14:textId="4D406DFE" w:rsidR="00C0014F" w:rsidRPr="00F61309" w:rsidRDefault="00C64D7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T</w:t>
      </w:r>
      <w:r w:rsidR="00C0014F" w:rsidRPr="00F61309">
        <w:rPr>
          <w:rFonts w:ascii="Times New Roman" w:hAnsi="Times New Roman" w:cs="Times New Roman"/>
          <w:color w:val="000000" w:themeColor="text1"/>
        </w:rPr>
        <w:t xml:space="preserve">axonomical profiling analysis in the metagenomics discipline </w:t>
      </w:r>
      <w:del w:id="338" w:author="Liliana Salvador" w:date="2022-03-09T20:50:00Z">
        <w:r w:rsidRPr="00F61309" w:rsidDel="00F97AC9">
          <w:rPr>
            <w:rFonts w:ascii="Times New Roman" w:hAnsi="Times New Roman" w:cs="Times New Roman"/>
            <w:color w:val="000000" w:themeColor="text1"/>
          </w:rPr>
          <w:delText>utilizes</w:delText>
        </w:r>
        <w:r w:rsidR="00C0014F" w:rsidRPr="00F61309" w:rsidDel="00F97AC9">
          <w:rPr>
            <w:rFonts w:ascii="Times New Roman" w:hAnsi="Times New Roman" w:cs="Times New Roman"/>
            <w:color w:val="000000" w:themeColor="text1"/>
          </w:rPr>
          <w:delText xml:space="preserve"> </w:delText>
        </w:r>
      </w:del>
      <w:ins w:id="339" w:author="Liliana Salvador" w:date="2022-03-09T20:50:00Z">
        <w:r w:rsidR="00F97AC9" w:rsidRPr="00F61309">
          <w:rPr>
            <w:rFonts w:ascii="Times New Roman" w:hAnsi="Times New Roman" w:cs="Times New Roman"/>
            <w:color w:val="000000" w:themeColor="text1"/>
          </w:rPr>
          <w:t xml:space="preserve">uses </w:t>
        </w:r>
      </w:ins>
      <w:r w:rsidR="00C0014F" w:rsidRPr="00F61309">
        <w:rPr>
          <w:rFonts w:ascii="Times New Roman" w:hAnsi="Times New Roman" w:cs="Times New Roman"/>
          <w:color w:val="000000" w:themeColor="text1"/>
        </w:rPr>
        <w:t xml:space="preserve">two popular approaches: the </w:t>
      </w:r>
      <w:ins w:id="340" w:author="Ruijie Xu" w:date="2022-03-10T10:20:00Z">
        <w:r w:rsidR="00A479FE" w:rsidRPr="00F61309">
          <w:rPr>
            <w:rFonts w:ascii="Times New Roman" w:hAnsi="Times New Roman" w:cs="Times New Roman"/>
            <w:color w:val="000000" w:themeColor="text1"/>
          </w:rPr>
          <w:t xml:space="preserve">16S rRNA amplicon sequencing and shotgun metagenomics </w:t>
        </w:r>
      </w:ins>
      <w:ins w:id="341" w:author="Ruijie Xu" w:date="2022-03-16T16:06:00Z">
        <w:r w:rsidR="008B2257">
          <w:rPr>
            <w:rFonts w:ascii="Times New Roman" w:hAnsi="Times New Roman" w:cs="Times New Roman"/>
            <w:color w:val="000000" w:themeColor="text1"/>
          </w:rPr>
          <w:t xml:space="preserve">sequencing </w:t>
        </w:r>
      </w:ins>
      <w:ins w:id="342" w:author="Ruijie Xu" w:date="2022-03-10T10:20:00Z">
        <w:del w:id="343" w:author="Liliana Salvador" w:date="2022-03-15T11:14:00Z">
          <w:r w:rsidR="00A479FE" w:rsidRPr="00F61309" w:rsidDel="0048004C">
            <w:rPr>
              <w:rFonts w:ascii="Times New Roman" w:hAnsi="Times New Roman" w:cs="Times New Roman"/>
              <w:color w:val="000000" w:themeColor="text1"/>
            </w:rPr>
            <w:delText xml:space="preserve">approaches </w:delText>
          </w:r>
        </w:del>
      </w:ins>
      <w:del w:id="344" w:author="Ruijie Xu" w:date="2022-03-10T10:20:00Z">
        <w:r w:rsidR="00C0014F" w:rsidRPr="00F61309" w:rsidDel="00A479FE">
          <w:rPr>
            <w:rFonts w:ascii="Times New Roman" w:hAnsi="Times New Roman" w:cs="Times New Roman"/>
            <w:color w:val="000000" w:themeColor="text1"/>
          </w:rPr>
          <w:delText xml:space="preserve">16S rRNA </w:delText>
        </w:r>
      </w:del>
      <w:ins w:id="345" w:author="Rajeev, Sree" w:date="2022-03-03T09:49:00Z">
        <w:del w:id="346" w:author="Ruijie Xu" w:date="2022-03-10T10:20:00Z">
          <w:r w:rsidR="00B432F6" w:rsidRPr="00F61309" w:rsidDel="00A479FE">
            <w:rPr>
              <w:rFonts w:ascii="Times New Roman" w:hAnsi="Times New Roman" w:cs="Times New Roman"/>
              <w:color w:val="000000" w:themeColor="text1"/>
            </w:rPr>
            <w:delText xml:space="preserve">sequencing </w:delText>
          </w:r>
        </w:del>
      </w:ins>
      <w:del w:id="347" w:author="Ruijie Xu" w:date="2022-03-10T10:20:00Z">
        <w:r w:rsidR="00C0014F" w:rsidRPr="00F61309" w:rsidDel="00A479FE">
          <w:rPr>
            <w:rFonts w:ascii="Times New Roman" w:hAnsi="Times New Roman" w:cs="Times New Roman"/>
            <w:color w:val="000000" w:themeColor="text1"/>
          </w:rPr>
          <w:delText>and the shotgun metagenomic sequencing-based</w:delText>
        </w:r>
        <w:r w:rsidR="0083285D" w:rsidRPr="00F61309" w:rsidDel="00A479FE">
          <w:rPr>
            <w:rFonts w:ascii="Times New Roman" w:hAnsi="Times New Roman" w:cs="Times New Roman"/>
            <w:color w:val="000000" w:themeColor="text1"/>
          </w:rPr>
          <w:delText xml:space="preserve"> </w:delText>
        </w:r>
        <w:r w:rsidR="00EC464E" w:rsidRPr="00F61309" w:rsidDel="00A479FE">
          <w:rPr>
            <w:rFonts w:ascii="Times New Roman" w:hAnsi="Times New Roman" w:cs="Times New Roman"/>
            <w:color w:val="000000" w:themeColor="text1"/>
          </w:rPr>
          <w:delText>approach</w:delText>
        </w:r>
      </w:del>
      <w:ins w:id="348" w:author="Liliana Salvador" w:date="2022-03-08T17:42:00Z">
        <w:del w:id="349" w:author="Ruijie Xu" w:date="2022-03-10T10:20:00Z">
          <w:r w:rsidR="0074188E" w:rsidRPr="00F61309" w:rsidDel="00A479FE">
            <w:rPr>
              <w:rFonts w:ascii="Times New Roman" w:hAnsi="Times New Roman" w:cs="Times New Roman"/>
              <w:color w:val="000000" w:themeColor="text1"/>
            </w:rPr>
            <w:delText>es</w:delText>
          </w:r>
        </w:del>
      </w:ins>
      <w:del w:id="350" w:author="Ruijie Xu" w:date="2022-03-10T10:20:00Z">
        <w:r w:rsidR="00EC464E" w:rsidRPr="00F61309" w:rsidDel="00A479FE">
          <w:rPr>
            <w:rFonts w:ascii="Times New Roman" w:hAnsi="Times New Roman" w:cs="Times New Roman"/>
            <w:color w:val="000000" w:themeColor="text1"/>
          </w:rPr>
          <w:delText xml:space="preserve"> </w:delText>
        </w:r>
      </w:del>
      <w:r w:rsidR="0083285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vel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6)</w:t>
      </w:r>
      <w:r w:rsidR="0083285D"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The 16S rRNA</w:t>
      </w:r>
      <w:r w:rsidR="008B5A8E" w:rsidRPr="00F61309">
        <w:rPr>
          <w:rFonts w:ascii="Times New Roman" w:hAnsi="Times New Roman" w:cs="Times New Roman"/>
          <w:color w:val="000000" w:themeColor="text1"/>
        </w:rPr>
        <w:t xml:space="preserve"> </w:t>
      </w:r>
      <w:ins w:id="351" w:author="Ruijie Xu" w:date="2022-03-11T09:19:00Z">
        <w:r w:rsidR="00656F78">
          <w:rPr>
            <w:rFonts w:ascii="Times New Roman" w:hAnsi="Times New Roman" w:cs="Times New Roman"/>
            <w:color w:val="000000" w:themeColor="text1"/>
          </w:rPr>
          <w:t xml:space="preserve">amplicon </w:t>
        </w:r>
      </w:ins>
      <w:r w:rsidRPr="00F61309">
        <w:rPr>
          <w:rFonts w:ascii="Times New Roman" w:hAnsi="Times New Roman" w:cs="Times New Roman"/>
          <w:color w:val="000000" w:themeColor="text1"/>
        </w:rPr>
        <w:t>sequencing</w:t>
      </w:r>
      <w:ins w:id="352" w:author="Ruijie Xu" w:date="2022-03-11T09:20:00Z">
        <w:r w:rsidR="00656F78">
          <w:rPr>
            <w:rFonts w:ascii="Times New Roman" w:hAnsi="Times New Roman" w:cs="Times New Roman"/>
            <w:color w:val="000000" w:themeColor="text1"/>
          </w:rPr>
          <w:t xml:space="preserve"> </w:t>
        </w:r>
      </w:ins>
      <w:del w:id="353" w:author="Ruijie Xu" w:date="2022-03-11T09:20:00Z">
        <w:r w:rsidR="009410DA" w:rsidRPr="00F61309" w:rsidDel="00656F78">
          <w:rPr>
            <w:rFonts w:ascii="Times New Roman" w:hAnsi="Times New Roman" w:cs="Times New Roman"/>
            <w:color w:val="000000" w:themeColor="text1"/>
          </w:rPr>
          <w:delText>-</w:delText>
        </w:r>
        <w:r w:rsidR="008B5A8E" w:rsidRPr="00F61309" w:rsidDel="00656F78">
          <w:rPr>
            <w:rFonts w:ascii="Times New Roman" w:hAnsi="Times New Roman" w:cs="Times New Roman"/>
            <w:color w:val="000000" w:themeColor="text1"/>
          </w:rPr>
          <w:delText xml:space="preserve">based </w:delText>
        </w:r>
      </w:del>
      <w:r w:rsidR="008B5A8E" w:rsidRPr="00F61309">
        <w:rPr>
          <w:rFonts w:ascii="Times New Roman" w:hAnsi="Times New Roman" w:cs="Times New Roman"/>
          <w:color w:val="000000" w:themeColor="text1"/>
        </w:rPr>
        <w:t>method</w:t>
      </w:r>
      <w:r w:rsidR="00C0014F" w:rsidRPr="00F61309">
        <w:rPr>
          <w:rFonts w:ascii="Times New Roman" w:hAnsi="Times New Roman" w:cs="Times New Roman"/>
          <w:color w:val="000000" w:themeColor="text1"/>
        </w:rPr>
        <w:t xml:space="preserve"> </w:t>
      </w:r>
      <w:r w:rsidR="00242EFF" w:rsidRPr="00F61309">
        <w:rPr>
          <w:rFonts w:ascii="Times New Roman" w:hAnsi="Times New Roman" w:cs="Times New Roman"/>
          <w:color w:val="000000" w:themeColor="text1"/>
        </w:rPr>
        <w:t xml:space="preserve">uses </w:t>
      </w:r>
      <w:r w:rsidR="00FA4E52" w:rsidRPr="00F61309">
        <w:rPr>
          <w:rFonts w:ascii="Times New Roman" w:hAnsi="Times New Roman" w:cs="Times New Roman"/>
          <w:color w:val="000000" w:themeColor="text1"/>
        </w:rPr>
        <w:t>polymerase chain reaction (</w:t>
      </w:r>
      <w:r w:rsidR="00C0014F" w:rsidRPr="00F61309">
        <w:rPr>
          <w:rFonts w:ascii="Times New Roman" w:hAnsi="Times New Roman" w:cs="Times New Roman"/>
          <w:color w:val="000000" w:themeColor="text1"/>
        </w:rPr>
        <w:t>PCR</w:t>
      </w:r>
      <w:r w:rsidR="00FA4E52"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to amplify hypervariable regions of bacterial 16S rRNA gene and compares these regions to a 16S reference </w:t>
      </w:r>
      <w:r w:rsidR="00A813A0" w:rsidRPr="00F61309">
        <w:rPr>
          <w:rFonts w:ascii="Times New Roman" w:hAnsi="Times New Roman" w:cs="Times New Roman"/>
          <w:color w:val="000000" w:themeColor="text1"/>
        </w:rPr>
        <w:t>database (</w:t>
      </w:r>
      <w:r w:rsidR="00FE5C5D" w:rsidRPr="00F61309">
        <w:rPr>
          <w:rFonts w:ascii="Times New Roman" w:hAnsi="Times New Roman" w:cs="Times New Roman"/>
          <w:color w:val="000000" w:themeColor="text1"/>
        </w:rPr>
        <w:t>DB</w:t>
      </w:r>
      <w:r w:rsidR="00A813A0" w:rsidRPr="00F61309">
        <w:rPr>
          <w:rFonts w:ascii="Times New Roman" w:hAnsi="Times New Roman" w:cs="Times New Roman"/>
          <w:color w:val="000000" w:themeColor="text1"/>
        </w:rPr>
        <w:t>)</w:t>
      </w:r>
      <w:r w:rsidR="009410D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hnso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8B5A8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In contrast, t</w:t>
      </w:r>
      <w:r w:rsidR="00C0014F" w:rsidRPr="00F61309">
        <w:rPr>
          <w:rFonts w:ascii="Times New Roman" w:hAnsi="Times New Roman" w:cs="Times New Roman"/>
          <w:color w:val="000000" w:themeColor="text1"/>
        </w:rPr>
        <w:t>he shotgun metagenomic</w:t>
      </w:r>
      <w:ins w:id="354" w:author="Ruijie Xu" w:date="2022-03-04T13:24:00Z">
        <w:r w:rsidR="008B5F14" w:rsidRPr="00F61309">
          <w:rPr>
            <w:rFonts w:ascii="Times New Roman" w:hAnsi="Times New Roman" w:cs="Times New Roman"/>
            <w:color w:val="000000" w:themeColor="text1"/>
          </w:rPr>
          <w:t>s</w:t>
        </w:r>
      </w:ins>
      <w:r w:rsidR="00C0014F" w:rsidRPr="00F61309">
        <w:rPr>
          <w:rFonts w:ascii="Times New Roman" w:hAnsi="Times New Roman" w:cs="Times New Roman"/>
          <w:color w:val="000000" w:themeColor="text1"/>
        </w:rPr>
        <w:t xml:space="preserve"> sequencing</w:t>
      </w:r>
      <w:r w:rsidR="009410DA" w:rsidRPr="00F61309">
        <w:rPr>
          <w:rFonts w:ascii="Times New Roman" w:hAnsi="Times New Roman" w:cs="Times New Roman"/>
          <w:color w:val="000000" w:themeColor="text1"/>
        </w:rPr>
        <w:t>-based</w:t>
      </w:r>
      <w:r w:rsidR="00C0014F" w:rsidRPr="00F61309">
        <w:rPr>
          <w:rFonts w:ascii="Times New Roman" w:hAnsi="Times New Roman" w:cs="Times New Roman"/>
          <w:color w:val="000000" w:themeColor="text1"/>
        </w:rPr>
        <w:t xml:space="preserve"> approach sequences all given DNA present in a sampl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Sharpton, 2014)</w:t>
      </w:r>
      <w:r w:rsidR="00C0014F" w:rsidRPr="00F61309">
        <w:rPr>
          <w:rFonts w:ascii="Times New Roman" w:hAnsi="Times New Roman" w:cs="Times New Roman"/>
          <w:color w:val="000000" w:themeColor="text1"/>
        </w:rPr>
        <w:fldChar w:fldCharType="end"/>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bookmarkStart w:id="355" w:name="OLE_LINK45"/>
      <w:bookmarkStart w:id="356" w:name="OLE_LINK46"/>
      <w:r w:rsidR="00431A2A" w:rsidRPr="00F61309">
        <w:rPr>
          <w:rFonts w:ascii="Times New Roman" w:hAnsi="Times New Roman" w:cs="Times New Roman"/>
          <w:color w:val="000000" w:themeColor="text1"/>
        </w:rPr>
        <w:t>Although lower in cost</w:t>
      </w:r>
      <w:r w:rsidR="00A774D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Breitwieser, Lu and Salzberg, 2019)</w:t>
      </w:r>
      <w:r w:rsidR="00C0014F"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225128" w:rsidRPr="00F61309">
        <w:rPr>
          <w:rFonts w:ascii="Times New Roman" w:hAnsi="Times New Roman" w:cs="Times New Roman"/>
          <w:color w:val="000000" w:themeColor="text1"/>
        </w:rPr>
        <w:t xml:space="preserve"> </w:t>
      </w:r>
      <w:bookmarkStart w:id="357" w:name="OLE_LINK43"/>
      <w:bookmarkStart w:id="358" w:name="OLE_LINK44"/>
      <w:bookmarkEnd w:id="355"/>
      <w:bookmarkEnd w:id="356"/>
      <w:r w:rsidR="00225128" w:rsidRPr="00F61309">
        <w:rPr>
          <w:rFonts w:ascii="Times New Roman" w:hAnsi="Times New Roman" w:cs="Times New Roman"/>
          <w:color w:val="000000" w:themeColor="text1"/>
        </w:rPr>
        <w:t>16S rRNA</w:t>
      </w:r>
      <w:ins w:id="359" w:author="Ruijie Xu" w:date="2022-03-11T09:19:00Z">
        <w:r w:rsidR="00656F78">
          <w:rPr>
            <w:rFonts w:ascii="Times New Roman" w:hAnsi="Times New Roman" w:cs="Times New Roman"/>
            <w:color w:val="000000" w:themeColor="text1"/>
          </w:rPr>
          <w:t xml:space="preserve"> amplicon sequencing </w:t>
        </w:r>
      </w:ins>
      <w:del w:id="360" w:author="Ruijie Xu" w:date="2022-03-11T09:19:00Z">
        <w:r w:rsidR="00225128" w:rsidRPr="00F61309" w:rsidDel="00656F78">
          <w:rPr>
            <w:rFonts w:ascii="Times New Roman" w:hAnsi="Times New Roman" w:cs="Times New Roman"/>
            <w:color w:val="000000" w:themeColor="text1"/>
          </w:rPr>
          <w:delText xml:space="preserve"> markers </w:delText>
        </w:r>
      </w:del>
      <w:del w:id="361" w:author="Liliana Salvador" w:date="2022-03-16T08:25:00Z">
        <w:r w:rsidR="00225128" w:rsidRPr="00F61309" w:rsidDel="00A41975">
          <w:rPr>
            <w:rFonts w:ascii="Times New Roman" w:hAnsi="Times New Roman" w:cs="Times New Roman"/>
            <w:color w:val="000000" w:themeColor="text1"/>
          </w:rPr>
          <w:delText>are</w:delText>
        </w:r>
      </w:del>
      <w:ins w:id="362" w:author="Liliana Salvador" w:date="2022-03-16T08:25:00Z">
        <w:r w:rsidR="00A41975">
          <w:rPr>
            <w:rFonts w:ascii="Times New Roman" w:hAnsi="Times New Roman" w:cs="Times New Roman"/>
            <w:color w:val="000000" w:themeColor="text1"/>
          </w:rPr>
          <w:t>is</w:t>
        </w:r>
      </w:ins>
      <w:r w:rsidR="00225128" w:rsidRPr="00F61309">
        <w:rPr>
          <w:rFonts w:ascii="Times New Roman" w:hAnsi="Times New Roman" w:cs="Times New Roman"/>
          <w:color w:val="000000" w:themeColor="text1"/>
        </w:rPr>
        <w:t xml:space="preserve"> </w:t>
      </w:r>
      <w:del w:id="363" w:author="Rajeev, Sree" w:date="2022-02-28T14:18:00Z">
        <w:r w:rsidR="00225128" w:rsidRPr="00F61309" w:rsidDel="008A23CB">
          <w:rPr>
            <w:rFonts w:ascii="Times New Roman" w:hAnsi="Times New Roman" w:cs="Times New Roman"/>
            <w:color w:val="000000" w:themeColor="text1"/>
          </w:rPr>
          <w:delText>only available in the</w:delText>
        </w:r>
      </w:del>
      <w:ins w:id="364" w:author="Rajeev, Sree" w:date="2022-02-28T14:18:00Z">
        <w:r w:rsidR="008A23CB" w:rsidRPr="00F61309">
          <w:rPr>
            <w:rFonts w:ascii="Times New Roman" w:hAnsi="Times New Roman" w:cs="Times New Roman"/>
            <w:color w:val="000000" w:themeColor="text1"/>
          </w:rPr>
          <w:t xml:space="preserve">limited to </w:t>
        </w:r>
      </w:ins>
      <w:ins w:id="365" w:author="Ruijie Xu" w:date="2022-03-11T09:20:00Z">
        <w:r w:rsidR="00ED6EC2">
          <w:rPr>
            <w:rFonts w:ascii="Times New Roman" w:hAnsi="Times New Roman" w:cs="Times New Roman"/>
            <w:color w:val="000000" w:themeColor="text1"/>
          </w:rPr>
          <w:t xml:space="preserve">profiling the </w:t>
        </w:r>
      </w:ins>
      <w:del w:id="366" w:author="Ruijie Xu" w:date="2022-03-04T13:24: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 xml:space="preserve">genomes of </w:t>
      </w:r>
      <w:del w:id="367" w:author="Rajeev, Sree" w:date="2022-02-28T14:18:00Z">
        <w:r w:rsidR="00225128" w:rsidRPr="00F61309" w:rsidDel="008A23CB">
          <w:rPr>
            <w:rFonts w:ascii="Times New Roman" w:hAnsi="Times New Roman" w:cs="Times New Roman"/>
            <w:color w:val="000000" w:themeColor="text1"/>
          </w:rPr>
          <w:delText>most</w:delText>
        </w:r>
      </w:del>
      <w:del w:id="368" w:author="Ruijie Xu" w:date="2022-03-04T13:23: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bacteria and archaea</w:t>
      </w:r>
      <w:ins w:id="369" w:author="Liliana Salvador" w:date="2022-02-17T13:43:00Z">
        <w:r w:rsidR="00E13F51" w:rsidRPr="00F61309">
          <w:rPr>
            <w:rFonts w:ascii="Times New Roman" w:hAnsi="Times New Roman" w:cs="Times New Roman"/>
            <w:color w:val="000000" w:themeColor="text1"/>
          </w:rPr>
          <w:t>,</w:t>
        </w:r>
      </w:ins>
      <w:r w:rsidR="00225128" w:rsidRPr="00F61309">
        <w:rPr>
          <w:rFonts w:ascii="Times New Roman" w:hAnsi="Times New Roman" w:cs="Times New Roman"/>
          <w:color w:val="000000" w:themeColor="text1"/>
        </w:rPr>
        <w:t xml:space="preserve"> </w:t>
      </w:r>
      <w:ins w:id="370" w:author="Ruijie Xu" w:date="2022-02-01T16:07:00Z">
        <w:r w:rsidR="003B4FA7" w:rsidRPr="00F61309">
          <w:rPr>
            <w:rFonts w:ascii="Times New Roman" w:hAnsi="Times New Roman" w:cs="Times New Roman"/>
            <w:color w:val="000000" w:themeColor="text1"/>
          </w:rPr>
          <w:t xml:space="preserve">and </w:t>
        </w:r>
      </w:ins>
      <w:ins w:id="371" w:author="Ruijie Xu" w:date="2022-03-04T13:24:00Z">
        <w:del w:id="372" w:author="Liliana Salvador" w:date="2022-03-16T08:26:00Z">
          <w:r w:rsidR="008B5F14" w:rsidRPr="00F61309" w:rsidDel="001B4A4F">
            <w:rPr>
              <w:rFonts w:ascii="Times New Roman" w:hAnsi="Times New Roman" w:cs="Times New Roman"/>
              <w:color w:val="000000" w:themeColor="text1"/>
            </w:rPr>
            <w:delText>are</w:delText>
          </w:r>
        </w:del>
      </w:ins>
      <w:ins w:id="373" w:author="Liliana Salvador" w:date="2022-03-16T08:26:00Z">
        <w:r w:rsidR="001B4A4F">
          <w:rPr>
            <w:rFonts w:ascii="Times New Roman" w:hAnsi="Times New Roman" w:cs="Times New Roman"/>
            <w:color w:val="000000" w:themeColor="text1"/>
          </w:rPr>
          <w:t>is</w:t>
        </w:r>
      </w:ins>
      <w:ins w:id="374" w:author="Ruijie Xu" w:date="2022-03-04T13:24:00Z">
        <w:r w:rsidR="008B5F14" w:rsidRPr="00F61309">
          <w:rPr>
            <w:rFonts w:ascii="Times New Roman" w:hAnsi="Times New Roman" w:cs="Times New Roman"/>
            <w:color w:val="000000" w:themeColor="text1"/>
          </w:rPr>
          <w:t xml:space="preserve"> </w:t>
        </w:r>
      </w:ins>
      <w:ins w:id="375" w:author="Liliana Salvador" w:date="2022-02-17T13:43:00Z">
        <w:del w:id="376" w:author="Ruijie Xu" w:date="2022-03-04T13:24:00Z">
          <w:r w:rsidR="00E13F51" w:rsidRPr="00F61309" w:rsidDel="008B5F14">
            <w:rPr>
              <w:rFonts w:ascii="Times New Roman" w:hAnsi="Times New Roman" w:cs="Times New Roman"/>
              <w:color w:val="000000" w:themeColor="text1"/>
            </w:rPr>
            <w:delText xml:space="preserve">they </w:delText>
          </w:r>
        </w:del>
      </w:ins>
      <w:ins w:id="377" w:author="Rajeev, Sree" w:date="2022-02-28T14:10:00Z">
        <w:del w:id="378" w:author="Ruijie Xu" w:date="2022-03-04T13:24:00Z">
          <w:r w:rsidR="00826259" w:rsidRPr="00F61309" w:rsidDel="008B5F14">
            <w:rPr>
              <w:rFonts w:ascii="Times New Roman" w:hAnsi="Times New Roman" w:cs="Times New Roman"/>
              <w:color w:val="000000" w:themeColor="text1"/>
            </w:rPr>
            <w:delText xml:space="preserve">are </w:delText>
          </w:r>
        </w:del>
        <w:r w:rsidR="00826259" w:rsidRPr="00F61309">
          <w:rPr>
            <w:rFonts w:ascii="Times New Roman" w:hAnsi="Times New Roman" w:cs="Times New Roman"/>
            <w:color w:val="000000" w:themeColor="text1"/>
          </w:rPr>
          <w:t>subject to</w:t>
        </w:r>
      </w:ins>
      <w:ins w:id="379" w:author="Rajeev, Sree" w:date="2022-02-28T14:11:00Z">
        <w:r w:rsidR="00826259" w:rsidRPr="00F61309">
          <w:rPr>
            <w:rFonts w:ascii="Times New Roman" w:hAnsi="Times New Roman" w:cs="Times New Roman"/>
            <w:color w:val="000000" w:themeColor="text1"/>
          </w:rPr>
          <w:t xml:space="preserve"> </w:t>
        </w:r>
      </w:ins>
      <w:ins w:id="380" w:author="Ruijie Xu" w:date="2022-02-01T16:08:00Z">
        <w:r w:rsidR="007B57FD" w:rsidRPr="00F61309">
          <w:rPr>
            <w:rFonts w:ascii="Times New Roman" w:hAnsi="Times New Roman" w:cs="Times New Roman"/>
            <w:color w:val="000000" w:themeColor="text1"/>
          </w:rPr>
          <w:t>amplification</w:t>
        </w:r>
      </w:ins>
      <w:ins w:id="381" w:author="Ruijie Xu" w:date="2022-02-01T16:07:00Z">
        <w:r w:rsidR="003B4FA7" w:rsidRPr="00F61309">
          <w:rPr>
            <w:rFonts w:ascii="Times New Roman" w:hAnsi="Times New Roman" w:cs="Times New Roman"/>
            <w:color w:val="000000" w:themeColor="text1"/>
          </w:rPr>
          <w:t xml:space="preserve"> biases </w:t>
        </w:r>
      </w:ins>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Woese, Kandlert and Wheelis, 1990; Janda and Abbott, </w:t>
      </w:r>
      <w:r w:rsidR="00350DBF" w:rsidRPr="00F61309">
        <w:rPr>
          <w:rFonts w:ascii="Times New Roman" w:hAnsi="Times New Roman" w:cs="Times New Roman"/>
          <w:color w:val="000000"/>
        </w:rPr>
        <w:lastRenderedPageBreak/>
        <w:t>2007)</w:t>
      </w:r>
      <w:r w:rsidR="00225128" w:rsidRPr="00F61309">
        <w:rPr>
          <w:rFonts w:ascii="Times New Roman" w:hAnsi="Times New Roman" w:cs="Times New Roman"/>
          <w:color w:val="000000" w:themeColor="text1"/>
        </w:rPr>
        <w:fldChar w:fldCharType="end"/>
      </w:r>
      <w:bookmarkEnd w:id="357"/>
      <w:bookmarkEnd w:id="358"/>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On the other hand, the taxonomical profiling</w:t>
      </w:r>
      <w:del w:id="382" w:author="Liliana Salvador" w:date="2022-03-10T19:23:00Z">
        <w:r w:rsidR="00C0014F" w:rsidRPr="00F61309" w:rsidDel="001E58DD">
          <w:rPr>
            <w:rFonts w:ascii="Times New Roman" w:hAnsi="Times New Roman" w:cs="Times New Roman"/>
            <w:color w:val="000000" w:themeColor="text1"/>
          </w:rPr>
          <w:delText xml:space="preserve"> </w:delText>
        </w:r>
      </w:del>
      <w:ins w:id="383" w:author="Rajeev, Sree" w:date="2022-02-28T14:18:00Z">
        <w:r w:rsidR="008A23CB" w:rsidRPr="00F61309">
          <w:rPr>
            <w:rFonts w:ascii="Times New Roman" w:hAnsi="Times New Roman" w:cs="Times New Roman"/>
            <w:color w:val="000000" w:themeColor="text1"/>
          </w:rPr>
          <w:t xml:space="preserve"> using </w:t>
        </w:r>
      </w:ins>
      <w:del w:id="384" w:author="Rajeev, Sree" w:date="2022-02-28T14:18:00Z">
        <w:r w:rsidR="00C0014F" w:rsidRPr="00F61309" w:rsidDel="008A23CB">
          <w:rPr>
            <w:rFonts w:ascii="Times New Roman" w:hAnsi="Times New Roman" w:cs="Times New Roman"/>
            <w:color w:val="000000" w:themeColor="text1"/>
          </w:rPr>
          <w:delText xml:space="preserve">of </w:delText>
        </w:r>
      </w:del>
      <w:r w:rsidR="00C0014F" w:rsidRPr="00F61309">
        <w:rPr>
          <w:rFonts w:ascii="Times New Roman" w:hAnsi="Times New Roman" w:cs="Times New Roman"/>
          <w:color w:val="000000" w:themeColor="text1"/>
        </w:rPr>
        <w:t>shotgun metagenomics sequenc</w:t>
      </w:r>
      <w:ins w:id="385" w:author="Rajeev, Sree" w:date="2022-02-28T14:18:00Z">
        <w:r w:rsidR="008A23CB" w:rsidRPr="00F61309">
          <w:rPr>
            <w:rFonts w:ascii="Times New Roman" w:hAnsi="Times New Roman" w:cs="Times New Roman"/>
            <w:color w:val="000000" w:themeColor="text1"/>
          </w:rPr>
          <w:t>e</w:t>
        </w:r>
      </w:ins>
      <w:del w:id="386" w:author="Rajeev, Sree" w:date="2022-02-28T14:18:00Z">
        <w:r w:rsidR="00C0014F" w:rsidRPr="00F61309" w:rsidDel="008A23CB">
          <w:rPr>
            <w:rFonts w:ascii="Times New Roman" w:hAnsi="Times New Roman" w:cs="Times New Roman"/>
            <w:color w:val="000000" w:themeColor="text1"/>
          </w:rPr>
          <w:delText>ing</w:delText>
        </w:r>
      </w:del>
      <w:r w:rsidR="00C0014F" w:rsidRPr="00F61309">
        <w:rPr>
          <w:rFonts w:ascii="Times New Roman" w:hAnsi="Times New Roman" w:cs="Times New Roman"/>
          <w:color w:val="000000" w:themeColor="text1"/>
        </w:rPr>
        <w:t xml:space="preserve"> data </w:t>
      </w:r>
      <w:del w:id="387" w:author="Rajeev, Sree" w:date="2022-03-03T09:51:00Z">
        <w:r w:rsidR="00C0014F" w:rsidRPr="00F61309" w:rsidDel="00B432F6">
          <w:rPr>
            <w:rFonts w:ascii="Times New Roman" w:hAnsi="Times New Roman" w:cs="Times New Roman"/>
            <w:color w:val="000000" w:themeColor="text1"/>
          </w:rPr>
          <w:delText xml:space="preserve">is done by </w:delText>
        </w:r>
      </w:del>
      <w:r w:rsidR="00C0014F" w:rsidRPr="00F61309">
        <w:rPr>
          <w:rFonts w:ascii="Times New Roman" w:hAnsi="Times New Roman" w:cs="Times New Roman"/>
          <w:color w:val="000000" w:themeColor="text1"/>
        </w:rPr>
        <w:t>compar</w:t>
      </w:r>
      <w:ins w:id="388" w:author="Rajeev, Sree" w:date="2022-03-03T09:51:00Z">
        <w:r w:rsidR="00B432F6" w:rsidRPr="00F61309">
          <w:rPr>
            <w:rFonts w:ascii="Times New Roman" w:hAnsi="Times New Roman" w:cs="Times New Roman"/>
            <w:color w:val="000000" w:themeColor="text1"/>
          </w:rPr>
          <w:t>es</w:t>
        </w:r>
      </w:ins>
      <w:del w:id="389" w:author="Rajeev, Sree" w:date="2022-03-03T09:51:00Z">
        <w:r w:rsidR="00C0014F" w:rsidRPr="00F61309" w:rsidDel="00B432F6">
          <w:rPr>
            <w:rFonts w:ascii="Times New Roman" w:hAnsi="Times New Roman" w:cs="Times New Roman"/>
            <w:color w:val="000000" w:themeColor="text1"/>
          </w:rPr>
          <w:delText>ison</w:delText>
        </w:r>
      </w:del>
      <w:r w:rsidR="00C0014F" w:rsidRPr="00F61309">
        <w:rPr>
          <w:rFonts w:ascii="Times New Roman" w:hAnsi="Times New Roman" w:cs="Times New Roman"/>
          <w:color w:val="000000" w:themeColor="text1"/>
        </w:rPr>
        <w:t xml:space="preserve"> </w:t>
      </w:r>
      <w:ins w:id="390" w:author="Rajeev, Sree" w:date="2022-03-03T09:51:00Z">
        <w:r w:rsidR="00B432F6" w:rsidRPr="00F61309">
          <w:rPr>
            <w:rFonts w:ascii="Times New Roman" w:hAnsi="Times New Roman" w:cs="Times New Roman"/>
            <w:color w:val="000000" w:themeColor="text1"/>
          </w:rPr>
          <w:t xml:space="preserve">the sequences to </w:t>
        </w:r>
      </w:ins>
      <w:del w:id="391" w:author="Rajeev, Sree" w:date="2022-03-03T09:51:00Z">
        <w:r w:rsidR="00C0014F" w:rsidRPr="00F61309" w:rsidDel="00B432F6">
          <w:rPr>
            <w:rFonts w:ascii="Times New Roman" w:hAnsi="Times New Roman" w:cs="Times New Roman"/>
            <w:color w:val="000000" w:themeColor="text1"/>
          </w:rPr>
          <w:delText>with</w:delText>
        </w:r>
      </w:del>
      <w:del w:id="392" w:author="Ruijie Xu" w:date="2022-03-04T13:24:00Z">
        <w:r w:rsidR="00C0014F" w:rsidRPr="00F61309" w:rsidDel="008B5F14">
          <w:rPr>
            <w:rFonts w:ascii="Times New Roman" w:hAnsi="Times New Roman" w:cs="Times New Roman"/>
            <w:color w:val="000000" w:themeColor="text1"/>
          </w:rPr>
          <w:delText xml:space="preserve"> </w:delText>
        </w:r>
      </w:del>
      <w:del w:id="393" w:author="Rajeev, Sree" w:date="2022-03-03T09:51:00Z">
        <w:r w:rsidR="00C0014F" w:rsidRPr="00F61309" w:rsidDel="00B432F6">
          <w:rPr>
            <w:rFonts w:ascii="Times New Roman" w:hAnsi="Times New Roman" w:cs="Times New Roman"/>
            <w:color w:val="000000" w:themeColor="text1"/>
          </w:rPr>
          <w:delText>a</w:delText>
        </w:r>
      </w:del>
      <w:del w:id="394" w:author="Ruijie Xu" w:date="2022-03-04T10:08:00Z">
        <w:r w:rsidR="00C0014F" w:rsidRPr="00F61309" w:rsidDel="006A32FB">
          <w:rPr>
            <w:rFonts w:ascii="Times New Roman" w:hAnsi="Times New Roman" w:cs="Times New Roman"/>
            <w:color w:val="000000" w:themeColor="text1"/>
          </w:rPr>
          <w:delText xml:space="preserve"> </w:delText>
        </w:r>
      </w:del>
      <w:r w:rsidR="00C0014F" w:rsidRPr="00F61309">
        <w:rPr>
          <w:rFonts w:ascii="Times New Roman" w:hAnsi="Times New Roman" w:cs="Times New Roman"/>
          <w:color w:val="000000" w:themeColor="text1"/>
        </w:rPr>
        <w:t xml:space="preserve">reference whole-genome </w:t>
      </w:r>
      <w:r w:rsidR="00CF184E" w:rsidRPr="00F61309">
        <w:rPr>
          <w:rFonts w:ascii="Times New Roman" w:hAnsi="Times New Roman" w:cs="Times New Roman"/>
          <w:color w:val="000000" w:themeColor="text1"/>
        </w:rPr>
        <w:t>database</w:t>
      </w:r>
      <w:ins w:id="395" w:author="Liliana Salvador" w:date="2022-03-16T08:26:00Z">
        <w:r w:rsidR="001B4A4F">
          <w:rPr>
            <w:rFonts w:ascii="Times New Roman" w:hAnsi="Times New Roman" w:cs="Times New Roman"/>
            <w:color w:val="000000" w:themeColor="text1"/>
          </w:rPr>
          <w:t>s</w:t>
        </w:r>
      </w:ins>
      <w:del w:id="396" w:author="Liliana Salvador" w:date="2022-03-10T19:23:00Z">
        <w:r w:rsidR="00CF184E" w:rsidRPr="00F61309" w:rsidDel="001E58DD">
          <w:rPr>
            <w:rFonts w:ascii="Times New Roman" w:hAnsi="Times New Roman" w:cs="Times New Roman"/>
            <w:color w:val="000000" w:themeColor="text1"/>
          </w:rPr>
          <w:delText xml:space="preserve"> </w:delText>
        </w:r>
      </w:del>
      <w:del w:id="397" w:author="Rajeev, Sree" w:date="2022-03-03T09:52:00Z">
        <w:r w:rsidR="00CF184E" w:rsidRPr="00F61309" w:rsidDel="00B432F6">
          <w:rPr>
            <w:rFonts w:ascii="Times New Roman" w:hAnsi="Times New Roman" w:cs="Times New Roman"/>
            <w:color w:val="000000" w:themeColor="text1"/>
          </w:rPr>
          <w:delText>(</w:delText>
        </w:r>
        <w:r w:rsidR="00FE5C5D" w:rsidRPr="00F61309" w:rsidDel="00B432F6">
          <w:rPr>
            <w:rFonts w:ascii="Times New Roman" w:hAnsi="Times New Roman" w:cs="Times New Roman"/>
            <w:color w:val="000000" w:themeColor="text1"/>
          </w:rPr>
          <w:delText>DB</w:delText>
        </w:r>
      </w:del>
      <w:del w:id="398" w:author="Ruijie Xu" w:date="2022-02-01T15:14:00Z">
        <w:r w:rsidR="00CF184E" w:rsidRPr="00F61309" w:rsidDel="001F12F2">
          <w:rPr>
            <w:rFonts w:ascii="Times New Roman" w:hAnsi="Times New Roman" w:cs="Times New Roman"/>
            <w:color w:val="000000" w:themeColor="text1"/>
          </w:rPr>
          <w:delText>)</w:delText>
        </w:r>
      </w:del>
      <w:r w:rsidR="00C0014F" w:rsidRPr="00F61309">
        <w:rPr>
          <w:rFonts w:ascii="Times New Roman" w:hAnsi="Times New Roman" w:cs="Times New Roman"/>
          <w:color w:val="000000" w:themeColor="text1"/>
        </w:rPr>
        <w:t xml:space="preserve">. Since the data contain all genetic information present in the sample, </w:t>
      </w:r>
      <w:r w:rsidR="00225128" w:rsidRPr="00F61309">
        <w:rPr>
          <w:rFonts w:ascii="Times New Roman" w:hAnsi="Times New Roman" w:cs="Times New Roman"/>
          <w:color w:val="000000" w:themeColor="text1"/>
        </w:rPr>
        <w:t xml:space="preserve">this approach avoids the amplification biases observed in 16S rRNA sequencing </w:t>
      </w:r>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99"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40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401"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40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403" w:author="Ruijie Xu" w:date="2022-03-10T12:31:00Z">
            <w:rPr>
              <w:rFonts w:ascii="Calibri" w:cs="Calibri"/>
              <w:color w:val="000000"/>
            </w:rPr>
          </w:rPrChange>
        </w:rPr>
        <w:t>, 2016)</w:t>
      </w:r>
      <w:r w:rsidR="00225128" w:rsidRPr="00F61309">
        <w:rPr>
          <w:rFonts w:ascii="Times New Roman" w:hAnsi="Times New Roman" w:cs="Times New Roman"/>
          <w:color w:val="000000" w:themeColor="text1"/>
        </w:rPr>
        <w:fldChar w:fldCharType="end"/>
      </w:r>
      <w:ins w:id="404" w:author="Ruijie Xu" w:date="2022-02-01T16:11:00Z">
        <w:r w:rsidR="007B57FD" w:rsidRPr="00F61309">
          <w:rPr>
            <w:rFonts w:ascii="Times New Roman" w:hAnsi="Times New Roman" w:cs="Times New Roman"/>
            <w:color w:val="000000" w:themeColor="text1"/>
          </w:rPr>
          <w:t xml:space="preserve"> and increase</w:t>
        </w:r>
      </w:ins>
      <w:ins w:id="405" w:author="Liliana Salvador" w:date="2022-02-17T13:46:00Z">
        <w:r w:rsidR="00E13F51" w:rsidRPr="00F61309">
          <w:rPr>
            <w:rFonts w:ascii="Times New Roman" w:hAnsi="Times New Roman" w:cs="Times New Roman"/>
            <w:color w:val="000000" w:themeColor="text1"/>
          </w:rPr>
          <w:t>s</w:t>
        </w:r>
      </w:ins>
      <w:ins w:id="406" w:author="Ruijie Xu" w:date="2022-02-01T16:11:00Z">
        <w:r w:rsidR="007B57FD" w:rsidRPr="00F61309">
          <w:rPr>
            <w:rFonts w:ascii="Times New Roman" w:hAnsi="Times New Roman" w:cs="Times New Roman"/>
            <w:color w:val="000000" w:themeColor="text1"/>
          </w:rPr>
          <w:t xml:space="preserve"> the resolution of microbial identification </w:t>
        </w:r>
      </w:ins>
      <w:r w:rsidR="007B57F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407"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40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409" w:author="Ruijie Xu" w:date="2022-03-10T12:31:00Z">
            <w:rPr>
              <w:rFonts w:ascii="Calibri" w:cs="Calibri"/>
              <w:color w:val="000000"/>
            </w:rPr>
          </w:rPrChange>
        </w:rPr>
        <w:t>, 2021)</w:t>
      </w:r>
      <w:r w:rsidR="007B57FD"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Most importantly, </w:t>
      </w:r>
      <w:r w:rsidR="00225128" w:rsidRPr="00F61309">
        <w:rPr>
          <w:rFonts w:ascii="Times New Roman" w:hAnsi="Times New Roman" w:cs="Times New Roman"/>
          <w:color w:val="000000" w:themeColor="text1"/>
        </w:rPr>
        <w:t xml:space="preserve">it has </w:t>
      </w:r>
      <w:r w:rsidR="00242EFF" w:rsidRPr="00F61309">
        <w:rPr>
          <w:rFonts w:ascii="Times New Roman" w:hAnsi="Times New Roman" w:cs="Times New Roman"/>
          <w:color w:val="000000" w:themeColor="text1"/>
        </w:rPr>
        <w:t>broa</w:t>
      </w:r>
      <w:r w:rsidR="00225128" w:rsidRPr="00F61309">
        <w:rPr>
          <w:rFonts w:ascii="Times New Roman" w:hAnsi="Times New Roman" w:cs="Times New Roman"/>
          <w:color w:val="000000" w:themeColor="text1"/>
        </w:rPr>
        <w:t>der applications such as functional profiling and</w:t>
      </w:r>
      <w:r w:rsidR="00C0014F" w:rsidRPr="00F61309">
        <w:rPr>
          <w:rFonts w:ascii="Times New Roman" w:hAnsi="Times New Roman" w:cs="Times New Roman"/>
          <w:color w:val="000000" w:themeColor="text1"/>
        </w:rPr>
        <w:t xml:space="preserve"> </w:t>
      </w:r>
      <w:del w:id="410" w:author="Liliana Salvador" w:date="2022-02-21T10:54:00Z">
        <w:r w:rsidR="00C0014F" w:rsidRPr="00F61309" w:rsidDel="00D40FDC">
          <w:rPr>
            <w:rFonts w:ascii="Times New Roman" w:hAnsi="Times New Roman" w:cs="Times New Roman"/>
            <w:color w:val="000000" w:themeColor="text1"/>
          </w:rPr>
          <w:delText xml:space="preserve">allows for the </w:delText>
        </w:r>
      </w:del>
      <w:r w:rsidR="00C0014F" w:rsidRPr="00F61309">
        <w:rPr>
          <w:rFonts w:ascii="Times New Roman" w:hAnsi="Times New Roman" w:cs="Times New Roman"/>
          <w:color w:val="000000" w:themeColor="text1"/>
        </w:rPr>
        <w:t xml:space="preserve">identification of viruses and other microorganisms with simple genom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Clark and Pazdernik, 2016)</w:t>
      </w:r>
      <w:r w:rsidR="00C0014F"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p>
    <w:p w14:paraId="6245AF1C" w14:textId="207B20E4" w:rsidR="00C0014F" w:rsidRPr="00930BF2" w:rsidRDefault="00C0014F">
      <w:pPr>
        <w:spacing w:line="480" w:lineRule="auto"/>
        <w:rPr>
          <w:rFonts w:ascii="Times New Roman" w:eastAsia="Times New Roman" w:hAnsi="Times New Roman" w:cs="Times New Roman"/>
          <w:color w:val="000000" w:themeColor="text1"/>
          <w:rPrChange w:id="411" w:author="Ruijie Xu" w:date="2022-03-11T10:09:00Z">
            <w:rPr>
              <w:color w:val="000000" w:themeColor="text1"/>
            </w:rPr>
          </w:rPrChange>
        </w:rPr>
        <w:pPrChange w:id="412" w:author="Ruijie Xu" w:date="2022-03-11T10:09:00Z">
          <w:pPr>
            <w:spacing w:line="480" w:lineRule="auto"/>
            <w:ind w:firstLine="720"/>
          </w:pPr>
        </w:pPrChange>
      </w:pPr>
      <w:r w:rsidRPr="00F61309">
        <w:rPr>
          <w:rFonts w:ascii="Times New Roman" w:hAnsi="Times New Roman" w:cs="Times New Roman"/>
          <w:color w:val="000000" w:themeColor="text1"/>
        </w:rPr>
        <w:t xml:space="preserve"> </w:t>
      </w:r>
      <w:del w:id="413" w:author="Ruijie Xu" w:date="2022-02-01T13:34:00Z">
        <w:r w:rsidRPr="00F61309" w:rsidDel="00FD536B">
          <w:rPr>
            <w:rFonts w:ascii="Times New Roman" w:hAnsi="Times New Roman" w:cs="Times New Roman"/>
            <w:color w:val="000000" w:themeColor="text1"/>
          </w:rPr>
          <w:delText>Out of all c</w:delText>
        </w:r>
      </w:del>
      <w:bookmarkStart w:id="414" w:name="OLE_LINK51"/>
      <w:bookmarkStart w:id="415" w:name="OLE_LINK54"/>
      <w:bookmarkStart w:id="416" w:name="OLE_LINK108"/>
      <w:ins w:id="417" w:author="Ruijie Xu" w:date="2022-02-01T13:34:00Z">
        <w:r w:rsidR="00FD536B" w:rsidRPr="00F61309">
          <w:rPr>
            <w:rFonts w:ascii="Times New Roman" w:hAnsi="Times New Roman" w:cs="Times New Roman"/>
            <w:color w:val="000000" w:themeColor="text1"/>
          </w:rPr>
          <w:t>C</w:t>
        </w:r>
      </w:ins>
      <w:r w:rsidRPr="00F61309">
        <w:rPr>
          <w:rFonts w:ascii="Times New Roman" w:hAnsi="Times New Roman" w:cs="Times New Roman"/>
          <w:color w:val="000000" w:themeColor="text1"/>
        </w:rPr>
        <w:t>urrently developed shotgun metagenom</w:t>
      </w:r>
      <w:ins w:id="418" w:author="Ruijie Xu" w:date="2022-03-04T13:25:00Z">
        <w:r w:rsidR="008B5F14" w:rsidRPr="00F61309">
          <w:rPr>
            <w:rFonts w:ascii="Times New Roman" w:hAnsi="Times New Roman" w:cs="Times New Roman"/>
            <w:color w:val="000000" w:themeColor="text1"/>
          </w:rPr>
          <w:t>ics</w:t>
        </w:r>
      </w:ins>
      <w:del w:id="419" w:author="Ruijie Xu" w:date="2022-03-04T13:25:00Z">
        <w:r w:rsidRPr="00F61309" w:rsidDel="008B5F14">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sequencing</w:t>
      </w:r>
      <w:r w:rsidR="006B3AA0"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based taxonomical profiling </w:t>
      </w:r>
      <w:del w:id="420" w:author="Ruijie Xu" w:date="2022-02-01T13:38:00Z">
        <w:r w:rsidRPr="00F61309" w:rsidDel="001D20AD">
          <w:rPr>
            <w:rFonts w:ascii="Times New Roman" w:hAnsi="Times New Roman" w:cs="Times New Roman"/>
            <w:color w:val="000000" w:themeColor="text1"/>
          </w:rPr>
          <w:delText>tools</w:delText>
        </w:r>
      </w:del>
      <w:ins w:id="421" w:author="Ruijie Xu" w:date="2022-02-01T13:38:00Z">
        <w:r w:rsidR="001D20AD" w:rsidRPr="00F61309">
          <w:rPr>
            <w:rFonts w:ascii="Times New Roman" w:hAnsi="Times New Roman" w:cs="Times New Roman"/>
            <w:color w:val="000000" w:themeColor="text1"/>
          </w:rPr>
          <w:t xml:space="preserve">software </w:t>
        </w:r>
      </w:ins>
      <w:ins w:id="422" w:author="Ruijie Xu" w:date="2022-02-01T13:34:00Z">
        <w:r w:rsidR="00FD536B" w:rsidRPr="00F61309">
          <w:rPr>
            <w:rFonts w:ascii="Times New Roman" w:hAnsi="Times New Roman" w:cs="Times New Roman"/>
            <w:color w:val="000000" w:themeColor="text1"/>
          </w:rPr>
          <w:t>can be separated into two</w:t>
        </w:r>
      </w:ins>
      <w:ins w:id="423" w:author="Ruijie Xu" w:date="2022-02-01T13:35:00Z">
        <w:r w:rsidR="00FD536B" w:rsidRPr="00F61309">
          <w:rPr>
            <w:rFonts w:ascii="Times New Roman" w:hAnsi="Times New Roman" w:cs="Times New Roman"/>
            <w:color w:val="000000" w:themeColor="text1"/>
          </w:rPr>
          <w:t xml:space="preserve"> groups</w:t>
        </w:r>
      </w:ins>
      <w:del w:id="424" w:author="Ruijie Xu" w:date="2022-02-01T13:34:00Z">
        <w:r w:rsidRPr="00F61309" w:rsidDel="00FD536B">
          <w:rPr>
            <w:rFonts w:ascii="Times New Roman" w:hAnsi="Times New Roman" w:cs="Times New Roman"/>
            <w:color w:val="000000" w:themeColor="text1"/>
          </w:rPr>
          <w:delText xml:space="preserve">, Kraken2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5" w:author="Ruijie Xu" w:date="2022-03-11T09:58:00Z">
              <w:rPr>
                <w:color w:val="000000"/>
              </w:rPr>
            </w:rPrChange>
          </w:rPr>
          <w:delText>(Wood, Lu and Langmead, 2019)</w:delText>
        </w:r>
        <w:r w:rsidRPr="00F61309" w:rsidDel="00FD536B">
          <w:rPr>
            <w:rFonts w:ascii="Times New Roman" w:hAnsi="Times New Roman" w:cs="Times New Roman"/>
            <w:color w:val="000000" w:themeColor="text1"/>
          </w:rPr>
          <w:fldChar w:fldCharType="end"/>
        </w:r>
        <w:r w:rsidR="006B3AA0"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delText xml:space="preserve">CLARK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6" w:author="Ruijie Xu" w:date="2022-03-11T09:58:00Z">
              <w:rPr>
                <w:color w:val="000000"/>
              </w:rPr>
            </w:rPrChange>
          </w:rPr>
          <w:delText xml:space="preserve">(Ounit </w:delText>
        </w:r>
        <w:r w:rsidR="00350DBF" w:rsidRPr="0012167A" w:rsidDel="00FD536B">
          <w:rPr>
            <w:rFonts w:ascii="Times New Roman" w:hAnsi="Times New Roman" w:cs="Times New Roman"/>
            <w:i/>
            <w:iCs/>
            <w:color w:val="000000" w:themeColor="text1"/>
            <w:rPrChange w:id="427" w:author="Ruijie Xu" w:date="2022-03-11T09:58:00Z">
              <w:rPr>
                <w:i/>
                <w:iCs/>
                <w:color w:val="000000"/>
              </w:rPr>
            </w:rPrChange>
          </w:rPr>
          <w:delText>et al.</w:delText>
        </w:r>
        <w:r w:rsidR="00350DBF" w:rsidRPr="0012167A" w:rsidDel="00FD536B">
          <w:rPr>
            <w:rFonts w:ascii="Times New Roman" w:hAnsi="Times New Roman" w:cs="Times New Roman"/>
            <w:color w:val="000000" w:themeColor="text1"/>
            <w:rPrChange w:id="428" w:author="Ruijie Xu" w:date="2022-03-11T09:58:00Z">
              <w:rPr>
                <w:color w:val="000000"/>
              </w:rPr>
            </w:rPrChange>
          </w:rPr>
          <w:delText>, 2015)</w:delText>
        </w:r>
        <w:r w:rsidRPr="00F61309" w:rsidDel="00FD536B">
          <w:rPr>
            <w:rFonts w:ascii="Times New Roman" w:hAnsi="Times New Roman" w:cs="Times New Roman"/>
            <w:color w:val="000000" w:themeColor="text1"/>
          </w:rPr>
          <w:fldChar w:fldCharType="end"/>
        </w:r>
        <w:r w:rsidRPr="00F61309" w:rsidDel="00FD536B">
          <w:rPr>
            <w:rFonts w:ascii="Times New Roman" w:hAnsi="Times New Roman" w:cs="Times New Roman"/>
            <w:color w:val="000000" w:themeColor="text1"/>
          </w:rPr>
          <w:delText xml:space="preserve">, and </w:delText>
        </w:r>
        <w:r w:rsidR="00587076" w:rsidRPr="00F61309" w:rsidDel="00FD536B">
          <w:rPr>
            <w:rFonts w:ascii="Times New Roman" w:hAnsi="Times New Roman" w:cs="Times New Roman"/>
            <w:color w:val="000000" w:themeColor="text1"/>
          </w:rPr>
          <w:delText>CLARK-s</w:delText>
        </w:r>
        <w:r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fldChar w:fldCharType="begin"/>
        </w:r>
        <w:r w:rsidR="00506F24" w:rsidRPr="00F61309" w:rsidDel="00FD536B">
          <w:rPr>
            <w:rFonts w:ascii="Times New Roman" w:hAnsi="Times New Roman" w:cs="Times New Roman"/>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9" w:author="Ruijie Xu" w:date="2022-03-11T09:58:00Z">
              <w:rPr>
                <w:color w:val="000000"/>
              </w:rPr>
            </w:rPrChange>
          </w:rPr>
          <w:delText>(Ounit and Lonardi, 2016)</w:delText>
        </w:r>
        <w:r w:rsidRPr="00F61309" w:rsidDel="00FD536B">
          <w:rPr>
            <w:rFonts w:ascii="Times New Roman" w:hAnsi="Times New Roman" w:cs="Times New Roman"/>
            <w:color w:val="000000" w:themeColor="text1"/>
          </w:rPr>
          <w:fldChar w:fldCharType="end"/>
        </w:r>
      </w:del>
      <w:ins w:id="430" w:author="Liliana Salvador" w:date="2022-02-21T10:55:00Z">
        <w:r w:rsidR="00433D27" w:rsidRPr="00F61309">
          <w:rPr>
            <w:rFonts w:ascii="Times New Roman" w:hAnsi="Times New Roman" w:cs="Times New Roman"/>
            <w:color w:val="000000" w:themeColor="text1"/>
          </w:rPr>
          <w:t>:</w:t>
        </w:r>
      </w:ins>
      <w:del w:id="431" w:author="Liliana Salvador" w:date="2022-02-21T10:54:00Z">
        <w:r w:rsidRPr="00F61309" w:rsidDel="00433D27">
          <w:rPr>
            <w:rFonts w:ascii="Times New Roman" w:hAnsi="Times New Roman" w:cs="Times New Roman"/>
            <w:color w:val="000000" w:themeColor="text1"/>
          </w:rPr>
          <w:delText>,</w:delText>
        </w:r>
      </w:del>
      <w:ins w:id="432" w:author="Ruijie Xu" w:date="2022-02-01T13:37:00Z">
        <w:r w:rsidR="001D20AD" w:rsidRPr="00F61309">
          <w:rPr>
            <w:rFonts w:ascii="Times New Roman" w:hAnsi="Times New Roman" w:cs="Times New Roman"/>
            <w:color w:val="000000" w:themeColor="text1"/>
          </w:rPr>
          <w:t xml:space="preserve"> the </w:t>
        </w:r>
      </w:ins>
      <w:ins w:id="433" w:author="Ruijie Xu" w:date="2022-02-01T13:39:00Z">
        <w:r w:rsidR="001D20AD" w:rsidRPr="00F61309">
          <w:rPr>
            <w:rFonts w:ascii="Times New Roman" w:hAnsi="Times New Roman" w:cs="Times New Roman"/>
            <w:color w:val="000000" w:themeColor="text1"/>
          </w:rPr>
          <w:t xml:space="preserve">alignment-based </w:t>
        </w:r>
        <w:del w:id="434" w:author="Liliana Salvador" w:date="2022-02-21T10:55:00Z">
          <w:r w:rsidR="001D20AD" w:rsidRPr="00F61309" w:rsidDel="00433D27">
            <w:rPr>
              <w:rFonts w:ascii="Times New Roman" w:hAnsi="Times New Roman" w:cs="Times New Roman"/>
              <w:color w:val="000000" w:themeColor="text1"/>
            </w:rPr>
            <w:delText xml:space="preserve">software </w:delText>
          </w:r>
        </w:del>
        <w:r w:rsidR="001D20AD" w:rsidRPr="00F61309">
          <w:rPr>
            <w:rFonts w:ascii="Times New Roman" w:hAnsi="Times New Roman" w:cs="Times New Roman"/>
            <w:color w:val="000000" w:themeColor="text1"/>
          </w:rPr>
          <w:t>and the alignment</w:t>
        </w:r>
      </w:ins>
      <w:ins w:id="435" w:author="Liliana Salvador" w:date="2022-02-17T13:49:00Z">
        <w:r w:rsidR="00E13F51" w:rsidRPr="00F61309">
          <w:rPr>
            <w:rFonts w:ascii="Times New Roman" w:hAnsi="Times New Roman" w:cs="Times New Roman"/>
            <w:color w:val="000000" w:themeColor="text1"/>
          </w:rPr>
          <w:t>-</w:t>
        </w:r>
      </w:ins>
      <w:ins w:id="436" w:author="Ruijie Xu" w:date="2022-02-01T13:39:00Z">
        <w:del w:id="437" w:author="Liliana Salvador" w:date="2022-02-17T13:49:00Z">
          <w:r w:rsidR="001D20AD" w:rsidRPr="00F61309" w:rsidDel="00E13F51">
            <w:rPr>
              <w:rFonts w:ascii="Times New Roman" w:hAnsi="Times New Roman" w:cs="Times New Roman"/>
              <w:color w:val="000000" w:themeColor="text1"/>
            </w:rPr>
            <w:delText xml:space="preserve"> </w:delText>
          </w:r>
        </w:del>
        <w:r w:rsidR="001D20AD" w:rsidRPr="00F61309">
          <w:rPr>
            <w:rFonts w:ascii="Times New Roman" w:hAnsi="Times New Roman" w:cs="Times New Roman"/>
            <w:color w:val="000000" w:themeColor="text1"/>
          </w:rPr>
          <w:t xml:space="preserve">free software. </w:t>
        </w:r>
      </w:ins>
      <w:ins w:id="438" w:author="Liliana Salvador" w:date="2022-02-17T13:56:00Z">
        <w:r w:rsidR="00E13F51" w:rsidRPr="00F61309">
          <w:rPr>
            <w:rFonts w:ascii="Times New Roman" w:hAnsi="Times New Roman" w:cs="Times New Roman"/>
            <w:color w:val="000000" w:themeColor="text1"/>
          </w:rPr>
          <w:t>A</w:t>
        </w:r>
      </w:ins>
      <w:ins w:id="439" w:author="Ruijie Xu" w:date="2022-02-01T13:40:00Z">
        <w:del w:id="440" w:author="Liliana Salvador" w:date="2022-02-17T13:56:00Z">
          <w:r w:rsidR="001D20AD" w:rsidRPr="00F61309" w:rsidDel="00E13F51">
            <w:rPr>
              <w:rFonts w:ascii="Times New Roman" w:hAnsi="Times New Roman" w:cs="Times New Roman"/>
              <w:color w:val="000000" w:themeColor="text1"/>
            </w:rPr>
            <w:delText>The a</w:delText>
          </w:r>
        </w:del>
        <w:r w:rsidR="001D20AD" w:rsidRPr="00F61309">
          <w:rPr>
            <w:rFonts w:ascii="Times New Roman" w:hAnsi="Times New Roman" w:cs="Times New Roman"/>
            <w:color w:val="000000" w:themeColor="text1"/>
          </w:rPr>
          <w:t>lignment</w:t>
        </w:r>
      </w:ins>
      <w:ins w:id="441" w:author="Ruijie Xu" w:date="2022-02-01T13:43:00Z">
        <w:r w:rsidR="00537B08" w:rsidRPr="00F61309">
          <w:rPr>
            <w:rFonts w:ascii="Times New Roman" w:hAnsi="Times New Roman" w:cs="Times New Roman"/>
            <w:color w:val="000000" w:themeColor="text1"/>
          </w:rPr>
          <w:t>-</w:t>
        </w:r>
      </w:ins>
      <w:ins w:id="442" w:author="Ruijie Xu" w:date="2022-02-01T13:40:00Z">
        <w:r w:rsidR="001D20AD" w:rsidRPr="00F61309">
          <w:rPr>
            <w:rFonts w:ascii="Times New Roman" w:hAnsi="Times New Roman" w:cs="Times New Roman"/>
            <w:color w:val="000000" w:themeColor="text1"/>
          </w:rPr>
          <w:t>based software</w:t>
        </w:r>
      </w:ins>
      <w:ins w:id="443" w:author="Ruijie Xu" w:date="2022-02-01T13:43:00Z">
        <w:r w:rsidR="00537B08" w:rsidRPr="00F61309">
          <w:rPr>
            <w:rFonts w:ascii="Times New Roman" w:hAnsi="Times New Roman" w:cs="Times New Roman"/>
            <w:color w:val="000000" w:themeColor="text1"/>
          </w:rPr>
          <w:t xml:space="preserve">, </w:t>
        </w:r>
      </w:ins>
      <w:ins w:id="444" w:author="Ruijie Xu" w:date="2022-02-01T13:44:00Z">
        <w:r w:rsidR="00537B08" w:rsidRPr="00F61309">
          <w:rPr>
            <w:rFonts w:ascii="Times New Roman" w:hAnsi="Times New Roman" w:cs="Times New Roman"/>
            <w:color w:val="000000" w:themeColor="text1"/>
          </w:rPr>
          <w:t xml:space="preserve">including </w:t>
        </w:r>
      </w:ins>
      <w:ins w:id="445" w:author="Ruijie Xu" w:date="2022-02-01T13:45:00Z">
        <w:r w:rsidR="00537B08" w:rsidRPr="00F61309">
          <w:rPr>
            <w:rFonts w:ascii="Times New Roman" w:hAnsi="Times New Roman" w:cs="Times New Roman"/>
            <w:color w:val="000000" w:themeColor="text1"/>
          </w:rPr>
          <w:t>BLAST</w:t>
        </w:r>
      </w:ins>
      <w:ins w:id="446" w:author="Ruijie Xu" w:date="2022-02-01T14:29:00Z">
        <w:r w:rsidR="00172FB0" w:rsidRPr="00F61309">
          <w:rPr>
            <w:rFonts w:ascii="Times New Roman" w:hAnsi="Times New Roman" w:cs="Times New Roman"/>
            <w:color w:val="000000" w:themeColor="text1"/>
          </w:rPr>
          <w:t>N</w:t>
        </w:r>
      </w:ins>
      <w:ins w:id="447" w:author="Liliana Salvador" w:date="2022-03-16T08:26:00Z">
        <w:r w:rsidR="001B4A4F">
          <w:rPr>
            <w:rFonts w:ascii="Times New Roman" w:hAnsi="Times New Roman" w:cs="Times New Roman"/>
            <w:color w:val="000000" w:themeColor="text1"/>
          </w:rPr>
          <w:t xml:space="preserve"> </w:t>
        </w:r>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48" w:author="Ruijie Xu" w:date="2022-03-11T09:58:00Z">
            <w:rPr>
              <w:rFonts w:ascii="Calibri" w:cs="Calibri"/>
              <w:color w:val="000000"/>
            </w:rPr>
          </w:rPrChange>
        </w:rPr>
        <w:t xml:space="preserve">(Altschul </w:t>
      </w:r>
      <w:r w:rsidR="00CB52B4" w:rsidRPr="0012167A">
        <w:rPr>
          <w:rFonts w:ascii="Times New Roman" w:hAnsi="Times New Roman" w:cs="Times New Roman"/>
          <w:i/>
          <w:iCs/>
          <w:color w:val="000000" w:themeColor="text1"/>
          <w:rPrChange w:id="44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50" w:author="Ruijie Xu" w:date="2022-03-11T09:58:00Z">
            <w:rPr>
              <w:rFonts w:ascii="Calibri" w:cs="Calibri"/>
              <w:color w:val="000000"/>
            </w:rPr>
          </w:rPrChange>
        </w:rPr>
        <w:t xml:space="preserve">, 1990; Johnson </w:t>
      </w:r>
      <w:r w:rsidR="00CB52B4" w:rsidRPr="0012167A">
        <w:rPr>
          <w:rFonts w:ascii="Times New Roman" w:hAnsi="Times New Roman" w:cs="Times New Roman"/>
          <w:i/>
          <w:iCs/>
          <w:color w:val="000000" w:themeColor="text1"/>
          <w:rPrChange w:id="451"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52" w:author="Ruijie Xu" w:date="2022-03-11T09:58:00Z">
            <w:rPr>
              <w:rFonts w:ascii="Calibri" w:cs="Calibri"/>
              <w:color w:val="000000"/>
            </w:rPr>
          </w:rPrChange>
        </w:rPr>
        <w:t xml:space="preserve">, 2008; Camacho </w:t>
      </w:r>
      <w:r w:rsidR="00CB52B4" w:rsidRPr="0012167A">
        <w:rPr>
          <w:rFonts w:ascii="Times New Roman" w:hAnsi="Times New Roman" w:cs="Times New Roman"/>
          <w:i/>
          <w:iCs/>
          <w:color w:val="000000" w:themeColor="text1"/>
          <w:rPrChange w:id="453"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54" w:author="Ruijie Xu" w:date="2022-03-11T09:58:00Z">
            <w:rPr>
              <w:rFonts w:ascii="Calibri" w:cs="Calibri"/>
              <w:color w:val="000000"/>
            </w:rPr>
          </w:rPrChange>
        </w:rPr>
        <w:t>, 2009)</w:t>
      </w:r>
      <w:r w:rsidR="00047CD0" w:rsidRPr="00F61309">
        <w:rPr>
          <w:rFonts w:ascii="Times New Roman" w:hAnsi="Times New Roman" w:cs="Times New Roman"/>
          <w:color w:val="000000" w:themeColor="text1"/>
        </w:rPr>
        <w:fldChar w:fldCharType="end"/>
      </w:r>
      <w:r w:rsidR="00172FB0" w:rsidRPr="00F61309">
        <w:rPr>
          <w:rFonts w:ascii="Times New Roman" w:hAnsi="Times New Roman" w:cs="Times New Roman"/>
          <w:color w:val="000000" w:themeColor="text1"/>
        </w:rPr>
        <w:t xml:space="preserve">, which aligns </w:t>
      </w:r>
      <w:ins w:id="455" w:author="Ruijie Xu" w:date="2022-02-01T14:30:00Z">
        <w:r w:rsidR="00172FB0" w:rsidRPr="00F61309">
          <w:rPr>
            <w:rFonts w:ascii="Times New Roman" w:hAnsi="Times New Roman" w:cs="Times New Roman"/>
            <w:color w:val="000000" w:themeColor="text1"/>
          </w:rPr>
          <w:t xml:space="preserve">sequences </w:t>
        </w:r>
      </w:ins>
      <w:r w:rsidR="00172FB0" w:rsidRPr="00F61309">
        <w:rPr>
          <w:rFonts w:ascii="Times New Roman" w:hAnsi="Times New Roman" w:cs="Times New Roman"/>
          <w:color w:val="000000" w:themeColor="text1"/>
        </w:rPr>
        <w:t xml:space="preserve">at </w:t>
      </w:r>
      <w:ins w:id="456" w:author="Liliana Salvador" w:date="2022-02-17T13:55:00Z">
        <w:r w:rsidR="00E13F51" w:rsidRPr="00F61309">
          <w:rPr>
            <w:rFonts w:ascii="Times New Roman" w:hAnsi="Times New Roman" w:cs="Times New Roman"/>
            <w:color w:val="000000" w:themeColor="text1"/>
          </w:rPr>
          <w:t xml:space="preserve">the </w:t>
        </w:r>
      </w:ins>
      <w:ins w:id="457" w:author="Ruijie Xu" w:date="2022-02-01T15:01:00Z">
        <w:r w:rsidR="006A0C17" w:rsidRPr="00F61309">
          <w:rPr>
            <w:rFonts w:ascii="Times New Roman" w:hAnsi="Times New Roman" w:cs="Times New Roman"/>
            <w:color w:val="000000" w:themeColor="text1"/>
          </w:rPr>
          <w:t xml:space="preserve">nucleotide </w:t>
        </w:r>
      </w:ins>
      <w:del w:id="458" w:author="Ruijie Xu" w:date="2022-02-01T15:01:00Z">
        <w:r w:rsidR="00172FB0" w:rsidRPr="00F61309" w:rsidDel="006A0C17">
          <w:rPr>
            <w:rFonts w:ascii="Times New Roman" w:hAnsi="Times New Roman" w:cs="Times New Roman"/>
            <w:color w:val="000000" w:themeColor="text1"/>
          </w:rPr>
          <w:delText xml:space="preserve">the DNA </w:delText>
        </w:r>
      </w:del>
      <w:r w:rsidR="00172FB0" w:rsidRPr="00F61309">
        <w:rPr>
          <w:rFonts w:ascii="Times New Roman" w:hAnsi="Times New Roman" w:cs="Times New Roman"/>
          <w:color w:val="000000" w:themeColor="text1"/>
        </w:rPr>
        <w:t>level,</w:t>
      </w:r>
      <w:ins w:id="459" w:author="Ruijie Xu" w:date="2022-02-01T13:49:00Z">
        <w:r w:rsidR="00047CD0" w:rsidRPr="00F61309">
          <w:rPr>
            <w:rFonts w:ascii="Times New Roman" w:hAnsi="Times New Roman" w:cs="Times New Roman"/>
            <w:color w:val="000000" w:themeColor="text1"/>
          </w:rPr>
          <w:t xml:space="preserve"> </w:t>
        </w:r>
      </w:ins>
      <w:ins w:id="460" w:author="Ruijie Xu" w:date="2022-03-04T13:27:00Z">
        <w:r w:rsidR="008B5F14" w:rsidRPr="00F61309">
          <w:rPr>
            <w:rFonts w:ascii="Times New Roman" w:hAnsi="Times New Roman" w:cs="Times New Roman"/>
            <w:color w:val="000000" w:themeColor="text1"/>
          </w:rPr>
          <w:t xml:space="preserve">and Diamond </w:t>
        </w:r>
      </w:ins>
      <w:ins w:id="461" w:author="Ruijie Xu" w:date="2022-02-01T13:45:00Z">
        <w:del w:id="462" w:author="Rajeev, Sree" w:date="2022-03-03T09:53:00Z">
          <w:r w:rsidR="00537B08" w:rsidRPr="00F61309" w:rsidDel="00B432F6">
            <w:rPr>
              <w:rFonts w:ascii="Times New Roman" w:hAnsi="Times New Roman" w:cs="Times New Roman"/>
              <w:color w:val="000000" w:themeColor="text1"/>
            </w:rPr>
            <w:delText>and Diamond</w:delText>
          </w:r>
        </w:del>
      </w:ins>
      <w:ins w:id="463" w:author="Ruijie Xu" w:date="2022-02-01T13:50:00Z">
        <w:del w:id="464" w:author="Rajeev, Sree" w:date="2022-03-03T09:53:00Z">
          <w:r w:rsidR="00047CD0" w:rsidRPr="00F61309" w:rsidDel="00B432F6">
            <w:rPr>
              <w:rFonts w:ascii="Times New Roman" w:hAnsi="Times New Roman" w:cs="Times New Roman"/>
              <w:color w:val="000000" w:themeColor="text1"/>
            </w:rPr>
            <w:delText xml:space="preserve"> </w:delText>
          </w:r>
        </w:del>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65" w:author="Ruijie Xu" w:date="2022-03-11T09:58:00Z">
            <w:rPr>
              <w:rFonts w:ascii="Calibri" w:cs="Calibri"/>
              <w:color w:val="000000"/>
            </w:rPr>
          </w:rPrChange>
        </w:rPr>
        <w:t>(Buchfink, Xie and Huson, 2015)</w:t>
      </w:r>
      <w:r w:rsidR="00047CD0" w:rsidRPr="00F61309">
        <w:rPr>
          <w:rFonts w:ascii="Times New Roman" w:hAnsi="Times New Roman" w:cs="Times New Roman"/>
          <w:color w:val="000000" w:themeColor="text1"/>
        </w:rPr>
        <w:fldChar w:fldCharType="end"/>
      </w:r>
      <w:ins w:id="466" w:author="Ruijie Xu" w:date="2022-02-01T13:45:00Z">
        <w:r w:rsidR="00537B08" w:rsidRPr="00F61309">
          <w:rPr>
            <w:rFonts w:ascii="Times New Roman" w:hAnsi="Times New Roman" w:cs="Times New Roman"/>
            <w:color w:val="000000" w:themeColor="text1"/>
          </w:rPr>
          <w:t xml:space="preserve">, </w:t>
        </w:r>
      </w:ins>
      <w:ins w:id="467" w:author="Ruijie Xu" w:date="2022-03-04T13:27:00Z">
        <w:r w:rsidR="008B5F14" w:rsidRPr="00F61309">
          <w:rPr>
            <w:rFonts w:ascii="Times New Roman" w:hAnsi="Times New Roman" w:cs="Times New Roman"/>
            <w:color w:val="000000" w:themeColor="text1"/>
          </w:rPr>
          <w:t xml:space="preserve">which aligns at the protein level, </w:t>
        </w:r>
      </w:ins>
      <w:ins w:id="468" w:author="Ruijie Xu" w:date="2022-02-01T14:30:00Z">
        <w:del w:id="469" w:author="Rajeev, Sree" w:date="2022-03-03T09:53:00Z">
          <w:r w:rsidR="00172FB0" w:rsidRPr="00F61309" w:rsidDel="00B432F6">
            <w:rPr>
              <w:rFonts w:ascii="Times New Roman" w:hAnsi="Times New Roman" w:cs="Times New Roman"/>
              <w:color w:val="000000" w:themeColor="text1"/>
            </w:rPr>
            <w:delText xml:space="preserve">which </w:delText>
          </w:r>
          <w:r w:rsidR="00DB4AE0" w:rsidRPr="00F61309" w:rsidDel="00B432F6">
            <w:rPr>
              <w:rFonts w:ascii="Times New Roman" w:hAnsi="Times New Roman" w:cs="Times New Roman"/>
              <w:color w:val="000000" w:themeColor="text1"/>
            </w:rPr>
            <w:delText xml:space="preserve">aligns </w:delText>
          </w:r>
        </w:del>
      </w:ins>
      <w:ins w:id="470" w:author="Liliana Salvador" w:date="2022-02-17T13:56:00Z">
        <w:del w:id="471" w:author="Rajeev, Sree" w:date="2022-03-03T09:53:00Z">
          <w:r w:rsidR="00E13F51" w:rsidRPr="00F61309" w:rsidDel="00B432F6">
            <w:rPr>
              <w:rFonts w:ascii="Times New Roman" w:hAnsi="Times New Roman" w:cs="Times New Roman"/>
              <w:color w:val="000000" w:themeColor="text1"/>
            </w:rPr>
            <w:delText>sequences</w:delText>
          </w:r>
        </w:del>
      </w:ins>
      <w:ins w:id="472" w:author="Rajeev, Sree" w:date="2022-03-03T09:53:00Z">
        <w:del w:id="473" w:author="Ruijie Xu" w:date="2022-03-04T13:26:00Z">
          <w:r w:rsidR="00B432F6" w:rsidRPr="00F61309" w:rsidDel="008B5F14">
            <w:rPr>
              <w:rFonts w:ascii="Times New Roman" w:hAnsi="Times New Roman" w:cs="Times New Roman"/>
              <w:color w:val="000000" w:themeColor="text1"/>
            </w:rPr>
            <w:delText xml:space="preserve"> or</w:delText>
          </w:r>
        </w:del>
      </w:ins>
      <w:ins w:id="474" w:author="Liliana Salvador" w:date="2022-02-17T13:56:00Z">
        <w:del w:id="475" w:author="Ruijie Xu" w:date="2022-03-04T13:26:00Z">
          <w:r w:rsidR="00E13F51" w:rsidRPr="00F61309" w:rsidDel="008B5F14">
            <w:rPr>
              <w:rFonts w:ascii="Times New Roman" w:hAnsi="Times New Roman" w:cs="Times New Roman"/>
              <w:color w:val="000000" w:themeColor="text1"/>
            </w:rPr>
            <w:delText xml:space="preserve"> </w:delText>
          </w:r>
        </w:del>
      </w:ins>
      <w:ins w:id="476" w:author="Ruijie Xu" w:date="2022-03-11T09:35:00Z">
        <w:r w:rsidR="0091264D" w:rsidRPr="0012167A">
          <w:rPr>
            <w:rFonts w:ascii="Times New Roman" w:hAnsi="Times New Roman" w:cs="Times New Roman"/>
            <w:color w:val="000000" w:themeColor="text1"/>
          </w:rPr>
          <w:t>were thought to have</w:t>
        </w:r>
      </w:ins>
      <w:ins w:id="477" w:author="Liliana Salvador" w:date="2022-02-21T10:58:00Z">
        <w:del w:id="478" w:author="Ruijie Xu" w:date="2022-03-11T09:35:00Z">
          <w:r w:rsidR="00433D27" w:rsidRPr="00F61309" w:rsidDel="0091264D">
            <w:rPr>
              <w:rFonts w:ascii="Times New Roman" w:hAnsi="Times New Roman" w:cs="Times New Roman"/>
              <w:color w:val="000000" w:themeColor="text1"/>
            </w:rPr>
            <w:delText>have</w:delText>
          </w:r>
        </w:del>
      </w:ins>
      <w:ins w:id="479" w:author="Liliana Salvador" w:date="2022-02-18T06:25:00Z">
        <w:r w:rsidR="00E13F51" w:rsidRPr="00F61309">
          <w:rPr>
            <w:rFonts w:ascii="Times New Roman" w:hAnsi="Times New Roman" w:cs="Times New Roman"/>
            <w:color w:val="000000" w:themeColor="text1"/>
          </w:rPr>
          <w:t xml:space="preserve"> high sensitivity</w:t>
        </w:r>
      </w:ins>
      <w:ins w:id="480" w:author="Liliana Salvador" w:date="2022-02-21T10:58:00Z">
        <w:r w:rsidR="00433D27" w:rsidRPr="00F61309">
          <w:rPr>
            <w:rFonts w:ascii="Times New Roman" w:hAnsi="Times New Roman" w:cs="Times New Roman"/>
            <w:color w:val="000000" w:themeColor="text1"/>
          </w:rPr>
          <w:t xml:space="preserve"> and</w:t>
        </w:r>
      </w:ins>
      <w:ins w:id="481" w:author="Liliana Salvador" w:date="2022-02-21T12:31:00Z">
        <w:r w:rsidR="009B3208" w:rsidRPr="00F61309">
          <w:rPr>
            <w:rFonts w:ascii="Times New Roman" w:hAnsi="Times New Roman" w:cs="Times New Roman"/>
            <w:color w:val="000000" w:themeColor="text1"/>
          </w:rPr>
          <w:t xml:space="preserve"> </w:t>
        </w:r>
      </w:ins>
      <w:ins w:id="482" w:author="Ruijie Xu" w:date="2022-02-01T13:52:00Z">
        <w:r w:rsidR="00047CD0" w:rsidRPr="00F61309">
          <w:rPr>
            <w:rFonts w:ascii="Times New Roman" w:hAnsi="Times New Roman" w:cs="Times New Roman"/>
            <w:color w:val="000000" w:themeColor="text1"/>
          </w:rPr>
          <w:t>ha</w:t>
        </w:r>
      </w:ins>
      <w:ins w:id="483" w:author="Liliana Salvador" w:date="2022-02-17T13:56:00Z">
        <w:r w:rsidR="00E13F51" w:rsidRPr="00F61309">
          <w:rPr>
            <w:rFonts w:ascii="Times New Roman" w:hAnsi="Times New Roman" w:cs="Times New Roman"/>
            <w:color w:val="000000" w:themeColor="text1"/>
          </w:rPr>
          <w:t>ve</w:t>
        </w:r>
      </w:ins>
      <w:ins w:id="484" w:author="Ruijie Xu" w:date="2022-02-01T13:52:00Z">
        <w:del w:id="485" w:author="Liliana Salvador" w:date="2022-02-17T13:56:00Z">
          <w:r w:rsidR="00047CD0" w:rsidRPr="00F61309" w:rsidDel="00E13F51">
            <w:rPr>
              <w:rFonts w:ascii="Times New Roman" w:hAnsi="Times New Roman" w:cs="Times New Roman"/>
              <w:color w:val="000000" w:themeColor="text1"/>
            </w:rPr>
            <w:delText>s</w:delText>
          </w:r>
        </w:del>
        <w:r w:rsidR="00047CD0" w:rsidRPr="00F61309">
          <w:rPr>
            <w:rFonts w:ascii="Times New Roman" w:hAnsi="Times New Roman" w:cs="Times New Roman"/>
            <w:color w:val="000000" w:themeColor="text1"/>
          </w:rPr>
          <w:t xml:space="preserve"> been </w:t>
        </w:r>
      </w:ins>
      <w:ins w:id="486" w:author="Ruijie Xu" w:date="2022-02-01T15:13:00Z">
        <w:r w:rsidR="001F12F2" w:rsidRPr="00F61309">
          <w:rPr>
            <w:rFonts w:ascii="Times New Roman" w:hAnsi="Times New Roman" w:cs="Times New Roman"/>
            <w:color w:val="000000" w:themeColor="text1"/>
          </w:rPr>
          <w:t>used as the</w:t>
        </w:r>
      </w:ins>
      <w:ins w:id="487" w:author="Ruijie Xu" w:date="2022-02-01T13:52:00Z">
        <w:r w:rsidR="00047CD0" w:rsidRPr="00F61309">
          <w:rPr>
            <w:rFonts w:ascii="Times New Roman" w:hAnsi="Times New Roman" w:cs="Times New Roman"/>
            <w:color w:val="000000" w:themeColor="text1"/>
          </w:rPr>
          <w:t xml:space="preserve"> standard for metagenomics profiling</w:t>
        </w:r>
        <w:del w:id="488" w:author="Liliana Salvador" w:date="2022-02-18T06:27:00Z">
          <w:r w:rsidR="00047CD0" w:rsidRPr="00F61309" w:rsidDel="00E13F51">
            <w:rPr>
              <w:rFonts w:ascii="Times New Roman" w:hAnsi="Times New Roman" w:cs="Times New Roman"/>
              <w:color w:val="000000" w:themeColor="text1"/>
            </w:rPr>
            <w:delText xml:space="preserve"> </w:delText>
          </w:r>
        </w:del>
      </w:ins>
      <w:ins w:id="489" w:author="Ruijie Xu" w:date="2022-02-01T13:54:00Z">
        <w:del w:id="490" w:author="Liliana Salvador" w:date="2022-02-18T06:27:00Z">
          <w:r w:rsidR="00693C8E" w:rsidRPr="00F61309" w:rsidDel="00E13F51">
            <w:rPr>
              <w:rFonts w:ascii="Times New Roman" w:hAnsi="Times New Roman" w:cs="Times New Roman"/>
              <w:color w:val="000000" w:themeColor="text1"/>
            </w:rPr>
            <w:delText>due to their high sensitivity</w:delText>
          </w:r>
        </w:del>
      </w:ins>
      <w:ins w:id="491" w:author="Ruijie Xu" w:date="2022-02-01T14:26:00Z">
        <w:del w:id="492" w:author="Liliana Salvador" w:date="2022-02-18T06:27:00Z">
          <w:r w:rsidR="00172FB0" w:rsidRPr="00F61309" w:rsidDel="00E13F51">
            <w:rPr>
              <w:rFonts w:ascii="Times New Roman" w:hAnsi="Times New Roman" w:cs="Times New Roman"/>
              <w:color w:val="000000" w:themeColor="text1"/>
            </w:rPr>
            <w:delText xml:space="preserve"> </w:delText>
          </w:r>
        </w:del>
      </w:ins>
      <w:ins w:id="493" w:author="Ruijie Xu" w:date="2022-02-01T13:53:00Z">
        <w:r w:rsidR="00047CD0" w:rsidRPr="00F61309">
          <w:rPr>
            <w:rFonts w:ascii="Times New Roman" w:hAnsi="Times New Roman" w:cs="Times New Roman"/>
            <w:color w:val="000000" w:themeColor="text1"/>
          </w:rPr>
          <w:t>.</w:t>
        </w:r>
      </w:ins>
      <w:ins w:id="494" w:author="Ruijie Xu" w:date="2022-02-01T13:56:00Z">
        <w:r w:rsidR="00693C8E" w:rsidRPr="00F61309">
          <w:rPr>
            <w:rFonts w:ascii="Times New Roman" w:hAnsi="Times New Roman" w:cs="Times New Roman"/>
            <w:color w:val="000000" w:themeColor="text1"/>
          </w:rPr>
          <w:t xml:space="preserve"> </w:t>
        </w:r>
      </w:ins>
      <w:ins w:id="495" w:author="Liliana Salvador" w:date="2022-02-18T06:25:00Z">
        <w:r w:rsidR="00E13F51" w:rsidRPr="00F61309">
          <w:rPr>
            <w:rFonts w:ascii="Times New Roman" w:hAnsi="Times New Roman" w:cs="Times New Roman"/>
            <w:color w:val="000000" w:themeColor="text1"/>
          </w:rPr>
          <w:t>However</w:t>
        </w:r>
      </w:ins>
      <w:ins w:id="496" w:author="Ruijie Xu" w:date="2022-02-01T13:56:00Z">
        <w:del w:id="497" w:author="Liliana Salvador" w:date="2022-02-18T06:27:00Z">
          <w:r w:rsidR="00693C8E" w:rsidRPr="00F61309" w:rsidDel="00E13F51">
            <w:rPr>
              <w:rFonts w:ascii="Times New Roman" w:hAnsi="Times New Roman" w:cs="Times New Roman"/>
              <w:color w:val="000000" w:themeColor="text1"/>
            </w:rPr>
            <w:delText>W</w:delText>
          </w:r>
        </w:del>
      </w:ins>
      <w:ins w:id="498" w:author="Ruijie Xu" w:date="2022-02-01T13:55:00Z">
        <w:del w:id="499" w:author="Liliana Salvador" w:date="2022-02-18T06:27:00Z">
          <w:r w:rsidR="00693C8E" w:rsidRPr="00F61309" w:rsidDel="00E13F51">
            <w:rPr>
              <w:rFonts w:ascii="Times New Roman" w:hAnsi="Times New Roman" w:cs="Times New Roman"/>
              <w:color w:val="000000" w:themeColor="text1"/>
            </w:rPr>
            <w:delText>ith</w:delText>
          </w:r>
        </w:del>
        <w:del w:id="500" w:author="Liliana Salvador" w:date="2022-02-21T10:58:00Z">
          <w:r w:rsidR="00693C8E" w:rsidRPr="00F61309" w:rsidDel="00433D27">
            <w:rPr>
              <w:rFonts w:ascii="Times New Roman" w:hAnsi="Times New Roman" w:cs="Times New Roman"/>
              <w:color w:val="000000" w:themeColor="text1"/>
            </w:rPr>
            <w:delText xml:space="preserve"> the high sen</w:delText>
          </w:r>
        </w:del>
      </w:ins>
      <w:ins w:id="501" w:author="Ruijie Xu" w:date="2022-02-01T13:56:00Z">
        <w:del w:id="502" w:author="Liliana Salvador" w:date="2022-02-21T10:58:00Z">
          <w:r w:rsidR="00693C8E" w:rsidRPr="00F61309" w:rsidDel="00433D27">
            <w:rPr>
              <w:rFonts w:ascii="Times New Roman" w:hAnsi="Times New Roman" w:cs="Times New Roman"/>
              <w:color w:val="000000" w:themeColor="text1"/>
            </w:rPr>
            <w:delText>siti</w:delText>
          </w:r>
        </w:del>
      </w:ins>
      <w:ins w:id="503" w:author="Ruijie Xu" w:date="2022-02-01T16:13:00Z">
        <w:del w:id="504" w:author="Liliana Salvador" w:date="2022-02-21T10:58:00Z">
          <w:r w:rsidR="00D1066B" w:rsidRPr="00F61309" w:rsidDel="00433D27">
            <w:rPr>
              <w:rFonts w:ascii="Times New Roman" w:hAnsi="Times New Roman" w:cs="Times New Roman"/>
              <w:color w:val="000000" w:themeColor="text1"/>
            </w:rPr>
            <w:delText>vit</w:delText>
          </w:r>
        </w:del>
      </w:ins>
      <w:ins w:id="505" w:author="Ruijie Xu" w:date="2022-02-01T13:56:00Z">
        <w:del w:id="506" w:author="Liliana Salvador" w:date="2022-02-21T10:58:00Z">
          <w:r w:rsidR="00693C8E" w:rsidRPr="00F61309" w:rsidDel="00433D27">
            <w:rPr>
              <w:rFonts w:ascii="Times New Roman" w:hAnsi="Times New Roman" w:cs="Times New Roman"/>
              <w:color w:val="000000" w:themeColor="text1"/>
            </w:rPr>
            <w:delText>y</w:delText>
          </w:r>
        </w:del>
        <w:r w:rsidR="00693C8E" w:rsidRPr="00F61309">
          <w:rPr>
            <w:rFonts w:ascii="Times New Roman" w:hAnsi="Times New Roman" w:cs="Times New Roman"/>
            <w:color w:val="000000" w:themeColor="text1"/>
          </w:rPr>
          <w:t xml:space="preserve">, </w:t>
        </w:r>
      </w:ins>
      <w:ins w:id="507" w:author="Ruijie Xu" w:date="2022-02-01T13:53:00Z">
        <w:r w:rsidR="00693C8E" w:rsidRPr="00F61309">
          <w:rPr>
            <w:rFonts w:ascii="Times New Roman" w:hAnsi="Times New Roman" w:cs="Times New Roman"/>
            <w:color w:val="000000" w:themeColor="text1"/>
          </w:rPr>
          <w:t>the</w:t>
        </w:r>
      </w:ins>
      <w:ins w:id="508" w:author="Ruijie Xu" w:date="2022-02-01T13:55:00Z">
        <w:r w:rsidR="00693C8E" w:rsidRPr="00F61309">
          <w:rPr>
            <w:rFonts w:ascii="Times New Roman" w:hAnsi="Times New Roman" w:cs="Times New Roman"/>
            <w:color w:val="000000" w:themeColor="text1"/>
          </w:rPr>
          <w:t xml:space="preserve">se </w:t>
        </w:r>
        <w:del w:id="509" w:author="Liliana Salvador" w:date="2022-02-21T12:58:00Z">
          <w:r w:rsidR="00693C8E" w:rsidRPr="00F61309" w:rsidDel="004C1A45">
            <w:rPr>
              <w:rFonts w:ascii="Times New Roman" w:hAnsi="Times New Roman" w:cs="Times New Roman"/>
              <w:color w:val="000000" w:themeColor="text1"/>
            </w:rPr>
            <w:delText xml:space="preserve">alignment-based </w:delText>
          </w:r>
        </w:del>
        <w:r w:rsidR="00693C8E" w:rsidRPr="00F61309">
          <w:rPr>
            <w:rFonts w:ascii="Times New Roman" w:hAnsi="Times New Roman" w:cs="Times New Roman"/>
            <w:color w:val="000000" w:themeColor="text1"/>
          </w:rPr>
          <w:t xml:space="preserve">software </w:t>
        </w:r>
        <w:del w:id="510" w:author="Liliana Salvador" w:date="2022-02-21T10:58:00Z">
          <w:r w:rsidR="00693C8E" w:rsidRPr="00F61309" w:rsidDel="00433D27">
            <w:rPr>
              <w:rFonts w:ascii="Times New Roman" w:hAnsi="Times New Roman" w:cs="Times New Roman"/>
              <w:color w:val="000000" w:themeColor="text1"/>
            </w:rPr>
            <w:delText xml:space="preserve">also </w:delText>
          </w:r>
        </w:del>
        <w:del w:id="511" w:author="Liliana Salvador" w:date="2022-02-21T10:59:00Z">
          <w:r w:rsidR="00693C8E" w:rsidRPr="00F61309" w:rsidDel="00433D27">
            <w:rPr>
              <w:rFonts w:ascii="Times New Roman" w:hAnsi="Times New Roman" w:cs="Times New Roman"/>
              <w:color w:val="000000" w:themeColor="text1"/>
            </w:rPr>
            <w:delText>suffer</w:delText>
          </w:r>
        </w:del>
        <w:del w:id="512" w:author="Liliana Salvador" w:date="2022-02-18T06:25:00Z">
          <w:r w:rsidR="00693C8E" w:rsidRPr="00F61309" w:rsidDel="00E13F51">
            <w:rPr>
              <w:rFonts w:ascii="Times New Roman" w:hAnsi="Times New Roman" w:cs="Times New Roman"/>
              <w:color w:val="000000" w:themeColor="text1"/>
            </w:rPr>
            <w:delText>s</w:delText>
          </w:r>
        </w:del>
        <w:del w:id="513" w:author="Liliana Salvador" w:date="2022-02-21T10:59:00Z">
          <w:r w:rsidR="00693C8E" w:rsidRPr="00F61309" w:rsidDel="00433D27">
            <w:rPr>
              <w:rFonts w:ascii="Times New Roman" w:hAnsi="Times New Roman" w:cs="Times New Roman"/>
              <w:color w:val="000000" w:themeColor="text1"/>
            </w:rPr>
            <w:delText xml:space="preserve"> from </w:delText>
          </w:r>
        </w:del>
      </w:ins>
      <w:ins w:id="514" w:author="Ruijie Xu" w:date="2022-02-01T13:56:00Z">
        <w:del w:id="515" w:author="Liliana Salvador" w:date="2022-02-21T10:59:00Z">
          <w:r w:rsidR="00693C8E" w:rsidRPr="00F61309" w:rsidDel="00433D27">
            <w:rPr>
              <w:rFonts w:ascii="Times New Roman" w:hAnsi="Times New Roman" w:cs="Times New Roman"/>
              <w:color w:val="000000" w:themeColor="text1"/>
            </w:rPr>
            <w:delText>a large trade-off in the</w:delText>
          </w:r>
        </w:del>
      </w:ins>
      <w:ins w:id="516" w:author="Liliana Salvador" w:date="2022-02-21T10:59:00Z">
        <w:r w:rsidR="00433D27" w:rsidRPr="00F61309">
          <w:rPr>
            <w:rFonts w:ascii="Times New Roman" w:hAnsi="Times New Roman" w:cs="Times New Roman"/>
            <w:color w:val="000000" w:themeColor="text1"/>
          </w:rPr>
          <w:t>require large</w:t>
        </w:r>
      </w:ins>
      <w:ins w:id="517" w:author="Ruijie Xu" w:date="2022-02-01T13:56:00Z">
        <w:r w:rsidR="00693C8E" w:rsidRPr="00F61309">
          <w:rPr>
            <w:rFonts w:ascii="Times New Roman" w:hAnsi="Times New Roman" w:cs="Times New Roman"/>
            <w:color w:val="000000" w:themeColor="text1"/>
          </w:rPr>
          <w:t xml:space="preserve"> </w:t>
        </w:r>
      </w:ins>
      <w:ins w:id="518" w:author="Liliana Salvador" w:date="2022-02-21T12:58:00Z">
        <w:r w:rsidR="004C1A45" w:rsidRPr="00F61309">
          <w:rPr>
            <w:rFonts w:ascii="Times New Roman" w:hAnsi="Times New Roman" w:cs="Times New Roman"/>
            <w:color w:val="000000" w:themeColor="text1"/>
          </w:rPr>
          <w:t xml:space="preserve">amount of </w:t>
        </w:r>
      </w:ins>
      <w:ins w:id="519" w:author="Ruijie Xu" w:date="2022-02-01T13:56:00Z">
        <w:r w:rsidR="00693C8E" w:rsidRPr="00F61309">
          <w:rPr>
            <w:rFonts w:ascii="Times New Roman" w:hAnsi="Times New Roman" w:cs="Times New Roman"/>
            <w:color w:val="000000" w:themeColor="text1"/>
          </w:rPr>
          <w:t xml:space="preserve">time and computational resources </w:t>
        </w:r>
      </w:ins>
      <w:ins w:id="520" w:author="Ruijie Xu" w:date="2022-02-01T13:57:00Z">
        <w:del w:id="521" w:author="Liliana Salvador" w:date="2022-02-21T12:58:00Z">
          <w:r w:rsidR="00693C8E" w:rsidRPr="00F61309" w:rsidDel="004C1A45">
            <w:rPr>
              <w:rFonts w:ascii="Times New Roman" w:hAnsi="Times New Roman" w:cs="Times New Roman"/>
              <w:color w:val="000000" w:themeColor="text1"/>
            </w:rPr>
            <w:delText xml:space="preserve">they require </w:delText>
          </w:r>
        </w:del>
        <w:r w:rsidR="00693C8E" w:rsidRPr="00F61309">
          <w:rPr>
            <w:rFonts w:ascii="Times New Roman" w:hAnsi="Times New Roman" w:cs="Times New Roman"/>
            <w:color w:val="000000" w:themeColor="text1"/>
          </w:rPr>
          <w:t xml:space="preserve">to build </w:t>
        </w:r>
      </w:ins>
      <w:ins w:id="522" w:author="Liliana Salvador" w:date="2022-02-21T12:59:00Z">
        <w:r w:rsidR="00B47E95" w:rsidRPr="00F61309">
          <w:rPr>
            <w:rFonts w:ascii="Times New Roman" w:hAnsi="Times New Roman" w:cs="Times New Roman"/>
            <w:color w:val="000000" w:themeColor="text1"/>
          </w:rPr>
          <w:t xml:space="preserve">genome </w:t>
        </w:r>
      </w:ins>
      <w:ins w:id="523" w:author="Ruijie Xu" w:date="2022-02-01T13:57:00Z">
        <w:del w:id="524" w:author="Liliana Salvador" w:date="2022-03-16T08:27:00Z">
          <w:r w:rsidR="00693C8E" w:rsidRPr="00F61309" w:rsidDel="001B4A4F">
            <w:rPr>
              <w:rFonts w:ascii="Times New Roman" w:hAnsi="Times New Roman" w:cs="Times New Roman"/>
              <w:color w:val="000000" w:themeColor="text1"/>
            </w:rPr>
            <w:delText>alignement</w:delText>
          </w:r>
        </w:del>
      </w:ins>
      <w:ins w:id="525" w:author="Liliana Salvador" w:date="2022-03-16T08:27:00Z">
        <w:r w:rsidR="001B4A4F" w:rsidRPr="00F61309">
          <w:rPr>
            <w:rFonts w:ascii="Times New Roman" w:hAnsi="Times New Roman" w:cs="Times New Roman"/>
            <w:color w:val="000000" w:themeColor="text1"/>
          </w:rPr>
          <w:t>alignments</w:t>
        </w:r>
      </w:ins>
      <w:ins w:id="526" w:author="Liliana Salvador" w:date="2022-02-21T12:59:00Z">
        <w:r w:rsidR="00B47E95" w:rsidRPr="00F61309">
          <w:rPr>
            <w:rFonts w:ascii="Times New Roman" w:hAnsi="Times New Roman" w:cs="Times New Roman"/>
            <w:color w:val="000000" w:themeColor="text1"/>
          </w:rPr>
          <w:t xml:space="preserve"> for </w:t>
        </w:r>
      </w:ins>
      <w:ins w:id="527" w:author="Liliana Salvador" w:date="2022-02-21T13:00:00Z">
        <w:r w:rsidR="00B47E95" w:rsidRPr="00F61309">
          <w:rPr>
            <w:rFonts w:ascii="Times New Roman" w:hAnsi="Times New Roman" w:cs="Times New Roman"/>
            <w:color w:val="000000" w:themeColor="text1"/>
          </w:rPr>
          <w:t>the</w:t>
        </w:r>
      </w:ins>
      <w:ins w:id="528" w:author="Liliana Salvador" w:date="2022-02-21T12:59:00Z">
        <w:r w:rsidR="00B47E95" w:rsidRPr="00F61309">
          <w:rPr>
            <w:rFonts w:ascii="Times New Roman" w:hAnsi="Times New Roman" w:cs="Times New Roman"/>
            <w:color w:val="000000" w:themeColor="text1"/>
          </w:rPr>
          <w:t xml:space="preserve"> high number of</w:t>
        </w:r>
      </w:ins>
      <w:ins w:id="529" w:author="Ruijie Xu" w:date="2022-02-01T13:57:00Z">
        <w:del w:id="530" w:author="Liliana Salvador" w:date="2022-02-21T12:59:00Z">
          <w:r w:rsidR="00693C8E" w:rsidRPr="00F61309" w:rsidDel="00B47E95">
            <w:rPr>
              <w:rFonts w:ascii="Times New Roman" w:hAnsi="Times New Roman" w:cs="Times New Roman"/>
              <w:color w:val="000000" w:themeColor="text1"/>
            </w:rPr>
            <w:delText xml:space="preserve"> for the amount of</w:delText>
          </w:r>
        </w:del>
        <w:r w:rsidR="00693C8E" w:rsidRPr="00F61309">
          <w:rPr>
            <w:rFonts w:ascii="Times New Roman" w:hAnsi="Times New Roman" w:cs="Times New Roman"/>
            <w:color w:val="000000" w:themeColor="text1"/>
          </w:rPr>
          <w:t xml:space="preserve"> sequences</w:t>
        </w:r>
      </w:ins>
      <w:ins w:id="531" w:author="Liliana Salvador" w:date="2022-02-21T12:59:00Z">
        <w:r w:rsidR="00B47E95" w:rsidRPr="00F61309">
          <w:rPr>
            <w:rFonts w:ascii="Times New Roman" w:hAnsi="Times New Roman" w:cs="Times New Roman"/>
            <w:color w:val="000000" w:themeColor="text1"/>
          </w:rPr>
          <w:t xml:space="preserve"> usually</w:t>
        </w:r>
      </w:ins>
      <w:ins w:id="532" w:author="Ruijie Xu" w:date="2022-02-01T13:57:00Z">
        <w:r w:rsidR="00693C8E" w:rsidRPr="00F61309">
          <w:rPr>
            <w:rFonts w:ascii="Times New Roman" w:hAnsi="Times New Roman" w:cs="Times New Roman"/>
            <w:color w:val="000000" w:themeColor="text1"/>
          </w:rPr>
          <w:t xml:space="preserve"> involve</w:t>
        </w:r>
      </w:ins>
      <w:ins w:id="533" w:author="Ruijie Xu" w:date="2022-02-01T13:58:00Z">
        <w:r w:rsidR="00693C8E" w:rsidRPr="00F61309">
          <w:rPr>
            <w:rFonts w:ascii="Times New Roman" w:hAnsi="Times New Roman" w:cs="Times New Roman"/>
            <w:color w:val="000000" w:themeColor="text1"/>
          </w:rPr>
          <w:t>d in</w:t>
        </w:r>
      </w:ins>
      <w:ins w:id="534" w:author="Ruijie Xu" w:date="2022-02-01T13:56:00Z">
        <w:r w:rsidR="00693C8E" w:rsidRPr="00F61309">
          <w:rPr>
            <w:rFonts w:ascii="Times New Roman" w:hAnsi="Times New Roman" w:cs="Times New Roman"/>
            <w:color w:val="000000" w:themeColor="text1"/>
          </w:rPr>
          <w:t xml:space="preserve"> metagenomics profiling</w:t>
        </w:r>
      </w:ins>
      <w:ins w:id="535" w:author="Ruijie Xu" w:date="2022-02-01T14:01:00Z">
        <w:r w:rsidR="00410271" w:rsidRPr="00F61309">
          <w:rPr>
            <w:rFonts w:ascii="Times New Roman" w:hAnsi="Times New Roman" w:cs="Times New Roman"/>
            <w:color w:val="000000" w:themeColor="text1"/>
          </w:rPr>
          <w:t xml:space="preserve"> </w:t>
        </w:r>
      </w:ins>
      <w:ins w:id="536" w:author="Liliana Salvador" w:date="2022-02-21T13:00:00Z">
        <w:r w:rsidR="00B47E95" w:rsidRPr="00F61309">
          <w:rPr>
            <w:rFonts w:ascii="Times New Roman" w:hAnsi="Times New Roman" w:cs="Times New Roman"/>
            <w:color w:val="000000" w:themeColor="text1"/>
          </w:rPr>
          <w:t xml:space="preserve">studies </w:t>
        </w:r>
      </w:ins>
      <w:r w:rsidR="00410271"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37" w:author="Ruijie Xu" w:date="2022-03-11T09:58:00Z">
            <w:rPr>
              <w:rFonts w:ascii="Calibri" w:cs="Calibri"/>
              <w:color w:val="000000"/>
            </w:rPr>
          </w:rPrChange>
        </w:rPr>
        <w:t xml:space="preserve">(Cannings, 2004; Zielezinski </w:t>
      </w:r>
      <w:r w:rsidR="00CB52B4" w:rsidRPr="0012167A">
        <w:rPr>
          <w:rFonts w:ascii="Times New Roman" w:hAnsi="Times New Roman" w:cs="Times New Roman"/>
          <w:i/>
          <w:iCs/>
          <w:color w:val="000000" w:themeColor="text1"/>
          <w:rPrChange w:id="53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39" w:author="Ruijie Xu" w:date="2022-03-11T09:58:00Z">
            <w:rPr>
              <w:rFonts w:ascii="Calibri" w:cs="Calibri"/>
              <w:color w:val="000000"/>
            </w:rPr>
          </w:rPrChange>
        </w:rPr>
        <w:t>, 2017)</w:t>
      </w:r>
      <w:r w:rsidR="00410271" w:rsidRPr="00F61309">
        <w:rPr>
          <w:rFonts w:ascii="Times New Roman" w:hAnsi="Times New Roman" w:cs="Times New Roman"/>
          <w:color w:val="000000" w:themeColor="text1"/>
        </w:rPr>
        <w:fldChar w:fldCharType="end"/>
      </w:r>
      <w:ins w:id="540" w:author="Ruijie Xu" w:date="2022-02-01T13:56:00Z">
        <w:r w:rsidR="00693C8E" w:rsidRPr="00F61309">
          <w:rPr>
            <w:rFonts w:ascii="Times New Roman" w:hAnsi="Times New Roman" w:cs="Times New Roman"/>
            <w:color w:val="000000" w:themeColor="text1"/>
          </w:rPr>
          <w:t>.</w:t>
        </w:r>
      </w:ins>
      <w:ins w:id="541" w:author="Ruijie Xu" w:date="2022-02-01T13:58:00Z">
        <w:r w:rsidR="00410271" w:rsidRPr="00F61309">
          <w:rPr>
            <w:rFonts w:ascii="Times New Roman" w:hAnsi="Times New Roman" w:cs="Times New Roman"/>
            <w:color w:val="000000" w:themeColor="text1"/>
          </w:rPr>
          <w:t xml:space="preserve"> </w:t>
        </w:r>
      </w:ins>
      <w:del w:id="542" w:author="Ruijie Xu" w:date="2022-02-01T13:38:00Z">
        <w:r w:rsidRPr="00F61309" w:rsidDel="001D20AD">
          <w:rPr>
            <w:rFonts w:ascii="Times New Roman" w:hAnsi="Times New Roman" w:cs="Times New Roman"/>
            <w:color w:val="000000" w:themeColor="text1"/>
          </w:rPr>
          <w:delText xml:space="preserve"> </w:delText>
        </w:r>
      </w:del>
      <w:ins w:id="543" w:author="Ruijie Xu" w:date="2022-02-01T14:02:00Z">
        <w:r w:rsidR="00410271" w:rsidRPr="00F61309">
          <w:rPr>
            <w:rFonts w:ascii="Times New Roman" w:hAnsi="Times New Roman" w:cs="Times New Roman"/>
            <w:color w:val="000000" w:themeColor="text1"/>
          </w:rPr>
          <w:t>Furthermore, recent investigations in alignment-based</w:t>
        </w:r>
      </w:ins>
      <w:ins w:id="544" w:author="Ruijie Xu" w:date="2022-02-01T14:03:00Z">
        <w:r w:rsidR="00410271" w:rsidRPr="00F61309">
          <w:rPr>
            <w:rFonts w:ascii="Times New Roman" w:hAnsi="Times New Roman" w:cs="Times New Roman"/>
            <w:color w:val="000000" w:themeColor="text1"/>
          </w:rPr>
          <w:t xml:space="preserve"> methods </w:t>
        </w:r>
      </w:ins>
      <w:ins w:id="545" w:author="Ruijie Xu" w:date="2022-02-01T14:02:00Z">
        <w:r w:rsidR="00410271" w:rsidRPr="00F61309">
          <w:rPr>
            <w:rFonts w:ascii="Times New Roman" w:hAnsi="Times New Roman" w:cs="Times New Roman"/>
            <w:color w:val="000000" w:themeColor="text1"/>
          </w:rPr>
          <w:t>ha</w:t>
        </w:r>
      </w:ins>
      <w:ins w:id="546" w:author="Liliana Salvador" w:date="2022-02-21T13:00:00Z">
        <w:r w:rsidR="00B47E95" w:rsidRPr="00F61309">
          <w:rPr>
            <w:rFonts w:ascii="Times New Roman" w:hAnsi="Times New Roman" w:cs="Times New Roman"/>
            <w:color w:val="000000" w:themeColor="text1"/>
          </w:rPr>
          <w:t>ve</w:t>
        </w:r>
      </w:ins>
      <w:ins w:id="547" w:author="Ruijie Xu" w:date="2022-02-01T14:02:00Z">
        <w:del w:id="548" w:author="Liliana Salvador" w:date="2022-02-21T13:00:00Z">
          <w:r w:rsidR="00410271" w:rsidRPr="00F61309" w:rsidDel="00B47E95">
            <w:rPr>
              <w:rFonts w:ascii="Times New Roman" w:hAnsi="Times New Roman" w:cs="Times New Roman"/>
              <w:color w:val="000000" w:themeColor="text1"/>
            </w:rPr>
            <w:delText>s also</w:delText>
          </w:r>
        </w:del>
        <w:r w:rsidR="00410271" w:rsidRPr="00F61309">
          <w:rPr>
            <w:rFonts w:ascii="Times New Roman" w:hAnsi="Times New Roman" w:cs="Times New Roman"/>
            <w:color w:val="000000" w:themeColor="text1"/>
          </w:rPr>
          <w:t xml:space="preserve"> reported </w:t>
        </w:r>
      </w:ins>
      <w:ins w:id="549" w:author="Liliana Salvador" w:date="2022-02-21T13:00:00Z">
        <w:r w:rsidR="00B47E95" w:rsidRPr="00F61309">
          <w:rPr>
            <w:rFonts w:ascii="Times New Roman" w:hAnsi="Times New Roman" w:cs="Times New Roman"/>
            <w:color w:val="000000" w:themeColor="text1"/>
          </w:rPr>
          <w:t xml:space="preserve">that </w:t>
        </w:r>
      </w:ins>
      <w:ins w:id="550" w:author="Ruijie Xu" w:date="2022-02-01T16:14:00Z">
        <w:r w:rsidR="00D1066B" w:rsidRPr="00F61309">
          <w:rPr>
            <w:rFonts w:ascii="Times New Roman" w:hAnsi="Times New Roman" w:cs="Times New Roman"/>
            <w:color w:val="000000" w:themeColor="text1"/>
          </w:rPr>
          <w:t>alignment-based</w:t>
        </w:r>
      </w:ins>
      <w:ins w:id="551" w:author="Ruijie Xu" w:date="2022-02-01T14:02:00Z">
        <w:r w:rsidR="00410271" w:rsidRPr="00F61309">
          <w:rPr>
            <w:rFonts w:ascii="Times New Roman" w:hAnsi="Times New Roman" w:cs="Times New Roman"/>
            <w:color w:val="000000" w:themeColor="text1"/>
          </w:rPr>
          <w:t xml:space="preserve"> software</w:t>
        </w:r>
      </w:ins>
      <w:ins w:id="552" w:author="Ruijie Xu" w:date="2022-02-01T14:03:00Z">
        <w:del w:id="553" w:author="Liliana Salvador" w:date="2022-02-21T13:00:00Z">
          <w:r w:rsidR="00410271" w:rsidRPr="00F61309" w:rsidDel="00B47E95">
            <w:rPr>
              <w:rFonts w:ascii="Times New Roman" w:hAnsi="Times New Roman" w:cs="Times New Roman"/>
              <w:color w:val="000000" w:themeColor="text1"/>
            </w:rPr>
            <w:delText>s</w:delText>
          </w:r>
        </w:del>
        <w:r w:rsidR="00410271" w:rsidRPr="00F61309">
          <w:rPr>
            <w:rFonts w:ascii="Times New Roman" w:hAnsi="Times New Roman" w:cs="Times New Roman"/>
            <w:color w:val="000000" w:themeColor="text1"/>
          </w:rPr>
          <w:t xml:space="preserve"> decrease in sensitivity with </w:t>
        </w:r>
      </w:ins>
      <w:ins w:id="554" w:author="Liliana Salvador" w:date="2022-02-21T13:01:00Z">
        <w:r w:rsidR="00B47E95" w:rsidRPr="00F61309">
          <w:rPr>
            <w:rFonts w:ascii="Times New Roman" w:hAnsi="Times New Roman" w:cs="Times New Roman"/>
            <w:color w:val="000000" w:themeColor="text1"/>
          </w:rPr>
          <w:t xml:space="preserve">the use of </w:t>
        </w:r>
      </w:ins>
      <w:ins w:id="555" w:author="Ruijie Xu" w:date="2022-02-01T14:04:00Z">
        <w:del w:id="556" w:author="Liliana Salvador" w:date="2022-02-21T13:01:00Z">
          <w:r w:rsidR="00410271" w:rsidRPr="00F61309" w:rsidDel="00B47E95">
            <w:rPr>
              <w:rFonts w:ascii="Times New Roman" w:hAnsi="Times New Roman" w:cs="Times New Roman"/>
              <w:color w:val="000000" w:themeColor="text1"/>
            </w:rPr>
            <w:delText xml:space="preserve">more </w:delText>
          </w:r>
        </w:del>
        <w:r w:rsidR="00410271" w:rsidRPr="00F61309">
          <w:rPr>
            <w:rFonts w:ascii="Times New Roman" w:hAnsi="Times New Roman" w:cs="Times New Roman"/>
            <w:color w:val="000000" w:themeColor="text1"/>
          </w:rPr>
          <w:t>mosaic</w:t>
        </w:r>
        <w:r w:rsidR="00167CDC" w:rsidRPr="00F61309">
          <w:rPr>
            <w:rFonts w:ascii="Times New Roman" w:hAnsi="Times New Roman" w:cs="Times New Roman"/>
            <w:color w:val="000000" w:themeColor="text1"/>
          </w:rPr>
          <w:t xml:space="preserve"> genomes (ex. viruses) </w:t>
        </w:r>
      </w:ins>
      <w:r w:rsidR="00167CDC"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57" w:author="Ruijie Xu" w:date="2022-03-11T09:58:00Z">
            <w:rPr>
              <w:rFonts w:ascii="Calibri" w:cs="Calibri"/>
              <w:color w:val="000000"/>
            </w:rPr>
          </w:rPrChange>
        </w:rPr>
        <w:t xml:space="preserve">(Zielezinski </w:t>
      </w:r>
      <w:r w:rsidR="00CB52B4" w:rsidRPr="0012167A">
        <w:rPr>
          <w:rFonts w:ascii="Times New Roman" w:hAnsi="Times New Roman" w:cs="Times New Roman"/>
          <w:i/>
          <w:iCs/>
          <w:color w:val="000000" w:themeColor="text1"/>
          <w:rPrChange w:id="55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59" w:author="Ruijie Xu" w:date="2022-03-11T09:58:00Z">
            <w:rPr>
              <w:rFonts w:ascii="Calibri" w:cs="Calibri"/>
              <w:color w:val="000000"/>
            </w:rPr>
          </w:rPrChange>
        </w:rPr>
        <w:t>, 2017)</w:t>
      </w:r>
      <w:r w:rsidR="00167CDC" w:rsidRPr="00F61309">
        <w:rPr>
          <w:rFonts w:ascii="Times New Roman" w:hAnsi="Times New Roman" w:cs="Times New Roman"/>
          <w:color w:val="000000" w:themeColor="text1"/>
        </w:rPr>
        <w:fldChar w:fldCharType="end"/>
      </w:r>
      <w:ins w:id="560" w:author="Ruijie Xu" w:date="2022-02-01T14:04:00Z">
        <w:r w:rsidR="00167CDC" w:rsidRPr="00F61309">
          <w:rPr>
            <w:rFonts w:ascii="Times New Roman" w:hAnsi="Times New Roman" w:cs="Times New Roman"/>
            <w:color w:val="000000" w:themeColor="text1"/>
          </w:rPr>
          <w:t>.</w:t>
        </w:r>
      </w:ins>
      <w:del w:id="561" w:author="Ruijie Xu" w:date="2022-02-01T14:02:00Z">
        <w:r w:rsidRPr="00F61309" w:rsidDel="00410271">
          <w:rPr>
            <w:rFonts w:ascii="Times New Roman" w:hAnsi="Times New Roman" w:cs="Times New Roman"/>
            <w:color w:val="000000" w:themeColor="text1"/>
          </w:rPr>
          <w:delText>an extended version of CLARK developed to increase classification sensitivity, are the</w:delText>
        </w:r>
        <w:r w:rsidR="00A774DE" w:rsidRPr="00F61309" w:rsidDel="00410271">
          <w:rPr>
            <w:rFonts w:ascii="Times New Roman" w:hAnsi="Times New Roman" w:cs="Times New Roman"/>
            <w:color w:val="000000" w:themeColor="text1"/>
          </w:rPr>
          <w:delText xml:space="preserve"> most</w:delText>
        </w:r>
        <w:r w:rsidR="003857F8" w:rsidRPr="00F61309" w:rsidDel="00410271">
          <w:rPr>
            <w:rFonts w:ascii="Times New Roman" w:hAnsi="Times New Roman" w:cs="Times New Roman"/>
            <w:color w:val="000000" w:themeColor="text1"/>
          </w:rPr>
          <w:delText xml:space="preserve"> f</w:delText>
        </w:r>
        <w:r w:rsidRPr="00F61309" w:rsidDel="00410271">
          <w:rPr>
            <w:rFonts w:ascii="Times New Roman" w:hAnsi="Times New Roman" w:cs="Times New Roman"/>
            <w:color w:val="000000" w:themeColor="text1"/>
          </w:rPr>
          <w:delText xml:space="preserve">requently used </w:delText>
        </w:r>
        <w:r w:rsidR="008524D8" w:rsidRPr="00F61309" w:rsidDel="00410271">
          <w:rPr>
            <w:rFonts w:ascii="Times New Roman" w:hAnsi="Times New Roman" w:cs="Times New Roman"/>
            <w:color w:val="000000" w:themeColor="text1"/>
          </w:rPr>
          <w:delText>software</w:delText>
        </w:r>
        <w:r w:rsidRPr="00F61309" w:rsidDel="00410271">
          <w:rPr>
            <w:rFonts w:ascii="Times New Roman" w:hAnsi="Times New Roman" w:cs="Times New Roman"/>
            <w:color w:val="000000" w:themeColor="text1"/>
          </w:rPr>
          <w:delText>.</w:delText>
        </w:r>
      </w:del>
      <w:r w:rsidRPr="00F61309">
        <w:rPr>
          <w:rFonts w:ascii="Times New Roman" w:hAnsi="Times New Roman" w:cs="Times New Roman"/>
          <w:color w:val="000000" w:themeColor="text1"/>
        </w:rPr>
        <w:t xml:space="preserve"> </w:t>
      </w:r>
      <w:ins w:id="562" w:author="Ruijie Xu" w:date="2022-02-01T14:25:00Z">
        <w:del w:id="563" w:author="Liliana Salvador" w:date="2022-02-22T17:56:00Z">
          <w:r w:rsidR="00172FB0" w:rsidRPr="00F61309" w:rsidDel="009770DE">
            <w:rPr>
              <w:rFonts w:ascii="Times New Roman" w:hAnsi="Times New Roman" w:cs="Times New Roman"/>
              <w:color w:val="000000" w:themeColor="text1"/>
            </w:rPr>
            <w:delText>With respons</w:delText>
          </w:r>
        </w:del>
      </w:ins>
      <w:ins w:id="564" w:author="Ruijie Xu" w:date="2022-02-01T14:26:00Z">
        <w:del w:id="565" w:author="Liliana Salvador" w:date="2022-02-22T17:56:00Z">
          <w:r w:rsidR="00172FB0" w:rsidRPr="00F61309" w:rsidDel="009770DE">
            <w:rPr>
              <w:rFonts w:ascii="Times New Roman" w:hAnsi="Times New Roman" w:cs="Times New Roman"/>
              <w:color w:val="000000" w:themeColor="text1"/>
            </w:rPr>
            <w:delText>e to the downsides of alignment-based</w:delText>
          </w:r>
        </w:del>
      </w:ins>
      <w:ins w:id="566" w:author="Ruijie Xu" w:date="2022-02-01T14:27:00Z">
        <w:del w:id="567" w:author="Liliana Salvador" w:date="2022-02-22T17:56:00Z">
          <w:r w:rsidR="00172FB0" w:rsidRPr="00F61309" w:rsidDel="009770DE">
            <w:rPr>
              <w:rFonts w:ascii="Times New Roman" w:hAnsi="Times New Roman" w:cs="Times New Roman"/>
              <w:color w:val="000000" w:themeColor="text1"/>
            </w:rPr>
            <w:delText xml:space="preserve"> software</w:delText>
          </w:r>
        </w:del>
      </w:ins>
      <w:ins w:id="568" w:author="Liliana Salvador" w:date="2022-02-22T17:56:00Z">
        <w:r w:rsidR="009770DE" w:rsidRPr="00F61309">
          <w:rPr>
            <w:rFonts w:ascii="Times New Roman" w:hAnsi="Times New Roman" w:cs="Times New Roman"/>
            <w:color w:val="000000" w:themeColor="text1"/>
          </w:rPr>
          <w:t>To overcome these limitations</w:t>
        </w:r>
      </w:ins>
      <w:ins w:id="569" w:author="Ruijie Xu" w:date="2022-02-01T14:27:00Z">
        <w:r w:rsidR="00172FB0" w:rsidRPr="00F61309">
          <w:rPr>
            <w:rFonts w:ascii="Times New Roman" w:hAnsi="Times New Roman" w:cs="Times New Roman"/>
            <w:color w:val="000000" w:themeColor="text1"/>
          </w:rPr>
          <w:t xml:space="preserve">, multiple software </w:t>
        </w:r>
      </w:ins>
      <w:ins w:id="570" w:author="Ruijie Xu" w:date="2022-02-01T14:28:00Z">
        <w:del w:id="571" w:author="Liliana Salvador" w:date="2022-02-22T17:56:00Z">
          <w:r w:rsidR="00172FB0" w:rsidRPr="00F61309" w:rsidDel="00C07280">
            <w:rPr>
              <w:rFonts w:ascii="Times New Roman" w:hAnsi="Times New Roman" w:cs="Times New Roman"/>
              <w:color w:val="000000" w:themeColor="text1"/>
            </w:rPr>
            <w:delText>were developed</w:delText>
          </w:r>
        </w:del>
      </w:ins>
      <w:ins w:id="572" w:author="Liliana Salvador" w:date="2022-02-22T17:56:00Z">
        <w:r w:rsidR="00C07280" w:rsidRPr="00F61309">
          <w:rPr>
            <w:rFonts w:ascii="Times New Roman" w:hAnsi="Times New Roman" w:cs="Times New Roman"/>
            <w:color w:val="000000" w:themeColor="text1"/>
          </w:rPr>
          <w:t>have been dev</w:t>
        </w:r>
      </w:ins>
      <w:ins w:id="573" w:author="Liliana Salvador" w:date="2022-02-22T17:57:00Z">
        <w:r w:rsidR="00C07280" w:rsidRPr="00F61309">
          <w:rPr>
            <w:rFonts w:ascii="Times New Roman" w:hAnsi="Times New Roman" w:cs="Times New Roman"/>
            <w:color w:val="000000" w:themeColor="text1"/>
          </w:rPr>
          <w:t>eloped</w:t>
        </w:r>
      </w:ins>
      <w:ins w:id="574" w:author="Ruijie Xu" w:date="2022-02-01T14:28:00Z">
        <w:r w:rsidR="00172FB0" w:rsidRPr="00F61309">
          <w:rPr>
            <w:rFonts w:ascii="Times New Roman" w:hAnsi="Times New Roman" w:cs="Times New Roman"/>
            <w:color w:val="000000" w:themeColor="text1"/>
          </w:rPr>
          <w:t xml:space="preserve"> </w:t>
        </w:r>
        <w:del w:id="575" w:author="Liliana Salvador" w:date="2022-02-22T17:57:00Z">
          <w:r w:rsidR="00172FB0" w:rsidRPr="00F61309" w:rsidDel="00C07280">
            <w:rPr>
              <w:rFonts w:ascii="Times New Roman" w:hAnsi="Times New Roman" w:cs="Times New Roman"/>
              <w:color w:val="000000" w:themeColor="text1"/>
            </w:rPr>
            <w:delText>in the recent years with</w:delText>
          </w:r>
        </w:del>
      </w:ins>
      <w:ins w:id="576" w:author="Liliana Salvador" w:date="2022-02-22T17:57:00Z">
        <w:r w:rsidR="00C07280" w:rsidRPr="00F61309">
          <w:rPr>
            <w:rFonts w:ascii="Times New Roman" w:hAnsi="Times New Roman" w:cs="Times New Roman"/>
            <w:color w:val="000000" w:themeColor="text1"/>
          </w:rPr>
          <w:t>using</w:t>
        </w:r>
      </w:ins>
      <w:ins w:id="577" w:author="Ruijie Xu" w:date="2022-02-01T14:28:00Z">
        <w:r w:rsidR="00172FB0" w:rsidRPr="00F61309">
          <w:rPr>
            <w:rFonts w:ascii="Times New Roman" w:hAnsi="Times New Roman" w:cs="Times New Roman"/>
            <w:color w:val="000000" w:themeColor="text1"/>
          </w:rPr>
          <w:t xml:space="preserve"> alignment-free algorithms.</w:t>
        </w:r>
      </w:ins>
      <w:ins w:id="578" w:author="Ruijie Xu" w:date="2022-02-01T14:26:00Z">
        <w:r w:rsidR="00172FB0" w:rsidRPr="00F61309">
          <w:rPr>
            <w:rFonts w:ascii="Times New Roman" w:hAnsi="Times New Roman" w:cs="Times New Roman"/>
            <w:color w:val="000000" w:themeColor="text1"/>
          </w:rPr>
          <w:t xml:space="preserve"> </w:t>
        </w:r>
      </w:ins>
      <w:ins w:id="579" w:author="Liliana Salvador" w:date="2022-02-22T18:02:00Z">
        <w:r w:rsidR="00C07280" w:rsidRPr="00F61309">
          <w:rPr>
            <w:rFonts w:ascii="Times New Roman" w:hAnsi="Times New Roman" w:cs="Times New Roman"/>
            <w:color w:val="000000" w:themeColor="text1"/>
          </w:rPr>
          <w:t>For example</w:t>
        </w:r>
      </w:ins>
      <w:ins w:id="580" w:author="Liliana Salvador" w:date="2022-02-22T18:03:00Z">
        <w:r w:rsidR="00C07280" w:rsidRPr="00F61309">
          <w:rPr>
            <w:rFonts w:ascii="Times New Roman" w:hAnsi="Times New Roman" w:cs="Times New Roman"/>
            <w:color w:val="000000" w:themeColor="text1"/>
          </w:rPr>
          <w:t xml:space="preserve">: 1) </w:t>
        </w:r>
      </w:ins>
      <w:ins w:id="581" w:author="Ruijie Xu" w:date="2022-02-01T14:28:00Z">
        <w:del w:id="582" w:author="Liliana Salvador" w:date="2022-02-22T18:02:00Z">
          <w:r w:rsidR="00172FB0" w:rsidRPr="00F61309" w:rsidDel="00C07280">
            <w:rPr>
              <w:rFonts w:ascii="Times New Roman" w:hAnsi="Times New Roman" w:cs="Times New Roman"/>
              <w:color w:val="000000" w:themeColor="text1"/>
            </w:rPr>
            <w:delText>Some of thes</w:delText>
          </w:r>
        </w:del>
      </w:ins>
      <w:ins w:id="583" w:author="Ruijie Xu" w:date="2022-02-01T14:29:00Z">
        <w:del w:id="584" w:author="Liliana Salvador" w:date="2022-02-22T18:02:00Z">
          <w:r w:rsidR="00172FB0" w:rsidRPr="00F61309" w:rsidDel="00C07280">
            <w:rPr>
              <w:rFonts w:ascii="Times New Roman" w:hAnsi="Times New Roman" w:cs="Times New Roman"/>
              <w:color w:val="000000" w:themeColor="text1"/>
            </w:rPr>
            <w:delText>e</w:delText>
          </w:r>
        </w:del>
      </w:ins>
      <w:del w:id="585" w:author="Liliana Salvador" w:date="2022-02-22T18:02:00Z">
        <w:r w:rsidRPr="00F61309" w:rsidDel="00C07280">
          <w:rPr>
            <w:rFonts w:ascii="Times New Roman" w:hAnsi="Times New Roman" w:cs="Times New Roman"/>
            <w:color w:val="000000" w:themeColor="text1"/>
          </w:rPr>
          <w:delText xml:space="preserve">These </w:delText>
        </w:r>
        <w:r w:rsidR="008524D8" w:rsidRPr="00F61309" w:rsidDel="00C07280">
          <w:rPr>
            <w:rFonts w:ascii="Times New Roman" w:hAnsi="Times New Roman" w:cs="Times New Roman"/>
            <w:color w:val="000000" w:themeColor="text1"/>
          </w:rPr>
          <w:delText>software</w:delText>
        </w:r>
      </w:del>
      <w:ins w:id="586" w:author="Ruijie Xu" w:date="2022-02-01T14:48:00Z">
        <w:del w:id="587" w:author="Liliana Salvador" w:date="2022-02-22T18:02:00Z">
          <w:r w:rsidR="00616E8A" w:rsidRPr="00F61309" w:rsidDel="00C07280">
            <w:rPr>
              <w:rFonts w:ascii="Times New Roman" w:hAnsi="Times New Roman" w:cs="Times New Roman"/>
              <w:color w:val="000000" w:themeColor="text1"/>
            </w:rPr>
            <w:delText xml:space="preserve">, </w:delText>
          </w:r>
        </w:del>
        <w:del w:id="588" w:author="Liliana Salvador" w:date="2022-02-22T17:57:00Z">
          <w:r w:rsidR="00616E8A" w:rsidRPr="00F61309" w:rsidDel="00C07280">
            <w:rPr>
              <w:rFonts w:ascii="Times New Roman" w:hAnsi="Times New Roman" w:cs="Times New Roman"/>
              <w:color w:val="000000" w:themeColor="text1"/>
            </w:rPr>
            <w:delText>represented by</w:delText>
          </w:r>
        </w:del>
      </w:ins>
      <w:ins w:id="589" w:author="Ruijie Xu" w:date="2022-02-01T14:49:00Z">
        <w:del w:id="590" w:author="Liliana Salvador" w:date="2022-02-22T18:02:00Z">
          <w:r w:rsidR="00616E8A" w:rsidRPr="00F61309" w:rsidDel="00C07280">
            <w:rPr>
              <w:rFonts w:ascii="Times New Roman" w:hAnsi="Times New Roman" w:cs="Times New Roman"/>
              <w:color w:val="000000" w:themeColor="text1"/>
            </w:rPr>
            <w:delText xml:space="preserve"> </w:delText>
          </w:r>
        </w:del>
      </w:ins>
      <w:del w:id="591" w:author="Ruijie Xu" w:date="2022-02-01T14:49:00Z">
        <w:r w:rsidRPr="00F61309" w:rsidDel="00616E8A">
          <w:rPr>
            <w:rFonts w:ascii="Times New Roman" w:hAnsi="Times New Roman" w:cs="Times New Roman"/>
            <w:color w:val="000000" w:themeColor="text1"/>
          </w:rPr>
          <w:delText xml:space="preserve"> </w:delText>
        </w:r>
      </w:del>
      <w:ins w:id="592" w:author="Ruijie Xu" w:date="2022-02-01T14:49:00Z">
        <w:r w:rsidR="00616E8A" w:rsidRPr="00F61309">
          <w:rPr>
            <w:rFonts w:ascii="Times New Roman" w:hAnsi="Times New Roman" w:cs="Times New Roman"/>
            <w:color w:val="000000" w:themeColor="text1"/>
          </w:rPr>
          <w:t xml:space="preserve">Kraken2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93"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94" w:author="Ruijie Xu" w:date="2022-03-11T09:58:00Z">
            <w:rPr>
              <w:rFonts w:ascii="Calibri" w:cs="Calibri"/>
              <w:color w:val="000000"/>
            </w:rPr>
          </w:rPrChange>
        </w:rPr>
        <w:t>(Wood, Lu and Langmead, 2019, p. 2)</w:t>
      </w:r>
      <w:ins w:id="595" w:author="Ruijie Xu" w:date="2022-02-01T14:49:00Z">
        <w:r w:rsidR="00616E8A" w:rsidRPr="00F61309">
          <w:rPr>
            <w:rFonts w:ascii="Times New Roman" w:hAnsi="Times New Roman" w:cs="Times New Roman"/>
            <w:color w:val="000000" w:themeColor="text1"/>
          </w:rPr>
          <w:fldChar w:fldCharType="end"/>
        </w:r>
        <w:r w:rsidR="00616E8A" w:rsidRPr="00F61309">
          <w:rPr>
            <w:rFonts w:ascii="Times New Roman" w:hAnsi="Times New Roman" w:cs="Times New Roman"/>
            <w:color w:val="000000" w:themeColor="text1"/>
          </w:rPr>
          <w:t xml:space="preserve"> and CLARK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596"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97" w:author="Ruijie Xu" w:date="2022-03-11T09:58:00Z">
            <w:rPr>
              <w:rFonts w:ascii="Calibri" w:cs="Calibri"/>
              <w:color w:val="000000"/>
            </w:rPr>
          </w:rPrChange>
        </w:rPr>
        <w:t xml:space="preserve">(Ounit </w:t>
      </w:r>
      <w:r w:rsidR="00CB52B4" w:rsidRPr="0012167A">
        <w:rPr>
          <w:rFonts w:ascii="Times New Roman" w:hAnsi="Times New Roman" w:cs="Times New Roman"/>
          <w:i/>
          <w:iCs/>
          <w:color w:val="000000" w:themeColor="text1"/>
          <w:rPrChange w:id="59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99" w:author="Ruijie Xu" w:date="2022-03-11T09:58:00Z">
            <w:rPr>
              <w:rFonts w:ascii="Calibri" w:cs="Calibri"/>
              <w:color w:val="000000"/>
            </w:rPr>
          </w:rPrChange>
        </w:rPr>
        <w:t>, 2015)</w:t>
      </w:r>
      <w:ins w:id="600" w:author="Ruijie Xu" w:date="2022-02-01T14:49:00Z">
        <w:r w:rsidR="00616E8A" w:rsidRPr="00F61309">
          <w:rPr>
            <w:rFonts w:ascii="Times New Roman" w:hAnsi="Times New Roman" w:cs="Times New Roman"/>
            <w:color w:val="000000" w:themeColor="text1"/>
          </w:rPr>
          <w:fldChar w:fldCharType="end"/>
        </w:r>
        <w:del w:id="601" w:author="Liliana Salvador" w:date="2022-02-22T18:02: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r w:rsidRPr="00F61309">
        <w:rPr>
          <w:rFonts w:ascii="Times New Roman" w:hAnsi="Times New Roman" w:cs="Times New Roman"/>
          <w:color w:val="000000" w:themeColor="text1"/>
        </w:rPr>
        <w:t xml:space="preserve">were </w:t>
      </w:r>
      <w:r w:rsidR="00366132" w:rsidRPr="00F61309">
        <w:rPr>
          <w:rFonts w:ascii="Times New Roman" w:hAnsi="Times New Roman" w:cs="Times New Roman"/>
          <w:color w:val="000000" w:themeColor="text1"/>
        </w:rPr>
        <w:t>designed</w:t>
      </w:r>
      <w:r w:rsidR="00A774DE"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with</w:t>
      </w:r>
      <w:del w:id="602" w:author="Liliana Salvador" w:date="2022-02-22T17:58:00Z">
        <w:r w:rsidRPr="00F61309" w:rsidDel="00C07280">
          <w:rPr>
            <w:rFonts w:ascii="Times New Roman" w:hAnsi="Times New Roman" w:cs="Times New Roman"/>
            <w:color w:val="000000" w:themeColor="text1"/>
          </w:rPr>
          <w:delText xml:space="preserve"> the</w:delText>
        </w:r>
      </w:del>
      <w:r w:rsidRPr="00F61309">
        <w:rPr>
          <w:rFonts w:ascii="Times New Roman" w:hAnsi="Times New Roman" w:cs="Times New Roman"/>
          <w:color w:val="000000" w:themeColor="text1"/>
        </w:rPr>
        <w:t xml:space="preserve"> k-mer </w:t>
      </w:r>
      <w:ins w:id="603" w:author="Ruijie Xu" w:date="2022-02-01T14:35:00Z">
        <w:r w:rsidR="00DB4AE0" w:rsidRPr="00F61309">
          <w:rPr>
            <w:rFonts w:ascii="Times New Roman" w:hAnsi="Times New Roman" w:cs="Times New Roman"/>
            <w:color w:val="000000" w:themeColor="text1"/>
          </w:rPr>
          <w:t xml:space="preserve">matching </w:t>
        </w:r>
      </w:ins>
      <w:del w:id="604" w:author="Ruijie Xu" w:date="2022-02-01T14:35:00Z">
        <w:r w:rsidRPr="00F61309" w:rsidDel="00DB4AE0">
          <w:rPr>
            <w:rFonts w:ascii="Times New Roman" w:hAnsi="Times New Roman" w:cs="Times New Roman"/>
            <w:color w:val="000000" w:themeColor="text1"/>
          </w:rPr>
          <w:delText xml:space="preserve">spectra comparison </w:delText>
        </w:r>
      </w:del>
      <w:r w:rsidRPr="00F61309">
        <w:rPr>
          <w:rFonts w:ascii="Times New Roman" w:hAnsi="Times New Roman" w:cs="Times New Roman"/>
          <w:color w:val="000000" w:themeColor="text1"/>
        </w:rPr>
        <w:t>algorithms</w:t>
      </w:r>
      <w:ins w:id="605" w:author="Ruijie Xu" w:date="2022-02-01T14:49:00Z">
        <w:r w:rsidR="00616E8A" w:rsidRPr="00F61309">
          <w:rPr>
            <w:rFonts w:ascii="Times New Roman" w:hAnsi="Times New Roman" w:cs="Times New Roman"/>
            <w:color w:val="000000" w:themeColor="text1"/>
          </w:rPr>
          <w:t>, where only sub</w:t>
        </w:r>
      </w:ins>
      <w:ins w:id="606" w:author="Liliana Salvador" w:date="2022-03-08T17:45:00Z">
        <w:r w:rsidR="00FD02AF" w:rsidRPr="00F61309">
          <w:rPr>
            <w:rFonts w:ascii="Times New Roman" w:hAnsi="Times New Roman" w:cs="Times New Roman"/>
            <w:color w:val="000000" w:themeColor="text1"/>
          </w:rPr>
          <w:t>s</w:t>
        </w:r>
      </w:ins>
      <w:ins w:id="607" w:author="Ruijie Xu" w:date="2022-02-01T14:49:00Z">
        <w:r w:rsidR="00616E8A" w:rsidRPr="00F61309">
          <w:rPr>
            <w:rFonts w:ascii="Times New Roman" w:hAnsi="Times New Roman" w:cs="Times New Roman"/>
            <w:color w:val="000000" w:themeColor="text1"/>
          </w:rPr>
          <w:t>trings of sequences were matched</w:t>
        </w:r>
      </w:ins>
      <w:r w:rsidRPr="00F61309">
        <w:rPr>
          <w:rFonts w:ascii="Times New Roman" w:hAnsi="Times New Roman" w:cs="Times New Roman"/>
          <w:color w:val="000000" w:themeColor="text1"/>
        </w:rPr>
        <w:t xml:space="preserve"> </w:t>
      </w:r>
      <w:r w:rsidR="00DB4AE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08" w:author="Ruijie Xu" w:date="2022-03-11T09:58:00Z">
            <w:rPr>
              <w:rFonts w:ascii="Calibri" w:cs="Calibri"/>
              <w:color w:val="000000"/>
            </w:rPr>
          </w:rPrChange>
        </w:rPr>
        <w:t>(Healy and Chambers, 2014)</w:t>
      </w:r>
      <w:r w:rsidR="00DB4AE0" w:rsidRPr="00F61309">
        <w:rPr>
          <w:rFonts w:ascii="Times New Roman" w:hAnsi="Times New Roman" w:cs="Times New Roman"/>
          <w:color w:val="000000" w:themeColor="text1"/>
        </w:rPr>
        <w:fldChar w:fldCharType="end"/>
      </w:r>
      <w:ins w:id="609" w:author="Liliana Salvador" w:date="2022-02-22T18:03:00Z">
        <w:r w:rsidR="00C07280" w:rsidRPr="00F61309">
          <w:rPr>
            <w:rFonts w:ascii="Times New Roman" w:hAnsi="Times New Roman" w:cs="Times New Roman"/>
            <w:color w:val="000000" w:themeColor="text1"/>
          </w:rPr>
          <w:t>; 2)</w:t>
        </w:r>
      </w:ins>
      <w:ins w:id="610" w:author="Ruijie Xu" w:date="2022-02-01T14:49:00Z">
        <w:del w:id="611" w:author="Liliana Salvador" w:date="2022-02-22T18:03:00Z">
          <w:r w:rsidR="00616E8A" w:rsidRPr="00F61309" w:rsidDel="00C07280">
            <w:rPr>
              <w:rFonts w:ascii="Times New Roman" w:hAnsi="Times New Roman" w:cs="Times New Roman"/>
              <w:color w:val="000000" w:themeColor="text1"/>
            </w:rPr>
            <w:delText>.</w:delText>
          </w:r>
        </w:del>
      </w:ins>
      <w:ins w:id="612" w:author="Ruijie Xu" w:date="2022-02-01T14:35:00Z">
        <w:del w:id="613" w:author="Liliana Salvador" w:date="2022-02-22T18:03:00Z">
          <w:r w:rsidR="00DB4AE0" w:rsidRPr="00F61309" w:rsidDel="00C07280">
            <w:rPr>
              <w:rFonts w:ascii="Times New Roman" w:hAnsi="Times New Roman" w:cs="Times New Roman"/>
              <w:color w:val="000000" w:themeColor="text1"/>
            </w:rPr>
            <w:delText xml:space="preserve"> </w:delText>
          </w:r>
        </w:del>
      </w:ins>
      <w:del w:id="614" w:author="Ruijie Xu" w:date="2022-02-01T14:49:00Z">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15" w:author="Ruijie Xu" w:date="2022-03-11T09:58:00Z">
              <w:rPr>
                <w:color w:val="000000"/>
                <w:u w:val="dash"/>
              </w:rPr>
            </w:rPrChange>
          </w:rPr>
          <w:delText>(Wood, Lu and Langmead, 2019, p. 2)</w:delText>
        </w:r>
        <w:r w:rsidR="00DB4AE0" w:rsidRPr="00F61309" w:rsidDel="00616E8A">
          <w:rPr>
            <w:rFonts w:ascii="Times New Roman" w:hAnsi="Times New Roman" w:cs="Times New Roman"/>
            <w:color w:val="000000" w:themeColor="text1"/>
          </w:rPr>
          <w:fldChar w:fldCharType="end"/>
        </w:r>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16" w:author="Ruijie Xu" w:date="2022-03-11T09:58:00Z">
              <w:rPr>
                <w:color w:val="000000"/>
                <w:u w:val="dash"/>
              </w:rPr>
            </w:rPrChange>
          </w:rPr>
          <w:delText xml:space="preserve">(Ounit </w:delText>
        </w:r>
        <w:r w:rsidR="00DB4AE0" w:rsidRPr="0012167A" w:rsidDel="00616E8A">
          <w:rPr>
            <w:rFonts w:ascii="Times New Roman" w:hAnsi="Times New Roman" w:cs="Times New Roman"/>
            <w:i/>
            <w:iCs/>
            <w:color w:val="000000" w:themeColor="text1"/>
            <w:u w:val="dash"/>
            <w:rPrChange w:id="617" w:author="Ruijie Xu" w:date="2022-03-11T09:58:00Z">
              <w:rPr>
                <w:i/>
                <w:iCs/>
                <w:color w:val="000000"/>
                <w:u w:val="dash"/>
              </w:rPr>
            </w:rPrChange>
          </w:rPr>
          <w:delText>et al.</w:delText>
        </w:r>
        <w:r w:rsidR="00DB4AE0" w:rsidRPr="0012167A" w:rsidDel="00616E8A">
          <w:rPr>
            <w:rFonts w:ascii="Times New Roman" w:hAnsi="Times New Roman" w:cs="Times New Roman"/>
            <w:color w:val="000000" w:themeColor="text1"/>
            <w:u w:val="dash"/>
            <w:rPrChange w:id="618" w:author="Ruijie Xu" w:date="2022-03-11T09:58:00Z">
              <w:rPr>
                <w:color w:val="000000"/>
                <w:u w:val="dash"/>
              </w:rPr>
            </w:rPrChange>
          </w:rPr>
          <w:delText>, 2015)</w:delText>
        </w:r>
        <w:r w:rsidR="00DB4AE0" w:rsidRPr="00F61309" w:rsidDel="00616E8A">
          <w:rPr>
            <w:rFonts w:ascii="Times New Roman" w:hAnsi="Times New Roman" w:cs="Times New Roman"/>
            <w:color w:val="000000" w:themeColor="text1"/>
          </w:rPr>
          <w:fldChar w:fldCharType="end"/>
        </w:r>
      </w:del>
      <w:del w:id="619" w:author="Ruijie Xu" w:date="2022-02-01T14:33:00Z">
        <w:r w:rsidRPr="00F61309" w:rsidDel="00DB4AE0">
          <w:rPr>
            <w:rFonts w:ascii="Times New Roman" w:hAnsi="Times New Roman" w:cs="Times New Roman"/>
            <w:color w:val="000000" w:themeColor="text1"/>
          </w:rPr>
          <w:fldChar w:fldCharType="begin" w:fldLock="1"/>
        </w:r>
        <w:r w:rsidR="00506F24" w:rsidRPr="00F61309" w:rsidDel="00DB4AE0">
          <w:rPr>
            <w:rFonts w:ascii="Times New Roman" w:hAnsi="Times New Roman" w:cs="Times New Roman"/>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rFonts w:ascii="Times New Roman" w:hAnsi="Times New Roman" w:cs="Times New Roman"/>
            <w:color w:val="000000" w:themeColor="text1"/>
          </w:rPr>
          <w:fldChar w:fldCharType="separate"/>
        </w:r>
        <w:r w:rsidR="00350DBF" w:rsidRPr="0012167A" w:rsidDel="00DB4AE0">
          <w:rPr>
            <w:rFonts w:ascii="Times New Roman" w:hAnsi="Times New Roman" w:cs="Times New Roman"/>
            <w:color w:val="000000" w:themeColor="text1"/>
            <w:rPrChange w:id="620" w:author="Ruijie Xu" w:date="2022-03-11T09:58:00Z">
              <w:rPr>
                <w:color w:val="000000"/>
              </w:rPr>
            </w:rPrChange>
          </w:rPr>
          <w:delText xml:space="preserve">(Ye </w:delText>
        </w:r>
        <w:r w:rsidR="00350DBF" w:rsidRPr="0012167A" w:rsidDel="00DB4AE0">
          <w:rPr>
            <w:rFonts w:ascii="Times New Roman" w:hAnsi="Times New Roman" w:cs="Times New Roman"/>
            <w:i/>
            <w:iCs/>
            <w:color w:val="000000" w:themeColor="text1"/>
            <w:rPrChange w:id="621" w:author="Ruijie Xu" w:date="2022-03-11T09:58:00Z">
              <w:rPr>
                <w:i/>
                <w:iCs/>
                <w:color w:val="000000"/>
              </w:rPr>
            </w:rPrChange>
          </w:rPr>
          <w:delText>et al.</w:delText>
        </w:r>
        <w:r w:rsidR="00350DBF" w:rsidRPr="0012167A" w:rsidDel="00DB4AE0">
          <w:rPr>
            <w:rFonts w:ascii="Times New Roman" w:hAnsi="Times New Roman" w:cs="Times New Roman"/>
            <w:color w:val="000000" w:themeColor="text1"/>
            <w:rPrChange w:id="622" w:author="Ruijie Xu" w:date="2022-03-11T09:58:00Z">
              <w:rPr>
                <w:color w:val="000000"/>
              </w:rPr>
            </w:rPrChange>
          </w:rPr>
          <w:delText>, 2019a)</w:delText>
        </w:r>
        <w:r w:rsidRPr="00F61309" w:rsidDel="00DB4AE0">
          <w:rPr>
            <w:rFonts w:ascii="Times New Roman" w:hAnsi="Times New Roman" w:cs="Times New Roman"/>
            <w:color w:val="000000" w:themeColor="text1"/>
          </w:rPr>
          <w:fldChar w:fldCharType="end"/>
        </w:r>
      </w:del>
      <w:del w:id="623" w:author="Ruijie Xu" w:date="2022-02-01T14:49:00Z">
        <w:r w:rsidRPr="00F61309" w:rsidDel="00616E8A">
          <w:rPr>
            <w:rFonts w:ascii="Times New Roman" w:hAnsi="Times New Roman" w:cs="Times New Roman"/>
            <w:color w:val="000000" w:themeColor="text1"/>
          </w:rPr>
          <w:delText>.</w:delText>
        </w:r>
      </w:del>
      <w:ins w:id="624" w:author="Ruijie Xu" w:date="2022-02-01T14:38:00Z">
        <w:del w:id="625" w:author="Liliana Salvador" w:date="2022-02-22T17:58:00Z">
          <w:r w:rsidR="00FA2E9A" w:rsidRPr="00F61309" w:rsidDel="00C07280">
            <w:rPr>
              <w:rFonts w:ascii="Times New Roman" w:hAnsi="Times New Roman" w:cs="Times New Roman"/>
              <w:color w:val="000000" w:themeColor="text1"/>
            </w:rPr>
            <w:delText>Some</w:delText>
          </w:r>
        </w:del>
        <w:del w:id="626" w:author="Liliana Salvador" w:date="2022-02-22T18:03:00Z">
          <w:r w:rsidR="00FA2E9A" w:rsidRPr="00F61309" w:rsidDel="00C07280">
            <w:rPr>
              <w:rFonts w:ascii="Times New Roman" w:hAnsi="Times New Roman" w:cs="Times New Roman"/>
              <w:color w:val="000000" w:themeColor="text1"/>
            </w:rPr>
            <w:delText xml:space="preserve"> </w:delText>
          </w:r>
        </w:del>
      </w:ins>
      <w:ins w:id="627" w:author="Ruijie Xu" w:date="2022-02-01T14:49:00Z">
        <w:del w:id="628" w:author="Liliana Salvador" w:date="2022-02-22T18:03:00Z">
          <w:r w:rsidR="00616E8A" w:rsidRPr="00F61309" w:rsidDel="00C07280">
            <w:rPr>
              <w:rFonts w:ascii="Times New Roman" w:hAnsi="Times New Roman" w:cs="Times New Roman"/>
              <w:color w:val="000000" w:themeColor="text1"/>
            </w:rPr>
            <w:delText xml:space="preserve">software, </w:delText>
          </w:r>
        </w:del>
        <w:del w:id="629" w:author="Liliana Salvador" w:date="2022-02-22T17:58:00Z">
          <w:r w:rsidR="00616E8A" w:rsidRPr="00F61309" w:rsidDel="00C07280">
            <w:rPr>
              <w:rFonts w:ascii="Times New Roman" w:hAnsi="Times New Roman" w:cs="Times New Roman"/>
              <w:color w:val="000000" w:themeColor="text1"/>
            </w:rPr>
            <w:delText>represented by</w:delText>
          </w:r>
        </w:del>
      </w:ins>
      <w:ins w:id="630" w:author="Ruijie Xu" w:date="2022-02-01T14:50:00Z">
        <w:r w:rsidR="00616E8A" w:rsidRPr="00F61309">
          <w:rPr>
            <w:rFonts w:ascii="Times New Roman" w:hAnsi="Times New Roman" w:cs="Times New Roman"/>
            <w:color w:val="000000" w:themeColor="text1"/>
          </w:rPr>
          <w:t xml:space="preserve"> </w:t>
        </w:r>
      </w:ins>
      <w:ins w:id="631" w:author="Ruijie Xu" w:date="2022-02-01T14:49:00Z">
        <w:r w:rsidR="00616E8A" w:rsidRPr="00F61309">
          <w:rPr>
            <w:rFonts w:ascii="Times New Roman" w:hAnsi="Times New Roman" w:cs="Times New Roman"/>
            <w:color w:val="000000" w:themeColor="text1"/>
          </w:rPr>
          <w:t xml:space="preserve">Metaphlan3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32"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633" w:author="Ruijie Xu" w:date="2022-03-11T09:58:00Z">
            <w:rPr>
              <w:rFonts w:ascii="Calibri" w:cs="Calibri"/>
              <w:color w:val="000000"/>
            </w:rPr>
          </w:rPrChange>
        </w:rPr>
        <w:t xml:space="preserve">(Truong </w:t>
      </w:r>
      <w:r w:rsidR="00CB52B4" w:rsidRPr="0012167A">
        <w:rPr>
          <w:rFonts w:ascii="Times New Roman" w:hAnsi="Times New Roman" w:cs="Times New Roman"/>
          <w:i/>
          <w:iCs/>
          <w:color w:val="000000" w:themeColor="text1"/>
          <w:rPrChange w:id="63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35" w:author="Ruijie Xu" w:date="2022-03-11T09:58:00Z">
            <w:rPr>
              <w:rFonts w:ascii="Calibri" w:cs="Calibri"/>
              <w:color w:val="000000"/>
            </w:rPr>
          </w:rPrChange>
        </w:rPr>
        <w:t xml:space="preserve">, 2015; Beghini </w:t>
      </w:r>
      <w:r w:rsidR="00CB52B4" w:rsidRPr="0012167A">
        <w:rPr>
          <w:rFonts w:ascii="Times New Roman" w:hAnsi="Times New Roman" w:cs="Times New Roman"/>
          <w:i/>
          <w:iCs/>
          <w:color w:val="000000" w:themeColor="text1"/>
          <w:rPrChange w:id="63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37" w:author="Ruijie Xu" w:date="2022-03-11T09:58:00Z">
            <w:rPr>
              <w:rFonts w:ascii="Calibri" w:cs="Calibri"/>
              <w:color w:val="000000"/>
            </w:rPr>
          </w:rPrChange>
        </w:rPr>
        <w:t>, 2021)</w:t>
      </w:r>
      <w:ins w:id="638" w:author="Ruijie Xu" w:date="2022-02-01T14:49:00Z">
        <w:r w:rsidR="00616E8A" w:rsidRPr="00F61309">
          <w:rPr>
            <w:rFonts w:ascii="Times New Roman" w:hAnsi="Times New Roman" w:cs="Times New Roman"/>
            <w:color w:val="000000" w:themeColor="text1"/>
          </w:rPr>
          <w:fldChar w:fldCharType="end"/>
        </w:r>
        <w:del w:id="639" w:author="Liliana Salvador" w:date="2022-02-22T18:03: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ins w:id="640" w:author="Ruijie Xu" w:date="2022-02-01T14:38:00Z">
        <w:r w:rsidR="00FA2E9A" w:rsidRPr="00F61309">
          <w:rPr>
            <w:rFonts w:ascii="Times New Roman" w:hAnsi="Times New Roman" w:cs="Times New Roman"/>
            <w:color w:val="000000" w:themeColor="text1"/>
          </w:rPr>
          <w:t>w</w:t>
        </w:r>
      </w:ins>
      <w:ins w:id="641" w:author="Liliana Salvador" w:date="2022-02-22T18:03:00Z">
        <w:r w:rsidR="00C07280" w:rsidRPr="00F61309">
          <w:rPr>
            <w:rFonts w:ascii="Times New Roman" w:hAnsi="Times New Roman" w:cs="Times New Roman"/>
            <w:color w:val="000000" w:themeColor="text1"/>
          </w:rPr>
          <w:t>as</w:t>
        </w:r>
      </w:ins>
      <w:ins w:id="642" w:author="Ruijie Xu" w:date="2022-02-01T14:38:00Z">
        <w:del w:id="643" w:author="Liliana Salvador" w:date="2022-02-22T17:58:00Z">
          <w:r w:rsidR="00FA2E9A" w:rsidRPr="00F61309" w:rsidDel="00C07280">
            <w:rPr>
              <w:rFonts w:ascii="Times New Roman" w:hAnsi="Times New Roman" w:cs="Times New Roman"/>
              <w:color w:val="000000" w:themeColor="text1"/>
            </w:rPr>
            <w:delText>a</w:delText>
          </w:r>
        </w:del>
      </w:ins>
      <w:ins w:id="644" w:author="Ruijie Xu" w:date="2022-02-01T14:39:00Z">
        <w:del w:id="645" w:author="Liliana Salvador" w:date="2022-02-22T17:58:00Z">
          <w:r w:rsidR="00FA2E9A" w:rsidRPr="00F61309" w:rsidDel="00C07280">
            <w:rPr>
              <w:rFonts w:ascii="Times New Roman" w:hAnsi="Times New Roman" w:cs="Times New Roman"/>
              <w:color w:val="000000" w:themeColor="text1"/>
            </w:rPr>
            <w:delText>s</w:delText>
          </w:r>
        </w:del>
        <w:r w:rsidR="00FA2E9A" w:rsidRPr="00F61309">
          <w:rPr>
            <w:rFonts w:ascii="Times New Roman" w:hAnsi="Times New Roman" w:cs="Times New Roman"/>
            <w:color w:val="000000" w:themeColor="text1"/>
          </w:rPr>
          <w:t xml:space="preserve"> designed to identify </w:t>
        </w:r>
        <w:del w:id="646" w:author="Liliana Salvador" w:date="2022-02-22T17:58:00Z">
          <w:r w:rsidR="00FA2E9A" w:rsidRPr="00F61309" w:rsidDel="00C07280">
            <w:rPr>
              <w:rFonts w:ascii="Times New Roman" w:hAnsi="Times New Roman" w:cs="Times New Roman"/>
              <w:color w:val="000000" w:themeColor="text1"/>
            </w:rPr>
            <w:delText xml:space="preserve">the </w:delText>
          </w:r>
        </w:del>
        <w:r w:rsidR="00FA2E9A" w:rsidRPr="00F61309">
          <w:rPr>
            <w:rFonts w:ascii="Times New Roman" w:hAnsi="Times New Roman" w:cs="Times New Roman"/>
            <w:color w:val="000000" w:themeColor="text1"/>
          </w:rPr>
          <w:t xml:space="preserve">unique genetic markers within </w:t>
        </w:r>
      </w:ins>
      <w:ins w:id="647" w:author="Ruijie Xu" w:date="2022-02-01T16:14:00Z">
        <w:r w:rsidR="00D1066B" w:rsidRPr="00F61309">
          <w:rPr>
            <w:rFonts w:ascii="Times New Roman" w:hAnsi="Times New Roman" w:cs="Times New Roman"/>
            <w:color w:val="000000" w:themeColor="text1"/>
          </w:rPr>
          <w:t>each</w:t>
        </w:r>
      </w:ins>
      <w:ins w:id="648" w:author="Ruijie Xu" w:date="2022-02-01T14:39:00Z">
        <w:r w:rsidR="00FA2E9A" w:rsidRPr="00F61309">
          <w:rPr>
            <w:rFonts w:ascii="Times New Roman" w:hAnsi="Times New Roman" w:cs="Times New Roman"/>
            <w:color w:val="000000" w:themeColor="text1"/>
          </w:rPr>
          <w:t xml:space="preserve"> microbial </w:t>
        </w:r>
      </w:ins>
      <w:ins w:id="649" w:author="Ruijie Xu" w:date="2022-02-01T16:15:00Z">
        <w:r w:rsidR="00D1066B" w:rsidRPr="00F61309">
          <w:rPr>
            <w:rFonts w:ascii="Times New Roman" w:hAnsi="Times New Roman" w:cs="Times New Roman"/>
            <w:color w:val="000000" w:themeColor="text1"/>
          </w:rPr>
          <w:t>taxon</w:t>
        </w:r>
      </w:ins>
      <w:del w:id="650" w:author="Ruijie Xu" w:date="2022-02-01T14:49:00Z">
        <w:r w:rsidR="00FA2E9A" w:rsidRPr="00F61309" w:rsidDel="00616E8A">
          <w:rPr>
            <w:rFonts w:ascii="Times New Roman" w:hAnsi="Times New Roman" w:cs="Times New Roman"/>
            <w:color w:val="000000" w:themeColor="text1"/>
          </w:rPr>
          <w:fldChar w:fldCharType="begin"/>
        </w:r>
        <w:r w:rsidR="00FA2E9A" w:rsidRPr="00F61309" w:rsidDel="00616E8A">
          <w:rPr>
            <w:rFonts w:ascii="Times New Roman" w:hAnsi="Times New Roman" w:cs="Times New Roman"/>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rFonts w:ascii="Times New Roman" w:hAnsi="Times New Roman" w:cs="Times New Roman"/>
            <w:color w:val="000000" w:themeColor="text1"/>
          </w:rPr>
          <w:fldChar w:fldCharType="separate"/>
        </w:r>
        <w:r w:rsidR="00FA2E9A" w:rsidRPr="0012167A" w:rsidDel="00616E8A">
          <w:rPr>
            <w:rFonts w:ascii="Times New Roman" w:hAnsi="Times New Roman" w:cs="Times New Roman"/>
            <w:color w:val="000000" w:themeColor="text1"/>
            <w:u w:val="dash"/>
            <w:rPrChange w:id="651" w:author="Ruijie Xu" w:date="2022-03-11T09:58:00Z">
              <w:rPr>
                <w:color w:val="000000"/>
                <w:u w:val="dash"/>
              </w:rPr>
            </w:rPrChange>
          </w:rPr>
          <w:delText xml:space="preserve">(Truong </w:delText>
        </w:r>
        <w:r w:rsidR="00FA2E9A" w:rsidRPr="0012167A" w:rsidDel="00616E8A">
          <w:rPr>
            <w:rFonts w:ascii="Times New Roman" w:hAnsi="Times New Roman" w:cs="Times New Roman"/>
            <w:i/>
            <w:iCs/>
            <w:color w:val="000000" w:themeColor="text1"/>
            <w:u w:val="dash"/>
            <w:rPrChange w:id="652"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53" w:author="Ruijie Xu" w:date="2022-03-11T09:58:00Z">
              <w:rPr>
                <w:color w:val="000000"/>
                <w:u w:val="dash"/>
              </w:rPr>
            </w:rPrChange>
          </w:rPr>
          <w:delText xml:space="preserve">, 2015; Beghini </w:delText>
        </w:r>
        <w:r w:rsidR="00FA2E9A" w:rsidRPr="0012167A" w:rsidDel="00616E8A">
          <w:rPr>
            <w:rFonts w:ascii="Times New Roman" w:hAnsi="Times New Roman" w:cs="Times New Roman"/>
            <w:i/>
            <w:iCs/>
            <w:color w:val="000000" w:themeColor="text1"/>
            <w:u w:val="dash"/>
            <w:rPrChange w:id="654"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55" w:author="Ruijie Xu" w:date="2022-03-11T09:58:00Z">
              <w:rPr>
                <w:color w:val="000000"/>
                <w:u w:val="dash"/>
              </w:rPr>
            </w:rPrChange>
          </w:rPr>
          <w:delText>, 2021)</w:delText>
        </w:r>
        <w:r w:rsidR="00FA2E9A" w:rsidRPr="00F61309" w:rsidDel="00616E8A">
          <w:rPr>
            <w:rFonts w:ascii="Times New Roman" w:hAnsi="Times New Roman" w:cs="Times New Roman"/>
            <w:color w:val="000000" w:themeColor="text1"/>
          </w:rPr>
          <w:fldChar w:fldCharType="end"/>
        </w:r>
      </w:del>
      <w:ins w:id="656" w:author="Liliana Salvador" w:date="2022-02-22T18:03:00Z">
        <w:r w:rsidR="00C07280" w:rsidRPr="00F61309">
          <w:rPr>
            <w:rFonts w:ascii="Times New Roman" w:hAnsi="Times New Roman" w:cs="Times New Roman"/>
            <w:color w:val="000000" w:themeColor="text1"/>
          </w:rPr>
          <w:t xml:space="preserve">; </w:t>
        </w:r>
      </w:ins>
      <w:ins w:id="657" w:author="Liliana Salvador" w:date="2022-02-22T18:05:00Z">
        <w:r w:rsidR="00C07280" w:rsidRPr="00F61309">
          <w:rPr>
            <w:rFonts w:ascii="Times New Roman" w:hAnsi="Times New Roman" w:cs="Times New Roman"/>
            <w:color w:val="000000" w:themeColor="text1"/>
          </w:rPr>
          <w:t xml:space="preserve">and </w:t>
        </w:r>
      </w:ins>
      <w:ins w:id="658" w:author="Liliana Salvador" w:date="2022-02-22T18:03:00Z">
        <w:r w:rsidR="00C07280" w:rsidRPr="00F61309">
          <w:rPr>
            <w:rFonts w:ascii="Times New Roman" w:hAnsi="Times New Roman" w:cs="Times New Roman"/>
            <w:color w:val="000000" w:themeColor="text1"/>
          </w:rPr>
          <w:t xml:space="preserve">3) </w:t>
        </w:r>
      </w:ins>
      <w:ins w:id="659" w:author="Ruijie Xu" w:date="2022-02-01T14:42:00Z">
        <w:del w:id="660" w:author="Liliana Salvador" w:date="2022-02-22T18:03:00Z">
          <w:r w:rsidR="00FA2E9A" w:rsidRPr="00F61309" w:rsidDel="00C07280">
            <w:rPr>
              <w:rFonts w:ascii="Times New Roman" w:hAnsi="Times New Roman" w:cs="Times New Roman"/>
              <w:color w:val="000000" w:themeColor="text1"/>
            </w:rPr>
            <w:delText xml:space="preserve">. </w:delText>
          </w:r>
        </w:del>
      </w:ins>
      <w:ins w:id="661" w:author="Ruijie Xu" w:date="2022-02-01T14:51:00Z">
        <w:del w:id="662" w:author="Liliana Salvador" w:date="2022-02-22T18:03:00Z">
          <w:r w:rsidR="00616E8A" w:rsidRPr="00F61309" w:rsidDel="00C07280">
            <w:rPr>
              <w:rFonts w:ascii="Times New Roman" w:hAnsi="Times New Roman" w:cs="Times New Roman"/>
              <w:color w:val="000000" w:themeColor="text1"/>
            </w:rPr>
            <w:delText>Other software,</w:delText>
          </w:r>
        </w:del>
      </w:ins>
      <w:ins w:id="663" w:author="Ruijie Xu" w:date="2022-02-01T14:52:00Z">
        <w:del w:id="664" w:author="Liliana Salvador" w:date="2022-02-22T18:03:00Z">
          <w:r w:rsidR="00616E8A" w:rsidRPr="00F61309" w:rsidDel="00C07280">
            <w:rPr>
              <w:rFonts w:ascii="Times New Roman" w:hAnsi="Times New Roman" w:cs="Times New Roman"/>
              <w:color w:val="000000" w:themeColor="text1"/>
            </w:rPr>
            <w:delText xml:space="preserve"> such as </w:delText>
          </w:r>
        </w:del>
      </w:ins>
      <w:ins w:id="665" w:author="Ruijie Xu" w:date="2022-02-01T14:50:00Z">
        <w:r w:rsidR="00616E8A" w:rsidRPr="00F61309">
          <w:rPr>
            <w:rFonts w:ascii="Times New Roman" w:hAnsi="Times New Roman" w:cs="Times New Roman"/>
            <w:color w:val="000000" w:themeColor="text1"/>
          </w:rPr>
          <w:t xml:space="preserve">Centrifuge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66" w:author="Ruijie Xu" w:date="2022-03-11T09:58:00Z">
            <w:rPr>
              <w:rFonts w:ascii="Calibri" w:cs="Calibri"/>
              <w:color w:val="000000"/>
            </w:rPr>
          </w:rPrChange>
        </w:rPr>
        <w:t xml:space="preserve">(Kim </w:t>
      </w:r>
      <w:r w:rsidR="00CB52B4" w:rsidRPr="0012167A">
        <w:rPr>
          <w:rFonts w:ascii="Times New Roman" w:hAnsi="Times New Roman" w:cs="Times New Roman"/>
          <w:i/>
          <w:iCs/>
          <w:color w:val="000000" w:themeColor="text1"/>
          <w:rPrChange w:id="667"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68" w:author="Ruijie Xu" w:date="2022-03-11T09:58:00Z">
            <w:rPr>
              <w:rFonts w:ascii="Calibri" w:cs="Calibri"/>
              <w:color w:val="000000"/>
            </w:rPr>
          </w:rPrChange>
        </w:rPr>
        <w:t>, 2016)</w:t>
      </w:r>
      <w:r w:rsidR="00616E8A" w:rsidRPr="00F61309">
        <w:rPr>
          <w:rFonts w:ascii="Times New Roman" w:hAnsi="Times New Roman" w:cs="Times New Roman"/>
          <w:color w:val="000000" w:themeColor="text1"/>
        </w:rPr>
        <w:fldChar w:fldCharType="end"/>
      </w:r>
      <w:ins w:id="669" w:author="Ruijie Xu" w:date="2022-02-01T14:54:00Z">
        <w:r w:rsidR="00616E8A" w:rsidRPr="00F61309">
          <w:rPr>
            <w:rFonts w:ascii="Times New Roman" w:hAnsi="Times New Roman" w:cs="Times New Roman"/>
            <w:color w:val="000000" w:themeColor="text1"/>
          </w:rPr>
          <w:t xml:space="preserve"> and Kaiju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70" w:author="Ruijie Xu" w:date="2022-03-11T09:58:00Z">
            <w:rPr>
              <w:rFonts w:ascii="Calibri" w:cs="Calibri"/>
              <w:color w:val="000000"/>
            </w:rPr>
          </w:rPrChange>
        </w:rPr>
        <w:t>(Menzel, Ng and Krogh, 2016)</w:t>
      </w:r>
      <w:r w:rsidR="00616E8A" w:rsidRPr="00F61309">
        <w:rPr>
          <w:rFonts w:ascii="Times New Roman" w:hAnsi="Times New Roman" w:cs="Times New Roman"/>
          <w:color w:val="000000" w:themeColor="text1"/>
        </w:rPr>
        <w:fldChar w:fldCharType="end"/>
      </w:r>
      <w:ins w:id="671" w:author="Liliana Salvador" w:date="2022-02-22T18:04:00Z">
        <w:r w:rsidR="00C07280" w:rsidRPr="00F61309">
          <w:rPr>
            <w:rFonts w:ascii="Times New Roman" w:hAnsi="Times New Roman" w:cs="Times New Roman"/>
            <w:color w:val="000000" w:themeColor="text1"/>
          </w:rPr>
          <w:t xml:space="preserve"> </w:t>
        </w:r>
      </w:ins>
      <w:ins w:id="672" w:author="Liliana Salvador" w:date="2022-02-22T18:12:00Z">
        <w:r w:rsidR="000B2789" w:rsidRPr="00F61309">
          <w:rPr>
            <w:rFonts w:ascii="Times New Roman" w:hAnsi="Times New Roman" w:cs="Times New Roman"/>
            <w:color w:val="000000" w:themeColor="text1"/>
          </w:rPr>
          <w:t>we</w:t>
        </w:r>
      </w:ins>
      <w:ins w:id="673" w:author="Ruijie Xu" w:date="2022-02-27T10:25:00Z">
        <w:r w:rsidR="00ED4429" w:rsidRPr="00F61309">
          <w:rPr>
            <w:rFonts w:ascii="Times New Roman" w:hAnsi="Times New Roman" w:cs="Times New Roman"/>
            <w:color w:val="000000" w:themeColor="text1"/>
          </w:rPr>
          <w:t>re</w:t>
        </w:r>
      </w:ins>
      <w:ins w:id="674" w:author="Liliana Salvador" w:date="2022-02-22T18:12:00Z">
        <w:del w:id="675" w:author="Ruijie Xu" w:date="2022-02-27T10:25:00Z">
          <w:r w:rsidR="000B2789" w:rsidRPr="00F61309" w:rsidDel="00ED4429">
            <w:rPr>
              <w:rFonts w:ascii="Times New Roman" w:hAnsi="Times New Roman" w:cs="Times New Roman"/>
              <w:color w:val="000000" w:themeColor="text1"/>
            </w:rPr>
            <w:delText>w</w:delText>
          </w:r>
        </w:del>
        <w:r w:rsidR="000B2789" w:rsidRPr="00F61309">
          <w:rPr>
            <w:rFonts w:ascii="Times New Roman" w:hAnsi="Times New Roman" w:cs="Times New Roman"/>
            <w:color w:val="000000" w:themeColor="text1"/>
          </w:rPr>
          <w:t xml:space="preserve"> designed to </w:t>
        </w:r>
      </w:ins>
      <w:ins w:id="676" w:author="Ruijie Xu" w:date="2022-02-01T14:52:00Z">
        <w:del w:id="677" w:author="Liliana Salvador" w:date="2022-02-22T18:04:00Z">
          <w:r w:rsidR="00616E8A" w:rsidRPr="00F61309" w:rsidDel="00C07280">
            <w:rPr>
              <w:rFonts w:ascii="Times New Roman" w:hAnsi="Times New Roman" w:cs="Times New Roman"/>
              <w:color w:val="000000" w:themeColor="text1"/>
            </w:rPr>
            <w:delText>,</w:delText>
          </w:r>
        </w:del>
      </w:ins>
      <w:ins w:id="678" w:author="Ruijie Xu" w:date="2022-02-01T14:45:00Z">
        <w:del w:id="679" w:author="Liliana Salvador" w:date="2022-02-22T18:04:00Z">
          <w:r w:rsidR="003947DA" w:rsidRPr="00F61309" w:rsidDel="00C07280">
            <w:rPr>
              <w:rFonts w:ascii="Times New Roman" w:hAnsi="Times New Roman" w:cs="Times New Roman"/>
              <w:color w:val="000000" w:themeColor="text1"/>
            </w:rPr>
            <w:delText xml:space="preserve"> </w:delText>
          </w:r>
        </w:del>
      </w:ins>
      <w:ins w:id="680" w:author="Ruijie Xu" w:date="2022-02-01T14:47:00Z">
        <w:r w:rsidR="00616E8A" w:rsidRPr="00F61309">
          <w:rPr>
            <w:rFonts w:ascii="Times New Roman" w:hAnsi="Times New Roman" w:cs="Times New Roman"/>
            <w:color w:val="000000" w:themeColor="text1"/>
          </w:rPr>
          <w:t>optimiz</w:t>
        </w:r>
      </w:ins>
      <w:ins w:id="681" w:author="Ruijie Xu" w:date="2022-02-01T14:48:00Z">
        <w:r w:rsidR="00616E8A" w:rsidRPr="00F61309">
          <w:rPr>
            <w:rFonts w:ascii="Times New Roman" w:hAnsi="Times New Roman" w:cs="Times New Roman"/>
            <w:color w:val="000000" w:themeColor="text1"/>
          </w:rPr>
          <w:t>e</w:t>
        </w:r>
      </w:ins>
      <w:ins w:id="682" w:author="Ruijie Xu" w:date="2022-02-01T14:51:00Z">
        <w:del w:id="683" w:author="Liliana Salvador" w:date="2022-02-22T18:04:00Z">
          <w:r w:rsidR="00616E8A" w:rsidRPr="00F61309" w:rsidDel="00C07280">
            <w:rPr>
              <w:rFonts w:ascii="Times New Roman" w:hAnsi="Times New Roman" w:cs="Times New Roman"/>
              <w:color w:val="000000" w:themeColor="text1"/>
            </w:rPr>
            <w:delText>s</w:delText>
          </w:r>
        </w:del>
      </w:ins>
      <w:ins w:id="684" w:author="Ruijie Xu" w:date="2022-02-01T14:45:00Z">
        <w:r w:rsidR="003947DA" w:rsidRPr="00F61309">
          <w:rPr>
            <w:rFonts w:ascii="Times New Roman" w:hAnsi="Times New Roman" w:cs="Times New Roman"/>
            <w:color w:val="000000" w:themeColor="text1"/>
          </w:rPr>
          <w:t xml:space="preserve"> </w:t>
        </w:r>
      </w:ins>
      <w:ins w:id="685" w:author="Ruijie Xu" w:date="2022-02-01T14:47:00Z">
        <w:r w:rsidR="003947DA" w:rsidRPr="00F61309">
          <w:rPr>
            <w:rFonts w:ascii="Times New Roman" w:hAnsi="Times New Roman" w:cs="Times New Roman"/>
            <w:color w:val="000000" w:themeColor="text1"/>
          </w:rPr>
          <w:t xml:space="preserve">the </w:t>
        </w:r>
        <w:r w:rsidR="00616E8A" w:rsidRPr="00F61309">
          <w:rPr>
            <w:rFonts w:ascii="Times New Roman" w:hAnsi="Times New Roman" w:cs="Times New Roman"/>
            <w:color w:val="000000" w:themeColor="text1"/>
          </w:rPr>
          <w:t xml:space="preserve">time </w:t>
        </w:r>
      </w:ins>
      <w:ins w:id="686" w:author="Ruijie Xu" w:date="2022-02-01T14:48:00Z">
        <w:r w:rsidR="00616E8A" w:rsidRPr="00F61309">
          <w:rPr>
            <w:rFonts w:ascii="Times New Roman" w:hAnsi="Times New Roman" w:cs="Times New Roman"/>
            <w:color w:val="000000" w:themeColor="text1"/>
          </w:rPr>
          <w:t xml:space="preserve">and resources </w:t>
        </w:r>
      </w:ins>
      <w:ins w:id="687" w:author="Ruijie Xu" w:date="2022-02-01T14:47:00Z">
        <w:r w:rsidR="00616E8A" w:rsidRPr="00F61309">
          <w:rPr>
            <w:rFonts w:ascii="Times New Roman" w:hAnsi="Times New Roman" w:cs="Times New Roman"/>
            <w:color w:val="000000" w:themeColor="text1"/>
          </w:rPr>
          <w:t xml:space="preserve">of </w:t>
        </w:r>
      </w:ins>
      <w:ins w:id="688" w:author="Ruijie Xu" w:date="2022-02-01T14:48:00Z">
        <w:r w:rsidR="00616E8A" w:rsidRPr="00F61309">
          <w:rPr>
            <w:rFonts w:ascii="Times New Roman" w:hAnsi="Times New Roman" w:cs="Times New Roman"/>
            <w:color w:val="000000" w:themeColor="text1"/>
          </w:rPr>
          <w:t>profiling by compressing</w:t>
        </w:r>
      </w:ins>
      <w:ins w:id="689" w:author="Ruijie Xu" w:date="2022-02-01T14:47:00Z">
        <w:r w:rsidR="003947DA" w:rsidRPr="00F61309">
          <w:rPr>
            <w:rFonts w:ascii="Times New Roman" w:hAnsi="Times New Roman" w:cs="Times New Roman"/>
            <w:color w:val="000000" w:themeColor="text1"/>
          </w:rPr>
          <w:t xml:space="preserve"> </w:t>
        </w:r>
      </w:ins>
      <w:ins w:id="690" w:author="Ruijie Xu" w:date="2022-02-01T16:15:00Z">
        <w:r w:rsidR="00D1066B" w:rsidRPr="00F61309">
          <w:rPr>
            <w:rFonts w:ascii="Times New Roman" w:hAnsi="Times New Roman" w:cs="Times New Roman"/>
            <w:color w:val="000000" w:themeColor="text1"/>
          </w:rPr>
          <w:t xml:space="preserve">the </w:t>
        </w:r>
      </w:ins>
      <w:ins w:id="691" w:author="Ruijie Xu" w:date="2022-02-01T14:57:00Z">
        <w:r w:rsidR="00616E8A" w:rsidRPr="00F61309">
          <w:rPr>
            <w:rFonts w:ascii="Times New Roman" w:hAnsi="Times New Roman" w:cs="Times New Roman"/>
            <w:color w:val="000000" w:themeColor="text1"/>
          </w:rPr>
          <w:t xml:space="preserve">reference </w:t>
        </w:r>
      </w:ins>
      <w:ins w:id="692" w:author="Ruijie Xu" w:date="2022-02-01T14:47:00Z">
        <w:r w:rsidR="003947DA" w:rsidRPr="00F61309">
          <w:rPr>
            <w:rFonts w:ascii="Times New Roman" w:hAnsi="Times New Roman" w:cs="Times New Roman"/>
            <w:color w:val="000000" w:themeColor="text1"/>
          </w:rPr>
          <w:lastRenderedPageBreak/>
          <w:t xml:space="preserve">microbial </w:t>
        </w:r>
      </w:ins>
      <w:ins w:id="693" w:author="Ruijie Xu" w:date="2022-02-01T16:15:00Z">
        <w:r w:rsidR="00D1066B" w:rsidRPr="00F61309">
          <w:rPr>
            <w:rFonts w:ascii="Times New Roman" w:hAnsi="Times New Roman" w:cs="Times New Roman"/>
            <w:color w:val="000000" w:themeColor="text1"/>
          </w:rPr>
          <w:t>genomes</w:t>
        </w:r>
      </w:ins>
      <w:ins w:id="694" w:author="Ruijie Xu" w:date="2022-02-01T14:47:00Z">
        <w:r w:rsidR="00616E8A" w:rsidRPr="00F61309">
          <w:rPr>
            <w:rFonts w:ascii="Times New Roman" w:hAnsi="Times New Roman" w:cs="Times New Roman"/>
            <w:color w:val="000000" w:themeColor="text1"/>
          </w:rPr>
          <w:t xml:space="preserve"> </w:t>
        </w:r>
      </w:ins>
      <w:ins w:id="695" w:author="Ruijie Xu" w:date="2022-02-01T14:48:00Z">
        <w:r w:rsidR="00616E8A" w:rsidRPr="00F61309">
          <w:rPr>
            <w:rFonts w:ascii="Times New Roman" w:hAnsi="Times New Roman" w:cs="Times New Roman"/>
            <w:color w:val="000000" w:themeColor="text1"/>
          </w:rPr>
          <w:t xml:space="preserve">into </w:t>
        </w:r>
      </w:ins>
      <w:ins w:id="696" w:author="Ruijie Xu" w:date="2022-02-01T16:15:00Z">
        <w:r w:rsidR="00D1066B" w:rsidRPr="00F61309">
          <w:rPr>
            <w:rFonts w:ascii="Times New Roman" w:hAnsi="Times New Roman" w:cs="Times New Roman"/>
            <w:color w:val="000000" w:themeColor="text1"/>
          </w:rPr>
          <w:t xml:space="preserve">the </w:t>
        </w:r>
      </w:ins>
      <w:ins w:id="697" w:author="Ruijie Xu" w:date="2022-02-01T14:48:00Z">
        <w:r w:rsidR="00616E8A" w:rsidRPr="00F61309">
          <w:rPr>
            <w:rFonts w:ascii="Times New Roman" w:hAnsi="Times New Roman" w:cs="Times New Roman"/>
            <w:color w:val="000000" w:themeColor="text1"/>
          </w:rPr>
          <w:t>index</w:t>
        </w:r>
      </w:ins>
      <w:ins w:id="698" w:author="Ruijie Xu" w:date="2022-02-01T14:57:00Z">
        <w:r w:rsidR="00616E8A" w:rsidRPr="00F61309">
          <w:rPr>
            <w:rFonts w:ascii="Times New Roman" w:hAnsi="Times New Roman" w:cs="Times New Roman"/>
            <w:color w:val="000000" w:themeColor="text1"/>
          </w:rPr>
          <w:t xml:space="preserve"> structures</w:t>
        </w:r>
      </w:ins>
      <w:ins w:id="699" w:author="Ruijie Xu" w:date="2022-02-01T14:58:00Z">
        <w:r w:rsidR="006A0C17" w:rsidRPr="00F61309">
          <w:rPr>
            <w:rFonts w:ascii="Times New Roman" w:hAnsi="Times New Roman" w:cs="Times New Roman"/>
            <w:color w:val="000000" w:themeColor="text1"/>
          </w:rPr>
          <w:t xml:space="preserve"> </w:t>
        </w:r>
      </w:ins>
      <w:ins w:id="700" w:author="Ruijie Xu" w:date="2022-02-01T16:15:00Z">
        <w:r w:rsidR="00D1066B" w:rsidRPr="00F61309">
          <w:rPr>
            <w:rFonts w:ascii="Times New Roman" w:hAnsi="Times New Roman" w:cs="Times New Roman"/>
            <w:color w:val="000000" w:themeColor="text1"/>
          </w:rPr>
          <w:t xml:space="preserve">for </w:t>
        </w:r>
        <w:del w:id="701" w:author="Liliana Salvador" w:date="2022-03-16T08:29:00Z">
          <w:r w:rsidR="00D1066B" w:rsidRPr="00F61309" w:rsidDel="001B4A4F">
            <w:rPr>
              <w:rFonts w:ascii="Times New Roman" w:hAnsi="Times New Roman" w:cs="Times New Roman"/>
              <w:color w:val="000000" w:themeColor="text1"/>
            </w:rPr>
            <w:delText>storag</w:delText>
          </w:r>
        </w:del>
      </w:ins>
      <w:ins w:id="702" w:author="Ruijie Xu" w:date="2022-03-11T09:44:00Z">
        <w:del w:id="703" w:author="Liliana Salvador" w:date="2022-03-16T08:29:00Z">
          <w:r w:rsidR="00264E17" w:rsidRPr="0012167A" w:rsidDel="001B4A4F">
            <w:rPr>
              <w:rFonts w:ascii="Times New Roman" w:hAnsi="Times New Roman" w:cs="Times New Roman"/>
              <w:color w:val="000000" w:themeColor="text1"/>
            </w:rPr>
            <w:delText>eing</w:delText>
          </w:r>
        </w:del>
      </w:ins>
      <w:ins w:id="704" w:author="Liliana Salvador" w:date="2022-03-16T08:29:00Z">
        <w:r w:rsidR="001B4A4F" w:rsidRPr="00F61309">
          <w:rPr>
            <w:rFonts w:ascii="Times New Roman" w:hAnsi="Times New Roman" w:cs="Times New Roman"/>
            <w:color w:val="000000" w:themeColor="text1"/>
          </w:rPr>
          <w:t>storing</w:t>
        </w:r>
      </w:ins>
      <w:ins w:id="705" w:author="Ruijie Xu" w:date="2022-02-01T16:15:00Z">
        <w:r w:rsidR="00D1066B" w:rsidRPr="00F61309">
          <w:rPr>
            <w:rFonts w:ascii="Times New Roman" w:hAnsi="Times New Roman" w:cs="Times New Roman"/>
            <w:color w:val="000000" w:themeColor="text1"/>
          </w:rPr>
          <w:t xml:space="preserve"> and searching </w:t>
        </w:r>
      </w:ins>
      <w:ins w:id="706" w:author="Liliana Salvador" w:date="2022-03-08T17:46:00Z">
        <w:r w:rsidR="00FD02AF" w:rsidRPr="00F61309">
          <w:rPr>
            <w:rFonts w:ascii="Times New Roman" w:hAnsi="Times New Roman" w:cs="Times New Roman"/>
            <w:color w:val="000000" w:themeColor="text1"/>
          </w:rPr>
          <w:t xml:space="preserve">(at the nucleotide and protein levels, respectively) </w:t>
        </w:r>
      </w:ins>
      <w:r w:rsidR="006A0C17"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07" w:author="Ruijie Xu" w:date="2022-03-11T09:58:00Z">
            <w:rPr>
              <w:rFonts w:ascii="Calibri" w:cs="Calibri"/>
              <w:color w:val="000000"/>
            </w:rPr>
          </w:rPrChange>
        </w:rPr>
        <w:t>(Burrows and Wheeler, 1994)</w:t>
      </w:r>
      <w:r w:rsidR="006A0C17" w:rsidRPr="00F61309">
        <w:rPr>
          <w:rFonts w:ascii="Times New Roman" w:hAnsi="Times New Roman" w:cs="Times New Roman"/>
          <w:color w:val="000000" w:themeColor="text1"/>
        </w:rPr>
        <w:fldChar w:fldCharType="end"/>
      </w:r>
      <w:ins w:id="708" w:author="Ruijie Xu" w:date="2022-02-01T14:48:00Z">
        <w:del w:id="709" w:author="Liliana Salvador" w:date="2022-03-08T17:46:00Z">
          <w:r w:rsidR="00616E8A" w:rsidRPr="00F61309" w:rsidDel="00FD02AF">
            <w:rPr>
              <w:rFonts w:ascii="Times New Roman" w:hAnsi="Times New Roman" w:cs="Times New Roman"/>
              <w:color w:val="000000" w:themeColor="text1"/>
            </w:rPr>
            <w:delText xml:space="preserve">, </w:delText>
          </w:r>
        </w:del>
      </w:ins>
      <w:ins w:id="710" w:author="Ruijie Xu" w:date="2022-02-01T14:57:00Z">
        <w:del w:id="711" w:author="Liliana Salvador" w:date="2022-03-08T17:46:00Z">
          <w:r w:rsidR="00616E8A" w:rsidRPr="00F61309" w:rsidDel="00FD02AF">
            <w:rPr>
              <w:rFonts w:ascii="Times New Roman" w:hAnsi="Times New Roman" w:cs="Times New Roman"/>
              <w:color w:val="000000" w:themeColor="text1"/>
            </w:rPr>
            <w:delText xml:space="preserve">at </w:delText>
          </w:r>
        </w:del>
      </w:ins>
      <w:ins w:id="712" w:author="Ruijie Xu" w:date="2022-02-01T16:15:00Z">
        <w:del w:id="713" w:author="Liliana Salvador" w:date="2022-03-08T17:46:00Z">
          <w:r w:rsidR="00D1066B" w:rsidRPr="00F61309" w:rsidDel="00FD02AF">
            <w:rPr>
              <w:rFonts w:ascii="Times New Roman" w:hAnsi="Times New Roman" w:cs="Times New Roman"/>
              <w:color w:val="000000" w:themeColor="text1"/>
            </w:rPr>
            <w:delText xml:space="preserve">the </w:delText>
          </w:r>
        </w:del>
      </w:ins>
      <w:ins w:id="714" w:author="Ruijie Xu" w:date="2022-02-01T14:57:00Z">
        <w:del w:id="715" w:author="Liliana Salvador" w:date="2022-03-08T17:46:00Z">
          <w:r w:rsidR="006A0C17" w:rsidRPr="00F61309" w:rsidDel="00FD02AF">
            <w:rPr>
              <w:rFonts w:ascii="Times New Roman" w:hAnsi="Times New Roman" w:cs="Times New Roman"/>
              <w:color w:val="000000" w:themeColor="text1"/>
            </w:rPr>
            <w:delText>nucleotide and protein level, respectively</w:delText>
          </w:r>
        </w:del>
      </w:ins>
      <w:ins w:id="716" w:author="Liliana Salvador" w:date="2022-02-22T18:05:00Z">
        <w:r w:rsidR="00C07280" w:rsidRPr="00F61309">
          <w:rPr>
            <w:rFonts w:ascii="Times New Roman" w:hAnsi="Times New Roman" w:cs="Times New Roman"/>
            <w:color w:val="000000" w:themeColor="text1"/>
          </w:rPr>
          <w:t>.</w:t>
        </w:r>
      </w:ins>
      <w:ins w:id="717" w:author="Ruijie Xu" w:date="2022-02-01T14:57:00Z">
        <w:del w:id="718" w:author="Liliana Salvador" w:date="2022-02-22T18:04:00Z">
          <w:r w:rsidR="006A0C17" w:rsidRPr="00F61309" w:rsidDel="00C07280">
            <w:rPr>
              <w:rFonts w:ascii="Times New Roman" w:hAnsi="Times New Roman" w:cs="Times New Roman"/>
              <w:color w:val="000000" w:themeColor="text1"/>
            </w:rPr>
            <w:delText>.</w:delText>
          </w:r>
        </w:del>
      </w:ins>
      <w:ins w:id="719" w:author="Ruijie Xu" w:date="2022-02-01T15:01:00Z">
        <w:r w:rsidR="006A0C17" w:rsidRPr="00F61309">
          <w:rPr>
            <w:rFonts w:ascii="Times New Roman" w:hAnsi="Times New Roman" w:cs="Times New Roman"/>
            <w:color w:val="000000" w:themeColor="text1"/>
          </w:rPr>
          <w:t xml:space="preserve"> </w:t>
        </w:r>
      </w:ins>
      <w:ins w:id="720" w:author="Ruijie Xu" w:date="2022-02-01T15:02:00Z">
        <w:r w:rsidR="0073052F" w:rsidRPr="00F61309">
          <w:rPr>
            <w:rFonts w:ascii="Times New Roman" w:hAnsi="Times New Roman" w:cs="Times New Roman"/>
            <w:color w:val="000000" w:themeColor="text1"/>
          </w:rPr>
          <w:t xml:space="preserve">In addition to the software mentioned above, </w:t>
        </w:r>
      </w:ins>
      <w:ins w:id="721" w:author="Ruijie Xu" w:date="2022-02-01T15:03:00Z">
        <w:r w:rsidR="0073052F" w:rsidRPr="00F61309">
          <w:rPr>
            <w:rFonts w:ascii="Times New Roman" w:hAnsi="Times New Roman" w:cs="Times New Roman"/>
            <w:color w:val="000000" w:themeColor="text1"/>
          </w:rPr>
          <w:t xml:space="preserve">some </w:t>
        </w:r>
        <w:del w:id="722" w:author="Liliana Salvador" w:date="2022-03-08T17:46:00Z">
          <w:r w:rsidR="0073052F" w:rsidRPr="00F61309" w:rsidDel="00F63B0B">
            <w:rPr>
              <w:rFonts w:ascii="Times New Roman" w:hAnsi="Times New Roman" w:cs="Times New Roman"/>
              <w:color w:val="000000" w:themeColor="text1"/>
            </w:rPr>
            <w:delText>software</w:delText>
          </w:r>
        </w:del>
      </w:ins>
      <w:ins w:id="723" w:author="Liliana Salvador" w:date="2022-03-08T17:46:00Z">
        <w:r w:rsidR="00F63B0B" w:rsidRPr="00F61309">
          <w:rPr>
            <w:rFonts w:ascii="Times New Roman" w:hAnsi="Times New Roman" w:cs="Times New Roman"/>
            <w:color w:val="000000" w:themeColor="text1"/>
          </w:rPr>
          <w:t>methods</w:t>
        </w:r>
      </w:ins>
      <w:ins w:id="724" w:author="Ruijie Xu" w:date="2022-02-01T15:03:00Z">
        <w:r w:rsidR="0073052F" w:rsidRPr="00F61309">
          <w:rPr>
            <w:rFonts w:ascii="Times New Roman" w:hAnsi="Times New Roman" w:cs="Times New Roman"/>
            <w:color w:val="000000" w:themeColor="text1"/>
          </w:rPr>
          <w:t xml:space="preserve"> were developed to improve the results of </w:t>
        </w:r>
      </w:ins>
      <w:ins w:id="725" w:author="Ruijie Xu" w:date="2022-02-27T10:26:00Z">
        <w:del w:id="726" w:author="Liliana Salvador" w:date="2022-03-08T17:46:00Z">
          <w:r w:rsidR="00ED4429" w:rsidRPr="00F61309" w:rsidDel="00F63B0B">
            <w:rPr>
              <w:rFonts w:ascii="Times New Roman" w:hAnsi="Times New Roman" w:cs="Times New Roman"/>
              <w:color w:val="000000" w:themeColor="text1"/>
            </w:rPr>
            <w:delText xml:space="preserve">the </w:delText>
          </w:r>
        </w:del>
      </w:ins>
      <w:ins w:id="727" w:author="Ruijie Xu" w:date="2022-02-01T15:04:00Z">
        <w:del w:id="728" w:author="Liliana Salvador" w:date="2022-02-22T18:05:00Z">
          <w:r w:rsidR="0073052F" w:rsidRPr="00F61309" w:rsidDel="00C07280">
            <w:rPr>
              <w:rFonts w:ascii="Times New Roman" w:hAnsi="Times New Roman" w:cs="Times New Roman"/>
              <w:color w:val="000000" w:themeColor="text1"/>
            </w:rPr>
            <w:delText>the other</w:delText>
          </w:r>
        </w:del>
      </w:ins>
      <w:ins w:id="729" w:author="Liliana Salvador" w:date="2022-02-22T18:05:00Z">
        <w:r w:rsidR="00C07280" w:rsidRPr="00F61309">
          <w:rPr>
            <w:rFonts w:ascii="Times New Roman" w:hAnsi="Times New Roman" w:cs="Times New Roman"/>
            <w:color w:val="000000" w:themeColor="text1"/>
          </w:rPr>
          <w:t>existing</w:t>
        </w:r>
      </w:ins>
      <w:ins w:id="730" w:author="Ruijie Xu" w:date="2022-02-01T15:04:00Z">
        <w:r w:rsidR="0073052F" w:rsidRPr="00F61309">
          <w:rPr>
            <w:rFonts w:ascii="Times New Roman" w:hAnsi="Times New Roman" w:cs="Times New Roman"/>
            <w:color w:val="000000" w:themeColor="text1"/>
          </w:rPr>
          <w:t xml:space="preserve"> software, </w:t>
        </w:r>
        <w:del w:id="731" w:author="Liliana Salvador" w:date="2022-02-22T18:05:00Z">
          <w:r w:rsidR="0073052F" w:rsidRPr="00F61309" w:rsidDel="00C07280">
            <w:rPr>
              <w:rFonts w:ascii="Times New Roman" w:hAnsi="Times New Roman" w:cs="Times New Roman"/>
              <w:color w:val="000000" w:themeColor="text1"/>
            </w:rPr>
            <w:delText>for example,</w:delText>
          </w:r>
        </w:del>
      </w:ins>
      <w:ins w:id="732" w:author="Liliana Salvador" w:date="2022-02-22T18:06:00Z">
        <w:r w:rsidR="00C07280" w:rsidRPr="00F61309">
          <w:rPr>
            <w:rFonts w:ascii="Times New Roman" w:hAnsi="Times New Roman" w:cs="Times New Roman"/>
            <w:color w:val="000000" w:themeColor="text1"/>
          </w:rPr>
          <w:t>such as</w:t>
        </w:r>
      </w:ins>
      <w:ins w:id="733" w:author="Ruijie Xu" w:date="2022-02-01T15:04:00Z">
        <w:r w:rsidR="0073052F" w:rsidRPr="00F61309">
          <w:rPr>
            <w:rFonts w:ascii="Times New Roman" w:hAnsi="Times New Roman" w:cs="Times New Roman"/>
            <w:color w:val="000000" w:themeColor="text1"/>
          </w:rPr>
          <w:t xml:space="preserve"> Bracken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34" w:author="Ruijie Xu" w:date="2022-03-11T09:58:00Z">
            <w:rPr>
              <w:rFonts w:ascii="Calibri" w:cs="Calibri"/>
              <w:color w:val="000000"/>
            </w:rPr>
          </w:rPrChange>
        </w:rPr>
        <w:t xml:space="preserve">(Lu </w:t>
      </w:r>
      <w:r w:rsidR="00CB52B4" w:rsidRPr="0012167A">
        <w:rPr>
          <w:rFonts w:ascii="Times New Roman" w:hAnsi="Times New Roman" w:cs="Times New Roman"/>
          <w:i/>
          <w:iCs/>
          <w:color w:val="000000" w:themeColor="text1"/>
          <w:rPrChange w:id="735"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36" w:author="Ruijie Xu" w:date="2022-03-11T09:58:00Z">
            <w:rPr>
              <w:rFonts w:ascii="Calibri" w:cs="Calibri"/>
              <w:color w:val="000000"/>
            </w:rPr>
          </w:rPrChange>
        </w:rPr>
        <w:t>, 2017)</w:t>
      </w:r>
      <w:r w:rsidR="001F12F2" w:rsidRPr="00F61309">
        <w:rPr>
          <w:rFonts w:ascii="Times New Roman" w:hAnsi="Times New Roman" w:cs="Times New Roman"/>
          <w:color w:val="000000" w:themeColor="text1"/>
        </w:rPr>
        <w:fldChar w:fldCharType="end"/>
      </w:r>
      <w:ins w:id="737" w:author="Ruijie Xu" w:date="2022-02-01T15:13:00Z">
        <w:r w:rsidR="001F12F2" w:rsidRPr="00F61309">
          <w:rPr>
            <w:rFonts w:ascii="Times New Roman" w:hAnsi="Times New Roman" w:cs="Times New Roman"/>
            <w:color w:val="000000" w:themeColor="text1"/>
          </w:rPr>
          <w:t xml:space="preserve"> </w:t>
        </w:r>
      </w:ins>
      <w:ins w:id="738" w:author="Ruijie Xu" w:date="2022-02-01T15:04:00Z">
        <w:del w:id="739" w:author="Liliana Salvador" w:date="2022-02-22T18:12:00Z">
          <w:r w:rsidR="0073052F" w:rsidRPr="00F61309" w:rsidDel="000B2789">
            <w:rPr>
              <w:rFonts w:ascii="Times New Roman" w:hAnsi="Times New Roman" w:cs="Times New Roman"/>
              <w:color w:val="000000" w:themeColor="text1"/>
            </w:rPr>
            <w:delText>was developed</w:delText>
          </w:r>
        </w:del>
      </w:ins>
      <w:ins w:id="740" w:author="Ruijie Xu" w:date="2022-02-01T15:05:00Z">
        <w:del w:id="741" w:author="Liliana Salvador" w:date="2022-02-22T18:12:00Z">
          <w:r w:rsidR="0073052F" w:rsidRPr="00F61309" w:rsidDel="000B2789">
            <w:rPr>
              <w:rFonts w:ascii="Times New Roman" w:hAnsi="Times New Roman" w:cs="Times New Roman"/>
              <w:color w:val="000000" w:themeColor="text1"/>
            </w:rPr>
            <w:delText xml:space="preserve"> to</w:delText>
          </w:r>
        </w:del>
      </w:ins>
      <w:ins w:id="742" w:author="Liliana Salvador" w:date="2022-02-22T18:12:00Z">
        <w:r w:rsidR="000B2789" w:rsidRPr="00F61309">
          <w:rPr>
            <w:rFonts w:ascii="Times New Roman" w:hAnsi="Times New Roman" w:cs="Times New Roman"/>
            <w:color w:val="000000" w:themeColor="text1"/>
          </w:rPr>
          <w:t>that</w:t>
        </w:r>
      </w:ins>
      <w:ins w:id="743" w:author="Ruijie Xu" w:date="2022-02-01T15:05:00Z">
        <w:r w:rsidR="0073052F" w:rsidRPr="00F61309">
          <w:rPr>
            <w:rFonts w:ascii="Times New Roman" w:hAnsi="Times New Roman" w:cs="Times New Roman"/>
            <w:color w:val="000000" w:themeColor="text1"/>
          </w:rPr>
          <w:t xml:space="preserve"> improve</w:t>
        </w:r>
      </w:ins>
      <w:ins w:id="744" w:author="Liliana Salvador" w:date="2022-02-22T18:12:00Z">
        <w:r w:rsidR="000B2789" w:rsidRPr="00F61309">
          <w:rPr>
            <w:rFonts w:ascii="Times New Roman" w:hAnsi="Times New Roman" w:cs="Times New Roman"/>
            <w:color w:val="000000" w:themeColor="text1"/>
          </w:rPr>
          <w:t>s</w:t>
        </w:r>
      </w:ins>
      <w:ins w:id="745" w:author="Ruijie Xu" w:date="2022-02-01T15:05:00Z">
        <w:r w:rsidR="0073052F" w:rsidRPr="00F61309">
          <w:rPr>
            <w:rFonts w:ascii="Times New Roman" w:hAnsi="Times New Roman" w:cs="Times New Roman"/>
            <w:color w:val="000000" w:themeColor="text1"/>
          </w:rPr>
          <w:t xml:space="preserve"> Kraken2’s </w:t>
        </w:r>
        <w:del w:id="746" w:author="Liliana Salvador" w:date="2022-02-22T18:12:00Z">
          <w:r w:rsidR="0073052F" w:rsidRPr="00F61309" w:rsidDel="000B2789">
            <w:rPr>
              <w:rFonts w:ascii="Times New Roman" w:hAnsi="Times New Roman" w:cs="Times New Roman"/>
              <w:color w:val="000000" w:themeColor="text1"/>
            </w:rPr>
            <w:delText>result</w:delText>
          </w:r>
        </w:del>
      </w:ins>
      <w:ins w:id="747" w:author="Liliana Salvador" w:date="2022-02-22T18:12:00Z">
        <w:r w:rsidR="000B2789" w:rsidRPr="00F61309">
          <w:rPr>
            <w:rFonts w:ascii="Times New Roman" w:hAnsi="Times New Roman" w:cs="Times New Roman"/>
            <w:color w:val="000000" w:themeColor="text1"/>
          </w:rPr>
          <w:t>output</w:t>
        </w:r>
      </w:ins>
      <w:ins w:id="748" w:author="Ruijie Xu" w:date="2022-02-01T15:04:00Z">
        <w:r w:rsidR="0073052F" w:rsidRPr="00F61309">
          <w:rPr>
            <w:rFonts w:ascii="Times New Roman" w:hAnsi="Times New Roman" w:cs="Times New Roman"/>
            <w:color w:val="000000" w:themeColor="text1"/>
          </w:rPr>
          <w:t xml:space="preserve"> </w:t>
        </w:r>
      </w:ins>
      <w:ins w:id="749" w:author="Ruijie Xu" w:date="2022-02-01T16:16:00Z">
        <w:r w:rsidR="00D1066B" w:rsidRPr="00F61309">
          <w:rPr>
            <w:rFonts w:ascii="Times New Roman" w:hAnsi="Times New Roman" w:cs="Times New Roman"/>
            <w:color w:val="000000" w:themeColor="text1"/>
          </w:rPr>
          <w:t>by</w:t>
        </w:r>
      </w:ins>
      <w:ins w:id="750" w:author="Ruijie Xu" w:date="2022-02-01T15:04:00Z">
        <w:r w:rsidR="0073052F" w:rsidRPr="00F61309">
          <w:rPr>
            <w:rFonts w:ascii="Times New Roman" w:hAnsi="Times New Roman" w:cs="Times New Roman"/>
            <w:color w:val="000000" w:themeColor="text1"/>
          </w:rPr>
          <w:t xml:space="preserve"> eliminat</w:t>
        </w:r>
      </w:ins>
      <w:ins w:id="751" w:author="Ruijie Xu" w:date="2022-02-01T16:16:00Z">
        <w:r w:rsidR="00D1066B" w:rsidRPr="00F61309">
          <w:rPr>
            <w:rFonts w:ascii="Times New Roman" w:hAnsi="Times New Roman" w:cs="Times New Roman"/>
            <w:color w:val="000000" w:themeColor="text1"/>
          </w:rPr>
          <w:t>ing</w:t>
        </w:r>
      </w:ins>
      <w:ins w:id="752" w:author="Ruijie Xu" w:date="2022-02-01T15:04:00Z">
        <w:r w:rsidR="0073052F" w:rsidRPr="00F61309">
          <w:rPr>
            <w:rFonts w:ascii="Times New Roman" w:hAnsi="Times New Roman" w:cs="Times New Roman"/>
            <w:color w:val="000000" w:themeColor="text1"/>
          </w:rPr>
          <w:t xml:space="preserve"> </w:t>
        </w:r>
        <w:del w:id="753" w:author="Liliana Salvador" w:date="2022-02-22T18:12:00Z">
          <w:r w:rsidR="0073052F" w:rsidRPr="00F61309" w:rsidDel="000B2789">
            <w:rPr>
              <w:rFonts w:ascii="Times New Roman" w:hAnsi="Times New Roman" w:cs="Times New Roman"/>
              <w:color w:val="000000" w:themeColor="text1"/>
            </w:rPr>
            <w:delText xml:space="preserve">the </w:delText>
          </w:r>
        </w:del>
        <w:r w:rsidR="0073052F" w:rsidRPr="00F61309">
          <w:rPr>
            <w:rFonts w:ascii="Times New Roman" w:hAnsi="Times New Roman" w:cs="Times New Roman"/>
            <w:color w:val="000000" w:themeColor="text1"/>
          </w:rPr>
          <w:t>f</w:t>
        </w:r>
      </w:ins>
      <w:ins w:id="754" w:author="Ruijie Xu" w:date="2022-02-01T15:05:00Z">
        <w:r w:rsidR="0073052F" w:rsidRPr="00F61309">
          <w:rPr>
            <w:rFonts w:ascii="Times New Roman" w:hAnsi="Times New Roman" w:cs="Times New Roman"/>
            <w:color w:val="000000" w:themeColor="text1"/>
          </w:rPr>
          <w:t xml:space="preserve">alse positive assignments using a Bayesian framework, and CLARK-s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55" w:author="Ruijie Xu" w:date="2022-03-11T09:58:00Z">
            <w:rPr>
              <w:rFonts w:ascii="Calibri" w:cs="Calibri"/>
              <w:color w:val="000000"/>
            </w:rPr>
          </w:rPrChange>
        </w:rPr>
        <w:t>(Ounit and Lonardi, 2016)</w:t>
      </w:r>
      <w:r w:rsidR="001F12F2" w:rsidRPr="00F61309">
        <w:rPr>
          <w:rFonts w:ascii="Times New Roman" w:hAnsi="Times New Roman" w:cs="Times New Roman"/>
          <w:color w:val="000000" w:themeColor="text1"/>
        </w:rPr>
        <w:fldChar w:fldCharType="end"/>
      </w:r>
      <w:ins w:id="756" w:author="Liliana Salvador" w:date="2022-03-08T17:47:00Z">
        <w:r w:rsidR="00F63B0B" w:rsidRPr="00F61309">
          <w:rPr>
            <w:rFonts w:ascii="Times New Roman" w:hAnsi="Times New Roman" w:cs="Times New Roman"/>
            <w:color w:val="000000" w:themeColor="text1"/>
          </w:rPr>
          <w:t xml:space="preserve"> that</w:t>
        </w:r>
      </w:ins>
      <w:ins w:id="757" w:author="Ruijie Xu" w:date="2022-02-01T15:13:00Z">
        <w:r w:rsidR="001F12F2" w:rsidRPr="00F61309">
          <w:rPr>
            <w:rFonts w:ascii="Times New Roman" w:hAnsi="Times New Roman" w:cs="Times New Roman"/>
            <w:color w:val="000000" w:themeColor="text1"/>
          </w:rPr>
          <w:t xml:space="preserve"> </w:t>
        </w:r>
      </w:ins>
      <w:ins w:id="758" w:author="Ruijie Xu" w:date="2022-02-01T15:05:00Z">
        <w:del w:id="759" w:author="Liliana Salvador" w:date="2022-02-22T18:13:00Z">
          <w:r w:rsidR="0073052F" w:rsidRPr="00F61309" w:rsidDel="000B2789">
            <w:rPr>
              <w:rFonts w:ascii="Times New Roman" w:hAnsi="Times New Roman" w:cs="Times New Roman"/>
              <w:color w:val="000000" w:themeColor="text1"/>
            </w:rPr>
            <w:delText>was designed</w:delText>
          </w:r>
        </w:del>
      </w:ins>
      <w:ins w:id="760" w:author="Ruijie Xu" w:date="2022-02-01T15:06:00Z">
        <w:del w:id="761" w:author="Liliana Salvador" w:date="2022-02-22T18:13:00Z">
          <w:r w:rsidR="0073052F" w:rsidRPr="00F61309" w:rsidDel="000B2789">
            <w:rPr>
              <w:rFonts w:ascii="Times New Roman" w:hAnsi="Times New Roman" w:cs="Times New Roman"/>
              <w:color w:val="000000" w:themeColor="text1"/>
            </w:rPr>
            <w:delText xml:space="preserve"> to </w:delText>
          </w:r>
        </w:del>
        <w:r w:rsidR="0073052F" w:rsidRPr="00F61309">
          <w:rPr>
            <w:rFonts w:ascii="Times New Roman" w:hAnsi="Times New Roman" w:cs="Times New Roman"/>
            <w:color w:val="000000" w:themeColor="text1"/>
          </w:rPr>
          <w:t>improve</w:t>
        </w:r>
      </w:ins>
      <w:ins w:id="762" w:author="Liliana Salvador" w:date="2022-02-22T18:13:00Z">
        <w:r w:rsidR="000B2789" w:rsidRPr="00F61309">
          <w:rPr>
            <w:rFonts w:ascii="Times New Roman" w:hAnsi="Times New Roman" w:cs="Times New Roman"/>
            <w:color w:val="000000" w:themeColor="text1"/>
          </w:rPr>
          <w:t>s</w:t>
        </w:r>
      </w:ins>
      <w:ins w:id="763" w:author="Ruijie Xu" w:date="2022-02-01T15:06:00Z">
        <w:r w:rsidR="0073052F" w:rsidRPr="00F61309">
          <w:rPr>
            <w:rFonts w:ascii="Times New Roman" w:hAnsi="Times New Roman" w:cs="Times New Roman"/>
            <w:color w:val="000000" w:themeColor="text1"/>
          </w:rPr>
          <w:t xml:space="preserve"> the sensitivity of CLARK</w:t>
        </w:r>
      </w:ins>
      <w:ins w:id="764" w:author="Ruijie Xu" w:date="2022-02-01T15:12:00Z">
        <w:r w:rsidR="001F12F2" w:rsidRPr="00F61309">
          <w:rPr>
            <w:rFonts w:ascii="Times New Roman" w:hAnsi="Times New Roman" w:cs="Times New Roman"/>
            <w:color w:val="000000" w:themeColor="text1"/>
          </w:rPr>
          <w:t xml:space="preserve"> with the use of spaced </w:t>
        </w:r>
      </w:ins>
      <w:ins w:id="765" w:author="Liliana Salvador" w:date="2022-03-10T19:35:00Z">
        <w:r w:rsidR="00B83E00" w:rsidRPr="0012167A">
          <w:rPr>
            <w:rFonts w:ascii="Times New Roman" w:hAnsi="Times New Roman" w:cs="Times New Roman"/>
            <w:color w:val="000000" w:themeColor="text1"/>
          </w:rPr>
          <w:t>k-</w:t>
        </w:r>
      </w:ins>
      <w:ins w:id="766" w:author="Ruijie Xu" w:date="2022-02-01T15:06:00Z">
        <w:del w:id="767" w:author="Liliana Salvador" w:date="2022-03-10T19:35:00Z">
          <w:r w:rsidR="0073052F" w:rsidRPr="00F61309" w:rsidDel="00B83E00">
            <w:rPr>
              <w:rFonts w:ascii="Times New Roman" w:hAnsi="Times New Roman" w:cs="Times New Roman"/>
              <w:color w:val="000000" w:themeColor="text1"/>
            </w:rPr>
            <w:delText>K</w:delText>
          </w:r>
        </w:del>
        <w:r w:rsidR="0073052F" w:rsidRPr="00F61309">
          <w:rPr>
            <w:rFonts w:ascii="Times New Roman" w:hAnsi="Times New Roman" w:cs="Times New Roman"/>
            <w:color w:val="000000" w:themeColor="text1"/>
          </w:rPr>
          <w:t>mers.</w:t>
        </w:r>
      </w:ins>
      <w:ins w:id="768" w:author="Ruijie Xu" w:date="2022-02-01T15:05:00Z">
        <w:r w:rsidR="0073052F" w:rsidRPr="00F61309">
          <w:rPr>
            <w:rFonts w:ascii="Times New Roman" w:hAnsi="Times New Roman" w:cs="Times New Roman"/>
            <w:color w:val="000000" w:themeColor="text1"/>
          </w:rPr>
          <w:t xml:space="preserve"> </w:t>
        </w:r>
      </w:ins>
      <w:bookmarkEnd w:id="414"/>
      <w:bookmarkEnd w:id="415"/>
      <w:bookmarkEnd w:id="416"/>
      <w:del w:id="769" w:author="Ruijie Xu" w:date="2022-02-01T14:38:00Z">
        <w:r w:rsidRPr="00F61309" w:rsidDel="00FA2E9A">
          <w:rPr>
            <w:rFonts w:ascii="Times New Roman" w:hAnsi="Times New Roman" w:cs="Times New Roman"/>
            <w:color w:val="000000" w:themeColor="text1"/>
          </w:rPr>
          <w:delText xml:space="preserve"> </w:delText>
        </w:r>
      </w:del>
      <w:del w:id="770" w:author="Ruijie Xu" w:date="2022-02-01T15:01:00Z">
        <w:r w:rsidRPr="00F61309" w:rsidDel="00C4495B">
          <w:rPr>
            <w:rFonts w:ascii="Times New Roman" w:hAnsi="Times New Roman" w:cs="Times New Roman"/>
            <w:color w:val="000000" w:themeColor="text1"/>
          </w:rPr>
          <w:delText xml:space="preserve">Although not as sensitive as NCBI BLAST </w:delText>
        </w:r>
        <w:r w:rsidRPr="00F61309" w:rsidDel="00C4495B">
          <w:rPr>
            <w:rFonts w:ascii="Times New Roman" w:hAnsi="Times New Roman" w:cs="Times New Roman"/>
            <w:color w:val="000000" w:themeColor="text1"/>
          </w:rPr>
          <w:fldChar w:fldCharType="begin" w:fldLock="1"/>
        </w:r>
        <w:r w:rsidR="00506F24" w:rsidRPr="00F61309" w:rsidDel="00C4495B">
          <w:rPr>
            <w:rFonts w:ascii="Times New Roman" w:hAnsi="Times New Roman" w:cs="Times New Roman"/>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rFonts w:ascii="Times New Roman" w:hAnsi="Times New Roman" w:cs="Times New Roman"/>
            <w:color w:val="000000" w:themeColor="text1"/>
          </w:rPr>
          <w:fldChar w:fldCharType="separate"/>
        </w:r>
        <w:r w:rsidR="00350DBF" w:rsidRPr="0012167A" w:rsidDel="00C4495B">
          <w:rPr>
            <w:rFonts w:ascii="Times New Roman" w:hAnsi="Times New Roman" w:cs="Times New Roman"/>
            <w:color w:val="000000" w:themeColor="text1"/>
            <w:rPrChange w:id="771" w:author="Ruijie Xu" w:date="2022-03-11T09:58:00Z">
              <w:rPr>
                <w:color w:val="000000"/>
              </w:rPr>
            </w:rPrChange>
          </w:rPr>
          <w:delText xml:space="preserve">(Johnson </w:delText>
        </w:r>
        <w:r w:rsidR="00350DBF" w:rsidRPr="0012167A" w:rsidDel="00C4495B">
          <w:rPr>
            <w:rFonts w:ascii="Times New Roman" w:hAnsi="Times New Roman" w:cs="Times New Roman"/>
            <w:i/>
            <w:iCs/>
            <w:color w:val="000000" w:themeColor="text1"/>
            <w:rPrChange w:id="772" w:author="Ruijie Xu" w:date="2022-03-11T09:58:00Z">
              <w:rPr>
                <w:i/>
                <w:iCs/>
                <w:color w:val="000000"/>
              </w:rPr>
            </w:rPrChange>
          </w:rPr>
          <w:delText>et al.</w:delText>
        </w:r>
        <w:r w:rsidR="00350DBF" w:rsidRPr="0012167A" w:rsidDel="00C4495B">
          <w:rPr>
            <w:rFonts w:ascii="Times New Roman" w:hAnsi="Times New Roman" w:cs="Times New Roman"/>
            <w:color w:val="000000" w:themeColor="text1"/>
            <w:rPrChange w:id="773" w:author="Ruijie Xu" w:date="2022-03-11T09:58:00Z">
              <w:rPr>
                <w:color w:val="000000"/>
              </w:rPr>
            </w:rPrChange>
          </w:rPr>
          <w:delText>, 2008)</w:delText>
        </w:r>
        <w:r w:rsidRPr="00F61309" w:rsidDel="00C4495B">
          <w:rPr>
            <w:rFonts w:ascii="Times New Roman" w:hAnsi="Times New Roman" w:cs="Times New Roman"/>
            <w:color w:val="000000" w:themeColor="text1"/>
          </w:rPr>
          <w:fldChar w:fldCharType="end"/>
        </w:r>
        <w:r w:rsidRPr="00F61309" w:rsidDel="00C4495B">
          <w:rPr>
            <w:rFonts w:ascii="Times New Roman" w:hAnsi="Times New Roman" w:cs="Times New Roman"/>
            <w:color w:val="000000" w:themeColor="text1"/>
          </w:rPr>
          <w:delText xml:space="preserve">, these k-mers mapping algorithms allow faster classification analysis and require relatively smaller CPU usage. </w:delText>
        </w:r>
      </w:del>
      <w:r w:rsidRPr="00F61309">
        <w:rPr>
          <w:rFonts w:ascii="Times New Roman" w:hAnsi="Times New Roman" w:cs="Times New Roman"/>
          <w:color w:val="000000" w:themeColor="text1"/>
        </w:rPr>
        <w:t>Previous benchmarks on shotgun metagenom</w:t>
      </w:r>
      <w:r w:rsidR="00A774DE" w:rsidRPr="00F61309">
        <w:rPr>
          <w:rFonts w:ascii="Times New Roman" w:hAnsi="Times New Roman" w:cs="Times New Roman"/>
          <w:color w:val="000000" w:themeColor="text1"/>
        </w:rPr>
        <w:t>ic</w:t>
      </w:r>
      <w:r w:rsidRPr="00F61309">
        <w:rPr>
          <w:rFonts w:ascii="Times New Roman" w:hAnsi="Times New Roman" w:cs="Times New Roman"/>
          <w:color w:val="000000" w:themeColor="text1"/>
        </w:rPr>
        <w:t xml:space="preserve"> sequencing taxonomical profiling </w:t>
      </w:r>
      <w:r w:rsidR="00FA4E52" w:rsidRPr="00F61309">
        <w:rPr>
          <w:rFonts w:ascii="Times New Roman" w:hAnsi="Times New Roman" w:cs="Times New Roman"/>
          <w:color w:val="000000" w:themeColor="text1"/>
        </w:rPr>
        <w:t xml:space="preserve">software </w:t>
      </w:r>
      <w:r w:rsidRPr="00F61309">
        <w:rPr>
          <w:rFonts w:ascii="Times New Roman" w:hAnsi="Times New Roman" w:cs="Times New Roman"/>
          <w:color w:val="000000" w:themeColor="text1"/>
        </w:rPr>
        <w:t xml:space="preserve">have evaluated the performances </w:t>
      </w:r>
      <w:ins w:id="774" w:author="Liliana Salvador" w:date="2022-02-22T18:13:00Z">
        <w:r w:rsidR="000B2789" w:rsidRPr="00F61309">
          <w:rPr>
            <w:rFonts w:ascii="Times New Roman" w:hAnsi="Times New Roman" w:cs="Times New Roman"/>
            <w:color w:val="000000" w:themeColor="text1"/>
          </w:rPr>
          <w:t xml:space="preserve">of </w:t>
        </w:r>
      </w:ins>
      <w:ins w:id="775" w:author="Ruijie Xu" w:date="2022-02-01T15:02:00Z">
        <w:r w:rsidR="00C4495B" w:rsidRPr="00F61309">
          <w:rPr>
            <w:rFonts w:ascii="Times New Roman" w:hAnsi="Times New Roman" w:cs="Times New Roman"/>
            <w:color w:val="000000" w:themeColor="text1"/>
          </w:rPr>
          <w:t>these software</w:t>
        </w:r>
      </w:ins>
      <w:del w:id="776" w:author="Ruijie Xu" w:date="2022-02-01T15:02:00Z">
        <w:r w:rsidRPr="00F61309" w:rsidDel="00C4495B">
          <w:rPr>
            <w:rFonts w:ascii="Times New Roman" w:hAnsi="Times New Roman" w:cs="Times New Roman"/>
            <w:color w:val="000000" w:themeColor="text1"/>
          </w:rPr>
          <w:delText>of both Kraken2 and CLARK</w:delText>
        </w:r>
      </w:del>
      <w:r w:rsidRPr="00F61309">
        <w:rPr>
          <w:rFonts w:ascii="Times New Roman" w:hAnsi="Times New Roman" w:cs="Times New Roman"/>
          <w:color w:val="000000" w:themeColor="text1"/>
        </w:rPr>
        <w:t xml:space="preserve"> using either </w:t>
      </w:r>
      <w:r w:rsidRPr="0012167A">
        <w:rPr>
          <w:rFonts w:ascii="Times New Roman" w:hAnsi="Times New Roman" w:cs="Times New Roman"/>
          <w:i/>
          <w:iCs/>
          <w:color w:val="000000" w:themeColor="text1"/>
          <w:rPrChange w:id="777" w:author="Ruijie Xu" w:date="2022-03-11T09:58:00Z">
            <w:rPr>
              <w:color w:val="000000" w:themeColor="text1"/>
            </w:rPr>
          </w:rPrChange>
        </w:rPr>
        <w:t>in silico</w:t>
      </w:r>
      <w:r w:rsidRPr="00F61309">
        <w:rPr>
          <w:rFonts w:ascii="Times New Roman" w:hAnsi="Times New Roman" w:cs="Times New Roman"/>
          <w:color w:val="000000" w:themeColor="text1"/>
        </w:rPr>
        <w:t xml:space="preserve"> or </w:t>
      </w:r>
      <w:r w:rsidRPr="0012167A">
        <w:rPr>
          <w:rFonts w:ascii="Times New Roman" w:hAnsi="Times New Roman" w:cs="Times New Roman"/>
          <w:i/>
          <w:iCs/>
          <w:color w:val="000000" w:themeColor="text1"/>
          <w:rPrChange w:id="778" w:author="Ruijie Xu" w:date="2022-03-11T09:58:00Z">
            <w:rPr>
              <w:color w:val="000000" w:themeColor="text1"/>
            </w:rPr>
          </w:rPrChange>
        </w:rPr>
        <w:t>in vitro</w:t>
      </w:r>
      <w:r w:rsidRPr="00F61309">
        <w:rPr>
          <w:rFonts w:ascii="Times New Roman" w:hAnsi="Times New Roman" w:cs="Times New Roman"/>
          <w:color w:val="000000" w:themeColor="text1"/>
        </w:rPr>
        <w:t xml:space="preserve"> datasets </w:t>
      </w:r>
      <w:r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79" w:author="Ruijie Xu" w:date="2022-03-11T09:58:00Z">
            <w:rPr>
              <w:rFonts w:ascii="Calibri" w:cs="Calibri"/>
              <w:color w:val="000000"/>
            </w:rPr>
          </w:rPrChange>
        </w:rPr>
        <w:t xml:space="preserve">(Peabody </w:t>
      </w:r>
      <w:r w:rsidR="00CB52B4" w:rsidRPr="0012167A">
        <w:rPr>
          <w:rFonts w:ascii="Times New Roman" w:hAnsi="Times New Roman" w:cs="Times New Roman"/>
          <w:i/>
          <w:iCs/>
          <w:color w:val="000000" w:themeColor="text1"/>
          <w:rPrChange w:id="78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81" w:author="Ruijie Xu" w:date="2022-03-11T09:58:00Z">
            <w:rPr>
              <w:rFonts w:ascii="Calibri" w:cs="Calibri"/>
              <w:color w:val="000000"/>
            </w:rPr>
          </w:rPrChange>
        </w:rPr>
        <w:t xml:space="preserve">, 2015; Escobar-Zepeda </w:t>
      </w:r>
      <w:r w:rsidR="00CB52B4" w:rsidRPr="0012167A">
        <w:rPr>
          <w:rFonts w:ascii="Times New Roman" w:hAnsi="Times New Roman" w:cs="Times New Roman"/>
          <w:i/>
          <w:iCs/>
          <w:color w:val="000000" w:themeColor="text1"/>
          <w:rPrChange w:id="78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83" w:author="Ruijie Xu" w:date="2022-03-11T09:58:00Z">
            <w:rPr>
              <w:rFonts w:ascii="Calibri" w:cs="Calibri"/>
              <w:color w:val="000000"/>
            </w:rPr>
          </w:rPrChange>
        </w:rPr>
        <w:t xml:space="preserve">, 2018; Ye </w:t>
      </w:r>
      <w:r w:rsidR="00CB52B4" w:rsidRPr="0012167A">
        <w:rPr>
          <w:rFonts w:ascii="Times New Roman" w:hAnsi="Times New Roman" w:cs="Times New Roman"/>
          <w:i/>
          <w:iCs/>
          <w:color w:val="000000" w:themeColor="text1"/>
          <w:rPrChange w:id="78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85" w:author="Ruijie Xu" w:date="2022-03-11T09:58:00Z">
            <w:rPr>
              <w:rFonts w:ascii="Calibri" w:cs="Calibri"/>
              <w:color w:val="000000"/>
            </w:rPr>
          </w:rPrChange>
        </w:rPr>
        <w:t>, 2019)</w:t>
      </w:r>
      <w:r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AB46BB" w:rsidRPr="00F61309">
        <w:rPr>
          <w:rFonts w:ascii="Times New Roman" w:hAnsi="Times New Roman" w:cs="Times New Roman"/>
          <w:color w:val="000000" w:themeColor="text1"/>
        </w:rPr>
        <w:t xml:space="preserve"> </w:t>
      </w:r>
      <w:del w:id="786" w:author="Ruijie Xu" w:date="2022-02-01T15:14:00Z">
        <w:r w:rsidR="00AB46BB" w:rsidRPr="00F61309" w:rsidDel="001F12F2">
          <w:rPr>
            <w:rFonts w:ascii="Times New Roman" w:hAnsi="Times New Roman" w:cs="Times New Roman"/>
            <w:color w:val="000000" w:themeColor="text1"/>
          </w:rPr>
          <w:delText xml:space="preserve">They were found </w:delText>
        </w:r>
        <w:r w:rsidR="00CF184E" w:rsidRPr="00F61309" w:rsidDel="001F12F2">
          <w:rPr>
            <w:rFonts w:ascii="Times New Roman" w:hAnsi="Times New Roman" w:cs="Times New Roman"/>
            <w:color w:val="000000" w:themeColor="text1"/>
          </w:rPr>
          <w:delText xml:space="preserve">to </w:delText>
        </w:r>
        <w:r w:rsidR="00AB46BB" w:rsidRPr="00F61309" w:rsidDel="001F12F2">
          <w:rPr>
            <w:rFonts w:ascii="Times New Roman" w:hAnsi="Times New Roman" w:cs="Times New Roman"/>
            <w:color w:val="000000" w:themeColor="text1"/>
          </w:rPr>
          <w:delText>perform equally well</w:delText>
        </w:r>
        <w:r w:rsidR="009D08FD" w:rsidRPr="00F61309" w:rsidDel="001F12F2">
          <w:rPr>
            <w:rFonts w:ascii="Times New Roman" w:hAnsi="Times New Roman" w:cs="Times New Roman"/>
            <w:color w:val="000000" w:themeColor="text1"/>
          </w:rPr>
          <w:delText xml:space="preserve"> </w:delText>
        </w:r>
        <w:r w:rsidR="00167E1B" w:rsidRPr="00F61309" w:rsidDel="001F12F2">
          <w:rPr>
            <w:rFonts w:ascii="Times New Roman" w:hAnsi="Times New Roman" w:cs="Times New Roman"/>
            <w:color w:val="000000" w:themeColor="text1"/>
          </w:rPr>
          <w:delText>at</w:delText>
        </w:r>
        <w:r w:rsidR="009D08FD" w:rsidRPr="00F61309" w:rsidDel="001F12F2">
          <w:rPr>
            <w:rFonts w:ascii="Times New Roman" w:hAnsi="Times New Roman" w:cs="Times New Roman"/>
            <w:color w:val="000000" w:themeColor="text1"/>
          </w:rPr>
          <w:delText xml:space="preserve"> </w:delText>
        </w:r>
        <w:r w:rsidR="00CF184E" w:rsidRPr="00F61309" w:rsidDel="001F12F2">
          <w:rPr>
            <w:rFonts w:ascii="Times New Roman" w:hAnsi="Times New Roman" w:cs="Times New Roman"/>
            <w:color w:val="000000" w:themeColor="text1"/>
          </w:rPr>
          <w:delText xml:space="preserve">the </w:delText>
        </w:r>
        <w:r w:rsidR="00AB46BB" w:rsidRPr="00F61309" w:rsidDel="001F12F2">
          <w:rPr>
            <w:rFonts w:ascii="Times New Roman" w:hAnsi="Times New Roman" w:cs="Times New Roman"/>
            <w:color w:val="000000" w:themeColor="text1"/>
          </w:rPr>
          <w:delText xml:space="preserve">species level </w:delText>
        </w:r>
        <w:r w:rsidR="00AB46BB" w:rsidRPr="00F61309" w:rsidDel="001F12F2">
          <w:rPr>
            <w:rFonts w:ascii="Times New Roman" w:hAnsi="Times New Roman" w:cs="Times New Roman"/>
            <w:color w:val="000000" w:themeColor="text1"/>
          </w:rPr>
          <w:fldChar w:fldCharType="begin"/>
        </w:r>
        <w:r w:rsidR="00506F24" w:rsidRPr="00F61309" w:rsidDel="001F12F2">
          <w:rPr>
            <w:rFonts w:ascii="Times New Roman" w:hAnsi="Times New Roman" w:cs="Times New Roman"/>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rFonts w:ascii="Times New Roman" w:hAnsi="Times New Roman" w:cs="Times New Roman"/>
            <w:color w:val="000000" w:themeColor="text1"/>
          </w:rPr>
          <w:fldChar w:fldCharType="separate"/>
        </w:r>
        <w:r w:rsidR="00350DBF" w:rsidRPr="0012167A" w:rsidDel="001F12F2">
          <w:rPr>
            <w:rFonts w:ascii="Times New Roman" w:hAnsi="Times New Roman" w:cs="Times New Roman"/>
            <w:color w:val="000000" w:themeColor="text1"/>
            <w:rPrChange w:id="787" w:author="Ruijie Xu" w:date="2022-03-11T09:58:00Z">
              <w:rPr>
                <w:color w:val="000000"/>
              </w:rPr>
            </w:rPrChange>
          </w:rPr>
          <w:delText xml:space="preserve">(Peabody </w:delText>
        </w:r>
        <w:r w:rsidR="00350DBF" w:rsidRPr="0012167A" w:rsidDel="001F12F2">
          <w:rPr>
            <w:rFonts w:ascii="Times New Roman" w:hAnsi="Times New Roman" w:cs="Times New Roman"/>
            <w:i/>
            <w:iCs/>
            <w:color w:val="000000" w:themeColor="text1"/>
            <w:rPrChange w:id="788"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9" w:author="Ruijie Xu" w:date="2022-03-11T09:58:00Z">
              <w:rPr>
                <w:color w:val="000000"/>
              </w:rPr>
            </w:rPrChange>
          </w:rPr>
          <w:delText xml:space="preserve">, 2015; Escobar-Zepeda </w:delText>
        </w:r>
        <w:r w:rsidR="00350DBF" w:rsidRPr="0012167A" w:rsidDel="001F12F2">
          <w:rPr>
            <w:rFonts w:ascii="Times New Roman" w:hAnsi="Times New Roman" w:cs="Times New Roman"/>
            <w:i/>
            <w:iCs/>
            <w:color w:val="000000" w:themeColor="text1"/>
            <w:rPrChange w:id="790"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91" w:author="Ruijie Xu" w:date="2022-03-11T09:58:00Z">
              <w:rPr>
                <w:color w:val="000000"/>
              </w:rPr>
            </w:rPrChange>
          </w:rPr>
          <w:delText xml:space="preserve">, 2018; Ye </w:delText>
        </w:r>
        <w:r w:rsidR="00350DBF" w:rsidRPr="0012167A" w:rsidDel="001F12F2">
          <w:rPr>
            <w:rFonts w:ascii="Times New Roman" w:hAnsi="Times New Roman" w:cs="Times New Roman"/>
            <w:i/>
            <w:iCs/>
            <w:color w:val="000000" w:themeColor="text1"/>
            <w:rPrChange w:id="792"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93" w:author="Ruijie Xu" w:date="2022-03-11T09:58:00Z">
              <w:rPr>
                <w:color w:val="000000"/>
              </w:rPr>
            </w:rPrChange>
          </w:rPr>
          <w:delText>, 2019b)</w:delText>
        </w:r>
        <w:r w:rsidR="00AB46BB" w:rsidRPr="00F61309" w:rsidDel="001F12F2">
          <w:rPr>
            <w:rFonts w:ascii="Times New Roman" w:hAnsi="Times New Roman" w:cs="Times New Roman"/>
            <w:color w:val="000000" w:themeColor="text1"/>
          </w:rPr>
          <w:fldChar w:fldCharType="end"/>
        </w:r>
        <w:r w:rsidR="00AB46BB" w:rsidRPr="00F61309" w:rsidDel="001F12F2">
          <w:rPr>
            <w:rFonts w:ascii="Times New Roman" w:hAnsi="Times New Roman" w:cs="Times New Roman"/>
            <w:color w:val="000000" w:themeColor="text1"/>
          </w:rPr>
          <w:delText>.</w:delText>
        </w:r>
        <w:r w:rsidRPr="00F61309" w:rsidDel="001F12F2">
          <w:rPr>
            <w:rFonts w:ascii="Times New Roman" w:hAnsi="Times New Roman" w:cs="Times New Roman"/>
            <w:color w:val="000000" w:themeColor="text1"/>
          </w:rPr>
          <w:delText xml:space="preserve"> </w:delText>
        </w:r>
      </w:del>
      <w:del w:id="794" w:author="Ruijie Xu" w:date="2022-03-10T11:49:00Z">
        <w:r w:rsidRPr="00F61309" w:rsidDel="00831B16">
          <w:rPr>
            <w:rFonts w:ascii="Times New Roman" w:hAnsi="Times New Roman" w:cs="Times New Roman"/>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rFonts w:ascii="Times New Roman" w:hAnsi="Times New Roman" w:cs="Times New Roman"/>
            <w:color w:val="000000" w:themeColor="text1"/>
          </w:rPr>
          <w:delText>s</w:delText>
        </w:r>
        <w:r w:rsidRPr="00F61309" w:rsidDel="00831B16">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However, </w:t>
      </w:r>
      <w:r w:rsidR="0065494D" w:rsidRPr="00F61309">
        <w:rPr>
          <w:rFonts w:ascii="Times New Roman" w:hAnsi="Times New Roman" w:cs="Times New Roman"/>
          <w:color w:val="000000" w:themeColor="text1"/>
        </w:rPr>
        <w:t>the performance</w:t>
      </w:r>
      <w:ins w:id="795" w:author="Ruijie Xu" w:date="2022-03-04T10:13:00Z">
        <w:r w:rsidR="005168E3" w:rsidRPr="00F61309">
          <w:rPr>
            <w:rFonts w:ascii="Times New Roman" w:hAnsi="Times New Roman" w:cs="Times New Roman"/>
            <w:color w:val="000000" w:themeColor="text1"/>
          </w:rPr>
          <w:t>s</w:t>
        </w:r>
      </w:ins>
      <w:r w:rsidR="0065494D" w:rsidRPr="00F61309">
        <w:rPr>
          <w:rFonts w:ascii="Times New Roman" w:hAnsi="Times New Roman" w:cs="Times New Roman"/>
          <w:color w:val="000000" w:themeColor="text1"/>
        </w:rPr>
        <w:t xml:space="preserve"> of these </w:t>
      </w:r>
      <w:del w:id="796" w:author="Ruijie Xu" w:date="2022-02-01T16:16:00Z">
        <w:r w:rsidR="0065494D" w:rsidRPr="00F61309" w:rsidDel="00D1066B">
          <w:rPr>
            <w:rFonts w:ascii="Times New Roman" w:hAnsi="Times New Roman" w:cs="Times New Roman"/>
            <w:color w:val="000000" w:themeColor="text1"/>
          </w:rPr>
          <w:delText xml:space="preserve">tools </w:delText>
        </w:r>
      </w:del>
      <w:ins w:id="797" w:author="Ruijie Xu" w:date="2022-02-01T16:16:00Z">
        <w:r w:rsidR="00D1066B" w:rsidRPr="00F61309">
          <w:rPr>
            <w:rFonts w:ascii="Times New Roman" w:hAnsi="Times New Roman" w:cs="Times New Roman"/>
            <w:color w:val="000000" w:themeColor="text1"/>
          </w:rPr>
          <w:t xml:space="preserve">software </w:t>
        </w:r>
      </w:ins>
      <w:r w:rsidR="0065494D" w:rsidRPr="00F61309">
        <w:rPr>
          <w:rFonts w:ascii="Times New Roman" w:hAnsi="Times New Roman" w:cs="Times New Roman"/>
          <w:color w:val="000000" w:themeColor="text1"/>
        </w:rPr>
        <w:t xml:space="preserve">to analyze the </w:t>
      </w:r>
      <w:r w:rsidR="00CF184E" w:rsidRPr="00F61309">
        <w:rPr>
          <w:rFonts w:ascii="Times New Roman" w:hAnsi="Times New Roman" w:cs="Times New Roman"/>
          <w:color w:val="000000" w:themeColor="text1"/>
        </w:rPr>
        <w:t xml:space="preserve">microbial profiling and diagnostic applications </w:t>
      </w:r>
      <w:del w:id="798" w:author="Rajeev, Sree" w:date="2022-03-03T10:01:00Z">
        <w:r w:rsidR="00CF184E" w:rsidRPr="00F61309" w:rsidDel="007C512C">
          <w:rPr>
            <w:rFonts w:ascii="Times New Roman" w:hAnsi="Times New Roman" w:cs="Times New Roman"/>
            <w:color w:val="000000" w:themeColor="text1"/>
          </w:rPr>
          <w:delText>of</w:delText>
        </w:r>
      </w:del>
      <w:del w:id="799" w:author="Ruijie Xu" w:date="2022-03-04T10:13:00Z">
        <w:r w:rsidR="00CF184E" w:rsidRPr="00F61309" w:rsidDel="005168E3">
          <w:rPr>
            <w:rFonts w:ascii="Times New Roman" w:hAnsi="Times New Roman" w:cs="Times New Roman"/>
            <w:color w:val="000000" w:themeColor="text1"/>
          </w:rPr>
          <w:delText xml:space="preserve"> </w:delText>
        </w:r>
      </w:del>
      <w:ins w:id="800" w:author="Ruijie Xu" w:date="2022-03-04T10:13:00Z">
        <w:r w:rsidR="005168E3" w:rsidRPr="00F61309">
          <w:rPr>
            <w:rFonts w:ascii="Times New Roman" w:hAnsi="Times New Roman" w:cs="Times New Roman"/>
            <w:color w:val="000000" w:themeColor="text1"/>
          </w:rPr>
          <w:t xml:space="preserve">in </w:t>
        </w:r>
      </w:ins>
      <w:del w:id="801" w:author="Ruijie Xu" w:date="2022-02-01T16:16:00Z">
        <w:r w:rsidRPr="00F61309" w:rsidDel="00D1066B">
          <w:rPr>
            <w:rFonts w:ascii="Times New Roman" w:hAnsi="Times New Roman" w:cs="Times New Roman"/>
            <w:color w:val="000000" w:themeColor="text1"/>
          </w:rPr>
          <w:delText>real-world dataset</w:delText>
        </w:r>
        <w:r w:rsidR="00A774DE" w:rsidRPr="00F61309" w:rsidDel="00D1066B">
          <w:rPr>
            <w:rFonts w:ascii="Times New Roman" w:hAnsi="Times New Roman" w:cs="Times New Roman"/>
            <w:color w:val="000000" w:themeColor="text1"/>
          </w:rPr>
          <w:delText>s</w:delText>
        </w:r>
      </w:del>
      <w:ins w:id="802" w:author="Ruijie Xu" w:date="2022-02-01T16:16:00Z">
        <w:r w:rsidR="00D1066B" w:rsidRPr="0012167A">
          <w:rPr>
            <w:rFonts w:ascii="Times New Roman" w:hAnsi="Times New Roman" w:cs="Times New Roman"/>
            <w:color w:val="000000" w:themeColor="text1"/>
            <w:rPrChange w:id="803" w:author="Ruijie Xu" w:date="2022-03-11T09:58:00Z">
              <w:rPr>
                <w:color w:val="000000" w:themeColor="text1"/>
              </w:rPr>
            </w:rPrChange>
          </w:rPr>
          <w:t>biological</w:t>
        </w:r>
      </w:ins>
      <w:ins w:id="804" w:author="Ruijie Xu" w:date="2022-02-01T16:17:00Z">
        <w:r w:rsidR="00D1066B" w:rsidRPr="0012167A">
          <w:rPr>
            <w:rFonts w:ascii="Times New Roman" w:hAnsi="Times New Roman" w:cs="Times New Roman"/>
            <w:color w:val="000000" w:themeColor="text1"/>
            <w:rPrChange w:id="805" w:author="Ruijie Xu" w:date="2022-03-11T09:58:00Z">
              <w:rPr>
                <w:color w:val="000000" w:themeColor="text1"/>
              </w:rPr>
            </w:rPrChange>
          </w:rPr>
          <w:t xml:space="preserve"> specimens</w:t>
        </w:r>
      </w:ins>
      <w:r w:rsidR="0065494D" w:rsidRPr="0012167A">
        <w:rPr>
          <w:rFonts w:ascii="Times New Roman" w:hAnsi="Times New Roman" w:cs="Times New Roman"/>
          <w:color w:val="000000" w:themeColor="text1"/>
          <w:rPrChange w:id="806" w:author="Ruijie Xu" w:date="2022-03-11T09:58:00Z">
            <w:rPr>
              <w:color w:val="000000" w:themeColor="text1"/>
            </w:rPr>
          </w:rPrChange>
        </w:rPr>
        <w:t xml:space="preserve"> </w:t>
      </w:r>
      <w:del w:id="807" w:author="Ruijie Xu" w:date="2022-03-11T09:42:00Z">
        <w:r w:rsidR="0065494D" w:rsidRPr="0012167A" w:rsidDel="0091264D">
          <w:rPr>
            <w:rFonts w:ascii="Times New Roman" w:hAnsi="Times New Roman" w:cs="Times New Roman"/>
            <w:color w:val="000000" w:themeColor="text1"/>
            <w:rPrChange w:id="808" w:author="Ruijie Xu" w:date="2022-03-11T09:58:00Z">
              <w:rPr>
                <w:color w:val="000000" w:themeColor="text1"/>
              </w:rPr>
            </w:rPrChange>
          </w:rPr>
          <w:delText>has</w:delText>
        </w:r>
      </w:del>
      <w:ins w:id="809" w:author="Ruijie Xu" w:date="2022-03-11T09:42:00Z">
        <w:r w:rsidR="0091264D" w:rsidRPr="0012167A">
          <w:rPr>
            <w:rFonts w:ascii="Times New Roman" w:hAnsi="Times New Roman" w:cs="Times New Roman"/>
            <w:color w:val="000000" w:themeColor="text1"/>
          </w:rPr>
          <w:t>have</w:t>
        </w:r>
      </w:ins>
      <w:r w:rsidR="0065494D" w:rsidRPr="0012167A">
        <w:rPr>
          <w:rFonts w:ascii="Times New Roman" w:hAnsi="Times New Roman" w:cs="Times New Roman"/>
          <w:color w:val="000000" w:themeColor="text1"/>
          <w:rPrChange w:id="810" w:author="Ruijie Xu" w:date="2022-03-11T09:58:00Z">
            <w:rPr>
              <w:color w:val="000000" w:themeColor="text1"/>
            </w:rPr>
          </w:rPrChange>
        </w:rPr>
        <w:t xml:space="preserve"> been less studied. </w:t>
      </w:r>
      <w:ins w:id="811" w:author="Ruijie Xu" w:date="2022-03-11T09:58:00Z">
        <w:r w:rsidR="0012167A" w:rsidRPr="00930BF2">
          <w:rPr>
            <w:rFonts w:ascii="Times New Roman" w:eastAsia="Times New Roman" w:hAnsi="Times New Roman" w:cs="Times New Roman"/>
            <w:color w:val="000000" w:themeColor="text1"/>
            <w:highlight w:val="yellow"/>
            <w:rPrChange w:id="812" w:author="Ruijie Xu" w:date="2022-03-11T10:09:00Z">
              <w:rPr>
                <w:rFonts w:ascii="Arial" w:eastAsia="Times New Roman" w:hAnsi="Arial" w:cs="Arial"/>
                <w:color w:val="CC0000"/>
                <w:sz w:val="18"/>
                <w:szCs w:val="18"/>
              </w:rPr>
            </w:rPrChange>
          </w:rPr>
          <w:t>In addition,</w:t>
        </w:r>
      </w:ins>
      <w:ins w:id="813" w:author="Ruijie Xu" w:date="2022-03-16T15:31:00Z">
        <w:r w:rsidR="003010B5">
          <w:rPr>
            <w:rFonts w:ascii="Times New Roman" w:eastAsia="Times New Roman" w:hAnsi="Times New Roman" w:cs="Times New Roman"/>
            <w:color w:val="000000" w:themeColor="text1"/>
            <w:highlight w:val="yellow"/>
          </w:rPr>
          <w:t xml:space="preserve"> m</w:t>
        </w:r>
      </w:ins>
      <w:ins w:id="814" w:author="Ruijie Xu" w:date="2022-03-11T09:59:00Z">
        <w:r w:rsidR="0012167A" w:rsidRPr="00930BF2">
          <w:rPr>
            <w:rFonts w:ascii="Times New Roman" w:eastAsia="Times New Roman" w:hAnsi="Times New Roman" w:cs="Times New Roman"/>
            <w:color w:val="000000" w:themeColor="text1"/>
            <w:highlight w:val="yellow"/>
            <w:rPrChange w:id="815" w:author="Ruijie Xu" w:date="2022-03-11T10:03:00Z">
              <w:rPr>
                <w:rFonts w:ascii="Times New Roman" w:eastAsia="Times New Roman" w:hAnsi="Times New Roman" w:cs="Times New Roman"/>
                <w:color w:val="000000" w:themeColor="text1"/>
              </w:rPr>
            </w:rPrChange>
          </w:rPr>
          <w:t>any of</w:t>
        </w:r>
      </w:ins>
      <w:ins w:id="816" w:author="Ruijie Xu" w:date="2022-03-11T09:58:00Z">
        <w:r w:rsidR="0012167A" w:rsidRPr="00930BF2">
          <w:rPr>
            <w:rFonts w:ascii="Times New Roman" w:eastAsia="Times New Roman" w:hAnsi="Times New Roman" w:cs="Times New Roman"/>
            <w:color w:val="000000" w:themeColor="text1"/>
            <w:highlight w:val="yellow"/>
            <w:rPrChange w:id="817" w:author="Ruijie Xu" w:date="2022-03-11T10:03:00Z">
              <w:rPr>
                <w:rFonts w:ascii="Arial" w:eastAsia="Times New Roman" w:hAnsi="Arial" w:cs="Arial"/>
                <w:color w:val="CC0000"/>
                <w:sz w:val="18"/>
                <w:szCs w:val="18"/>
              </w:rPr>
            </w:rPrChange>
          </w:rPr>
          <w:t xml:space="preserve"> </w:t>
        </w:r>
      </w:ins>
      <w:ins w:id="818" w:author="Ruijie Xu" w:date="2022-03-11T09:59:00Z">
        <w:r w:rsidR="0012167A" w:rsidRPr="00930BF2">
          <w:rPr>
            <w:rFonts w:ascii="Times New Roman" w:eastAsia="Times New Roman" w:hAnsi="Times New Roman" w:cs="Times New Roman"/>
            <w:color w:val="000000" w:themeColor="text1"/>
            <w:highlight w:val="yellow"/>
            <w:rPrChange w:id="819" w:author="Ruijie Xu" w:date="2022-03-11T10:03:00Z">
              <w:rPr>
                <w:rFonts w:ascii="Times New Roman" w:eastAsia="Times New Roman" w:hAnsi="Times New Roman" w:cs="Times New Roman"/>
                <w:color w:val="000000" w:themeColor="text1"/>
              </w:rPr>
            </w:rPrChange>
          </w:rPr>
          <w:t>the c</w:t>
        </w:r>
      </w:ins>
      <w:ins w:id="820" w:author="Ruijie Xu" w:date="2022-03-11T09:58:00Z">
        <w:r w:rsidR="0012167A" w:rsidRPr="00930BF2">
          <w:rPr>
            <w:rFonts w:ascii="Times New Roman" w:eastAsia="Times New Roman" w:hAnsi="Times New Roman" w:cs="Times New Roman"/>
            <w:color w:val="000000" w:themeColor="text1"/>
            <w:highlight w:val="yellow"/>
            <w:rPrChange w:id="821" w:author="Ruijie Xu" w:date="2022-03-11T10:03:00Z">
              <w:rPr>
                <w:rFonts w:ascii="Arial" w:eastAsia="Times New Roman" w:hAnsi="Arial" w:cs="Arial"/>
                <w:color w:val="CC0000"/>
                <w:sz w:val="18"/>
                <w:szCs w:val="18"/>
              </w:rPr>
            </w:rPrChange>
          </w:rPr>
          <w:t xml:space="preserve">urrent </w:t>
        </w:r>
        <w:r w:rsidR="0012167A" w:rsidRPr="00930BF2">
          <w:rPr>
            <w:rFonts w:ascii="Times New Roman" w:eastAsia="Times New Roman" w:hAnsi="Times New Roman" w:cs="Times New Roman"/>
            <w:color w:val="000000" w:themeColor="text1"/>
            <w:highlight w:val="yellow"/>
            <w:rPrChange w:id="822" w:author="Ruijie Xu" w:date="2022-03-11T10:03:00Z">
              <w:rPr>
                <w:rFonts w:ascii="Times New Roman" w:eastAsia="Times New Roman" w:hAnsi="Times New Roman" w:cs="Times New Roman"/>
                <w:color w:val="000000" w:themeColor="text1"/>
              </w:rPr>
            </w:rPrChange>
          </w:rPr>
          <w:t>a</w:t>
        </w:r>
      </w:ins>
      <w:ins w:id="823" w:author="Ruijie Xu" w:date="2022-03-11T09:59:00Z">
        <w:r w:rsidR="0012167A" w:rsidRPr="00930BF2">
          <w:rPr>
            <w:rFonts w:ascii="Times New Roman" w:eastAsia="Times New Roman" w:hAnsi="Times New Roman" w:cs="Times New Roman"/>
            <w:color w:val="000000" w:themeColor="text1"/>
            <w:highlight w:val="yellow"/>
            <w:rPrChange w:id="824" w:author="Ruijie Xu" w:date="2022-03-11T10:03:00Z">
              <w:rPr>
                <w:rFonts w:ascii="Times New Roman" w:eastAsia="Times New Roman" w:hAnsi="Times New Roman" w:cs="Times New Roman"/>
                <w:color w:val="000000" w:themeColor="text1"/>
              </w:rPr>
            </w:rPrChange>
          </w:rPr>
          <w:t>lignment-free</w:t>
        </w:r>
      </w:ins>
      <w:ins w:id="825" w:author="Ruijie Xu" w:date="2022-03-11T09:58:00Z">
        <w:r w:rsidR="0012167A" w:rsidRPr="00930BF2">
          <w:rPr>
            <w:rFonts w:ascii="Times New Roman" w:eastAsia="Times New Roman" w:hAnsi="Times New Roman" w:cs="Times New Roman"/>
            <w:color w:val="000000" w:themeColor="text1"/>
            <w:highlight w:val="yellow"/>
            <w:rPrChange w:id="826" w:author="Ruijie Xu" w:date="2022-03-11T10:03:00Z">
              <w:rPr>
                <w:rFonts w:ascii="Arial" w:eastAsia="Times New Roman" w:hAnsi="Arial" w:cs="Arial"/>
                <w:color w:val="CC0000"/>
                <w:sz w:val="18"/>
                <w:szCs w:val="18"/>
              </w:rPr>
            </w:rPrChange>
          </w:rPr>
          <w:t xml:space="preserve"> software</w:t>
        </w:r>
      </w:ins>
      <w:ins w:id="827" w:author="Ruijie Xu" w:date="2022-03-11T09:59:00Z">
        <w:r w:rsidR="0012167A" w:rsidRPr="00930BF2">
          <w:rPr>
            <w:rFonts w:ascii="Times New Roman" w:eastAsia="Times New Roman" w:hAnsi="Times New Roman" w:cs="Times New Roman"/>
            <w:color w:val="000000" w:themeColor="text1"/>
            <w:highlight w:val="yellow"/>
            <w:rPrChange w:id="828" w:author="Ruijie Xu" w:date="2022-03-11T10:03:00Z">
              <w:rPr>
                <w:rFonts w:ascii="Times New Roman" w:eastAsia="Times New Roman" w:hAnsi="Times New Roman" w:cs="Times New Roman"/>
                <w:color w:val="000000" w:themeColor="text1"/>
              </w:rPr>
            </w:rPrChange>
          </w:rPr>
          <w:t xml:space="preserve">, such as Kraken2 and CLARK, </w:t>
        </w:r>
      </w:ins>
      <w:ins w:id="829" w:author="Ruijie Xu" w:date="2022-03-11T09:58:00Z">
        <w:r w:rsidR="0012167A" w:rsidRPr="00930BF2">
          <w:rPr>
            <w:rFonts w:ascii="Times New Roman" w:eastAsia="Times New Roman" w:hAnsi="Times New Roman" w:cs="Times New Roman"/>
            <w:color w:val="000000" w:themeColor="text1"/>
            <w:highlight w:val="yellow"/>
            <w:rPrChange w:id="830" w:author="Ruijie Xu" w:date="2022-03-11T10:03:00Z">
              <w:rPr>
                <w:rFonts w:ascii="Arial" w:eastAsia="Times New Roman" w:hAnsi="Arial" w:cs="Arial"/>
                <w:color w:val="CC0000"/>
                <w:sz w:val="18"/>
                <w:szCs w:val="18"/>
              </w:rPr>
            </w:rPrChange>
          </w:rPr>
          <w:t>require</w:t>
        </w:r>
        <w:del w:id="831" w:author="Liliana Salvador" w:date="2022-03-16T08:51:00Z">
          <w:r w:rsidR="0012167A" w:rsidRPr="00930BF2" w:rsidDel="00B75BDA">
            <w:rPr>
              <w:rFonts w:ascii="Times New Roman" w:eastAsia="Times New Roman" w:hAnsi="Times New Roman" w:cs="Times New Roman"/>
              <w:color w:val="000000" w:themeColor="text1"/>
              <w:highlight w:val="yellow"/>
              <w:rPrChange w:id="832"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33" w:author="Ruijie Xu" w:date="2022-03-11T10:03:00Z">
              <w:rPr>
                <w:rFonts w:ascii="Arial" w:eastAsia="Times New Roman" w:hAnsi="Arial" w:cs="Arial"/>
                <w:color w:val="CC0000"/>
                <w:sz w:val="18"/>
                <w:szCs w:val="18"/>
              </w:rPr>
            </w:rPrChange>
          </w:rPr>
          <w:t xml:space="preserve"> a large number of computational resources for DB building and storage. Some software, such as Kraken2, provide an alternative prebuilt DB for users with inefficient computing resources in addition to the software</w:t>
        </w:r>
      </w:ins>
      <w:ins w:id="834" w:author="Ruijie Xu" w:date="2022-03-11T10:00:00Z">
        <w:r w:rsidR="0012167A" w:rsidRPr="00930BF2">
          <w:rPr>
            <w:rFonts w:ascii="Times New Roman" w:eastAsia="Times New Roman" w:hAnsi="Times New Roman" w:cs="Times New Roman"/>
            <w:color w:val="000000" w:themeColor="text1"/>
            <w:highlight w:val="yellow"/>
            <w:rPrChange w:id="835" w:author="Ruijie Xu" w:date="2022-03-11T10:03:00Z">
              <w:rPr>
                <w:rFonts w:ascii="Times New Roman" w:eastAsia="Times New Roman" w:hAnsi="Times New Roman" w:cs="Times New Roman"/>
                <w:color w:val="000000" w:themeColor="text1"/>
              </w:rPr>
            </w:rPrChange>
          </w:rPr>
          <w:t>’ standard</w:t>
        </w:r>
      </w:ins>
      <w:ins w:id="836" w:author="Ruijie Xu" w:date="2022-03-11T09:58:00Z">
        <w:r w:rsidR="0012167A" w:rsidRPr="00930BF2">
          <w:rPr>
            <w:rFonts w:ascii="Times New Roman" w:eastAsia="Times New Roman" w:hAnsi="Times New Roman" w:cs="Times New Roman"/>
            <w:color w:val="000000" w:themeColor="text1"/>
            <w:highlight w:val="yellow"/>
            <w:rPrChange w:id="837" w:author="Ruijie Xu" w:date="2022-03-11T10:03:00Z">
              <w:rPr>
                <w:rFonts w:ascii="Arial" w:eastAsia="Times New Roman" w:hAnsi="Arial" w:cs="Arial"/>
                <w:color w:val="CC0000"/>
                <w:sz w:val="18"/>
                <w:szCs w:val="18"/>
              </w:rPr>
            </w:rPrChange>
          </w:rPr>
          <w:t xml:space="preserve"> DB, which </w:t>
        </w:r>
      </w:ins>
      <w:ins w:id="838" w:author="Ruijie Xu" w:date="2022-03-11T10:00:00Z">
        <w:r w:rsidR="0012167A" w:rsidRPr="00930BF2">
          <w:rPr>
            <w:rFonts w:ascii="Times New Roman" w:eastAsia="Times New Roman" w:hAnsi="Times New Roman" w:cs="Times New Roman"/>
            <w:color w:val="000000" w:themeColor="text1"/>
            <w:highlight w:val="yellow"/>
            <w:rPrChange w:id="839" w:author="Ruijie Xu" w:date="2022-03-11T10:03:00Z">
              <w:rPr>
                <w:rFonts w:ascii="Times New Roman" w:eastAsia="Times New Roman" w:hAnsi="Times New Roman" w:cs="Times New Roman"/>
                <w:color w:val="000000" w:themeColor="text1"/>
              </w:rPr>
            </w:rPrChange>
          </w:rPr>
          <w:t>allows</w:t>
        </w:r>
      </w:ins>
      <w:ins w:id="840" w:author="Ruijie Xu" w:date="2022-03-11T10:01:00Z">
        <w:r w:rsidR="009D7002" w:rsidRPr="00930BF2">
          <w:rPr>
            <w:rFonts w:ascii="Times New Roman" w:eastAsia="Times New Roman" w:hAnsi="Times New Roman" w:cs="Times New Roman"/>
            <w:color w:val="000000" w:themeColor="text1"/>
            <w:highlight w:val="yellow"/>
            <w:rPrChange w:id="841" w:author="Ruijie Xu" w:date="2022-03-11T10:03:00Z">
              <w:rPr>
                <w:rFonts w:ascii="Times New Roman" w:eastAsia="Times New Roman" w:hAnsi="Times New Roman" w:cs="Times New Roman"/>
                <w:color w:val="000000" w:themeColor="text1"/>
              </w:rPr>
            </w:rPrChange>
          </w:rPr>
          <w:t xml:space="preserve"> the</w:t>
        </w:r>
      </w:ins>
      <w:ins w:id="842" w:author="Ruijie Xu" w:date="2022-03-11T10:00:00Z">
        <w:r w:rsidR="0012167A" w:rsidRPr="00930BF2">
          <w:rPr>
            <w:rFonts w:ascii="Times New Roman" w:eastAsia="Times New Roman" w:hAnsi="Times New Roman" w:cs="Times New Roman"/>
            <w:color w:val="000000" w:themeColor="text1"/>
            <w:highlight w:val="yellow"/>
            <w:rPrChange w:id="843" w:author="Ruijie Xu" w:date="2022-03-11T10:03:00Z">
              <w:rPr>
                <w:rFonts w:ascii="Times New Roman" w:eastAsia="Times New Roman" w:hAnsi="Times New Roman" w:cs="Times New Roman"/>
                <w:color w:val="000000" w:themeColor="text1"/>
              </w:rPr>
            </w:rPrChange>
          </w:rPr>
          <w:t xml:space="preserve"> profiling analysis to </w:t>
        </w:r>
      </w:ins>
      <w:ins w:id="844" w:author="Ruijie Xu" w:date="2022-03-11T10:01:00Z">
        <w:r w:rsidR="009D7002" w:rsidRPr="00930BF2">
          <w:rPr>
            <w:rFonts w:ascii="Times New Roman" w:eastAsia="Times New Roman" w:hAnsi="Times New Roman" w:cs="Times New Roman"/>
            <w:color w:val="000000" w:themeColor="text1"/>
            <w:highlight w:val="yellow"/>
            <w:rPrChange w:id="845" w:author="Ruijie Xu" w:date="2022-03-11T10:03:00Z">
              <w:rPr>
                <w:rFonts w:ascii="Times New Roman" w:eastAsia="Times New Roman" w:hAnsi="Times New Roman" w:cs="Times New Roman"/>
                <w:color w:val="000000" w:themeColor="text1"/>
              </w:rPr>
            </w:rPrChange>
          </w:rPr>
          <w:t>perform on</w:t>
        </w:r>
      </w:ins>
      <w:ins w:id="846" w:author="Ruijie Xu" w:date="2022-03-11T09:58:00Z">
        <w:r w:rsidR="0012167A" w:rsidRPr="00930BF2">
          <w:rPr>
            <w:rFonts w:ascii="Times New Roman" w:eastAsia="Times New Roman" w:hAnsi="Times New Roman" w:cs="Times New Roman"/>
            <w:color w:val="000000" w:themeColor="text1"/>
            <w:highlight w:val="yellow"/>
            <w:rPrChange w:id="847" w:author="Ruijie Xu" w:date="2022-03-11T10:03:00Z">
              <w:rPr>
                <w:rFonts w:ascii="Arial" w:eastAsia="Times New Roman" w:hAnsi="Arial" w:cs="Arial"/>
                <w:color w:val="CC0000"/>
                <w:sz w:val="18"/>
                <w:szCs w:val="18"/>
              </w:rPr>
            </w:rPrChange>
          </w:rPr>
          <w:t xml:space="preserve"> a machine with RAM as low as 8 GB (full standard Kraken2 DB requires ~30 GB RAM). </w:t>
        </w:r>
      </w:ins>
      <w:ins w:id="848" w:author="Ruijie Xu" w:date="2022-03-11T10:01:00Z">
        <w:r w:rsidR="00930BF2" w:rsidRPr="00930BF2">
          <w:rPr>
            <w:rFonts w:ascii="Times New Roman" w:eastAsia="Times New Roman" w:hAnsi="Times New Roman" w:cs="Times New Roman"/>
            <w:color w:val="000000" w:themeColor="text1"/>
            <w:highlight w:val="yellow"/>
            <w:rPrChange w:id="849" w:author="Ruijie Xu" w:date="2022-03-11T10:03:00Z">
              <w:rPr>
                <w:rFonts w:ascii="Times New Roman" w:eastAsia="Times New Roman" w:hAnsi="Times New Roman" w:cs="Times New Roman"/>
                <w:color w:val="000000" w:themeColor="text1"/>
              </w:rPr>
            </w:rPrChange>
          </w:rPr>
          <w:t>Kraken2</w:t>
        </w:r>
      </w:ins>
      <w:ins w:id="850" w:author="Ruijie Xu" w:date="2022-03-11T09:58:00Z">
        <w:r w:rsidR="0012167A" w:rsidRPr="00930BF2">
          <w:rPr>
            <w:rFonts w:ascii="Times New Roman" w:eastAsia="Times New Roman" w:hAnsi="Times New Roman" w:cs="Times New Roman"/>
            <w:color w:val="000000" w:themeColor="text1"/>
            <w:highlight w:val="yellow"/>
            <w:rPrChange w:id="851" w:author="Ruijie Xu" w:date="2022-03-11T10:03:00Z">
              <w:rPr>
                <w:rFonts w:ascii="Arial" w:eastAsia="Times New Roman" w:hAnsi="Arial" w:cs="Arial"/>
                <w:color w:val="CC0000"/>
                <w:sz w:val="18"/>
                <w:szCs w:val="18"/>
              </w:rPr>
            </w:rPrChange>
          </w:rPr>
          <w:t xml:space="preserve"> also provide</w:t>
        </w:r>
      </w:ins>
      <w:ins w:id="852" w:author="Liliana Salvador" w:date="2022-03-16T08:51:00Z">
        <w:r w:rsidR="00B75BDA">
          <w:rPr>
            <w:rFonts w:ascii="Times New Roman" w:eastAsia="Times New Roman" w:hAnsi="Times New Roman" w:cs="Times New Roman"/>
            <w:color w:val="000000" w:themeColor="text1"/>
            <w:highlight w:val="yellow"/>
          </w:rPr>
          <w:t>s</w:t>
        </w:r>
      </w:ins>
      <w:ins w:id="853" w:author="Ruijie Xu" w:date="2022-03-11T09:58:00Z">
        <w:r w:rsidR="0012167A" w:rsidRPr="00930BF2">
          <w:rPr>
            <w:rFonts w:ascii="Times New Roman" w:eastAsia="Times New Roman" w:hAnsi="Times New Roman" w:cs="Times New Roman"/>
            <w:color w:val="000000" w:themeColor="text1"/>
            <w:highlight w:val="yellow"/>
            <w:rPrChange w:id="854" w:author="Ruijie Xu" w:date="2022-03-11T10:03:00Z">
              <w:rPr>
                <w:rFonts w:ascii="Arial" w:eastAsia="Times New Roman" w:hAnsi="Arial" w:cs="Arial"/>
                <w:color w:val="CC0000"/>
                <w:sz w:val="18"/>
                <w:szCs w:val="18"/>
              </w:rPr>
            </w:rPrChange>
          </w:rPr>
          <w:t xml:space="preserve"> the option to build customized DBs based on </w:t>
        </w:r>
      </w:ins>
      <w:ins w:id="855" w:author="Ruijie Xu" w:date="2022-03-11T10:08:00Z">
        <w:r w:rsidR="00930BF2">
          <w:rPr>
            <w:rFonts w:ascii="Times New Roman" w:eastAsia="Times New Roman" w:hAnsi="Times New Roman" w:cs="Times New Roman"/>
            <w:color w:val="000000" w:themeColor="text1"/>
            <w:highlight w:val="yellow"/>
          </w:rPr>
          <w:t xml:space="preserve">the </w:t>
        </w:r>
      </w:ins>
      <w:ins w:id="856" w:author="Ruijie Xu" w:date="2022-03-11T09:58:00Z">
        <w:r w:rsidR="0012167A" w:rsidRPr="00930BF2">
          <w:rPr>
            <w:rFonts w:ascii="Times New Roman" w:eastAsia="Times New Roman" w:hAnsi="Times New Roman" w:cs="Times New Roman"/>
            <w:color w:val="000000" w:themeColor="text1"/>
            <w:highlight w:val="yellow"/>
            <w:rPrChange w:id="857" w:author="Ruijie Xu" w:date="2022-03-11T10:03:00Z">
              <w:rPr>
                <w:rFonts w:ascii="Arial" w:eastAsia="Times New Roman" w:hAnsi="Arial" w:cs="Arial"/>
                <w:color w:val="CC0000"/>
                <w:sz w:val="18"/>
                <w:szCs w:val="18"/>
              </w:rPr>
            </w:rPrChange>
          </w:rPr>
          <w:t>users</w:t>
        </w:r>
      </w:ins>
      <w:ins w:id="858" w:author="Ruijie Xu" w:date="2022-03-11T10:08:00Z">
        <w:r w:rsidR="00930BF2">
          <w:rPr>
            <w:rFonts w:ascii="Times New Roman" w:eastAsia="Times New Roman" w:hAnsi="Times New Roman" w:cs="Times New Roman"/>
            <w:color w:val="000000" w:themeColor="text1"/>
            <w:highlight w:val="yellow"/>
          </w:rPr>
          <w:t xml:space="preserve">’ </w:t>
        </w:r>
      </w:ins>
      <w:ins w:id="859" w:author="Ruijie Xu" w:date="2022-03-11T09:58:00Z">
        <w:r w:rsidR="0012167A" w:rsidRPr="00930BF2">
          <w:rPr>
            <w:rFonts w:ascii="Times New Roman" w:eastAsia="Times New Roman" w:hAnsi="Times New Roman" w:cs="Times New Roman"/>
            <w:color w:val="000000" w:themeColor="text1"/>
            <w:highlight w:val="yellow"/>
            <w:rPrChange w:id="860" w:author="Ruijie Xu" w:date="2022-03-11T10:03:00Z">
              <w:rPr>
                <w:rFonts w:ascii="Arial" w:eastAsia="Times New Roman" w:hAnsi="Arial" w:cs="Arial"/>
                <w:color w:val="CC0000"/>
                <w:sz w:val="18"/>
                <w:szCs w:val="18"/>
              </w:rPr>
            </w:rPrChange>
          </w:rPr>
          <w:t>need</w:t>
        </w:r>
      </w:ins>
      <w:ins w:id="861" w:author="Ruijie Xu" w:date="2022-03-11T10:08:00Z">
        <w:r w:rsidR="00930BF2">
          <w:rPr>
            <w:rFonts w:ascii="Times New Roman" w:eastAsia="Times New Roman" w:hAnsi="Times New Roman" w:cs="Times New Roman"/>
            <w:color w:val="000000" w:themeColor="text1"/>
            <w:highlight w:val="yellow"/>
          </w:rPr>
          <w:t>s</w:t>
        </w:r>
      </w:ins>
      <w:ins w:id="862" w:author="Ruijie Xu" w:date="2022-03-11T09:58:00Z">
        <w:r w:rsidR="0012167A" w:rsidRPr="00930BF2">
          <w:rPr>
            <w:rFonts w:ascii="Times New Roman" w:eastAsia="Times New Roman" w:hAnsi="Times New Roman" w:cs="Times New Roman"/>
            <w:color w:val="000000" w:themeColor="text1"/>
            <w:highlight w:val="yellow"/>
            <w:rPrChange w:id="863" w:author="Ruijie Xu" w:date="2022-03-11T10:03:00Z">
              <w:rPr>
                <w:rFonts w:ascii="Arial" w:eastAsia="Times New Roman" w:hAnsi="Arial" w:cs="Arial"/>
                <w:color w:val="CC0000"/>
                <w:sz w:val="18"/>
                <w:szCs w:val="18"/>
              </w:rPr>
            </w:rPrChange>
          </w:rPr>
          <w:t xml:space="preserve">. For example, users can include the genomes of the known host in the customized </w:t>
        </w:r>
      </w:ins>
      <w:ins w:id="864" w:author="Ruijie Xu" w:date="2022-03-11T10:02:00Z">
        <w:r w:rsidR="00930BF2" w:rsidRPr="00930BF2">
          <w:rPr>
            <w:rFonts w:ascii="Times New Roman" w:eastAsia="Times New Roman" w:hAnsi="Times New Roman" w:cs="Times New Roman"/>
            <w:color w:val="000000" w:themeColor="text1"/>
            <w:highlight w:val="yellow"/>
            <w:rPrChange w:id="865" w:author="Ruijie Xu" w:date="2022-03-11T10:03:00Z">
              <w:rPr>
                <w:rFonts w:ascii="Times New Roman" w:eastAsia="Times New Roman" w:hAnsi="Times New Roman" w:cs="Times New Roman"/>
                <w:color w:val="000000" w:themeColor="text1"/>
              </w:rPr>
            </w:rPrChange>
          </w:rPr>
          <w:t>DB or</w:t>
        </w:r>
      </w:ins>
      <w:ins w:id="866" w:author="Ruijie Xu" w:date="2022-03-11T09:58:00Z">
        <w:r w:rsidR="0012167A" w:rsidRPr="00930BF2">
          <w:rPr>
            <w:rFonts w:ascii="Times New Roman" w:eastAsia="Times New Roman" w:hAnsi="Times New Roman" w:cs="Times New Roman"/>
            <w:color w:val="000000" w:themeColor="text1"/>
            <w:highlight w:val="yellow"/>
            <w:rPrChange w:id="867" w:author="Ruijie Xu" w:date="2022-03-11T10:03:00Z">
              <w:rPr>
                <w:rFonts w:ascii="Arial" w:eastAsia="Times New Roman" w:hAnsi="Arial" w:cs="Arial"/>
                <w:color w:val="CC0000"/>
                <w:sz w:val="18"/>
                <w:szCs w:val="18"/>
              </w:rPr>
            </w:rPrChange>
          </w:rPr>
          <w:t xml:space="preserve"> include a collection of incomplete and draft genomes</w:t>
        </w:r>
      </w:ins>
      <w:ins w:id="868" w:author="Ruijie Xu" w:date="2022-03-11T10:02:00Z">
        <w:r w:rsidR="00930BF2" w:rsidRPr="00930BF2">
          <w:rPr>
            <w:rFonts w:ascii="Times New Roman" w:eastAsia="Times New Roman" w:hAnsi="Times New Roman" w:cs="Times New Roman"/>
            <w:color w:val="000000" w:themeColor="text1"/>
            <w:highlight w:val="yellow"/>
            <w:rPrChange w:id="869" w:author="Ruijie Xu" w:date="2022-03-11T10:03:00Z">
              <w:rPr>
                <w:rFonts w:ascii="Times New Roman" w:eastAsia="Times New Roman" w:hAnsi="Times New Roman" w:cs="Times New Roman"/>
                <w:color w:val="000000" w:themeColor="text1"/>
              </w:rPr>
            </w:rPrChange>
          </w:rPr>
          <w:t xml:space="preserve"> of the </w:t>
        </w:r>
        <w:del w:id="870" w:author="Liliana Salvador" w:date="2022-03-16T08:52:00Z">
          <w:r w:rsidR="00930BF2" w:rsidRPr="00930BF2" w:rsidDel="00FB5A26">
            <w:rPr>
              <w:rFonts w:ascii="Times New Roman" w:eastAsia="Times New Roman" w:hAnsi="Times New Roman" w:cs="Times New Roman"/>
              <w:color w:val="000000" w:themeColor="text1"/>
              <w:highlight w:val="yellow"/>
              <w:rPrChange w:id="871" w:author="Ruijie Xu" w:date="2022-03-11T10:03:00Z">
                <w:rPr>
                  <w:rFonts w:ascii="Times New Roman" w:eastAsia="Times New Roman" w:hAnsi="Times New Roman" w:cs="Times New Roman"/>
                  <w:color w:val="000000" w:themeColor="text1"/>
                </w:rPr>
              </w:rPrChange>
            </w:rPr>
            <w:delText xml:space="preserve">interested </w:delText>
          </w:r>
        </w:del>
        <w:r w:rsidR="00930BF2" w:rsidRPr="00930BF2">
          <w:rPr>
            <w:rFonts w:ascii="Times New Roman" w:eastAsia="Times New Roman" w:hAnsi="Times New Roman" w:cs="Times New Roman"/>
            <w:color w:val="000000" w:themeColor="text1"/>
            <w:highlight w:val="yellow"/>
            <w:rPrChange w:id="872" w:author="Ruijie Xu" w:date="2022-03-11T10:03:00Z">
              <w:rPr>
                <w:rFonts w:ascii="Times New Roman" w:eastAsia="Times New Roman" w:hAnsi="Times New Roman" w:cs="Times New Roman"/>
                <w:color w:val="000000" w:themeColor="text1"/>
              </w:rPr>
            </w:rPrChange>
          </w:rPr>
          <w:t>microorganisms</w:t>
        </w:r>
      </w:ins>
      <w:ins w:id="873" w:author="Ruijie Xu" w:date="2022-03-11T09:58:00Z">
        <w:r w:rsidR="0012167A" w:rsidRPr="00930BF2">
          <w:rPr>
            <w:rFonts w:ascii="Times New Roman" w:eastAsia="Times New Roman" w:hAnsi="Times New Roman" w:cs="Times New Roman"/>
            <w:color w:val="000000" w:themeColor="text1"/>
            <w:highlight w:val="yellow"/>
            <w:rPrChange w:id="874" w:author="Ruijie Xu" w:date="2022-03-11T10:03:00Z">
              <w:rPr>
                <w:rFonts w:ascii="Arial" w:eastAsia="Times New Roman" w:hAnsi="Arial" w:cs="Arial"/>
                <w:color w:val="CC0000"/>
                <w:sz w:val="18"/>
                <w:szCs w:val="18"/>
              </w:rPr>
            </w:rPrChange>
          </w:rPr>
          <w:t xml:space="preserve"> </w:t>
        </w:r>
      </w:ins>
      <w:ins w:id="875" w:author="Liliana Salvador" w:date="2022-03-16T08:52:00Z">
        <w:r w:rsidR="00FB5A26">
          <w:rPr>
            <w:rFonts w:ascii="Times New Roman" w:eastAsia="Times New Roman" w:hAnsi="Times New Roman" w:cs="Times New Roman"/>
            <w:color w:val="000000" w:themeColor="text1"/>
            <w:highlight w:val="yellow"/>
          </w:rPr>
          <w:t xml:space="preserve">of interest </w:t>
        </w:r>
      </w:ins>
      <w:ins w:id="876" w:author="Ruijie Xu" w:date="2022-03-11T09:58:00Z">
        <w:r w:rsidR="0012167A" w:rsidRPr="00930BF2">
          <w:rPr>
            <w:rFonts w:ascii="Times New Roman" w:eastAsia="Times New Roman" w:hAnsi="Times New Roman" w:cs="Times New Roman"/>
            <w:color w:val="000000" w:themeColor="text1"/>
            <w:highlight w:val="yellow"/>
            <w:rPrChange w:id="877" w:author="Ruijie Xu" w:date="2022-03-11T10:03:00Z">
              <w:rPr>
                <w:rFonts w:ascii="Arial" w:eastAsia="Times New Roman" w:hAnsi="Arial" w:cs="Arial"/>
                <w:color w:val="CC0000"/>
                <w:sz w:val="18"/>
                <w:szCs w:val="18"/>
              </w:rPr>
            </w:rPrChange>
          </w:rPr>
          <w:t xml:space="preserve">in the </w:t>
        </w:r>
        <w:del w:id="878" w:author="Liliana Salvador" w:date="2022-03-16T08:52:00Z">
          <w:r w:rsidR="0012167A" w:rsidRPr="00930BF2" w:rsidDel="00FB5A26">
            <w:rPr>
              <w:rFonts w:ascii="Times New Roman" w:eastAsia="Times New Roman" w:hAnsi="Times New Roman" w:cs="Times New Roman"/>
              <w:color w:val="000000" w:themeColor="text1"/>
              <w:highlight w:val="yellow"/>
              <w:rPrChange w:id="879" w:author="Ruijie Xu" w:date="2022-03-11T10:03:00Z">
                <w:rPr>
                  <w:rFonts w:ascii="Arial" w:eastAsia="Times New Roman" w:hAnsi="Arial" w:cs="Arial"/>
                  <w:color w:val="CC0000"/>
                  <w:sz w:val="18"/>
                  <w:szCs w:val="18"/>
                </w:rPr>
              </w:rPrChange>
            </w:rPr>
            <w:delText>database</w:delText>
          </w:r>
        </w:del>
      </w:ins>
      <w:ins w:id="880" w:author="Liliana Salvador" w:date="2022-03-16T08:52:00Z">
        <w:r w:rsidR="00FB5A26">
          <w:rPr>
            <w:rFonts w:ascii="Times New Roman" w:eastAsia="Times New Roman" w:hAnsi="Times New Roman" w:cs="Times New Roman"/>
            <w:color w:val="000000" w:themeColor="text1"/>
            <w:highlight w:val="yellow"/>
          </w:rPr>
          <w:t>DB</w:t>
        </w:r>
      </w:ins>
      <w:ins w:id="881" w:author="Ruijie Xu" w:date="2022-03-11T09:58:00Z">
        <w:r w:rsidR="0012167A" w:rsidRPr="00930BF2">
          <w:rPr>
            <w:rFonts w:ascii="Times New Roman" w:eastAsia="Times New Roman" w:hAnsi="Times New Roman" w:cs="Times New Roman"/>
            <w:color w:val="000000" w:themeColor="text1"/>
            <w:highlight w:val="yellow"/>
            <w:rPrChange w:id="882" w:author="Ruijie Xu" w:date="2022-03-11T10:03:00Z">
              <w:rPr>
                <w:rFonts w:ascii="Arial" w:eastAsia="Times New Roman" w:hAnsi="Arial" w:cs="Arial"/>
                <w:color w:val="CC0000"/>
                <w:sz w:val="18"/>
                <w:szCs w:val="18"/>
              </w:rPr>
            </w:rPrChange>
          </w:rPr>
          <w:t xml:space="preserve"> to increase the sensitivity and accuracy of the software’s classification results</w:t>
        </w:r>
      </w:ins>
      <w:ins w:id="883" w:author="Ruijie Xu" w:date="2022-03-11T10:04:00Z">
        <w:r w:rsidR="00930BF2">
          <w:rPr>
            <w:rFonts w:ascii="Times New Roman" w:eastAsia="Times New Roman" w:hAnsi="Times New Roman" w:cs="Times New Roman"/>
            <w:color w:val="000000" w:themeColor="text1"/>
            <w:highlight w:val="yellow"/>
          </w:rPr>
          <w:t xml:space="preserve"> </w:t>
        </w:r>
      </w:ins>
      <w:r w:rsidR="00930BF2">
        <w:rPr>
          <w:rFonts w:ascii="Times New Roman" w:eastAsia="Times New Roman" w:hAnsi="Times New Roman" w:cs="Times New Roman"/>
          <w:color w:val="000000" w:themeColor="text1"/>
          <w:highlight w:val="yellow"/>
        </w:rPr>
        <w:fldChar w:fldCharType="begin"/>
      </w:r>
      <w:r w:rsidR="00930BF2">
        <w:rPr>
          <w:rFonts w:ascii="Times New Roman" w:eastAsia="Times New Roman" w:hAnsi="Times New Roman" w:cs="Times New Roman"/>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rFonts w:ascii="Times New Roman" w:eastAsia="Times New Roman" w:hAnsi="Times New Roman" w:cs="Times New Roman"/>
          <w:color w:val="000000" w:themeColor="text1"/>
          <w:highlight w:val="yellow"/>
        </w:rPr>
        <w:fldChar w:fldCharType="separate"/>
      </w:r>
      <w:r w:rsidR="00930BF2" w:rsidRPr="00930BF2">
        <w:rPr>
          <w:rFonts w:ascii="Times New Roman" w:hAnsi="Times New Roman" w:cs="Times New Roman"/>
          <w:color w:val="000000"/>
          <w:u w:val="dash"/>
        </w:rPr>
        <w:t xml:space="preserve">(Am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xml:space="preserve">, 2015; Pereira-Marqu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2019)</w:t>
      </w:r>
      <w:r w:rsidR="00930BF2">
        <w:rPr>
          <w:rFonts w:ascii="Times New Roman" w:eastAsia="Times New Roman" w:hAnsi="Times New Roman" w:cs="Times New Roman"/>
          <w:color w:val="000000" w:themeColor="text1"/>
          <w:highlight w:val="yellow"/>
        </w:rPr>
        <w:fldChar w:fldCharType="end"/>
      </w:r>
      <w:ins w:id="884" w:author="Ruijie Xu" w:date="2022-03-11T09:58:00Z">
        <w:r w:rsidR="0012167A" w:rsidRPr="00930BF2">
          <w:rPr>
            <w:rFonts w:ascii="Times New Roman" w:eastAsia="Times New Roman" w:hAnsi="Times New Roman" w:cs="Times New Roman"/>
            <w:color w:val="000000" w:themeColor="text1"/>
            <w:highlight w:val="yellow"/>
            <w:rPrChange w:id="885" w:author="Ruijie Xu" w:date="2022-03-11T10:03:00Z">
              <w:rPr>
                <w:rFonts w:ascii="Arial" w:eastAsia="Times New Roman" w:hAnsi="Arial" w:cs="Arial"/>
                <w:color w:val="CC0000"/>
                <w:sz w:val="18"/>
                <w:szCs w:val="18"/>
              </w:rPr>
            </w:rPrChange>
          </w:rPr>
          <w:t xml:space="preserve">. </w:t>
        </w:r>
        <w:bookmarkStart w:id="886" w:name="OLE_LINK109"/>
        <w:bookmarkStart w:id="887" w:name="OLE_LINK110"/>
        <w:r w:rsidR="0012167A" w:rsidRPr="00930BF2">
          <w:rPr>
            <w:rFonts w:ascii="Times New Roman" w:eastAsia="Times New Roman" w:hAnsi="Times New Roman" w:cs="Times New Roman"/>
            <w:color w:val="000000" w:themeColor="text1"/>
            <w:highlight w:val="yellow"/>
            <w:rPrChange w:id="888" w:author="Ruijie Xu" w:date="2022-03-11T10:03:00Z">
              <w:rPr>
                <w:rFonts w:ascii="Arial" w:eastAsia="Times New Roman" w:hAnsi="Arial" w:cs="Arial"/>
                <w:color w:val="CC0000"/>
                <w:sz w:val="18"/>
                <w:szCs w:val="18"/>
              </w:rPr>
            </w:rPrChange>
          </w:rPr>
          <w:t xml:space="preserve">The </w:t>
        </w:r>
        <w:del w:id="889" w:author="Liliana Salvador" w:date="2022-03-16T08:53:00Z">
          <w:r w:rsidR="0012167A" w:rsidRPr="00930BF2" w:rsidDel="00FB5A26">
            <w:rPr>
              <w:rFonts w:ascii="Times New Roman" w:eastAsia="Times New Roman" w:hAnsi="Times New Roman" w:cs="Times New Roman"/>
              <w:color w:val="000000" w:themeColor="text1"/>
              <w:highlight w:val="yellow"/>
              <w:rPrChange w:id="890" w:author="Ruijie Xu" w:date="2022-03-11T10:03:00Z">
                <w:rPr>
                  <w:rFonts w:ascii="Arial" w:eastAsia="Times New Roman" w:hAnsi="Arial" w:cs="Arial"/>
                  <w:color w:val="CC0000"/>
                  <w:sz w:val="18"/>
                  <w:szCs w:val="18"/>
                </w:rPr>
              </w:rPrChange>
            </w:rPr>
            <w:delText>discrepancies</w:delText>
          </w:r>
        </w:del>
      </w:ins>
      <w:ins w:id="891" w:author="Liliana Salvador" w:date="2022-03-16T08:53:00Z">
        <w:r w:rsidR="00FB5A26">
          <w:rPr>
            <w:rFonts w:ascii="Times New Roman" w:eastAsia="Times New Roman" w:hAnsi="Times New Roman" w:cs="Times New Roman"/>
            <w:color w:val="000000" w:themeColor="text1"/>
            <w:highlight w:val="yellow"/>
          </w:rPr>
          <w:t>effect of using different DBs</w:t>
        </w:r>
      </w:ins>
      <w:ins w:id="892" w:author="Ruijie Xu" w:date="2022-03-11T09:58:00Z">
        <w:r w:rsidR="0012167A" w:rsidRPr="00930BF2">
          <w:rPr>
            <w:rFonts w:ascii="Times New Roman" w:eastAsia="Times New Roman" w:hAnsi="Times New Roman" w:cs="Times New Roman"/>
            <w:color w:val="000000" w:themeColor="text1"/>
            <w:highlight w:val="yellow"/>
            <w:rPrChange w:id="893" w:author="Ruijie Xu" w:date="2022-03-11T10:03:00Z">
              <w:rPr>
                <w:rFonts w:ascii="Arial" w:eastAsia="Times New Roman" w:hAnsi="Arial" w:cs="Arial"/>
                <w:color w:val="CC0000"/>
                <w:sz w:val="18"/>
                <w:szCs w:val="18"/>
              </w:rPr>
            </w:rPrChange>
          </w:rPr>
          <w:t xml:space="preserve"> </w:t>
        </w:r>
      </w:ins>
      <w:ins w:id="894" w:author="Liliana Salvador" w:date="2022-03-16T08:54:00Z">
        <w:r w:rsidR="00FB5A26">
          <w:rPr>
            <w:rFonts w:ascii="Times New Roman" w:eastAsia="Times New Roman" w:hAnsi="Times New Roman" w:cs="Times New Roman"/>
            <w:color w:val="000000" w:themeColor="text1"/>
            <w:highlight w:val="yellow"/>
          </w:rPr>
          <w:t>to classify</w:t>
        </w:r>
      </w:ins>
      <w:ins w:id="895" w:author="Ruijie Xu" w:date="2022-03-11T09:58:00Z">
        <w:del w:id="896" w:author="Liliana Salvador" w:date="2022-03-16T08:53:00Z">
          <w:r w:rsidR="0012167A" w:rsidRPr="00930BF2" w:rsidDel="00FB5A26">
            <w:rPr>
              <w:rFonts w:ascii="Times New Roman" w:eastAsia="Times New Roman" w:hAnsi="Times New Roman" w:cs="Times New Roman"/>
              <w:color w:val="000000" w:themeColor="text1"/>
              <w:highlight w:val="yellow"/>
              <w:rPrChange w:id="897" w:author="Ruijie Xu" w:date="2022-03-11T10:03:00Z">
                <w:rPr>
                  <w:rFonts w:ascii="Arial" w:eastAsia="Times New Roman" w:hAnsi="Arial" w:cs="Arial"/>
                  <w:color w:val="CC0000"/>
                  <w:sz w:val="18"/>
                  <w:szCs w:val="18"/>
                </w:rPr>
              </w:rPrChange>
            </w:rPr>
            <w:delText>in</w:delText>
          </w:r>
        </w:del>
        <w:r w:rsidR="0012167A" w:rsidRPr="00930BF2">
          <w:rPr>
            <w:rFonts w:ascii="Times New Roman" w:eastAsia="Times New Roman" w:hAnsi="Times New Roman" w:cs="Times New Roman"/>
            <w:color w:val="000000" w:themeColor="text1"/>
            <w:highlight w:val="yellow"/>
            <w:rPrChange w:id="898" w:author="Ruijie Xu" w:date="2022-03-11T10:03:00Z">
              <w:rPr>
                <w:rFonts w:ascii="Arial" w:eastAsia="Times New Roman" w:hAnsi="Arial" w:cs="Arial"/>
                <w:color w:val="CC0000"/>
                <w:sz w:val="18"/>
                <w:szCs w:val="18"/>
              </w:rPr>
            </w:rPrChange>
          </w:rPr>
          <w:t xml:space="preserve"> microbial profiles </w:t>
        </w:r>
        <w:del w:id="899" w:author="Liliana Salvador" w:date="2022-03-16T08:54:00Z">
          <w:r w:rsidR="0012167A" w:rsidRPr="00930BF2" w:rsidDel="00FB5A26">
            <w:rPr>
              <w:rFonts w:ascii="Times New Roman" w:eastAsia="Times New Roman" w:hAnsi="Times New Roman" w:cs="Times New Roman"/>
              <w:color w:val="000000" w:themeColor="text1"/>
              <w:highlight w:val="yellow"/>
              <w:rPrChange w:id="900" w:author="Ruijie Xu" w:date="2022-03-11T10:03:00Z">
                <w:rPr>
                  <w:rFonts w:ascii="Arial" w:eastAsia="Times New Roman" w:hAnsi="Arial" w:cs="Arial"/>
                  <w:color w:val="CC0000"/>
                  <w:sz w:val="18"/>
                  <w:szCs w:val="18"/>
                </w:rPr>
              </w:rPrChange>
            </w:rPr>
            <w:delText xml:space="preserve">classified using different DBs </w:delText>
          </w:r>
        </w:del>
        <w:r w:rsidR="0012167A" w:rsidRPr="00930BF2">
          <w:rPr>
            <w:rFonts w:ascii="Times New Roman" w:eastAsia="Times New Roman" w:hAnsi="Times New Roman" w:cs="Times New Roman"/>
            <w:color w:val="000000" w:themeColor="text1"/>
            <w:highlight w:val="yellow"/>
            <w:rPrChange w:id="901" w:author="Ruijie Xu" w:date="2022-03-11T10:03:00Z">
              <w:rPr>
                <w:rFonts w:ascii="Arial" w:eastAsia="Times New Roman" w:hAnsi="Arial" w:cs="Arial"/>
                <w:color w:val="CC0000"/>
                <w:sz w:val="18"/>
                <w:szCs w:val="18"/>
              </w:rPr>
            </w:rPrChange>
          </w:rPr>
          <w:t>and their impact on the downstream microbial characterization and pathogen detection ha</w:t>
        </w:r>
      </w:ins>
      <w:ins w:id="902" w:author="Liliana Salvador" w:date="2022-03-16T08:54:00Z">
        <w:r w:rsidR="00FB5A26">
          <w:rPr>
            <w:rFonts w:ascii="Times New Roman" w:eastAsia="Times New Roman" w:hAnsi="Times New Roman" w:cs="Times New Roman"/>
            <w:color w:val="000000" w:themeColor="text1"/>
            <w:highlight w:val="yellow"/>
          </w:rPr>
          <w:t>ve</w:t>
        </w:r>
      </w:ins>
      <w:ins w:id="903" w:author="Ruijie Xu" w:date="2022-03-11T09:58:00Z">
        <w:del w:id="904" w:author="Liliana Salvador" w:date="2022-03-16T08:54:00Z">
          <w:r w:rsidR="0012167A" w:rsidRPr="00930BF2" w:rsidDel="00FB5A26">
            <w:rPr>
              <w:rFonts w:ascii="Times New Roman" w:eastAsia="Times New Roman" w:hAnsi="Times New Roman" w:cs="Times New Roman"/>
              <w:color w:val="000000" w:themeColor="text1"/>
              <w:highlight w:val="yellow"/>
              <w:rPrChange w:id="905"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906" w:author="Ruijie Xu" w:date="2022-03-11T10:03:00Z">
              <w:rPr>
                <w:rFonts w:ascii="Arial" w:eastAsia="Times New Roman" w:hAnsi="Arial" w:cs="Arial"/>
                <w:color w:val="CC0000"/>
                <w:sz w:val="18"/>
                <w:szCs w:val="18"/>
              </w:rPr>
            </w:rPrChange>
          </w:rPr>
          <w:t xml:space="preserve"> not </w:t>
        </w:r>
      </w:ins>
      <w:ins w:id="907" w:author="Liliana Salvador" w:date="2022-03-16T08:54:00Z">
        <w:r w:rsidR="00FB5A26">
          <w:rPr>
            <w:rFonts w:ascii="Times New Roman" w:eastAsia="Times New Roman" w:hAnsi="Times New Roman" w:cs="Times New Roman"/>
            <w:color w:val="000000" w:themeColor="text1"/>
            <w:highlight w:val="yellow"/>
          </w:rPr>
          <w:t xml:space="preserve">been </w:t>
        </w:r>
      </w:ins>
      <w:ins w:id="908" w:author="Ruijie Xu" w:date="2022-03-11T09:58:00Z">
        <w:r w:rsidR="0012167A" w:rsidRPr="00930BF2">
          <w:rPr>
            <w:rFonts w:ascii="Times New Roman" w:eastAsia="Times New Roman" w:hAnsi="Times New Roman" w:cs="Times New Roman"/>
            <w:color w:val="000000" w:themeColor="text1"/>
            <w:highlight w:val="yellow"/>
            <w:rPrChange w:id="909" w:author="Ruijie Xu" w:date="2022-03-11T10:03:00Z">
              <w:rPr>
                <w:rFonts w:ascii="Arial" w:eastAsia="Times New Roman" w:hAnsi="Arial" w:cs="Arial"/>
                <w:color w:val="CC0000"/>
                <w:sz w:val="18"/>
                <w:szCs w:val="18"/>
              </w:rPr>
            </w:rPrChange>
          </w:rPr>
          <w:t xml:space="preserve">addressed </w:t>
        </w:r>
        <w:del w:id="910" w:author="Liliana Salvador" w:date="2022-03-16T08:54:00Z">
          <w:r w:rsidR="0012167A" w:rsidRPr="00930BF2" w:rsidDel="00FB5A26">
            <w:rPr>
              <w:rFonts w:ascii="Times New Roman" w:eastAsia="Times New Roman" w:hAnsi="Times New Roman" w:cs="Times New Roman"/>
              <w:color w:val="000000" w:themeColor="text1"/>
              <w:highlight w:val="yellow"/>
              <w:rPrChange w:id="911"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12" w:author="Ruijie Xu" w:date="2022-03-11T10:03:00Z">
              <w:rPr>
                <w:rFonts w:ascii="Arial" w:eastAsia="Times New Roman" w:hAnsi="Arial" w:cs="Arial"/>
                <w:color w:val="CC0000"/>
                <w:sz w:val="18"/>
                <w:szCs w:val="18"/>
              </w:rPr>
            </w:rPrChange>
          </w:rPr>
          <w:t xml:space="preserve">in </w:t>
        </w:r>
        <w:del w:id="913" w:author="Liliana Salvador" w:date="2022-03-16T08:55:00Z">
          <w:r w:rsidR="0012167A" w:rsidRPr="00930BF2" w:rsidDel="00FB5A26">
            <w:rPr>
              <w:rFonts w:ascii="Times New Roman" w:eastAsia="Times New Roman" w:hAnsi="Times New Roman" w:cs="Times New Roman"/>
              <w:color w:val="000000" w:themeColor="text1"/>
              <w:highlight w:val="yellow"/>
              <w:rPrChange w:id="914"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15" w:author="Ruijie Xu" w:date="2022-03-11T10:03:00Z">
              <w:rPr>
                <w:rFonts w:ascii="Arial" w:eastAsia="Times New Roman" w:hAnsi="Arial" w:cs="Arial"/>
                <w:color w:val="CC0000"/>
                <w:sz w:val="18"/>
                <w:szCs w:val="18"/>
              </w:rPr>
            </w:rPrChange>
          </w:rPr>
          <w:t>previous benchmarks.</w:t>
        </w:r>
      </w:ins>
      <w:bookmarkEnd w:id="886"/>
      <w:bookmarkEnd w:id="887"/>
      <w:ins w:id="916" w:author="Ruijie Xu" w:date="2022-03-11T10:09:00Z">
        <w:r w:rsidR="00930BF2">
          <w:rPr>
            <w:rFonts w:ascii="Times New Roman" w:eastAsia="Times New Roman" w:hAnsi="Times New Roman" w:cs="Times New Roman"/>
            <w:color w:val="000000" w:themeColor="text1"/>
          </w:rPr>
          <w:t xml:space="preserve"> </w:t>
        </w:r>
      </w:ins>
      <w:r w:rsidR="0065494D" w:rsidRPr="002B42A7">
        <w:rPr>
          <w:rFonts w:ascii="Times New Roman" w:hAnsi="Times New Roman" w:cs="Times New Roman"/>
          <w:color w:val="000000" w:themeColor="text1"/>
          <w:rPrChange w:id="917" w:author="Ruijie Xu" w:date="2022-03-10T12:31:00Z">
            <w:rPr>
              <w:color w:val="000000" w:themeColor="text1"/>
            </w:rPr>
          </w:rPrChange>
        </w:rPr>
        <w:t>For</w:t>
      </w:r>
      <w:r w:rsidR="00285DB6" w:rsidRPr="002B42A7">
        <w:rPr>
          <w:rFonts w:ascii="Times New Roman" w:hAnsi="Times New Roman" w:cs="Times New Roman"/>
          <w:color w:val="000000" w:themeColor="text1"/>
          <w:rPrChange w:id="918" w:author="Ruijie Xu" w:date="2022-03-10T12:31:00Z">
            <w:rPr>
              <w:color w:val="000000" w:themeColor="text1"/>
            </w:rPr>
          </w:rPrChange>
        </w:rPr>
        <w:t xml:space="preserve"> </w:t>
      </w:r>
      <w:ins w:id="919" w:author="Ruijie Xu" w:date="2022-02-01T15:16:00Z">
        <w:r w:rsidR="001F12F2" w:rsidRPr="002B42A7">
          <w:rPr>
            <w:rFonts w:ascii="Times New Roman" w:hAnsi="Times New Roman" w:cs="Times New Roman"/>
            <w:color w:val="000000" w:themeColor="text1"/>
            <w:rPrChange w:id="920" w:author="Ruijie Xu" w:date="2022-03-10T12:31:00Z">
              <w:rPr>
                <w:color w:val="000000" w:themeColor="text1"/>
              </w:rPr>
            </w:rPrChange>
          </w:rPr>
          <w:t xml:space="preserve">samples collected from </w:t>
        </w:r>
      </w:ins>
      <w:del w:id="921" w:author="Ruijie Xu" w:date="2022-02-01T15:15:00Z">
        <w:r w:rsidR="00285DB6" w:rsidRPr="002B42A7" w:rsidDel="001F12F2">
          <w:rPr>
            <w:rFonts w:ascii="Times New Roman" w:hAnsi="Times New Roman" w:cs="Times New Roman"/>
            <w:color w:val="000000" w:themeColor="text1"/>
            <w:rPrChange w:id="922" w:author="Ruijie Xu" w:date="2022-03-10T12:31:00Z">
              <w:rPr>
                <w:color w:val="000000" w:themeColor="text1"/>
              </w:rPr>
            </w:rPrChange>
          </w:rPr>
          <w:delText>specimens collected from</w:delText>
        </w:r>
      </w:del>
      <w:del w:id="923" w:author="Ruijie Xu" w:date="2022-02-01T15:16:00Z">
        <w:r w:rsidR="00285DB6" w:rsidRPr="002B42A7" w:rsidDel="001F12F2">
          <w:rPr>
            <w:rFonts w:ascii="Times New Roman" w:hAnsi="Times New Roman" w:cs="Times New Roman"/>
            <w:color w:val="000000" w:themeColor="text1"/>
            <w:rPrChange w:id="924"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925" w:author="Ruijie Xu" w:date="2022-03-10T12:31:00Z">
            <w:rPr>
              <w:color w:val="000000" w:themeColor="text1"/>
            </w:rPr>
          </w:rPrChange>
        </w:rPr>
        <w:t xml:space="preserve">wild animals, </w:t>
      </w:r>
      <w:del w:id="926" w:author="Ruijie Xu" w:date="2022-02-01T15:14:00Z">
        <w:r w:rsidRPr="002B42A7" w:rsidDel="001F12F2">
          <w:rPr>
            <w:rFonts w:ascii="Times New Roman" w:hAnsi="Times New Roman" w:cs="Times New Roman"/>
            <w:color w:val="000000" w:themeColor="text1"/>
            <w:rPrChange w:id="92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8"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929"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930" w:author="Ruijie Xu" w:date="2022-03-10T12:31:00Z">
            <w:rPr>
              <w:color w:val="000000" w:themeColor="text1"/>
            </w:rPr>
          </w:rPrChange>
        </w:rPr>
        <w:t xml:space="preserve"> </w:t>
      </w:r>
      <w:r w:rsidRPr="002B42A7">
        <w:rPr>
          <w:rFonts w:ascii="Times New Roman" w:hAnsi="Times New Roman" w:cs="Times New Roman"/>
          <w:color w:val="000000" w:themeColor="text1"/>
          <w:rPrChange w:id="931" w:author="Ruijie Xu" w:date="2022-03-10T12:31:00Z">
            <w:rPr>
              <w:color w:val="000000" w:themeColor="text1"/>
            </w:rPr>
          </w:rPrChange>
        </w:rPr>
        <w:t xml:space="preserve">are unknown and potentially contain taxa that do not have </w:t>
      </w:r>
      <w:del w:id="932" w:author="Rajeev, Sree" w:date="2022-03-03T10:02:00Z">
        <w:r w:rsidRPr="002B42A7" w:rsidDel="00C7576A">
          <w:rPr>
            <w:rFonts w:ascii="Times New Roman" w:hAnsi="Times New Roman" w:cs="Times New Roman"/>
            <w:color w:val="000000" w:themeColor="text1"/>
            <w:rPrChange w:id="933" w:author="Ruijie Xu" w:date="2022-03-10T12:31:00Z">
              <w:rPr>
                <w:color w:val="000000" w:themeColor="text1"/>
              </w:rPr>
            </w:rPrChange>
          </w:rPr>
          <w:delText>their</w:delText>
        </w:r>
      </w:del>
      <w:del w:id="934" w:author="Ruijie Xu" w:date="2022-03-04T13:29:00Z">
        <w:r w:rsidRPr="002B42A7" w:rsidDel="00582429">
          <w:rPr>
            <w:rFonts w:ascii="Times New Roman" w:hAnsi="Times New Roman" w:cs="Times New Roman"/>
            <w:color w:val="000000" w:themeColor="text1"/>
            <w:rPrChange w:id="935" w:author="Ruijie Xu" w:date="2022-03-10T12:31:00Z">
              <w:rPr>
                <w:color w:val="000000" w:themeColor="text1"/>
              </w:rPr>
            </w:rPrChange>
          </w:rPr>
          <w:delText xml:space="preserve"> </w:delText>
        </w:r>
      </w:del>
      <w:del w:id="936" w:author="Rajeev, Sree" w:date="2022-03-03T10:02:00Z">
        <w:r w:rsidRPr="002B42A7" w:rsidDel="00C7576A">
          <w:rPr>
            <w:rFonts w:ascii="Times New Roman" w:hAnsi="Times New Roman" w:cs="Times New Roman"/>
            <w:color w:val="000000" w:themeColor="text1"/>
            <w:rPrChange w:id="937" w:author="Ruijie Xu" w:date="2022-03-10T12:31:00Z">
              <w:rPr>
                <w:color w:val="000000" w:themeColor="text1"/>
              </w:rPr>
            </w:rPrChange>
          </w:rPr>
          <w:delText>reference</w:delText>
        </w:r>
      </w:del>
      <w:del w:id="938" w:author="Ruijie Xu" w:date="2022-03-04T10:14:00Z">
        <w:r w:rsidRPr="002B42A7" w:rsidDel="005168E3">
          <w:rPr>
            <w:rFonts w:ascii="Times New Roman" w:hAnsi="Times New Roman" w:cs="Times New Roman"/>
            <w:color w:val="000000" w:themeColor="text1"/>
            <w:rPrChange w:id="93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40" w:author="Ruijie Xu" w:date="2022-03-10T12:31:00Z">
            <w:rPr>
              <w:color w:val="000000" w:themeColor="text1"/>
            </w:rPr>
          </w:rPrChange>
        </w:rPr>
        <w:t xml:space="preserve">genomes </w:t>
      </w:r>
      <w:del w:id="941" w:author="Ruijie Xu" w:date="2022-02-01T16:18:00Z">
        <w:r w:rsidRPr="002B42A7" w:rsidDel="00FA4F34">
          <w:rPr>
            <w:rFonts w:ascii="Times New Roman" w:hAnsi="Times New Roman" w:cs="Times New Roman"/>
            <w:color w:val="000000" w:themeColor="text1"/>
            <w:rPrChange w:id="942" w:author="Ruijie Xu" w:date="2022-03-10T12:31:00Z">
              <w:rPr>
                <w:color w:val="000000" w:themeColor="text1"/>
              </w:rPr>
            </w:rPrChange>
          </w:rPr>
          <w:delText>in</w:delText>
        </w:r>
      </w:del>
      <w:ins w:id="943" w:author="Ruijie Xu" w:date="2022-02-01T16:18:00Z">
        <w:r w:rsidR="00FA4F34" w:rsidRPr="002B42A7">
          <w:rPr>
            <w:rFonts w:ascii="Times New Roman" w:hAnsi="Times New Roman" w:cs="Times New Roman"/>
            <w:color w:val="000000" w:themeColor="text1"/>
            <w:rPrChange w:id="944" w:author="Ruijie Xu" w:date="2022-03-10T12:31:00Z">
              <w:rPr>
                <w:color w:val="000000" w:themeColor="text1"/>
              </w:rPr>
            </w:rPrChange>
          </w:rPr>
          <w:t>available in</w:t>
        </w:r>
      </w:ins>
      <w:r w:rsidRPr="002B42A7">
        <w:rPr>
          <w:rFonts w:ascii="Times New Roman" w:hAnsi="Times New Roman" w:cs="Times New Roman"/>
          <w:color w:val="000000" w:themeColor="text1"/>
          <w:rPrChange w:id="945" w:author="Ruijie Xu" w:date="2022-03-10T12:31:00Z">
            <w:rPr>
              <w:color w:val="000000" w:themeColor="text1"/>
            </w:rPr>
          </w:rPrChange>
        </w:rPr>
        <w:t xml:space="preserve"> </w:t>
      </w:r>
      <w:r w:rsidRPr="002B42A7">
        <w:rPr>
          <w:rFonts w:ascii="Times New Roman" w:hAnsi="Times New Roman" w:cs="Times New Roman"/>
          <w:color w:val="000000" w:themeColor="text1"/>
          <w:rPrChange w:id="946" w:author="Ruijie Xu" w:date="2022-03-10T12:31:00Z">
            <w:rPr>
              <w:color w:val="000000" w:themeColor="text1"/>
            </w:rPr>
          </w:rPrChange>
        </w:rPr>
        <w:lastRenderedPageBreak/>
        <w:t>the</w:t>
      </w:r>
      <w:del w:id="947" w:author="Ruijie Xu" w:date="2022-02-01T16:18:00Z">
        <w:r w:rsidRPr="002B42A7" w:rsidDel="00FA4F34">
          <w:rPr>
            <w:rFonts w:ascii="Times New Roman" w:hAnsi="Times New Roman" w:cs="Times New Roman"/>
            <w:color w:val="000000" w:themeColor="text1"/>
            <w:rPrChange w:id="948"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949"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950" w:author="Ruijie Xu" w:date="2022-03-10T12:31:00Z">
            <w:rPr>
              <w:color w:val="000000" w:themeColor="text1"/>
            </w:rPr>
          </w:rPrChange>
        </w:rPr>
        <w:t xml:space="preserve"> </w:t>
      </w:r>
      <w:ins w:id="951" w:author="Ruijie Xu" w:date="2022-02-01T16:19:00Z">
        <w:r w:rsidR="00FA4F34" w:rsidRPr="002B42A7">
          <w:rPr>
            <w:rFonts w:ascii="Times New Roman" w:hAnsi="Times New Roman" w:cs="Times New Roman"/>
            <w:color w:val="000000" w:themeColor="text1"/>
            <w:rPrChange w:id="952"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953" w:author="Ruijie Xu" w:date="2022-03-10T12:31:00Z">
            <w:rPr>
              <w:color w:val="000000" w:themeColor="text1"/>
            </w:rPr>
          </w:rPrChange>
        </w:rPr>
        <w:t>DB</w:t>
      </w:r>
      <w:del w:id="954" w:author="Liliana Salvador" w:date="2022-03-08T17:47:00Z">
        <w:r w:rsidRPr="002B42A7" w:rsidDel="00F63B0B">
          <w:rPr>
            <w:rFonts w:ascii="Times New Roman" w:hAnsi="Times New Roman" w:cs="Times New Roman"/>
            <w:color w:val="000000" w:themeColor="text1"/>
            <w:rPrChange w:id="955" w:author="Ruijie Xu" w:date="2022-03-10T12:31:00Z">
              <w:rPr>
                <w:color w:val="000000" w:themeColor="text1"/>
              </w:rPr>
            </w:rPrChange>
          </w:rPr>
          <w:delText xml:space="preserve"> </w:delText>
        </w:r>
      </w:del>
      <w:del w:id="956" w:author="Ruijie Xu" w:date="2022-02-01T16:19:00Z">
        <w:r w:rsidRPr="002B42A7" w:rsidDel="00FA4F34">
          <w:rPr>
            <w:rFonts w:ascii="Times New Roman" w:hAnsi="Times New Roman" w:cs="Times New Roman"/>
            <w:color w:val="000000" w:themeColor="text1"/>
            <w:rPrChange w:id="957"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958"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959"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960"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961" w:author="Ruijie Xu" w:date="2022-03-10T12:31:00Z">
            <w:rPr>
              <w:color w:val="000000" w:themeColor="text1"/>
            </w:rPr>
          </w:rPrChange>
        </w:rPr>
        <w:t xml:space="preserve">a </w:t>
      </w:r>
      <w:r w:rsidRPr="002B42A7">
        <w:rPr>
          <w:rFonts w:ascii="Times New Roman" w:hAnsi="Times New Roman" w:cs="Times New Roman"/>
          <w:color w:val="000000" w:themeColor="text1"/>
          <w:rPrChange w:id="962"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963" w:author="Ruijie Xu" w:date="2022-03-10T12:31:00Z">
            <w:rPr>
              <w:color w:val="000000" w:themeColor="text1"/>
            </w:rPr>
          </w:rPrChange>
        </w:rPr>
        <w:t>d</w:t>
      </w:r>
      <w:r w:rsidR="00F23C9F" w:rsidRPr="002B42A7">
        <w:rPr>
          <w:rFonts w:ascii="Times New Roman" w:hAnsi="Times New Roman" w:cs="Times New Roman"/>
          <w:color w:val="000000" w:themeColor="text1"/>
          <w:rPrChange w:id="964" w:author="Ruijie Xu" w:date="2022-03-10T12:31:00Z">
            <w:rPr>
              <w:color w:val="000000" w:themeColor="text1"/>
            </w:rPr>
          </w:rPrChange>
        </w:rPr>
        <w:t>etection</w:t>
      </w:r>
      <w:r w:rsidR="00957FC2" w:rsidRPr="002B42A7">
        <w:rPr>
          <w:rFonts w:ascii="Times New Roman" w:hAnsi="Times New Roman" w:cs="Times New Roman"/>
          <w:color w:val="000000" w:themeColor="text1"/>
          <w:rPrChange w:id="965" w:author="Ruijie Xu" w:date="2022-03-10T12:31:00Z">
            <w:rPr>
              <w:color w:val="000000" w:themeColor="text1"/>
            </w:rPr>
          </w:rPrChange>
        </w:rPr>
        <w:t xml:space="preserve"> and </w:t>
      </w:r>
      <w:r w:rsidRPr="002B42A7">
        <w:rPr>
          <w:rFonts w:ascii="Times New Roman" w:hAnsi="Times New Roman" w:cs="Times New Roman"/>
          <w:color w:val="000000" w:themeColor="text1"/>
          <w:rPrChange w:id="966"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967"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968" w:author="Ruijie Xu" w:date="2022-03-10T12:31:00Z">
            <w:rPr>
              <w:color w:val="000000" w:themeColor="text1"/>
            </w:rPr>
          </w:rPrChange>
        </w:rPr>
        <w:t>m</w:t>
      </w:r>
      <w:r w:rsidR="00242EFF" w:rsidRPr="002B42A7">
        <w:rPr>
          <w:rFonts w:ascii="Times New Roman" w:hAnsi="Times New Roman" w:cs="Times New Roman"/>
          <w:color w:val="000000" w:themeColor="text1"/>
          <w:rPrChange w:id="969" w:author="Ruijie Xu" w:date="2022-03-10T12:31:00Z">
            <w:rPr>
              <w:color w:val="000000" w:themeColor="text1"/>
            </w:rPr>
          </w:rPrChange>
        </w:rPr>
        <w:t>icrobiome</w:t>
      </w:r>
      <w:r w:rsidRPr="002B42A7">
        <w:rPr>
          <w:rFonts w:ascii="Times New Roman" w:hAnsi="Times New Roman" w:cs="Times New Roman"/>
          <w:color w:val="000000" w:themeColor="text1"/>
          <w:rPrChange w:id="970" w:author="Ruijie Xu" w:date="2022-03-10T12:31:00Z">
            <w:rPr>
              <w:color w:val="000000" w:themeColor="text1"/>
            </w:rPr>
          </w:rPrChange>
        </w:rPr>
        <w:t xml:space="preserve">. </w:t>
      </w:r>
    </w:p>
    <w:p w14:paraId="2A87BB11" w14:textId="1A105A3A" w:rsidR="005912FB" w:rsidRPr="002B42A7" w:rsidDel="005168E3" w:rsidRDefault="00C0014F" w:rsidP="005912FB">
      <w:pPr>
        <w:spacing w:line="480" w:lineRule="auto"/>
        <w:ind w:firstLine="720"/>
        <w:rPr>
          <w:del w:id="971" w:author="Ruijie Xu" w:date="2022-03-04T10:15:00Z"/>
          <w:rFonts w:ascii="Times New Roman" w:hAnsi="Times New Roman" w:cs="Times New Roman"/>
          <w:color w:val="000000" w:themeColor="text1"/>
          <w:rPrChange w:id="972" w:author="Ruijie Xu" w:date="2022-03-10T12:31:00Z">
            <w:rPr>
              <w:del w:id="973" w:author="Ruijie Xu" w:date="2022-03-04T10:15:00Z"/>
              <w:color w:val="000000" w:themeColor="text1"/>
            </w:rPr>
          </w:rPrChange>
        </w:rPr>
      </w:pPr>
      <w:bookmarkStart w:id="974" w:name="OLE_LINK47"/>
      <w:bookmarkStart w:id="975" w:name="OLE_LINK50"/>
      <w:r w:rsidRPr="002B42A7">
        <w:rPr>
          <w:rFonts w:ascii="Times New Roman" w:hAnsi="Times New Roman" w:cs="Times New Roman"/>
          <w:color w:val="000000" w:themeColor="text1"/>
          <w:rPrChange w:id="976" w:author="Ruijie Xu" w:date="2022-03-10T12:31:00Z">
            <w:rPr>
              <w:color w:val="000000" w:themeColor="text1"/>
            </w:rPr>
          </w:rPrChange>
        </w:rPr>
        <w:t>In this study, we compare</w:t>
      </w:r>
      <w:ins w:id="977" w:author="Rajeev, Sree" w:date="2022-02-28T14:26:00Z">
        <w:r w:rsidR="00AC6B29" w:rsidRPr="002B42A7">
          <w:rPr>
            <w:rFonts w:ascii="Times New Roman" w:hAnsi="Times New Roman" w:cs="Times New Roman"/>
            <w:color w:val="000000" w:themeColor="text1"/>
            <w:rPrChange w:id="978" w:author="Ruijie Xu" w:date="2022-03-10T12:31:00Z">
              <w:rPr>
                <w:color w:val="000000" w:themeColor="text1"/>
              </w:rPr>
            </w:rPrChange>
          </w:rPr>
          <w:t>d</w:t>
        </w:r>
      </w:ins>
      <w:del w:id="979" w:author="Liliana Salvador" w:date="2022-02-22T18:38:00Z">
        <w:r w:rsidR="00F23C9F" w:rsidRPr="002B42A7" w:rsidDel="003F73CA">
          <w:rPr>
            <w:rFonts w:ascii="Times New Roman" w:hAnsi="Times New Roman" w:cs="Times New Roman"/>
            <w:color w:val="000000" w:themeColor="text1"/>
            <w:rPrChange w:id="980" w:author="Ruijie Xu" w:date="2022-03-10T12:31:00Z">
              <w:rPr>
                <w:color w:val="000000" w:themeColor="text1"/>
              </w:rPr>
            </w:rPrChange>
          </w:rPr>
          <w:delText>d</w:delText>
        </w:r>
      </w:del>
      <w:r w:rsidRPr="002B42A7">
        <w:rPr>
          <w:rFonts w:ascii="Times New Roman" w:hAnsi="Times New Roman" w:cs="Times New Roman"/>
          <w:color w:val="000000" w:themeColor="text1"/>
          <w:rPrChange w:id="981" w:author="Ruijie Xu" w:date="2022-03-10T12:31:00Z">
            <w:rPr>
              <w:color w:val="000000" w:themeColor="text1"/>
            </w:rPr>
          </w:rPrChange>
        </w:rPr>
        <w:t xml:space="preserve"> the microbial profiles of tissue samples from two species of </w:t>
      </w:r>
      <w:del w:id="982" w:author="Ruijie Xu" w:date="2022-03-16T17:04:00Z">
        <w:r w:rsidRPr="002B42A7" w:rsidDel="00FE67E6">
          <w:rPr>
            <w:rFonts w:ascii="Times New Roman" w:hAnsi="Times New Roman" w:cs="Times New Roman"/>
            <w:i/>
            <w:iCs/>
            <w:color w:val="000000" w:themeColor="text1"/>
            <w:rPrChange w:id="983" w:author="Ruijie Xu" w:date="2022-03-10T12:31:00Z">
              <w:rPr>
                <w:i/>
                <w:iCs/>
                <w:color w:val="000000" w:themeColor="text1"/>
              </w:rPr>
            </w:rPrChange>
          </w:rPr>
          <w:delText>Rattus</w:delText>
        </w:r>
      </w:del>
      <w:ins w:id="984"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color w:val="000000" w:themeColor="text1"/>
          <w:rPrChange w:id="985" w:author="Ruijie Xu" w:date="2022-03-10T12:31:00Z">
            <w:rPr>
              <w:color w:val="000000" w:themeColor="text1"/>
            </w:rPr>
          </w:rPrChange>
        </w:rPr>
        <w:t xml:space="preserve"> (</w:t>
      </w:r>
      <w:del w:id="986" w:author="Ruijie Xu" w:date="2022-03-16T17:04:00Z">
        <w:r w:rsidRPr="002B42A7" w:rsidDel="00FE67E6">
          <w:rPr>
            <w:rFonts w:ascii="Times New Roman" w:hAnsi="Times New Roman" w:cs="Times New Roman"/>
            <w:i/>
            <w:iCs/>
            <w:color w:val="000000" w:themeColor="text1"/>
            <w:rPrChange w:id="987" w:author="Ruijie Xu" w:date="2022-03-10T12:31:00Z">
              <w:rPr>
                <w:i/>
                <w:iCs/>
                <w:color w:val="000000" w:themeColor="text1"/>
              </w:rPr>
            </w:rPrChange>
          </w:rPr>
          <w:delText>Rattus</w:delText>
        </w:r>
      </w:del>
      <w:ins w:id="988"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989" w:author="Ruijie Xu" w:date="2022-03-10T12:31:00Z">
            <w:rPr>
              <w:i/>
              <w:iCs/>
              <w:color w:val="000000" w:themeColor="text1"/>
            </w:rPr>
          </w:rPrChange>
        </w:rPr>
        <w:t xml:space="preserve"> </w:t>
      </w:r>
      <w:del w:id="990" w:author="Ruijie Xu" w:date="2022-03-16T17:04:00Z">
        <w:r w:rsidRPr="002B42A7" w:rsidDel="00FE67E6">
          <w:rPr>
            <w:rFonts w:ascii="Times New Roman" w:hAnsi="Times New Roman" w:cs="Times New Roman"/>
            <w:i/>
            <w:iCs/>
            <w:color w:val="000000" w:themeColor="text1"/>
            <w:rPrChange w:id="991" w:author="Ruijie Xu" w:date="2022-03-10T12:31:00Z">
              <w:rPr>
                <w:i/>
                <w:iCs/>
                <w:color w:val="000000" w:themeColor="text1"/>
              </w:rPr>
            </w:rPrChange>
          </w:rPr>
          <w:delText>rattus</w:delText>
        </w:r>
      </w:del>
      <w:ins w:id="992"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color w:val="000000" w:themeColor="text1"/>
          <w:rPrChange w:id="993" w:author="Ruijie Xu" w:date="2022-03-10T12:31:00Z">
            <w:rPr>
              <w:color w:val="000000" w:themeColor="text1"/>
            </w:rPr>
          </w:rPrChange>
        </w:rPr>
        <w:t xml:space="preserve"> and </w:t>
      </w:r>
      <w:del w:id="994" w:author="Ruijie Xu" w:date="2022-03-16T17:04:00Z">
        <w:r w:rsidRPr="002B42A7" w:rsidDel="00FE67E6">
          <w:rPr>
            <w:rFonts w:ascii="Times New Roman" w:hAnsi="Times New Roman" w:cs="Times New Roman"/>
            <w:i/>
            <w:iCs/>
            <w:color w:val="000000" w:themeColor="text1"/>
            <w:rPrChange w:id="995" w:author="Ruijie Xu" w:date="2022-03-10T12:31:00Z">
              <w:rPr>
                <w:i/>
                <w:iCs/>
                <w:color w:val="000000" w:themeColor="text1"/>
              </w:rPr>
            </w:rPrChange>
          </w:rPr>
          <w:delText>Rattus</w:delText>
        </w:r>
      </w:del>
      <w:ins w:id="996"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997" w:author="Ruijie Xu" w:date="2022-03-10T12:31:00Z">
            <w:rPr>
              <w:i/>
              <w:iCs/>
              <w:color w:val="000000" w:themeColor="text1"/>
            </w:rPr>
          </w:rPrChange>
        </w:rPr>
        <w:t xml:space="preserve"> norvegicus</w:t>
      </w:r>
      <w:r w:rsidRPr="002B42A7">
        <w:rPr>
          <w:rFonts w:ascii="Times New Roman" w:hAnsi="Times New Roman" w:cs="Times New Roman"/>
          <w:color w:val="000000" w:themeColor="text1"/>
          <w:rPrChange w:id="998" w:author="Ruijie Xu" w:date="2022-03-10T12:31:00Z">
            <w:rPr>
              <w:color w:val="000000" w:themeColor="text1"/>
            </w:rPr>
          </w:rPrChange>
        </w:rPr>
        <w:t>)</w:t>
      </w:r>
      <w:r w:rsidR="00C06D2E" w:rsidRPr="002B42A7">
        <w:rPr>
          <w:rFonts w:ascii="Times New Roman" w:hAnsi="Times New Roman" w:cs="Times New Roman"/>
          <w:color w:val="000000" w:themeColor="text1"/>
          <w:rPrChange w:id="999" w:author="Ruijie Xu" w:date="2022-03-10T12:31:00Z">
            <w:rPr>
              <w:color w:val="000000" w:themeColor="text1"/>
            </w:rPr>
          </w:rPrChange>
        </w:rPr>
        <w:t xml:space="preserve"> using</w:t>
      </w:r>
      <w:ins w:id="1000" w:author="Ruijie Xu" w:date="2022-02-01T15:17:00Z">
        <w:r w:rsidR="001F12F2" w:rsidRPr="002B42A7">
          <w:rPr>
            <w:rFonts w:ascii="Times New Roman" w:hAnsi="Times New Roman" w:cs="Times New Roman"/>
            <w:color w:val="000000" w:themeColor="text1"/>
            <w:rPrChange w:id="1001" w:author="Ruijie Xu" w:date="2022-03-10T12:31:00Z">
              <w:rPr>
                <w:color w:val="000000" w:themeColor="text1"/>
              </w:rPr>
            </w:rPrChange>
          </w:rPr>
          <w:t xml:space="preserve"> </w:t>
        </w:r>
      </w:ins>
      <w:ins w:id="1002" w:author="Ruijie Xu" w:date="2022-02-01T15:18:00Z">
        <w:del w:id="1003" w:author="Liliana Salvador" w:date="2022-02-22T18:36:00Z">
          <w:r w:rsidR="001F12F2" w:rsidRPr="002B42A7" w:rsidDel="0020528F">
            <w:rPr>
              <w:rFonts w:ascii="Times New Roman" w:hAnsi="Times New Roman" w:cs="Times New Roman"/>
              <w:color w:val="000000" w:themeColor="text1"/>
              <w:rPrChange w:id="1004"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1005" w:author="Ruijie Xu" w:date="2022-03-10T12:31:00Z">
              <w:rPr>
                <w:color w:val="000000" w:themeColor="text1"/>
              </w:rPr>
            </w:rPrChange>
          </w:rPr>
          <w:t xml:space="preserve">different </w:t>
        </w:r>
      </w:ins>
      <w:ins w:id="1006" w:author="Liliana Salvador" w:date="2022-02-22T18:37:00Z">
        <w:r w:rsidR="003F73CA" w:rsidRPr="002B42A7">
          <w:rPr>
            <w:rFonts w:ascii="Times New Roman" w:hAnsi="Times New Roman" w:cs="Times New Roman"/>
            <w:color w:val="000000" w:themeColor="text1"/>
            <w:rPrChange w:id="1007" w:author="Ruijie Xu" w:date="2022-03-10T12:31:00Z">
              <w:rPr>
                <w:color w:val="000000" w:themeColor="text1"/>
              </w:rPr>
            </w:rPrChange>
          </w:rPr>
          <w:t xml:space="preserve">metagenomic software and </w:t>
        </w:r>
      </w:ins>
      <w:ins w:id="1008" w:author="Ruijie Xu" w:date="2022-02-01T15:18:00Z">
        <w:r w:rsidR="001F12F2" w:rsidRPr="002B42A7">
          <w:rPr>
            <w:rFonts w:ascii="Times New Roman" w:hAnsi="Times New Roman" w:cs="Times New Roman"/>
            <w:color w:val="000000" w:themeColor="text1"/>
            <w:rPrChange w:id="1009" w:author="Ruijie Xu" w:date="2022-03-10T12:31:00Z">
              <w:rPr>
                <w:color w:val="000000" w:themeColor="text1"/>
              </w:rPr>
            </w:rPrChange>
          </w:rPr>
          <w:t>DBs</w:t>
        </w:r>
        <w:del w:id="1010" w:author="Liliana Salvador" w:date="2022-03-08T17:48:00Z">
          <w:r w:rsidR="001F12F2" w:rsidRPr="002B42A7" w:rsidDel="00F63B0B">
            <w:rPr>
              <w:rFonts w:ascii="Times New Roman" w:hAnsi="Times New Roman" w:cs="Times New Roman"/>
              <w:color w:val="000000" w:themeColor="text1"/>
              <w:rPrChange w:id="1011" w:author="Ruijie Xu" w:date="2022-03-10T12:31:00Z">
                <w:rPr>
                  <w:color w:val="000000" w:themeColor="text1"/>
                </w:rPr>
              </w:rPrChange>
            </w:rPr>
            <w:delText xml:space="preserve"> </w:delText>
          </w:r>
        </w:del>
        <w:del w:id="1012" w:author="Liliana Salvador" w:date="2022-02-22T18:37:00Z">
          <w:r w:rsidR="001F12F2" w:rsidRPr="002B42A7" w:rsidDel="003F73CA">
            <w:rPr>
              <w:rFonts w:ascii="Times New Roman" w:hAnsi="Times New Roman" w:cs="Times New Roman"/>
              <w:color w:val="000000" w:themeColor="text1"/>
              <w:rPrChange w:id="1013" w:author="Ruijie Xu" w:date="2022-03-10T12:31:00Z">
                <w:rPr>
                  <w:color w:val="000000" w:themeColor="text1"/>
                </w:rPr>
              </w:rPrChange>
            </w:rPr>
            <w:delText>and</w:delText>
          </w:r>
        </w:del>
      </w:ins>
      <w:del w:id="1014" w:author="Liliana Salvador" w:date="2022-02-22T18:37:00Z">
        <w:r w:rsidR="00C06D2E" w:rsidRPr="002B42A7" w:rsidDel="003F73CA">
          <w:rPr>
            <w:rFonts w:ascii="Times New Roman" w:hAnsi="Times New Roman" w:cs="Times New Roman"/>
            <w:color w:val="000000" w:themeColor="text1"/>
            <w:rPrChange w:id="1015" w:author="Ruijie Xu" w:date="2022-03-10T12:31:00Z">
              <w:rPr>
                <w:color w:val="000000" w:themeColor="text1"/>
              </w:rPr>
            </w:rPrChange>
          </w:rPr>
          <w:delText xml:space="preserve"> the</w:delText>
        </w:r>
      </w:del>
      <w:ins w:id="1016" w:author="Ruijie Xu" w:date="2022-02-01T15:16:00Z">
        <w:del w:id="1017" w:author="Liliana Salvador" w:date="2022-02-22T18:37:00Z">
          <w:r w:rsidR="001F12F2" w:rsidRPr="002B42A7" w:rsidDel="003F73CA">
            <w:rPr>
              <w:rFonts w:ascii="Times New Roman" w:hAnsi="Times New Roman" w:cs="Times New Roman"/>
              <w:color w:val="000000" w:themeColor="text1"/>
              <w:rPrChange w:id="1018" w:author="Ruijie Xu" w:date="2022-03-10T12:31:00Z">
                <w:rPr>
                  <w:color w:val="000000" w:themeColor="text1"/>
                </w:rPr>
              </w:rPrChange>
            </w:rPr>
            <w:delText xml:space="preserve"> nine</w:delText>
          </w:r>
        </w:del>
      </w:ins>
      <w:del w:id="1019" w:author="Liliana Salvador" w:date="2022-02-22T18:37:00Z">
        <w:r w:rsidR="00C06D2E" w:rsidRPr="002B42A7" w:rsidDel="003F73CA">
          <w:rPr>
            <w:rFonts w:ascii="Times New Roman" w:hAnsi="Times New Roman" w:cs="Times New Roman"/>
            <w:color w:val="000000" w:themeColor="text1"/>
            <w:rPrChange w:id="1020" w:author="Ruijie Xu" w:date="2022-03-10T12:31:00Z">
              <w:rPr>
                <w:color w:val="000000" w:themeColor="text1"/>
              </w:rPr>
            </w:rPrChange>
          </w:rPr>
          <w:delText xml:space="preserve"> </w:delText>
        </w:r>
      </w:del>
      <w:ins w:id="1021" w:author="Ruijie Xu" w:date="2022-02-01T15:18:00Z">
        <w:del w:id="1022" w:author="Liliana Salvador" w:date="2022-02-22T18:37:00Z">
          <w:r w:rsidR="001F12F2" w:rsidRPr="002B42A7" w:rsidDel="003F73CA">
            <w:rPr>
              <w:rFonts w:ascii="Times New Roman" w:hAnsi="Times New Roman" w:cs="Times New Roman"/>
              <w:color w:val="000000" w:themeColor="text1"/>
              <w:rPrChange w:id="1023" w:author="Ruijie Xu" w:date="2022-03-10T12:31:00Z">
                <w:rPr>
                  <w:color w:val="000000" w:themeColor="text1"/>
                </w:rPr>
              </w:rPrChange>
            </w:rPr>
            <w:delText>differen</w:delText>
          </w:r>
        </w:del>
      </w:ins>
      <w:ins w:id="1024" w:author="Ruijie Xu" w:date="2022-02-01T15:19:00Z">
        <w:del w:id="1025" w:author="Liliana Salvador" w:date="2022-02-22T18:37:00Z">
          <w:r w:rsidR="00173518" w:rsidRPr="002B42A7" w:rsidDel="003F73CA">
            <w:rPr>
              <w:rFonts w:ascii="Times New Roman" w:hAnsi="Times New Roman" w:cs="Times New Roman"/>
              <w:color w:val="000000" w:themeColor="text1"/>
              <w:rPrChange w:id="1026" w:author="Ruijie Xu" w:date="2022-03-10T12:31:00Z">
                <w:rPr>
                  <w:color w:val="000000" w:themeColor="text1"/>
                </w:rPr>
              </w:rPrChange>
            </w:rPr>
            <w:delText xml:space="preserve">t </w:delText>
          </w:r>
        </w:del>
      </w:ins>
      <w:del w:id="1027" w:author="Liliana Salvador" w:date="2022-02-22T18:37:00Z">
        <w:r w:rsidR="00C06D2E" w:rsidRPr="002B42A7" w:rsidDel="003F73CA">
          <w:rPr>
            <w:rFonts w:ascii="Times New Roman" w:hAnsi="Times New Roman" w:cs="Times New Roman"/>
            <w:color w:val="000000" w:themeColor="text1"/>
            <w:rPrChange w:id="1028"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029" w:author="Ruijie Xu" w:date="2022-03-10T12:31:00Z">
              <w:rPr>
                <w:color w:val="000000" w:themeColor="text1"/>
              </w:rPr>
            </w:rPrChange>
          </w:rPr>
          <w:delText>software</w:delText>
        </w:r>
      </w:del>
      <w:ins w:id="1030" w:author="Ruijie Xu" w:date="2022-02-01T15:16:00Z">
        <w:del w:id="1031" w:author="Liliana Salvador" w:date="2022-02-22T18:14:00Z">
          <w:r w:rsidR="001F12F2" w:rsidRPr="002B42A7" w:rsidDel="000B2789">
            <w:rPr>
              <w:rFonts w:ascii="Times New Roman" w:hAnsi="Times New Roman" w:cs="Times New Roman"/>
              <w:color w:val="000000" w:themeColor="text1"/>
              <w:rPrChange w:id="1032" w:author="Ruijie Xu" w:date="2022-03-10T12:31:00Z">
                <w:rPr>
                  <w:color w:val="000000" w:themeColor="text1"/>
                </w:rPr>
              </w:rPrChange>
            </w:rPr>
            <w:delText xml:space="preserve"> </w:delText>
          </w:r>
        </w:del>
      </w:ins>
      <w:ins w:id="1033" w:author="Ruijie Xu" w:date="2022-02-01T15:19:00Z">
        <w:del w:id="1034" w:author="Liliana Salvador" w:date="2022-02-22T18:14:00Z">
          <w:r w:rsidR="00173518" w:rsidRPr="002B42A7" w:rsidDel="000B2789">
            <w:rPr>
              <w:rFonts w:ascii="Times New Roman" w:hAnsi="Times New Roman" w:cs="Times New Roman"/>
              <w:color w:val="000000" w:themeColor="text1"/>
              <w:rPrChange w:id="1035" w:author="Ruijie Xu" w:date="2022-03-10T12:31:00Z">
                <w:rPr>
                  <w:color w:val="000000" w:themeColor="text1"/>
                </w:rPr>
              </w:rPrChange>
            </w:rPr>
            <w:delText>metioned above</w:delText>
          </w:r>
        </w:del>
      </w:ins>
      <w:del w:id="1036" w:author="Ruijie Xu" w:date="2022-02-01T15:16:00Z">
        <w:r w:rsidR="00C06D2E" w:rsidRPr="002B42A7" w:rsidDel="001F12F2">
          <w:rPr>
            <w:rFonts w:ascii="Times New Roman" w:hAnsi="Times New Roman" w:cs="Times New Roman"/>
            <w:color w:val="000000" w:themeColor="text1"/>
            <w:rPrChange w:id="1037"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038" w:author="Ruijie Xu" w:date="2022-03-10T12:31:00Z">
              <w:rPr>
                <w:color w:val="000000" w:themeColor="text1"/>
              </w:rPr>
            </w:rPrChange>
          </w:rPr>
          <w:delText>CLARK-s</w:delText>
        </w:r>
      </w:del>
      <w:del w:id="1039" w:author="Rajeev, Sree" w:date="2022-02-28T14:26:00Z">
        <w:r w:rsidR="00C06D2E" w:rsidRPr="002B42A7" w:rsidDel="00AC6B29">
          <w:rPr>
            <w:rFonts w:ascii="Times New Roman" w:hAnsi="Times New Roman" w:cs="Times New Roman"/>
            <w:color w:val="000000" w:themeColor="text1"/>
            <w:rPrChange w:id="1040"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041"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042" w:author="Ruijie Xu" w:date="2022-03-10T12:31:00Z">
              <w:rPr>
                <w:color w:val="000000" w:themeColor="text1"/>
              </w:rPr>
            </w:rPrChange>
          </w:rPr>
          <w:delText>We</w:delText>
        </w:r>
      </w:del>
      <w:ins w:id="1043" w:author="Rajeev, Sree" w:date="2022-02-28T14:26:00Z">
        <w:del w:id="1044" w:author="Liliana Salvador" w:date="2022-03-08T17:48:00Z">
          <w:r w:rsidR="00AC6B29" w:rsidRPr="002B42A7" w:rsidDel="00F63B0B">
            <w:rPr>
              <w:rFonts w:ascii="Times New Roman" w:hAnsi="Times New Roman" w:cs="Times New Roman"/>
              <w:color w:val="000000" w:themeColor="text1"/>
              <w:rPrChange w:id="1045" w:author="Ruijie Xu" w:date="2022-03-10T12:31:00Z">
                <w:rPr>
                  <w:color w:val="000000" w:themeColor="text1"/>
                </w:rPr>
              </w:rPrChange>
            </w:rPr>
            <w:delText xml:space="preserve"> and </w:delText>
          </w:r>
        </w:del>
      </w:ins>
      <w:del w:id="1046" w:author="Liliana Salvador" w:date="2022-03-08T17:48:00Z">
        <w:r w:rsidRPr="002B42A7" w:rsidDel="00F63B0B">
          <w:rPr>
            <w:rFonts w:ascii="Times New Roman" w:hAnsi="Times New Roman" w:cs="Times New Roman"/>
            <w:color w:val="000000" w:themeColor="text1"/>
            <w:rPrChange w:id="1047" w:author="Ruijie Xu" w:date="2022-03-10T12:31:00Z">
              <w:rPr>
                <w:color w:val="000000" w:themeColor="text1"/>
              </w:rPr>
            </w:rPrChange>
          </w:rPr>
          <w:delText xml:space="preserve"> </w:delText>
        </w:r>
      </w:del>
      <w:del w:id="1048" w:author="Liliana Salvador" w:date="2022-02-22T18:39:00Z">
        <w:r w:rsidR="00DA3793" w:rsidRPr="002B42A7" w:rsidDel="003F73CA">
          <w:rPr>
            <w:rFonts w:ascii="Times New Roman" w:hAnsi="Times New Roman" w:cs="Times New Roman"/>
            <w:color w:val="000000" w:themeColor="text1"/>
            <w:rPrChange w:id="1049" w:author="Ruijie Xu" w:date="2022-03-10T12:31:00Z">
              <w:rPr>
                <w:color w:val="000000" w:themeColor="text1"/>
              </w:rPr>
            </w:rPrChange>
          </w:rPr>
          <w:delText>specifically</w:delText>
        </w:r>
      </w:del>
      <w:del w:id="1050" w:author="Liliana Salvador" w:date="2022-03-08T17:48:00Z">
        <w:r w:rsidRPr="002B42A7" w:rsidDel="00F63B0B">
          <w:rPr>
            <w:rFonts w:ascii="Times New Roman" w:hAnsi="Times New Roman" w:cs="Times New Roman"/>
            <w:color w:val="000000" w:themeColor="text1"/>
            <w:rPrChange w:id="1051" w:author="Ruijie Xu" w:date="2022-03-10T12:31:00Z">
              <w:rPr>
                <w:color w:val="000000" w:themeColor="text1"/>
              </w:rPr>
            </w:rPrChange>
          </w:rPr>
          <w:delText xml:space="preserve"> address</w:delText>
        </w:r>
      </w:del>
      <w:ins w:id="1052" w:author="Rajeev, Sree" w:date="2022-02-28T14:26:00Z">
        <w:del w:id="1053" w:author="Liliana Salvador" w:date="2022-03-08T17:48:00Z">
          <w:r w:rsidR="00AC6B29" w:rsidRPr="002B42A7" w:rsidDel="00F63B0B">
            <w:rPr>
              <w:rFonts w:ascii="Times New Roman" w:hAnsi="Times New Roman" w:cs="Times New Roman"/>
              <w:color w:val="000000" w:themeColor="text1"/>
              <w:rPrChange w:id="1054" w:author="Ruijie Xu" w:date="2022-03-10T12:31:00Z">
                <w:rPr>
                  <w:color w:val="000000" w:themeColor="text1"/>
                </w:rPr>
              </w:rPrChange>
            </w:rPr>
            <w:delText>ed</w:delText>
          </w:r>
        </w:del>
      </w:ins>
      <w:del w:id="1055" w:author="Liliana Salvador" w:date="2022-03-08T17:48:00Z">
        <w:r w:rsidRPr="002B42A7" w:rsidDel="00F63B0B">
          <w:rPr>
            <w:rFonts w:ascii="Times New Roman" w:hAnsi="Times New Roman" w:cs="Times New Roman"/>
            <w:color w:val="000000" w:themeColor="text1"/>
            <w:rPrChange w:id="1056" w:author="Ruijie Xu" w:date="2022-03-10T12:31:00Z">
              <w:rPr>
                <w:color w:val="000000" w:themeColor="text1"/>
              </w:rPr>
            </w:rPrChange>
          </w:rPr>
          <w:delText xml:space="preserve"> </w:delText>
        </w:r>
        <w:bookmarkStart w:id="1057" w:name="OLE_LINK215"/>
        <w:bookmarkStart w:id="1058" w:name="OLE_LINK216"/>
        <w:r w:rsidRPr="002B42A7" w:rsidDel="00F63B0B">
          <w:rPr>
            <w:rFonts w:ascii="Times New Roman" w:hAnsi="Times New Roman" w:cs="Times New Roman"/>
            <w:color w:val="000000" w:themeColor="text1"/>
            <w:rPrChange w:id="1059"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060"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061"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062" w:author="Ruijie Xu" w:date="2022-03-10T12:31:00Z">
              <w:rPr>
                <w:color w:val="000000" w:themeColor="text1"/>
              </w:rPr>
            </w:rPrChange>
          </w:rPr>
          <w:delText xml:space="preserve">software influence </w:delText>
        </w:r>
      </w:del>
      <w:ins w:id="1063" w:author="Ruijie Xu" w:date="2022-02-01T16:21:00Z">
        <w:del w:id="1064" w:author="Liliana Salvador" w:date="2022-03-08T17:48:00Z">
          <w:r w:rsidR="00FA4F34" w:rsidRPr="002B42A7" w:rsidDel="00F63B0B">
            <w:rPr>
              <w:rFonts w:ascii="Times New Roman" w:hAnsi="Times New Roman" w:cs="Times New Roman"/>
              <w:color w:val="000000" w:themeColor="text1"/>
              <w:rPrChange w:id="1065" w:author="Ruijie Xu" w:date="2022-03-10T12:31:00Z">
                <w:rPr>
                  <w:color w:val="000000" w:themeColor="text1"/>
                </w:rPr>
              </w:rPrChange>
            </w:rPr>
            <w:delText xml:space="preserve">the </w:delText>
          </w:r>
        </w:del>
      </w:ins>
      <w:ins w:id="1066" w:author="Rajeev, Sree" w:date="2022-02-28T14:27:00Z">
        <w:del w:id="1067" w:author="Liliana Salvador" w:date="2022-03-08T17:48:00Z">
          <w:r w:rsidR="00AC6B29" w:rsidRPr="002B42A7" w:rsidDel="00F63B0B">
            <w:rPr>
              <w:rFonts w:ascii="Times New Roman" w:hAnsi="Times New Roman" w:cs="Times New Roman"/>
              <w:color w:val="000000" w:themeColor="text1"/>
              <w:rPrChange w:id="1068" w:author="Ruijie Xu" w:date="2022-03-10T12:31:00Z">
                <w:rPr>
                  <w:color w:val="000000" w:themeColor="text1"/>
                </w:rPr>
              </w:rPrChange>
            </w:rPr>
            <w:delText xml:space="preserve">microbial </w:delText>
          </w:r>
        </w:del>
      </w:ins>
      <w:del w:id="1069" w:author="Liliana Salvador" w:date="2022-03-08T17:48:00Z">
        <w:r w:rsidR="00431A2A" w:rsidRPr="002B42A7" w:rsidDel="00F63B0B">
          <w:rPr>
            <w:rFonts w:ascii="Times New Roman" w:hAnsi="Times New Roman" w:cs="Times New Roman"/>
            <w:color w:val="000000" w:themeColor="text1"/>
            <w:rPrChange w:id="1070"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071"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072" w:author="Ruijie Xu" w:date="2022-03-10T12:31:00Z">
              <w:rPr>
                <w:color w:val="000000" w:themeColor="text1"/>
              </w:rPr>
            </w:rPrChange>
          </w:rPr>
          <w:delText xml:space="preserve"> pathogen of interest </w:delText>
        </w:r>
        <w:bookmarkEnd w:id="1057"/>
        <w:bookmarkEnd w:id="1058"/>
        <w:r w:rsidR="00AE4F6D" w:rsidRPr="002B42A7" w:rsidDel="00F63B0B">
          <w:rPr>
            <w:rFonts w:ascii="Times New Roman" w:hAnsi="Times New Roman" w:cs="Times New Roman"/>
            <w:color w:val="000000" w:themeColor="text1"/>
            <w:rPrChange w:id="1073"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074"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075" w:author="Ruijie Xu" w:date="2022-03-10T12:31:00Z">
              <w:rPr>
                <w:color w:val="000000" w:themeColor="text1"/>
              </w:rPr>
            </w:rPrChange>
          </w:rPr>
          <w:delText xml:space="preserve">profiling </w:delText>
        </w:r>
      </w:del>
      <w:ins w:id="1076" w:author="Ruijie Xu" w:date="2022-02-01T16:21:00Z">
        <w:del w:id="1077" w:author="Liliana Salvador" w:date="2022-03-08T17:48:00Z">
          <w:r w:rsidR="00FA4F34" w:rsidRPr="002B42A7" w:rsidDel="00F63B0B">
            <w:rPr>
              <w:rFonts w:ascii="Times New Roman" w:hAnsi="Times New Roman" w:cs="Times New Roman"/>
              <w:color w:val="000000" w:themeColor="text1"/>
              <w:rPrChange w:id="1078" w:author="Ruijie Xu" w:date="2022-03-10T12:31:00Z">
                <w:rPr>
                  <w:color w:val="000000" w:themeColor="text1"/>
                </w:rPr>
              </w:rPrChange>
            </w:rPr>
            <w:delText xml:space="preserve">of </w:delText>
          </w:r>
        </w:del>
      </w:ins>
      <w:ins w:id="1079" w:author="Ruijie Xu" w:date="2022-02-01T16:22:00Z">
        <w:del w:id="1080" w:author="Liliana Salvador" w:date="2022-03-08T17:48:00Z">
          <w:r w:rsidR="00FA4F34" w:rsidRPr="002B42A7" w:rsidDel="00F63B0B">
            <w:rPr>
              <w:rFonts w:ascii="Times New Roman" w:hAnsi="Times New Roman" w:cs="Times New Roman"/>
              <w:color w:val="000000" w:themeColor="text1"/>
              <w:rPrChange w:id="1081" w:author="Ruijie Xu" w:date="2022-03-10T12:31:00Z">
                <w:rPr>
                  <w:color w:val="000000" w:themeColor="text1"/>
                </w:rPr>
              </w:rPrChange>
            </w:rPr>
            <w:delText>the rat samples, and how these influences</w:delText>
          </w:r>
        </w:del>
      </w:ins>
      <w:del w:id="1082" w:author="Liliana Salvador" w:date="2022-03-08T17:48:00Z">
        <w:r w:rsidR="00AE4F6D" w:rsidRPr="002B42A7" w:rsidDel="00F63B0B">
          <w:rPr>
            <w:rFonts w:ascii="Times New Roman" w:hAnsi="Times New Roman" w:cs="Times New Roman"/>
            <w:color w:val="000000" w:themeColor="text1"/>
            <w:rPrChange w:id="1083"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084"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085"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086" w:author="Ruijie Xu" w:date="2022-03-10T12:31:00Z">
            <w:rPr>
              <w:color w:val="000000" w:themeColor="text1"/>
            </w:rPr>
          </w:rPrChange>
        </w:rPr>
        <w:t>.</w:t>
      </w:r>
      <w:r w:rsidR="00AE4F6D" w:rsidRPr="002B42A7" w:rsidDel="00AE4F6D">
        <w:rPr>
          <w:rFonts w:ascii="Times New Roman" w:hAnsi="Times New Roman" w:cs="Times New Roman"/>
          <w:color w:val="000000" w:themeColor="text1"/>
          <w:rPrChange w:id="1087" w:author="Ruijie Xu" w:date="2022-03-10T12:31:00Z">
            <w:rPr>
              <w:color w:val="000000" w:themeColor="text1"/>
            </w:rPr>
          </w:rPrChange>
        </w:rPr>
        <w:t xml:space="preserve"> </w:t>
      </w:r>
      <w:del w:id="1088" w:author="Rajeev, Sree" w:date="2022-02-28T14:27:00Z">
        <w:r w:rsidR="00366132" w:rsidRPr="002B42A7" w:rsidDel="00AC6B29">
          <w:rPr>
            <w:rFonts w:ascii="Times New Roman" w:hAnsi="Times New Roman" w:cs="Times New Roman"/>
            <w:color w:val="000000" w:themeColor="text1"/>
            <w:rPrChange w:id="1089" w:author="Ruijie Xu" w:date="2022-03-10T12:31:00Z">
              <w:rPr>
                <w:color w:val="000000" w:themeColor="text1"/>
              </w:rPr>
            </w:rPrChange>
          </w:rPr>
          <w:delText>We also</w:delText>
        </w:r>
      </w:del>
      <w:ins w:id="1090" w:author="Liliana Salvador" w:date="2022-02-22T18:16:00Z">
        <w:del w:id="1091" w:author="Rajeev, Sree" w:date="2022-02-28T14:27:00Z">
          <w:r w:rsidR="000B2789" w:rsidRPr="002B42A7" w:rsidDel="00AC6B29">
            <w:rPr>
              <w:rFonts w:ascii="Times New Roman" w:hAnsi="Times New Roman" w:cs="Times New Roman"/>
              <w:color w:val="000000" w:themeColor="text1"/>
              <w:rPrChange w:id="1092" w:author="Ruijie Xu" w:date="2022-03-10T12:31:00Z">
                <w:rPr>
                  <w:color w:val="000000" w:themeColor="text1"/>
                </w:rPr>
              </w:rPrChange>
            </w:rPr>
            <w:delText xml:space="preserve"> test</w:delText>
          </w:r>
        </w:del>
      </w:ins>
      <w:ins w:id="1093" w:author="Ruijie Xu" w:date="2022-02-27T10:27:00Z">
        <w:del w:id="1094" w:author="Rajeev, Sree" w:date="2022-02-28T14:27:00Z">
          <w:r w:rsidR="00ED4429" w:rsidRPr="002B42A7" w:rsidDel="00AC6B29">
            <w:rPr>
              <w:rFonts w:ascii="Times New Roman" w:hAnsi="Times New Roman" w:cs="Times New Roman"/>
              <w:color w:val="000000" w:themeColor="text1"/>
              <w:rPrChange w:id="1095" w:author="Ruijie Xu" w:date="2022-03-10T12:31:00Z">
                <w:rPr>
                  <w:color w:val="000000" w:themeColor="text1"/>
                </w:rPr>
              </w:rPrChange>
            </w:rPr>
            <w:delText>ed</w:delText>
          </w:r>
        </w:del>
      </w:ins>
      <w:ins w:id="1096" w:author="Liliana Salvador" w:date="2022-02-22T18:16:00Z">
        <w:del w:id="1097" w:author="Rajeev, Sree" w:date="2022-02-28T14:27:00Z">
          <w:r w:rsidR="000B2789" w:rsidRPr="002B42A7" w:rsidDel="00AC6B29">
            <w:rPr>
              <w:rFonts w:ascii="Times New Roman" w:hAnsi="Times New Roman" w:cs="Times New Roman"/>
              <w:color w:val="000000" w:themeColor="text1"/>
              <w:rPrChange w:id="1098" w:author="Ruijie Xu" w:date="2022-03-10T12:31:00Z">
                <w:rPr>
                  <w:color w:val="000000" w:themeColor="text1"/>
                </w:rPr>
              </w:rPrChange>
            </w:rPr>
            <w:delText xml:space="preserve"> how well these methods</w:delText>
          </w:r>
        </w:del>
      </w:ins>
      <w:del w:id="1099" w:author="Rajeev, Sree" w:date="2022-02-28T14:27:00Z">
        <w:r w:rsidR="00366132" w:rsidRPr="002B42A7" w:rsidDel="00AC6B29">
          <w:rPr>
            <w:rFonts w:ascii="Times New Roman" w:hAnsi="Times New Roman" w:cs="Times New Roman"/>
            <w:color w:val="000000" w:themeColor="text1"/>
            <w:rPrChange w:id="1100"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101"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102"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103" w:author="Ruijie Xu" w:date="2022-03-10T12:31:00Z">
              <w:rPr>
                <w:i/>
                <w:color w:val="000000" w:themeColor="text1"/>
              </w:rPr>
            </w:rPrChange>
          </w:rPr>
          <w:delText>Leptospira</w:delText>
        </w:r>
      </w:del>
      <w:ins w:id="1104" w:author="Ruijie Xu" w:date="2022-02-02T11:02:00Z">
        <w:del w:id="1105" w:author="Rajeev, Sree" w:date="2022-02-28T14:27:00Z">
          <w:r w:rsidR="00463AA7" w:rsidRPr="002B42A7" w:rsidDel="00AC6B29">
            <w:rPr>
              <w:rFonts w:ascii="Times New Roman" w:hAnsi="Times New Roman" w:cs="Times New Roman"/>
              <w:i/>
              <w:color w:val="000000" w:themeColor="text1"/>
              <w:rPrChange w:id="1106" w:author="Ruijie Xu" w:date="2022-03-10T12:31:00Z">
                <w:rPr>
                  <w:i/>
                  <w:color w:val="000000" w:themeColor="text1"/>
                </w:rPr>
              </w:rPrChange>
            </w:rPr>
            <w:delText>Leptospira</w:delText>
          </w:r>
        </w:del>
      </w:ins>
      <w:del w:id="1107" w:author="Rajeev, Sree" w:date="2022-02-28T14:27:00Z">
        <w:r w:rsidR="00366132" w:rsidRPr="002B42A7" w:rsidDel="00AC6B29">
          <w:rPr>
            <w:rFonts w:ascii="Times New Roman" w:hAnsi="Times New Roman" w:cs="Times New Roman"/>
            <w:color w:val="000000" w:themeColor="text1"/>
            <w:rPrChange w:id="1108" w:author="Ruijie Xu" w:date="2022-03-10T12:31:00Z">
              <w:rPr>
                <w:color w:val="000000" w:themeColor="text1"/>
              </w:rPr>
            </w:rPrChange>
          </w:rPr>
          <w:delText xml:space="preserve"> in rat kidneys. </w:delText>
        </w:r>
      </w:del>
      <w:ins w:id="1109" w:author="Liliana Salvador" w:date="2022-02-22T18:39:00Z">
        <w:r w:rsidR="003F73CA" w:rsidRPr="002B42A7">
          <w:rPr>
            <w:rFonts w:ascii="Times New Roman" w:hAnsi="Times New Roman" w:cs="Times New Roman"/>
            <w:color w:val="000000" w:themeColor="text1"/>
            <w:rPrChange w:id="1110" w:author="Ruijie Xu" w:date="2022-03-10T12:31:00Z">
              <w:rPr>
                <w:color w:val="000000" w:themeColor="text1"/>
              </w:rPr>
            </w:rPrChange>
          </w:rPr>
          <w:t xml:space="preserve">Specifically, </w:t>
        </w:r>
      </w:ins>
      <w:ins w:id="1111" w:author="Liliana Salvador" w:date="2022-03-08T17:48:00Z">
        <w:r w:rsidR="00F63B0B" w:rsidRPr="002B42A7">
          <w:rPr>
            <w:rFonts w:ascii="Times New Roman" w:hAnsi="Times New Roman" w:cs="Times New Roman"/>
            <w:color w:val="000000" w:themeColor="text1"/>
            <w:rPrChange w:id="1112" w:author="Ruijie Xu" w:date="2022-03-10T12:31:00Z">
              <w:rPr>
                <w:color w:val="000000" w:themeColor="text1"/>
              </w:rPr>
            </w:rPrChange>
          </w:rPr>
          <w:t>we</w:t>
        </w:r>
      </w:ins>
      <w:del w:id="1113" w:author="Liliana Salvador" w:date="2022-02-22T18:39:00Z">
        <w:r w:rsidR="00DA3793" w:rsidRPr="002B42A7" w:rsidDel="003F73CA">
          <w:rPr>
            <w:rFonts w:ascii="Times New Roman" w:hAnsi="Times New Roman" w:cs="Times New Roman"/>
            <w:color w:val="000000" w:themeColor="text1"/>
            <w:rPrChange w:id="1114" w:author="Ruijie Xu" w:date="2022-03-10T12:31:00Z">
              <w:rPr>
                <w:color w:val="000000" w:themeColor="text1"/>
              </w:rPr>
            </w:rPrChange>
          </w:rPr>
          <w:delText>T</w:delText>
        </w:r>
      </w:del>
      <w:del w:id="1115" w:author="Liliana Salvador" w:date="2022-03-08T17:48:00Z">
        <w:r w:rsidR="00DA3793" w:rsidRPr="002B42A7" w:rsidDel="00F63B0B">
          <w:rPr>
            <w:rFonts w:ascii="Times New Roman" w:hAnsi="Times New Roman" w:cs="Times New Roman"/>
            <w:color w:val="000000" w:themeColor="text1"/>
            <w:rPrChange w:id="1116"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1117"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1118"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1119"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1120" w:author="Ruijie Xu" w:date="2022-03-10T12:31:00Z">
            <w:rPr>
              <w:color w:val="000000" w:themeColor="text1"/>
            </w:rPr>
          </w:rPrChange>
        </w:rPr>
        <w:t xml:space="preserve"> 1) compare</w:t>
      </w:r>
      <w:ins w:id="1121" w:author="Liliana Salvador" w:date="2022-03-08T17:48:00Z">
        <w:r w:rsidR="00F63B0B" w:rsidRPr="002B42A7">
          <w:rPr>
            <w:rFonts w:ascii="Times New Roman" w:hAnsi="Times New Roman" w:cs="Times New Roman"/>
            <w:color w:val="000000" w:themeColor="text1"/>
            <w:rPrChange w:id="1122" w:author="Ruijie Xu" w:date="2022-03-10T12:31:00Z">
              <w:rPr>
                <w:color w:val="000000" w:themeColor="text1"/>
              </w:rPr>
            </w:rPrChange>
          </w:rPr>
          <w:t>d</w:t>
        </w:r>
      </w:ins>
      <w:r w:rsidRPr="002B42A7">
        <w:rPr>
          <w:rFonts w:ascii="Times New Roman" w:hAnsi="Times New Roman" w:cs="Times New Roman"/>
          <w:color w:val="000000" w:themeColor="text1"/>
          <w:rPrChange w:id="1123" w:author="Ruijie Xu" w:date="2022-03-10T12:31:00Z">
            <w:rPr>
              <w:color w:val="000000" w:themeColor="text1"/>
            </w:rPr>
          </w:rPrChange>
        </w:rPr>
        <w:t xml:space="preserve"> the taxonomical profiles</w:t>
      </w:r>
      <w:del w:id="1124" w:author="Ruijie Xu" w:date="2022-02-01T15:19:00Z">
        <w:r w:rsidRPr="002B42A7" w:rsidDel="00173518">
          <w:rPr>
            <w:rFonts w:ascii="Times New Roman" w:hAnsi="Times New Roman" w:cs="Times New Roman"/>
            <w:color w:val="000000" w:themeColor="text1"/>
            <w:rPrChange w:id="1125"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1126" w:author="Ruijie Xu" w:date="2022-03-10T12:31:00Z">
            <w:rPr>
              <w:color w:val="000000" w:themeColor="text1"/>
            </w:rPr>
          </w:rPrChange>
        </w:rPr>
        <w:t xml:space="preserve"> classified by </w:t>
      </w:r>
      <w:ins w:id="1127" w:author="Ruijie Xu" w:date="2022-02-01T15:19:00Z">
        <w:del w:id="1128" w:author="Liliana Salvador" w:date="2022-02-23T11:22:00Z">
          <w:r w:rsidR="00173518" w:rsidRPr="002B42A7" w:rsidDel="00AD79E6">
            <w:rPr>
              <w:rFonts w:ascii="Times New Roman" w:hAnsi="Times New Roman" w:cs="Times New Roman"/>
              <w:color w:val="000000" w:themeColor="text1"/>
              <w:rPrChange w:id="1129"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1130" w:author="Ruijie Xu" w:date="2022-03-10T12:31:00Z">
              <w:rPr>
                <w:color w:val="000000" w:themeColor="text1"/>
              </w:rPr>
            </w:rPrChange>
          </w:rPr>
          <w:t>four</w:t>
        </w:r>
      </w:ins>
      <w:ins w:id="1131" w:author="Ruijie Xu" w:date="2022-02-01T15:20:00Z">
        <w:r w:rsidR="00173518" w:rsidRPr="002B42A7">
          <w:rPr>
            <w:rFonts w:ascii="Times New Roman" w:hAnsi="Times New Roman" w:cs="Times New Roman"/>
            <w:color w:val="000000" w:themeColor="text1"/>
            <w:rPrChange w:id="1132" w:author="Ruijie Xu" w:date="2022-03-10T12:31:00Z">
              <w:rPr>
                <w:color w:val="000000" w:themeColor="text1"/>
              </w:rPr>
            </w:rPrChange>
          </w:rPr>
          <w:t xml:space="preserve"> </w:t>
        </w:r>
      </w:ins>
      <w:del w:id="1133" w:author="Liliana Salvador" w:date="2022-02-23T11:22:00Z">
        <w:r w:rsidRPr="002B42A7" w:rsidDel="00AD79E6">
          <w:rPr>
            <w:rFonts w:ascii="Times New Roman" w:hAnsi="Times New Roman" w:cs="Times New Roman"/>
            <w:color w:val="000000" w:themeColor="text1"/>
            <w:rPrChange w:id="1134" w:author="Ruijie Xu" w:date="2022-03-10T12:31:00Z">
              <w:rPr>
                <w:color w:val="000000" w:themeColor="text1"/>
              </w:rPr>
            </w:rPrChange>
          </w:rPr>
          <w:delText xml:space="preserve">Kraken2 </w:delText>
        </w:r>
      </w:del>
      <w:ins w:id="1135" w:author="Liliana Salvador" w:date="2022-02-23T11:22:00Z">
        <w:r w:rsidR="00AD79E6" w:rsidRPr="002B42A7">
          <w:rPr>
            <w:rFonts w:ascii="Times New Roman" w:hAnsi="Times New Roman" w:cs="Times New Roman"/>
            <w:color w:val="000000" w:themeColor="text1"/>
            <w:rPrChange w:id="1136" w:author="Ruijie Xu" w:date="2022-03-10T12:31:00Z">
              <w:rPr>
                <w:color w:val="000000" w:themeColor="text1"/>
              </w:rPr>
            </w:rPrChange>
          </w:rPr>
          <w:t xml:space="preserve">DBs </w:t>
        </w:r>
      </w:ins>
      <w:ins w:id="1137" w:author="Ruijie Xu" w:date="2022-02-01T15:20:00Z">
        <w:del w:id="1138" w:author="Liliana Salvador" w:date="2022-02-23T11:21:00Z">
          <w:r w:rsidR="00173518" w:rsidRPr="002B42A7" w:rsidDel="00AD79E6">
            <w:rPr>
              <w:rFonts w:ascii="Times New Roman" w:hAnsi="Times New Roman" w:cs="Times New Roman"/>
              <w:color w:val="000000" w:themeColor="text1"/>
              <w:rPrChange w:id="1139" w:author="Ruijie Xu" w:date="2022-03-10T12:31:00Z">
                <w:rPr>
                  <w:color w:val="000000" w:themeColor="text1"/>
                </w:rPr>
              </w:rPrChange>
            </w:rPr>
            <w:delText xml:space="preserve">DBs </w:delText>
          </w:r>
        </w:del>
      </w:ins>
      <w:del w:id="1140" w:author="Liliana Salvador" w:date="2022-02-23T11:21:00Z">
        <w:r w:rsidRPr="002B42A7" w:rsidDel="00AD79E6">
          <w:rPr>
            <w:rFonts w:ascii="Times New Roman" w:hAnsi="Times New Roman" w:cs="Times New Roman"/>
            <w:color w:val="000000" w:themeColor="text1"/>
            <w:rPrChange w:id="1141"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1142"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1143"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1144" w:author="Ruijie Xu" w:date="2022-03-10T12:31:00Z">
              <w:rPr>
                <w:color w:val="000000" w:themeColor="text1"/>
              </w:rPr>
            </w:rPrChange>
          </w:rPr>
          <w:delText>CLARK-s</w:delText>
        </w:r>
      </w:del>
      <w:ins w:id="1145" w:author="Ruijie Xu" w:date="2022-02-01T15:20:00Z">
        <w:del w:id="1146" w:author="Liliana Salvador" w:date="2022-02-23T11:21:00Z">
          <w:r w:rsidR="00173518" w:rsidRPr="002B42A7" w:rsidDel="00AD79E6">
            <w:rPr>
              <w:rFonts w:ascii="Times New Roman" w:hAnsi="Times New Roman" w:cs="Times New Roman"/>
              <w:color w:val="000000" w:themeColor="text1"/>
              <w:rPrChange w:id="1147" w:author="Ruijie Xu" w:date="2022-03-10T12:31:00Z">
                <w:rPr>
                  <w:color w:val="000000" w:themeColor="text1"/>
                </w:rPr>
              </w:rPrChange>
            </w:rPr>
            <w:delText>the</w:delText>
          </w:r>
        </w:del>
      </w:ins>
      <w:ins w:id="1148" w:author="Liliana Salvador" w:date="2022-02-23T11:21:00Z">
        <w:r w:rsidR="00AD79E6" w:rsidRPr="002B42A7">
          <w:rPr>
            <w:rFonts w:ascii="Times New Roman" w:hAnsi="Times New Roman" w:cs="Times New Roman"/>
            <w:color w:val="000000" w:themeColor="text1"/>
            <w:rPrChange w:id="1149" w:author="Ruijie Xu" w:date="2022-03-10T12:31:00Z">
              <w:rPr>
                <w:color w:val="000000" w:themeColor="text1"/>
              </w:rPr>
            </w:rPrChange>
          </w:rPr>
          <w:t>and</w:t>
        </w:r>
      </w:ins>
      <w:ins w:id="1150" w:author="Ruijie Xu" w:date="2022-02-01T15:20:00Z">
        <w:r w:rsidR="00173518" w:rsidRPr="002B42A7">
          <w:rPr>
            <w:rFonts w:ascii="Times New Roman" w:hAnsi="Times New Roman" w:cs="Times New Roman"/>
            <w:color w:val="000000" w:themeColor="text1"/>
            <w:rPrChange w:id="1151" w:author="Ruijie Xu" w:date="2022-03-10T12:31:00Z">
              <w:rPr>
                <w:color w:val="000000" w:themeColor="text1"/>
              </w:rPr>
            </w:rPrChange>
          </w:rPr>
          <w:t xml:space="preserve"> nine metagenomics profiling software</w:t>
        </w:r>
      </w:ins>
      <w:ins w:id="1152" w:author="Liliana Salvador" w:date="2022-02-22T18:39:00Z">
        <w:r w:rsidR="003F73CA" w:rsidRPr="002B42A7">
          <w:rPr>
            <w:rFonts w:ascii="Times New Roman" w:hAnsi="Times New Roman" w:cs="Times New Roman"/>
            <w:color w:val="000000" w:themeColor="text1"/>
            <w:rPrChange w:id="1153" w:author="Ruijie Xu" w:date="2022-03-10T12:31:00Z">
              <w:rPr>
                <w:color w:val="000000" w:themeColor="text1"/>
              </w:rPr>
            </w:rPrChange>
          </w:rPr>
          <w:t xml:space="preserve"> </w:t>
        </w:r>
      </w:ins>
      <w:ins w:id="1154" w:author="Rajeev, Sree" w:date="2022-02-28T14:27:00Z">
        <w:r w:rsidR="00AC6B29" w:rsidRPr="002B42A7">
          <w:rPr>
            <w:rFonts w:ascii="Times New Roman" w:hAnsi="Times New Roman" w:cs="Times New Roman"/>
            <w:color w:val="000000" w:themeColor="text1"/>
            <w:rPrChange w:id="1155" w:author="Ruijie Xu" w:date="2022-03-10T12:31:00Z">
              <w:rPr>
                <w:color w:val="000000" w:themeColor="text1"/>
              </w:rPr>
            </w:rPrChange>
          </w:rPr>
          <w:t xml:space="preserve">listed </w:t>
        </w:r>
      </w:ins>
      <w:ins w:id="1156" w:author="Liliana Salvador" w:date="2022-02-22T18:39:00Z">
        <w:del w:id="1157" w:author="Rajeev, Sree" w:date="2022-02-28T14:27:00Z">
          <w:r w:rsidR="003F73CA" w:rsidRPr="002B42A7" w:rsidDel="00AC6B29">
            <w:rPr>
              <w:rFonts w:ascii="Times New Roman" w:hAnsi="Times New Roman" w:cs="Times New Roman"/>
              <w:color w:val="000000" w:themeColor="text1"/>
              <w:rPrChange w:id="1158"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1159" w:author="Ruijie Xu" w:date="2022-03-10T12:31:00Z">
              <w:rPr>
                <w:color w:val="000000" w:themeColor="text1"/>
              </w:rPr>
            </w:rPrChange>
          </w:rPr>
          <w:t>above</w:t>
        </w:r>
      </w:ins>
      <w:ins w:id="1160" w:author="Liliana Salvador" w:date="2022-03-08T17:49:00Z">
        <w:r w:rsidR="00F63B0B" w:rsidRPr="002B42A7">
          <w:rPr>
            <w:rFonts w:ascii="Times New Roman" w:hAnsi="Times New Roman" w:cs="Times New Roman"/>
            <w:color w:val="000000" w:themeColor="text1"/>
            <w:rPrChange w:id="1161" w:author="Ruijie Xu" w:date="2022-03-10T12:31:00Z">
              <w:rPr>
                <w:color w:val="000000" w:themeColor="text1"/>
              </w:rPr>
            </w:rPrChange>
          </w:rPr>
          <w:t>, 2) determined</w:t>
        </w:r>
      </w:ins>
      <w:ins w:id="1162" w:author="Rajeev, Sree" w:date="2022-03-08T12:52:00Z">
        <w:del w:id="1163" w:author="Liliana Salvador" w:date="2022-03-08T17:49:00Z">
          <w:r w:rsidR="00620972" w:rsidRPr="002B42A7" w:rsidDel="00F63B0B">
            <w:rPr>
              <w:rFonts w:ascii="Times New Roman" w:hAnsi="Times New Roman" w:cs="Times New Roman"/>
              <w:color w:val="000000" w:themeColor="text1"/>
              <w:rPrChange w:id="1164"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1165" w:author="Ruijie Xu" w:date="2022-03-10T12:31:00Z">
              <w:rPr>
                <w:color w:val="000000" w:themeColor="text1"/>
              </w:rPr>
            </w:rPrChange>
          </w:rPr>
          <w:t xml:space="preserve"> </w:t>
        </w:r>
      </w:ins>
      <w:del w:id="1166" w:author="Rajeev, Sree" w:date="2022-03-08T12:51:00Z">
        <w:r w:rsidRPr="002B42A7" w:rsidDel="00620972">
          <w:rPr>
            <w:rFonts w:ascii="Times New Roman" w:hAnsi="Times New Roman" w:cs="Times New Roman"/>
            <w:color w:val="000000" w:themeColor="text1"/>
            <w:rPrChange w:id="1167" w:author="Ruijie Xu" w:date="2022-03-10T12:31:00Z">
              <w:rPr>
                <w:color w:val="000000" w:themeColor="text1"/>
              </w:rPr>
            </w:rPrChange>
          </w:rPr>
          <w:delText xml:space="preserve">; </w:delText>
        </w:r>
      </w:del>
      <w:ins w:id="1168" w:author="Liliana Salvador" w:date="2022-02-23T11:23:00Z">
        <w:del w:id="1169" w:author="Rajeev, Sree" w:date="2022-03-08T12:51:00Z">
          <w:r w:rsidR="00AD79E6" w:rsidRPr="002B42A7" w:rsidDel="00620972">
            <w:rPr>
              <w:rFonts w:ascii="Times New Roman" w:hAnsi="Times New Roman" w:cs="Times New Roman"/>
              <w:color w:val="000000" w:themeColor="text1"/>
              <w:rPrChange w:id="1170"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1171" w:author="Ruijie Xu" w:date="2022-03-10T12:31:00Z">
              <w:rPr>
                <w:color w:val="000000" w:themeColor="text1"/>
              </w:rPr>
            </w:rPrChange>
          </w:rPr>
          <w:t>the</w:t>
        </w:r>
      </w:ins>
      <w:ins w:id="1172" w:author="Liliana Salvador" w:date="2022-03-08T17:50:00Z">
        <w:del w:id="1173" w:author="Ruijie Xu" w:date="2022-03-11T09:28:00Z">
          <w:r w:rsidR="00F63B0B" w:rsidRPr="002B42A7" w:rsidDel="00A711B4">
            <w:rPr>
              <w:rFonts w:ascii="Times New Roman" w:hAnsi="Times New Roman" w:cs="Times New Roman"/>
              <w:color w:val="000000" w:themeColor="text1"/>
              <w:rPrChange w:id="1174" w:author="Ruijie Xu" w:date="2022-03-10T12:31:00Z">
                <w:rPr>
                  <w:color w:val="000000" w:themeColor="text1"/>
                </w:rPr>
              </w:rPrChange>
            </w:rPr>
            <w:delText>ir</w:delText>
          </w:r>
        </w:del>
      </w:ins>
      <w:ins w:id="1175" w:author="Liliana Salvador" w:date="2022-02-23T11:23:00Z">
        <w:r w:rsidR="00AD79E6" w:rsidRPr="002B42A7">
          <w:rPr>
            <w:rFonts w:ascii="Times New Roman" w:hAnsi="Times New Roman" w:cs="Times New Roman"/>
            <w:color w:val="000000" w:themeColor="text1"/>
            <w:rPrChange w:id="1176" w:author="Ruijie Xu" w:date="2022-03-10T12:31:00Z">
              <w:rPr>
                <w:color w:val="000000" w:themeColor="text1"/>
              </w:rPr>
            </w:rPrChange>
          </w:rPr>
          <w:t xml:space="preserve"> effect</w:t>
        </w:r>
      </w:ins>
      <w:ins w:id="1177" w:author="Ruijie Xu" w:date="2022-03-11T09:28:00Z">
        <w:r w:rsidR="00A711B4">
          <w:rPr>
            <w:rFonts w:ascii="Times New Roman" w:hAnsi="Times New Roman" w:cs="Times New Roman"/>
            <w:color w:val="000000" w:themeColor="text1"/>
          </w:rPr>
          <w:t xml:space="preserve"> of their differences</w:t>
        </w:r>
      </w:ins>
      <w:ins w:id="1178" w:author="Liliana Salvador" w:date="2022-02-23T11:23:00Z">
        <w:del w:id="1179" w:author="Rajeev, Sree" w:date="2022-03-08T12:51:00Z">
          <w:r w:rsidR="00AD79E6" w:rsidRPr="002B42A7" w:rsidDel="00620972">
            <w:rPr>
              <w:rFonts w:ascii="Times New Roman" w:hAnsi="Times New Roman" w:cs="Times New Roman"/>
              <w:color w:val="000000" w:themeColor="text1"/>
              <w:rPrChange w:id="1180" w:author="Ruijie Xu" w:date="2022-03-10T12:31:00Z">
                <w:rPr>
                  <w:color w:val="000000" w:themeColor="text1"/>
                </w:rPr>
              </w:rPrChange>
            </w:rPr>
            <w:delText xml:space="preserve">of </w:delText>
          </w:r>
        </w:del>
      </w:ins>
      <w:ins w:id="1181" w:author="Ruijie Xu" w:date="2022-02-27T10:28:00Z">
        <w:del w:id="1182" w:author="Rajeev, Sree" w:date="2022-03-08T12:51:00Z">
          <w:r w:rsidR="00ED4429" w:rsidRPr="002B42A7" w:rsidDel="00620972">
            <w:rPr>
              <w:rFonts w:ascii="Times New Roman" w:hAnsi="Times New Roman" w:cs="Times New Roman"/>
              <w:color w:val="000000" w:themeColor="text1"/>
              <w:rPrChange w:id="1183" w:author="Ruijie Xu" w:date="2022-03-10T12:31:00Z">
                <w:rPr>
                  <w:color w:val="000000" w:themeColor="text1"/>
                </w:rPr>
              </w:rPrChange>
            </w:rPr>
            <w:delText>objective 1)</w:delText>
          </w:r>
        </w:del>
      </w:ins>
      <w:ins w:id="1184" w:author="Liliana Salvador" w:date="2022-02-23T11:23:00Z">
        <w:del w:id="1185" w:author="Ruijie Xu" w:date="2022-02-27T10:28:00Z">
          <w:r w:rsidR="00AD79E6" w:rsidRPr="002B42A7" w:rsidDel="00ED4429">
            <w:rPr>
              <w:rFonts w:ascii="Times New Roman" w:hAnsi="Times New Roman" w:cs="Times New Roman"/>
              <w:color w:val="000000" w:themeColor="text1"/>
              <w:rPrChange w:id="1186"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1187" w:author="Ruijie Xu" w:date="2022-03-10T12:31:00Z">
              <w:rPr>
                <w:color w:val="000000" w:themeColor="text1"/>
              </w:rPr>
            </w:rPrChange>
          </w:rPr>
          <w:t xml:space="preserve"> </w:t>
        </w:r>
      </w:ins>
      <w:ins w:id="1188" w:author="Liliana Salvador" w:date="2022-02-23T11:24:00Z">
        <w:r w:rsidR="00AD79E6" w:rsidRPr="002B42A7">
          <w:rPr>
            <w:rFonts w:ascii="Times New Roman" w:hAnsi="Times New Roman" w:cs="Times New Roman"/>
            <w:color w:val="000000" w:themeColor="text1"/>
            <w:rPrChange w:id="1189" w:author="Ruijie Xu" w:date="2022-03-10T12:31:00Z">
              <w:rPr>
                <w:color w:val="000000" w:themeColor="text1"/>
              </w:rPr>
            </w:rPrChange>
          </w:rPr>
          <w:t>in the downstream analyses</w:t>
        </w:r>
      </w:ins>
      <w:ins w:id="1190" w:author="Rajeev, Sree" w:date="2022-03-08T12:52:00Z">
        <w:r w:rsidR="00620972" w:rsidRPr="002B42A7">
          <w:rPr>
            <w:rFonts w:ascii="Times New Roman" w:hAnsi="Times New Roman" w:cs="Times New Roman"/>
            <w:color w:val="000000" w:themeColor="text1"/>
            <w:rPrChange w:id="1191" w:author="Ruijie Xu" w:date="2022-03-10T12:31:00Z">
              <w:rPr>
                <w:color w:val="000000" w:themeColor="text1"/>
              </w:rPr>
            </w:rPrChange>
          </w:rPr>
          <w:t xml:space="preserve"> and </w:t>
        </w:r>
      </w:ins>
      <w:ins w:id="1192" w:author="Ruijie Xu" w:date="2022-03-11T09:29:00Z">
        <w:r w:rsidR="00180E6B">
          <w:rPr>
            <w:rFonts w:ascii="Times New Roman" w:hAnsi="Times New Roman" w:cs="Times New Roman"/>
            <w:color w:val="000000" w:themeColor="text1"/>
          </w:rPr>
          <w:t xml:space="preserve">in the </w:t>
        </w:r>
      </w:ins>
      <w:ins w:id="1193" w:author="Rajeev, Sree" w:date="2022-03-08T12:52:00Z">
        <w:r w:rsidR="00620972" w:rsidRPr="002B42A7">
          <w:rPr>
            <w:rFonts w:ascii="Times New Roman" w:hAnsi="Times New Roman" w:cs="Times New Roman"/>
            <w:color w:val="000000" w:themeColor="text1"/>
            <w:rPrChange w:id="1194" w:author="Ruijie Xu" w:date="2022-03-10T12:31:00Z">
              <w:rPr>
                <w:color w:val="000000" w:themeColor="text1"/>
              </w:rPr>
            </w:rPrChange>
          </w:rPr>
          <w:t>result interpretation</w:t>
        </w:r>
      </w:ins>
      <w:ins w:id="1195" w:author="Liliana Salvador" w:date="2022-02-23T11:24:00Z">
        <w:r w:rsidR="00AD79E6" w:rsidRPr="002B42A7">
          <w:rPr>
            <w:rFonts w:ascii="Times New Roman" w:hAnsi="Times New Roman" w:cs="Times New Roman"/>
            <w:color w:val="000000" w:themeColor="text1"/>
            <w:rPrChange w:id="1196" w:author="Ruijie Xu" w:date="2022-03-10T12:31:00Z">
              <w:rPr>
                <w:color w:val="000000" w:themeColor="text1"/>
              </w:rPr>
            </w:rPrChange>
          </w:rPr>
          <w:t xml:space="preserve">; </w:t>
        </w:r>
      </w:ins>
      <w:del w:id="1197" w:author="Liliana Salvador" w:date="2022-02-23T11:22:00Z">
        <w:r w:rsidRPr="002B42A7" w:rsidDel="00AD79E6">
          <w:rPr>
            <w:rFonts w:ascii="Times New Roman" w:hAnsi="Times New Roman" w:cs="Times New Roman"/>
            <w:color w:val="000000" w:themeColor="text1"/>
            <w:rPrChange w:id="1198"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1199"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1200"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1201"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1202"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1203"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1204"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1205" w:author="Ruijie Xu" w:date="2022-03-10T12:31:00Z">
              <w:rPr>
                <w:i/>
                <w:iCs/>
                <w:color w:val="000000" w:themeColor="text1"/>
              </w:rPr>
            </w:rPrChange>
          </w:rPr>
          <w:delText>Leptospira</w:delText>
        </w:r>
      </w:del>
      <w:ins w:id="1206" w:author="Ruijie Xu" w:date="2022-02-02T11:02:00Z">
        <w:del w:id="1207" w:author="Liliana Salvador" w:date="2022-02-23T11:22:00Z">
          <w:r w:rsidR="00463AA7" w:rsidRPr="002B42A7" w:rsidDel="00AD79E6">
            <w:rPr>
              <w:rFonts w:ascii="Times New Roman" w:hAnsi="Times New Roman" w:cs="Times New Roman"/>
              <w:i/>
              <w:iCs/>
              <w:color w:val="000000" w:themeColor="text1"/>
              <w:rPrChange w:id="1208" w:author="Ruijie Xu" w:date="2022-03-10T12:31:00Z">
                <w:rPr>
                  <w:i/>
                  <w:iCs/>
                  <w:color w:val="000000" w:themeColor="text1"/>
                </w:rPr>
              </w:rPrChange>
            </w:rPr>
            <w:delText>Leptospira</w:delText>
          </w:r>
        </w:del>
      </w:ins>
      <w:del w:id="1209" w:author="Liliana Salvador" w:date="2022-02-23T11:22:00Z">
        <w:r w:rsidR="00191084" w:rsidRPr="002B42A7" w:rsidDel="00AD79E6">
          <w:rPr>
            <w:rFonts w:ascii="Times New Roman" w:hAnsi="Times New Roman" w:cs="Times New Roman"/>
            <w:color w:val="000000" w:themeColor="text1"/>
            <w:rPrChange w:id="1210"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1211"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1212"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1213" w:author="Ruijie Xu" w:date="2022-03-10T12:31:00Z">
              <w:rPr>
                <w:color w:val="000000" w:themeColor="text1"/>
              </w:rPr>
            </w:rPrChange>
          </w:rPr>
          <w:delText xml:space="preserve">profiling results; </w:delText>
        </w:r>
      </w:del>
      <w:ins w:id="1214" w:author="Liliana Salvador" w:date="2022-02-23T11:24:00Z">
        <w:r w:rsidR="00AD79E6" w:rsidRPr="002B42A7">
          <w:rPr>
            <w:rFonts w:ascii="Times New Roman" w:hAnsi="Times New Roman" w:cs="Times New Roman"/>
            <w:color w:val="000000" w:themeColor="text1"/>
            <w:rPrChange w:id="1215" w:author="Ruijie Xu" w:date="2022-03-10T12:31:00Z">
              <w:rPr>
                <w:color w:val="000000" w:themeColor="text1"/>
              </w:rPr>
            </w:rPrChange>
          </w:rPr>
          <w:t xml:space="preserve">and </w:t>
        </w:r>
      </w:ins>
      <w:del w:id="1216" w:author="Liliana Salvador" w:date="2022-02-23T11:24:00Z">
        <w:r w:rsidR="00AE4F6D" w:rsidRPr="002B42A7" w:rsidDel="00AD79E6">
          <w:rPr>
            <w:rFonts w:ascii="Times New Roman" w:hAnsi="Times New Roman" w:cs="Times New Roman"/>
            <w:color w:val="000000" w:themeColor="text1"/>
            <w:rPrChange w:id="1217" w:author="Ruijie Xu" w:date="2022-03-10T12:31:00Z">
              <w:rPr>
                <w:color w:val="000000" w:themeColor="text1"/>
              </w:rPr>
            </w:rPrChange>
          </w:rPr>
          <w:delText>4)</w:delText>
        </w:r>
      </w:del>
      <w:del w:id="1218" w:author="Liliana Salvador" w:date="2022-02-22T18:40:00Z">
        <w:r w:rsidR="00AE4F6D" w:rsidRPr="002B42A7" w:rsidDel="003F73CA">
          <w:rPr>
            <w:rFonts w:ascii="Times New Roman" w:hAnsi="Times New Roman" w:cs="Times New Roman"/>
            <w:color w:val="000000" w:themeColor="text1"/>
            <w:rPrChange w:id="1219"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1220"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1221"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1222"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1223"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1224" w:author="Ruijie Xu" w:date="2022-03-10T12:31:00Z">
              <w:rPr>
                <w:color w:val="000000" w:themeColor="text1"/>
              </w:rPr>
            </w:rPrChange>
          </w:rPr>
          <w:delText xml:space="preserve">can bias the indices </w:delText>
        </w:r>
      </w:del>
      <w:del w:id="1225" w:author="Liliana Salvador" w:date="2022-02-23T11:24:00Z">
        <w:r w:rsidRPr="002B42A7" w:rsidDel="00AD79E6">
          <w:rPr>
            <w:rFonts w:ascii="Times New Roman" w:hAnsi="Times New Roman" w:cs="Times New Roman"/>
            <w:color w:val="000000" w:themeColor="text1"/>
            <w:rPrChange w:id="1226" w:author="Ruijie Xu" w:date="2022-03-10T12:31:00Z">
              <w:rPr>
                <w:color w:val="000000" w:themeColor="text1"/>
              </w:rPr>
            </w:rPrChange>
          </w:rPr>
          <w:delText>characteriz</w:delText>
        </w:r>
      </w:del>
      <w:del w:id="1227" w:author="Liliana Salvador" w:date="2022-02-22T18:40:00Z">
        <w:r w:rsidRPr="002B42A7" w:rsidDel="003F73CA">
          <w:rPr>
            <w:rFonts w:ascii="Times New Roman" w:hAnsi="Times New Roman" w:cs="Times New Roman"/>
            <w:color w:val="000000" w:themeColor="text1"/>
            <w:rPrChange w:id="1228" w:author="Ruijie Xu" w:date="2022-03-10T12:31:00Z">
              <w:rPr>
                <w:color w:val="000000" w:themeColor="text1"/>
              </w:rPr>
            </w:rPrChange>
          </w:rPr>
          <w:delText>ing</w:delText>
        </w:r>
      </w:del>
      <w:del w:id="1229" w:author="Liliana Salvador" w:date="2022-02-23T11:24:00Z">
        <w:r w:rsidRPr="002B42A7" w:rsidDel="00AD79E6">
          <w:rPr>
            <w:rFonts w:ascii="Times New Roman" w:hAnsi="Times New Roman" w:cs="Times New Roman"/>
            <w:color w:val="000000" w:themeColor="text1"/>
            <w:rPrChange w:id="1230"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1231"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1232"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1233"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1234"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1235"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1236"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1237"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1238"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1239"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1240"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1241"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1242"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1243"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1244" w:author="Ruijie Xu" w:date="2022-03-10T12:31:00Z">
              <w:rPr>
                <w:color w:val="000000" w:themeColor="text1"/>
              </w:rPr>
            </w:rPrChange>
          </w:rPr>
          <w:delText>microbial profile</w:delText>
        </w:r>
      </w:del>
      <w:bookmarkStart w:id="1245" w:name="OLE_LINK106"/>
      <w:bookmarkStart w:id="1246" w:name="OLE_LINK107"/>
      <w:ins w:id="1247" w:author="Liliana Salvador" w:date="2022-02-23T11:24:00Z">
        <w:r w:rsidR="00AD79E6" w:rsidRPr="002B42A7">
          <w:rPr>
            <w:rFonts w:ascii="Times New Roman" w:hAnsi="Times New Roman" w:cs="Times New Roman"/>
            <w:color w:val="000000" w:themeColor="text1"/>
            <w:rPrChange w:id="1248" w:author="Ruijie Xu" w:date="2022-03-10T12:31:00Z">
              <w:rPr>
                <w:color w:val="000000" w:themeColor="text1"/>
              </w:rPr>
            </w:rPrChange>
          </w:rPr>
          <w:t>3</w:t>
        </w:r>
      </w:ins>
      <w:ins w:id="1249" w:author="Liliana Salvador" w:date="2022-02-23T11:22:00Z">
        <w:r w:rsidR="00AD79E6" w:rsidRPr="002B42A7">
          <w:rPr>
            <w:rFonts w:ascii="Times New Roman" w:hAnsi="Times New Roman" w:cs="Times New Roman"/>
            <w:color w:val="000000" w:themeColor="text1"/>
            <w:rPrChange w:id="1250" w:author="Ruijie Xu" w:date="2022-03-10T12:31:00Z">
              <w:rPr>
                <w:color w:val="000000" w:themeColor="text1"/>
              </w:rPr>
            </w:rPrChange>
          </w:rPr>
          <w:t>) identif</w:t>
        </w:r>
      </w:ins>
      <w:ins w:id="1251" w:author="Liliana Salvador" w:date="2022-03-08T17:50:00Z">
        <w:r w:rsidR="00F63B0B" w:rsidRPr="002B42A7">
          <w:rPr>
            <w:rFonts w:ascii="Times New Roman" w:hAnsi="Times New Roman" w:cs="Times New Roman"/>
            <w:color w:val="000000" w:themeColor="text1"/>
            <w:rPrChange w:id="1252" w:author="Ruijie Xu" w:date="2022-03-10T12:31:00Z">
              <w:rPr>
                <w:color w:val="000000" w:themeColor="text1"/>
              </w:rPr>
            </w:rPrChange>
          </w:rPr>
          <w:t>ied</w:t>
        </w:r>
      </w:ins>
      <w:ins w:id="1253" w:author="Liliana Salvador" w:date="2022-02-23T11:22:00Z">
        <w:r w:rsidR="00AD79E6" w:rsidRPr="002B42A7">
          <w:rPr>
            <w:rFonts w:ascii="Times New Roman" w:hAnsi="Times New Roman" w:cs="Times New Roman"/>
            <w:color w:val="000000" w:themeColor="text1"/>
            <w:rPrChange w:id="1254" w:author="Ruijie Xu" w:date="2022-03-10T12:31:00Z">
              <w:rPr>
                <w:color w:val="000000" w:themeColor="text1"/>
              </w:rPr>
            </w:rPrChange>
          </w:rPr>
          <w:t xml:space="preserve"> the presence of</w:t>
        </w:r>
      </w:ins>
      <w:ins w:id="1255" w:author="Ruijie Xu" w:date="2022-03-11T09:30:00Z">
        <w:r w:rsidR="00180E6B">
          <w:rPr>
            <w:rFonts w:ascii="Times New Roman" w:hAnsi="Times New Roman" w:cs="Times New Roman"/>
            <w:color w:val="000000" w:themeColor="text1"/>
          </w:rPr>
          <w:t xml:space="preserve"> </w:t>
        </w:r>
      </w:ins>
      <w:ins w:id="1256" w:author="Liliana Salvador" w:date="2022-02-23T11:22:00Z">
        <w:del w:id="1257" w:author="Ruijie Xu" w:date="2022-03-11T09:30:00Z">
          <w:r w:rsidR="00AD79E6" w:rsidRPr="002B42A7" w:rsidDel="00180E6B">
            <w:rPr>
              <w:rFonts w:ascii="Times New Roman" w:hAnsi="Times New Roman" w:cs="Times New Roman"/>
              <w:color w:val="000000" w:themeColor="text1"/>
              <w:rPrChange w:id="1258" w:author="Ruijie Xu" w:date="2022-03-10T12:31:00Z">
                <w:rPr>
                  <w:color w:val="000000" w:themeColor="text1"/>
                </w:rPr>
              </w:rPrChange>
            </w:rPr>
            <w:delText xml:space="preserve"> potential </w:delText>
          </w:r>
        </w:del>
        <w:r w:rsidR="00AD79E6" w:rsidRPr="002B42A7">
          <w:rPr>
            <w:rFonts w:ascii="Times New Roman" w:hAnsi="Times New Roman" w:cs="Times New Roman"/>
            <w:color w:val="000000" w:themeColor="text1"/>
            <w:rPrChange w:id="1259" w:author="Ruijie Xu" w:date="2022-03-10T12:31:00Z">
              <w:rPr>
                <w:color w:val="000000" w:themeColor="text1"/>
              </w:rPr>
            </w:rPrChange>
          </w:rPr>
          <w:t>zoonotic pathogens</w:t>
        </w:r>
      </w:ins>
      <w:ins w:id="1260" w:author="Ruijie Xu" w:date="2022-03-11T09:25:00Z">
        <w:r w:rsidR="00ED6EC2">
          <w:rPr>
            <w:rFonts w:ascii="Times New Roman" w:hAnsi="Times New Roman" w:cs="Times New Roman"/>
            <w:color w:val="000000" w:themeColor="text1"/>
          </w:rPr>
          <w:t>,</w:t>
        </w:r>
      </w:ins>
      <w:ins w:id="1261" w:author="Liliana Salvador" w:date="2022-02-23T11:22:00Z">
        <w:del w:id="1262" w:author="Ruijie Xu" w:date="2022-03-11T09:25:00Z">
          <w:r w:rsidR="00AD79E6" w:rsidRPr="002B42A7" w:rsidDel="00ED6EC2">
            <w:rPr>
              <w:rFonts w:ascii="Times New Roman" w:hAnsi="Times New Roman" w:cs="Times New Roman"/>
              <w:color w:val="000000" w:themeColor="text1"/>
              <w:rPrChange w:id="1263" w:author="Ruijie Xu" w:date="2022-03-10T12:31:00Z">
                <w:rPr>
                  <w:color w:val="000000" w:themeColor="text1"/>
                </w:rPr>
              </w:rPrChange>
            </w:rPr>
            <w:delText xml:space="preserve"> such as</w:delText>
          </w:r>
        </w:del>
        <w:r w:rsidR="00AD79E6" w:rsidRPr="002B42A7">
          <w:rPr>
            <w:rFonts w:ascii="Times New Roman" w:hAnsi="Times New Roman" w:cs="Times New Roman"/>
            <w:color w:val="000000" w:themeColor="text1"/>
            <w:rPrChange w:id="1264" w:author="Ruijie Xu" w:date="2022-03-10T12:31:00Z">
              <w:rPr>
                <w:color w:val="000000" w:themeColor="text1"/>
              </w:rPr>
            </w:rPrChange>
          </w:rPr>
          <w:t xml:space="preserve"> </w:t>
        </w:r>
        <w:r w:rsidR="00AD79E6" w:rsidRPr="002B42A7">
          <w:rPr>
            <w:rFonts w:ascii="Times New Roman" w:hAnsi="Times New Roman" w:cs="Times New Roman"/>
            <w:i/>
            <w:iCs/>
            <w:color w:val="000000" w:themeColor="text1"/>
            <w:rPrChange w:id="1265" w:author="Ruijie Xu" w:date="2022-03-10T12:31:00Z">
              <w:rPr>
                <w:i/>
                <w:iCs/>
                <w:color w:val="000000" w:themeColor="text1"/>
              </w:rPr>
            </w:rPrChange>
          </w:rPr>
          <w:t>Leptospira</w:t>
        </w:r>
      </w:ins>
      <w:ins w:id="1266" w:author="Ruijie Xu" w:date="2022-03-11T09:25:00Z">
        <w:r w:rsidR="00ED6EC2">
          <w:rPr>
            <w:rFonts w:ascii="Times New Roman" w:hAnsi="Times New Roman" w:cs="Times New Roman"/>
            <w:color w:val="000000" w:themeColor="text1"/>
          </w:rPr>
          <w:t>,</w:t>
        </w:r>
      </w:ins>
      <w:ins w:id="1267" w:author="Liliana Salvador" w:date="2022-02-23T11:22:00Z">
        <w:r w:rsidR="00AD79E6" w:rsidRPr="002B42A7">
          <w:rPr>
            <w:rFonts w:ascii="Times New Roman" w:hAnsi="Times New Roman" w:cs="Times New Roman"/>
            <w:color w:val="000000" w:themeColor="text1"/>
            <w:rPrChange w:id="1268" w:author="Ruijie Xu" w:date="2022-03-10T12:31:00Z">
              <w:rPr>
                <w:color w:val="000000" w:themeColor="text1"/>
              </w:rPr>
            </w:rPrChange>
          </w:rPr>
          <w:t xml:space="preserve"> </w:t>
        </w:r>
      </w:ins>
      <w:ins w:id="1269" w:author="Liliana Salvador" w:date="2022-03-10T19:28:00Z">
        <w:r w:rsidR="001E58DD">
          <w:rPr>
            <w:rFonts w:ascii="Times New Roman" w:hAnsi="Times New Roman" w:cs="Times New Roman"/>
            <w:color w:val="000000" w:themeColor="text1"/>
          </w:rPr>
          <w:t xml:space="preserve">in </w:t>
        </w:r>
      </w:ins>
      <w:ins w:id="1270" w:author="Ruijie Xu" w:date="2022-03-16T15:27:00Z">
        <w:r w:rsidR="003010B5">
          <w:rPr>
            <w:rFonts w:ascii="Times New Roman" w:hAnsi="Times New Roman" w:cs="Times New Roman"/>
            <w:color w:val="000000" w:themeColor="text1"/>
          </w:rPr>
          <w:t xml:space="preserve">the </w:t>
        </w:r>
      </w:ins>
      <w:ins w:id="1271" w:author="Liliana Salvador" w:date="2022-03-10T19:28:00Z">
        <w:r w:rsidR="001E58DD">
          <w:rPr>
            <w:rFonts w:ascii="Times New Roman" w:hAnsi="Times New Roman" w:cs="Times New Roman"/>
            <w:color w:val="000000" w:themeColor="text1"/>
          </w:rPr>
          <w:t xml:space="preserve">rat kidneys that we collected </w:t>
        </w:r>
      </w:ins>
      <w:ins w:id="1272" w:author="Liliana Salvador" w:date="2022-02-23T11:22:00Z">
        <w:del w:id="1273" w:author="Ruijie Xu" w:date="2022-03-16T16:11:00Z">
          <w:r w:rsidR="00AD79E6" w:rsidRPr="002B42A7" w:rsidDel="00CA1B0D">
            <w:rPr>
              <w:rFonts w:ascii="Times New Roman" w:hAnsi="Times New Roman" w:cs="Times New Roman"/>
              <w:color w:val="000000" w:themeColor="text1"/>
              <w:rPrChange w:id="1274" w:author="Ruijie Xu" w:date="2022-03-10T12:31:00Z">
                <w:rPr>
                  <w:color w:val="000000" w:themeColor="text1"/>
                </w:rPr>
              </w:rPrChange>
            </w:rPr>
            <w:delText>from each</w:delText>
          </w:r>
        </w:del>
      </w:ins>
      <w:ins w:id="1275" w:author="Ruijie Xu" w:date="2022-03-16T16:11:00Z">
        <w:r w:rsidR="00CA1B0D">
          <w:rPr>
            <w:rFonts w:ascii="Times New Roman" w:hAnsi="Times New Roman" w:cs="Times New Roman"/>
            <w:color w:val="000000" w:themeColor="text1"/>
          </w:rPr>
          <w:t>using each</w:t>
        </w:r>
      </w:ins>
      <w:ins w:id="1276" w:author="Liliana Salvador" w:date="2022-02-23T11:22:00Z">
        <w:r w:rsidR="00AD79E6" w:rsidRPr="002B42A7">
          <w:rPr>
            <w:rFonts w:ascii="Times New Roman" w:hAnsi="Times New Roman" w:cs="Times New Roman"/>
            <w:color w:val="000000" w:themeColor="text1"/>
            <w:rPrChange w:id="1277" w:author="Ruijie Xu" w:date="2022-03-10T12:31:00Z">
              <w:rPr>
                <w:color w:val="000000" w:themeColor="text1"/>
              </w:rPr>
            </w:rPrChange>
          </w:rPr>
          <w:t xml:space="preserve"> software’ profiling results</w:t>
        </w:r>
      </w:ins>
      <w:ins w:id="1278" w:author="Ruijie Xu" w:date="2022-03-16T15:23:00Z">
        <w:r w:rsidR="00DD2952">
          <w:rPr>
            <w:rFonts w:ascii="Times New Roman" w:hAnsi="Times New Roman" w:cs="Times New Roman"/>
            <w:color w:val="000000" w:themeColor="text1"/>
          </w:rPr>
          <w:t xml:space="preserve"> and compared</w:t>
        </w:r>
      </w:ins>
      <w:ins w:id="1279" w:author="Ruijie Xu" w:date="2022-03-16T15:24:00Z">
        <w:r w:rsidR="00DD2952">
          <w:rPr>
            <w:rFonts w:ascii="Times New Roman" w:hAnsi="Times New Roman" w:cs="Times New Roman"/>
            <w:color w:val="000000" w:themeColor="text1"/>
          </w:rPr>
          <w:t xml:space="preserve"> the diagnosis of the pathogen</w:t>
        </w:r>
      </w:ins>
      <w:ins w:id="1280" w:author="Ruijie Xu" w:date="2022-03-16T15:23:00Z">
        <w:r w:rsidR="00DD2952">
          <w:rPr>
            <w:rFonts w:ascii="Times New Roman" w:hAnsi="Times New Roman" w:cs="Times New Roman"/>
            <w:color w:val="000000" w:themeColor="text1"/>
          </w:rPr>
          <w:t xml:space="preserve"> with </w:t>
        </w:r>
      </w:ins>
      <w:ins w:id="1281" w:author="Ruijie Xu" w:date="2022-03-16T15:24:00Z">
        <w:r w:rsidR="00DD2952">
          <w:rPr>
            <w:rFonts w:ascii="Times New Roman" w:hAnsi="Times New Roman" w:cs="Times New Roman"/>
            <w:color w:val="000000" w:themeColor="text1"/>
          </w:rPr>
          <w:t>that</w:t>
        </w:r>
      </w:ins>
      <w:ins w:id="1282" w:author="Ruijie Xu" w:date="2022-03-16T15:23:00Z">
        <w:r w:rsidR="00DD2952">
          <w:rPr>
            <w:rFonts w:ascii="Times New Roman" w:hAnsi="Times New Roman" w:cs="Times New Roman"/>
            <w:color w:val="000000" w:themeColor="text1"/>
          </w:rPr>
          <w:t xml:space="preserve"> of the traditional lab</w:t>
        </w:r>
      </w:ins>
      <w:ins w:id="1283" w:author="Ruijie Xu" w:date="2022-03-16T15:24:00Z">
        <w:r w:rsidR="00DD2952">
          <w:rPr>
            <w:rFonts w:ascii="Times New Roman" w:hAnsi="Times New Roman" w:cs="Times New Roman"/>
            <w:color w:val="000000" w:themeColor="text1"/>
          </w:rPr>
          <w:t>oratory methods</w:t>
        </w:r>
      </w:ins>
      <w:r w:rsidR="005320C9" w:rsidRPr="002B42A7">
        <w:rPr>
          <w:rFonts w:ascii="Times New Roman" w:hAnsi="Times New Roman" w:cs="Times New Roman"/>
          <w:color w:val="000000" w:themeColor="text1"/>
          <w:rPrChange w:id="1284" w:author="Ruijie Xu" w:date="2022-03-10T12:31:00Z">
            <w:rPr>
              <w:color w:val="000000" w:themeColor="text1"/>
            </w:rPr>
          </w:rPrChange>
        </w:rPr>
        <w:t>.</w:t>
      </w:r>
      <w:bookmarkEnd w:id="974"/>
      <w:bookmarkEnd w:id="975"/>
      <w:bookmarkEnd w:id="1245"/>
      <w:bookmarkEnd w:id="1246"/>
      <w:r w:rsidR="005320C9" w:rsidRPr="002B42A7">
        <w:rPr>
          <w:rFonts w:ascii="Times New Roman" w:hAnsi="Times New Roman" w:cs="Times New Roman"/>
          <w:color w:val="000000" w:themeColor="text1"/>
          <w:rPrChange w:id="1285" w:author="Ruijie Xu" w:date="2022-03-10T12:31:00Z">
            <w:rPr>
              <w:color w:val="000000" w:themeColor="text1"/>
            </w:rPr>
          </w:rPrChange>
        </w:rPr>
        <w:t xml:space="preserve"> </w:t>
      </w:r>
      <w:commentRangeStart w:id="1286"/>
      <w:commentRangeStart w:id="1287"/>
      <w:commentRangeStart w:id="1288"/>
      <w:del w:id="1289" w:author="Liliana Salvador" w:date="2022-02-22T18:41:00Z">
        <w:r w:rsidR="005320C9" w:rsidRPr="002B42A7" w:rsidDel="003F73CA">
          <w:rPr>
            <w:rFonts w:ascii="Times New Roman" w:hAnsi="Times New Roman" w:cs="Times New Roman"/>
            <w:color w:val="000000" w:themeColor="text1"/>
            <w:rPrChange w:id="1290" w:author="Ruijie Xu" w:date="2022-03-10T12:31:00Z">
              <w:rPr>
                <w:color w:val="000000" w:themeColor="text1"/>
              </w:rPr>
            </w:rPrChange>
          </w:rPr>
          <w:delText>We present data</w:delText>
        </w:r>
      </w:del>
      <w:ins w:id="1291" w:author="Liliana Salvador" w:date="2022-02-22T18:41:00Z">
        <w:del w:id="1292" w:author="Ruijie Xu" w:date="2022-03-04T10:15:00Z">
          <w:r w:rsidR="003F73CA" w:rsidRPr="002B42A7" w:rsidDel="005168E3">
            <w:rPr>
              <w:rFonts w:ascii="Times New Roman" w:hAnsi="Times New Roman" w:cs="Times New Roman"/>
              <w:color w:val="000000" w:themeColor="text1"/>
              <w:rPrChange w:id="1293" w:author="Ruijie Xu" w:date="2022-03-10T12:31:00Z">
                <w:rPr>
                  <w:color w:val="000000" w:themeColor="text1"/>
                </w:rPr>
              </w:rPrChange>
            </w:rPr>
            <w:delText>Our results</w:delText>
          </w:r>
        </w:del>
      </w:ins>
      <w:del w:id="1294" w:author="Ruijie Xu" w:date="2022-03-04T10:15:00Z">
        <w:r w:rsidR="005320C9" w:rsidRPr="002B42A7" w:rsidDel="005168E3">
          <w:rPr>
            <w:rFonts w:ascii="Times New Roman" w:hAnsi="Times New Roman" w:cs="Times New Roman"/>
            <w:color w:val="000000" w:themeColor="text1"/>
            <w:rPrChange w:id="1295"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1296"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1297" w:author="Ruijie Xu" w:date="2022-03-10T12:31:00Z">
              <w:rPr>
                <w:color w:val="000000" w:themeColor="text1"/>
              </w:rPr>
            </w:rPrChange>
          </w:rPr>
          <w:delText xml:space="preserve">g </w:delText>
        </w:r>
      </w:del>
      <w:ins w:id="1298" w:author="Liliana Salvador" w:date="2022-02-22T18:41:00Z">
        <w:del w:id="1299" w:author="Ruijie Xu" w:date="2022-03-04T10:15:00Z">
          <w:r w:rsidR="003F73CA" w:rsidRPr="002B42A7" w:rsidDel="005168E3">
            <w:rPr>
              <w:rFonts w:ascii="Times New Roman" w:hAnsi="Times New Roman" w:cs="Times New Roman"/>
              <w:color w:val="000000" w:themeColor="text1"/>
              <w:rPrChange w:id="1300" w:author="Ruijie Xu" w:date="2022-03-10T12:31:00Z">
                <w:rPr>
                  <w:color w:val="000000" w:themeColor="text1"/>
                </w:rPr>
              </w:rPrChange>
            </w:rPr>
            <w:delText xml:space="preserve">show </w:delText>
          </w:r>
        </w:del>
      </w:ins>
      <w:commentRangeEnd w:id="1286"/>
      <w:ins w:id="1301" w:author="Liliana Salvador" w:date="2022-02-23T11:26:00Z">
        <w:del w:id="1302" w:author="Ruijie Xu" w:date="2022-03-04T10:15:00Z">
          <w:r w:rsidR="00AD79E6" w:rsidRPr="002B42A7" w:rsidDel="005168E3">
            <w:rPr>
              <w:rStyle w:val="CommentReference"/>
              <w:rFonts w:ascii="Times New Roman" w:hAnsi="Times New Roman" w:cs="Times New Roman"/>
              <w:sz w:val="24"/>
              <w:szCs w:val="24"/>
              <w:rPrChange w:id="1303" w:author="Ruijie Xu" w:date="2022-03-10T12:31:00Z">
                <w:rPr>
                  <w:rStyle w:val="CommentReference"/>
                </w:rPr>
              </w:rPrChange>
            </w:rPr>
            <w:commentReference w:id="1286"/>
          </w:r>
        </w:del>
      </w:ins>
      <w:commentRangeEnd w:id="1287"/>
      <w:del w:id="1304" w:author="Ruijie Xu" w:date="2022-03-04T10:15:00Z">
        <w:r w:rsidR="008A23CB" w:rsidRPr="002B42A7" w:rsidDel="005168E3">
          <w:rPr>
            <w:rStyle w:val="CommentReference"/>
            <w:rFonts w:ascii="Times New Roman" w:hAnsi="Times New Roman" w:cs="Times New Roman"/>
            <w:sz w:val="24"/>
            <w:szCs w:val="24"/>
            <w:rPrChange w:id="1305" w:author="Ruijie Xu" w:date="2022-03-10T12:31:00Z">
              <w:rPr>
                <w:rStyle w:val="CommentReference"/>
              </w:rPr>
            </w:rPrChange>
          </w:rPr>
          <w:commentReference w:id="1287"/>
        </w:r>
      </w:del>
      <w:ins w:id="1306" w:author="Liliana Salvador" w:date="2022-02-22T18:41:00Z">
        <w:del w:id="1307" w:author="Ruijie Xu" w:date="2022-03-04T10:15:00Z">
          <w:r w:rsidR="003F73CA" w:rsidRPr="002B42A7" w:rsidDel="005168E3">
            <w:rPr>
              <w:rFonts w:ascii="Times New Roman" w:hAnsi="Times New Roman" w:cs="Times New Roman"/>
              <w:color w:val="000000" w:themeColor="text1"/>
              <w:rPrChange w:id="1308" w:author="Ruijie Xu" w:date="2022-03-10T12:31:00Z">
                <w:rPr>
                  <w:color w:val="000000" w:themeColor="text1"/>
                </w:rPr>
              </w:rPrChange>
            </w:rPr>
            <w:delText>that there are</w:delText>
          </w:r>
        </w:del>
      </w:ins>
      <w:del w:id="1309" w:author="Ruijie Xu" w:date="2022-03-04T10:15:00Z">
        <w:r w:rsidR="00911926" w:rsidRPr="002B42A7" w:rsidDel="005168E3">
          <w:rPr>
            <w:rFonts w:ascii="Times New Roman" w:hAnsi="Times New Roman" w:cs="Times New Roman"/>
            <w:color w:val="000000" w:themeColor="text1"/>
            <w:rPrChange w:id="1310" w:author="Ruijie Xu" w:date="2022-03-10T12:31:00Z">
              <w:rPr>
                <w:color w:val="000000" w:themeColor="text1"/>
              </w:rPr>
            </w:rPrChange>
          </w:rPr>
          <w:delText xml:space="preserve">the significant differences among the characterizations of the microbial communities </w:delText>
        </w:r>
      </w:del>
      <w:del w:id="1311" w:author="Ruijie Xu" w:date="2022-02-27T10:33:00Z">
        <w:r w:rsidR="00255E5F" w:rsidRPr="002B42A7" w:rsidDel="00F02050">
          <w:rPr>
            <w:rFonts w:ascii="Times New Roman" w:hAnsi="Times New Roman" w:cs="Times New Roman"/>
            <w:color w:val="000000" w:themeColor="text1"/>
            <w:rPrChange w:id="1312"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1313" w:author="Ruijie Xu" w:date="2022-03-10T12:31:00Z">
              <w:rPr>
                <w:color w:val="000000" w:themeColor="text1"/>
              </w:rPr>
            </w:rPrChange>
          </w:rPr>
          <w:delText xml:space="preserve"> the </w:delText>
        </w:r>
        <w:commentRangeStart w:id="1314"/>
        <w:r w:rsidR="00911926" w:rsidRPr="002B42A7" w:rsidDel="00F02050">
          <w:rPr>
            <w:rFonts w:ascii="Times New Roman" w:hAnsi="Times New Roman" w:cs="Times New Roman"/>
            <w:color w:val="000000" w:themeColor="text1"/>
            <w:rPrChange w:id="1315" w:author="Ruijie Xu" w:date="2022-03-10T12:31:00Z">
              <w:rPr>
                <w:color w:val="000000" w:themeColor="text1"/>
              </w:rPr>
            </w:rPrChange>
          </w:rPr>
          <w:delText xml:space="preserve">microbial profiles </w:delText>
        </w:r>
        <w:commentRangeEnd w:id="1314"/>
        <w:r w:rsidR="00A87C25" w:rsidRPr="002B42A7" w:rsidDel="00F02050">
          <w:rPr>
            <w:rStyle w:val="CommentReference"/>
            <w:rFonts w:ascii="Times New Roman" w:hAnsi="Times New Roman" w:cs="Times New Roman"/>
            <w:sz w:val="24"/>
            <w:szCs w:val="24"/>
            <w:rPrChange w:id="1316" w:author="Ruijie Xu" w:date="2022-03-10T12:31:00Z">
              <w:rPr>
                <w:rStyle w:val="CommentReference"/>
              </w:rPr>
            </w:rPrChange>
          </w:rPr>
          <w:commentReference w:id="1314"/>
        </w:r>
        <w:r w:rsidR="00255E5F" w:rsidRPr="002B42A7" w:rsidDel="00F02050">
          <w:rPr>
            <w:rFonts w:ascii="Times New Roman" w:hAnsi="Times New Roman" w:cs="Times New Roman"/>
            <w:color w:val="000000" w:themeColor="text1"/>
            <w:rPrChange w:id="1317" w:author="Ruijie Xu" w:date="2022-03-10T12:31:00Z">
              <w:rPr>
                <w:color w:val="000000" w:themeColor="text1"/>
              </w:rPr>
            </w:rPrChange>
          </w:rPr>
          <w:delText xml:space="preserve">obtained </w:delText>
        </w:r>
      </w:del>
      <w:del w:id="1318" w:author="Ruijie Xu" w:date="2022-03-04T10:15:00Z">
        <w:r w:rsidR="00255E5F" w:rsidRPr="002B42A7" w:rsidDel="005168E3">
          <w:rPr>
            <w:rFonts w:ascii="Times New Roman" w:hAnsi="Times New Roman" w:cs="Times New Roman"/>
            <w:color w:val="000000" w:themeColor="text1"/>
            <w:rPrChange w:id="1319"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1320" w:author="Ruijie Xu" w:date="2022-03-10T12:31:00Z">
              <w:rPr>
                <w:color w:val="000000" w:themeColor="text1"/>
              </w:rPr>
            </w:rPrChange>
          </w:rPr>
          <w:delText xml:space="preserve"> different DB and software</w:delText>
        </w:r>
      </w:del>
      <w:ins w:id="1321" w:author="Liliana Salvador" w:date="2022-02-22T18:42:00Z">
        <w:del w:id="1322" w:author="Ruijie Xu" w:date="2022-03-04T10:15:00Z">
          <w:r w:rsidR="003F73CA" w:rsidRPr="002B42A7" w:rsidDel="005168E3">
            <w:rPr>
              <w:rFonts w:ascii="Times New Roman" w:hAnsi="Times New Roman" w:cs="Times New Roman"/>
              <w:color w:val="000000" w:themeColor="text1"/>
              <w:rPrChange w:id="1323" w:author="Ruijie Xu" w:date="2022-03-10T12:31:00Z">
                <w:rPr>
                  <w:color w:val="000000" w:themeColor="text1"/>
                </w:rPr>
              </w:rPrChange>
            </w:rPr>
            <w:delText xml:space="preserve"> </w:delText>
          </w:r>
        </w:del>
        <w:del w:id="1324" w:author="Ruijie Xu" w:date="2022-02-27T10:30:00Z">
          <w:r w:rsidR="003F73CA" w:rsidRPr="002B42A7" w:rsidDel="00F02050">
            <w:rPr>
              <w:rFonts w:ascii="Times New Roman" w:hAnsi="Times New Roman" w:cs="Times New Roman"/>
              <w:color w:val="000000" w:themeColor="text1"/>
              <w:rPrChange w:id="1325" w:author="Ruijie Xu" w:date="2022-03-10T12:31:00Z">
                <w:rPr>
                  <w:color w:val="000000" w:themeColor="text1"/>
                </w:rPr>
              </w:rPrChange>
            </w:rPr>
            <w:delText>and that</w:delText>
          </w:r>
        </w:del>
        <w:del w:id="1326" w:author="Ruijie Xu" w:date="2022-03-04T10:15:00Z">
          <w:r w:rsidR="003F73CA" w:rsidRPr="002B42A7" w:rsidDel="005168E3">
            <w:rPr>
              <w:rFonts w:ascii="Times New Roman" w:hAnsi="Times New Roman" w:cs="Times New Roman"/>
              <w:color w:val="000000" w:themeColor="text1"/>
              <w:rPrChange w:id="1327" w:author="Ruijie Xu" w:date="2022-03-10T12:31:00Z">
                <w:rPr>
                  <w:color w:val="000000" w:themeColor="text1"/>
                </w:rPr>
              </w:rPrChange>
            </w:rPr>
            <w:delText xml:space="preserve"> caution should be taken in the choice of the appropriate software </w:delText>
          </w:r>
        </w:del>
      </w:ins>
      <w:ins w:id="1328" w:author="Liliana Salvador" w:date="2022-02-22T18:43:00Z">
        <w:del w:id="1329" w:author="Ruijie Xu" w:date="2022-03-04T10:15:00Z">
          <w:r w:rsidR="003F73CA" w:rsidRPr="002B42A7" w:rsidDel="005168E3">
            <w:rPr>
              <w:rFonts w:ascii="Times New Roman" w:hAnsi="Times New Roman" w:cs="Times New Roman"/>
              <w:color w:val="000000" w:themeColor="text1"/>
              <w:rPrChange w:id="1330" w:author="Ruijie Xu" w:date="2022-03-10T12:31:00Z">
                <w:rPr>
                  <w:color w:val="000000" w:themeColor="text1"/>
                </w:rPr>
              </w:rPrChange>
            </w:rPr>
            <w:delText>to answer a specific metagenomic question</w:delText>
          </w:r>
        </w:del>
      </w:ins>
      <w:del w:id="1331" w:author="Ruijie Xu" w:date="2022-03-04T10:15:00Z">
        <w:r w:rsidR="00255E5F" w:rsidRPr="002B42A7" w:rsidDel="005168E3">
          <w:rPr>
            <w:rFonts w:ascii="Times New Roman" w:hAnsi="Times New Roman" w:cs="Times New Roman"/>
            <w:color w:val="000000" w:themeColor="text1"/>
            <w:rPrChange w:id="1332"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1333"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1334"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1335"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1336" w:author="Ruijie Xu" w:date="2022-03-10T12:31:00Z">
              <w:rPr>
                <w:color w:val="000000" w:themeColor="text1"/>
              </w:rPr>
            </w:rPrChange>
          </w:rPr>
          <w:delText>report</w:delText>
        </w:r>
      </w:del>
      <w:del w:id="1337" w:author="Ruijie Xu" w:date="2022-02-01T15:42:00Z">
        <w:r w:rsidR="00AE4F6D" w:rsidRPr="002B42A7" w:rsidDel="006D62FE">
          <w:rPr>
            <w:rFonts w:ascii="Times New Roman" w:hAnsi="Times New Roman" w:cs="Times New Roman"/>
            <w:color w:val="000000" w:themeColor="text1"/>
            <w:rPrChange w:id="1338" w:author="Ruijie Xu" w:date="2022-03-10T12:31:00Z">
              <w:rPr>
                <w:color w:val="000000" w:themeColor="text1"/>
              </w:rPr>
            </w:rPrChange>
          </w:rPr>
          <w:delText xml:space="preserve"> </w:delText>
        </w:r>
      </w:del>
      <w:del w:id="1339" w:author="Ruijie Xu" w:date="2022-02-01T15:48:00Z">
        <w:r w:rsidR="00285DB6" w:rsidRPr="002B42A7" w:rsidDel="00D50E20">
          <w:rPr>
            <w:rFonts w:ascii="Times New Roman" w:hAnsi="Times New Roman" w:cs="Times New Roman"/>
            <w:color w:val="000000" w:themeColor="text1"/>
            <w:rPrChange w:id="1340"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1341"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1342"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1343"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1344"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1345"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1346"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1347"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1348"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1349"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1350"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1351"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1352"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1353"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1354"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1355"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1356"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1357" w:author="Ruijie Xu" w:date="2022-03-10T12:31:00Z">
              <w:rPr>
                <w:color w:val="000000" w:themeColor="text1"/>
              </w:rPr>
            </w:rPrChange>
          </w:rPr>
          <w:delText xml:space="preserve"> </w:delText>
        </w:r>
      </w:del>
      <w:del w:id="1358" w:author="Ruijie Xu" w:date="2022-03-04T10:15:00Z">
        <w:r w:rsidR="005320C9" w:rsidRPr="002B42A7" w:rsidDel="005168E3">
          <w:rPr>
            <w:rFonts w:ascii="Times New Roman" w:hAnsi="Times New Roman" w:cs="Times New Roman"/>
            <w:color w:val="000000" w:themeColor="text1"/>
            <w:rPrChange w:id="1359"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1360" w:author="Ruijie Xu" w:date="2022-03-10T12:31:00Z">
              <w:rPr>
                <w:color w:val="000000" w:themeColor="text1"/>
              </w:rPr>
            </w:rPrChange>
          </w:rPr>
          <w:delText xml:space="preserve"> presents the</w:delText>
        </w:r>
      </w:del>
      <w:ins w:id="1361" w:author="Liliana Salvador" w:date="2022-02-22T18:43:00Z">
        <w:del w:id="1362" w:author="Ruijie Xu" w:date="2022-03-04T10:15:00Z">
          <w:r w:rsidR="003F73CA" w:rsidRPr="002B42A7" w:rsidDel="005168E3">
            <w:rPr>
              <w:rFonts w:ascii="Times New Roman" w:hAnsi="Times New Roman" w:cs="Times New Roman"/>
              <w:color w:val="000000" w:themeColor="text1"/>
              <w:rPrChange w:id="1363" w:author="Ruijie Xu" w:date="2022-03-10T12:31:00Z">
                <w:rPr>
                  <w:color w:val="000000" w:themeColor="text1"/>
                </w:rPr>
              </w:rPrChange>
            </w:rPr>
            <w:delText>highlights the</w:delText>
          </w:r>
        </w:del>
      </w:ins>
      <w:del w:id="1364" w:author="Ruijie Xu" w:date="2022-03-04T10:15:00Z">
        <w:r w:rsidR="00255E5F" w:rsidRPr="002B42A7" w:rsidDel="005168E3">
          <w:rPr>
            <w:rFonts w:ascii="Times New Roman" w:hAnsi="Times New Roman" w:cs="Times New Roman"/>
            <w:color w:val="000000" w:themeColor="text1"/>
            <w:rPrChange w:id="1365" w:author="Ruijie Xu" w:date="2022-03-10T12:31:00Z">
              <w:rPr>
                <w:color w:val="000000" w:themeColor="text1"/>
              </w:rPr>
            </w:rPrChange>
          </w:rPr>
          <w:delText xml:space="preserve"> </w:delText>
        </w:r>
      </w:del>
      <w:ins w:id="1366" w:author="Liliana Salvador" w:date="2022-02-22T18:44:00Z">
        <w:del w:id="1367" w:author="Ruijie Xu" w:date="2022-03-04T10:15:00Z">
          <w:r w:rsidR="003F73CA" w:rsidRPr="002B42A7" w:rsidDel="005168E3">
            <w:rPr>
              <w:rFonts w:ascii="Times New Roman" w:hAnsi="Times New Roman" w:cs="Times New Roman"/>
              <w:color w:val="000000" w:themeColor="text1"/>
              <w:rPrChange w:id="1368" w:author="Ruijie Xu" w:date="2022-03-10T12:31:00Z">
                <w:rPr>
                  <w:color w:val="000000" w:themeColor="text1"/>
                </w:rPr>
              </w:rPrChange>
            </w:rPr>
            <w:delText xml:space="preserve">potential </w:delText>
          </w:r>
        </w:del>
      </w:ins>
      <w:del w:id="1369" w:author="Ruijie Xu" w:date="2022-03-04T10:15:00Z">
        <w:r w:rsidR="00255E5F" w:rsidRPr="002B42A7" w:rsidDel="005168E3">
          <w:rPr>
            <w:rFonts w:ascii="Times New Roman" w:hAnsi="Times New Roman" w:cs="Times New Roman"/>
            <w:color w:val="000000" w:themeColor="text1"/>
            <w:rPrChange w:id="1370"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1371"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1372" w:author="Ruijie Xu" w:date="2022-03-10T12:31:00Z">
              <w:rPr>
                <w:color w:val="000000" w:themeColor="text1"/>
              </w:rPr>
            </w:rPrChange>
          </w:rPr>
          <w:delText xml:space="preserve"> limit</w:delText>
        </w:r>
      </w:del>
      <w:ins w:id="1373" w:author="Liliana Salvador" w:date="2022-02-22T18:44:00Z">
        <w:del w:id="1374" w:author="Ruijie Xu" w:date="2022-03-04T10:15:00Z">
          <w:r w:rsidR="003F73CA" w:rsidRPr="002B42A7" w:rsidDel="005168E3">
            <w:rPr>
              <w:rFonts w:ascii="Times New Roman" w:hAnsi="Times New Roman" w:cs="Times New Roman"/>
              <w:color w:val="000000" w:themeColor="text1"/>
              <w:rPrChange w:id="1375" w:author="Ruijie Xu" w:date="2022-03-10T12:31:00Z">
                <w:rPr>
                  <w:color w:val="000000" w:themeColor="text1"/>
                </w:rPr>
              </w:rPrChange>
            </w:rPr>
            <w:delText>ation</w:delText>
          </w:r>
        </w:del>
      </w:ins>
      <w:del w:id="1376" w:author="Ruijie Xu" w:date="2022-03-04T10:15:00Z">
        <w:r w:rsidR="00255E5F" w:rsidRPr="002B42A7" w:rsidDel="005168E3">
          <w:rPr>
            <w:rFonts w:ascii="Times New Roman" w:hAnsi="Times New Roman" w:cs="Times New Roman"/>
            <w:color w:val="000000" w:themeColor="text1"/>
            <w:rPrChange w:id="1377" w:author="Ruijie Xu" w:date="2022-03-10T12:31:00Z">
              <w:rPr>
                <w:color w:val="000000" w:themeColor="text1"/>
              </w:rPr>
            </w:rPrChange>
          </w:rPr>
          <w:delText xml:space="preserve"> of using shotgun metagenomics as the </w:delText>
        </w:r>
      </w:del>
      <w:ins w:id="1378" w:author="Liliana Salvador" w:date="2022-02-22T18:44:00Z">
        <w:del w:id="1379" w:author="Ruijie Xu" w:date="2022-03-04T10:15:00Z">
          <w:r w:rsidR="003F73CA" w:rsidRPr="002B42A7" w:rsidDel="005168E3">
            <w:rPr>
              <w:rFonts w:ascii="Times New Roman" w:hAnsi="Times New Roman" w:cs="Times New Roman"/>
              <w:color w:val="000000" w:themeColor="text1"/>
              <w:rPrChange w:id="1380" w:author="Ruijie Xu" w:date="2022-03-10T12:31:00Z">
                <w:rPr>
                  <w:color w:val="000000" w:themeColor="text1"/>
                </w:rPr>
              </w:rPrChange>
            </w:rPr>
            <w:delText xml:space="preserve">a </w:delText>
          </w:r>
        </w:del>
      </w:ins>
      <w:del w:id="1381" w:author="Ruijie Xu" w:date="2022-03-04T10:15:00Z">
        <w:r w:rsidR="00255E5F" w:rsidRPr="002B42A7" w:rsidDel="005168E3">
          <w:rPr>
            <w:rFonts w:ascii="Times New Roman" w:hAnsi="Times New Roman" w:cs="Times New Roman"/>
            <w:color w:val="000000" w:themeColor="text1"/>
            <w:rPrChange w:id="1382"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1383"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1384" w:author="Ruijie Xu" w:date="2022-03-10T12:31:00Z">
              <w:rPr>
                <w:color w:val="000000" w:themeColor="text1"/>
              </w:rPr>
            </w:rPrChange>
          </w:rPr>
          <w:delText>.</w:delText>
        </w:r>
        <w:commentRangeEnd w:id="1288"/>
        <w:r w:rsidR="008A23CB" w:rsidRPr="002B42A7" w:rsidDel="005168E3">
          <w:rPr>
            <w:rStyle w:val="CommentReference"/>
            <w:rFonts w:ascii="Times New Roman" w:hAnsi="Times New Roman" w:cs="Times New Roman"/>
            <w:sz w:val="24"/>
            <w:szCs w:val="24"/>
            <w:rPrChange w:id="1385" w:author="Ruijie Xu" w:date="2022-03-10T12:31:00Z">
              <w:rPr>
                <w:rStyle w:val="CommentReference"/>
              </w:rPr>
            </w:rPrChange>
          </w:rPr>
          <w:commentReference w:id="1288"/>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1386" w:author="Ruijie Xu" w:date="2022-03-10T12:31:00Z">
            <w:rPr>
              <w:b/>
              <w:bCs/>
              <w:color w:val="000000" w:themeColor="text1"/>
            </w:rPr>
          </w:rPrChange>
        </w:rPr>
        <w:pPrChange w:id="1387"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1388" w:author="Ruijie Xu" w:date="2022-03-10T12:31:00Z">
            <w:rPr>
              <w:b/>
              <w:bCs/>
              <w:color w:val="000000" w:themeColor="text1"/>
            </w:rPr>
          </w:rPrChange>
        </w:rPr>
      </w:pPr>
      <w:r w:rsidRPr="002B42A7">
        <w:rPr>
          <w:rFonts w:ascii="Times New Roman" w:hAnsi="Times New Roman" w:cs="Times New Roman"/>
          <w:b/>
          <w:bCs/>
          <w:color w:val="000000" w:themeColor="text1"/>
          <w:rPrChange w:id="1389"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1390" w:author="Ruijie Xu" w:date="2022-03-10T12:31:00Z">
            <w:rPr>
              <w:b/>
              <w:bCs/>
              <w:color w:val="000000" w:themeColor="text1"/>
            </w:rPr>
          </w:rPrChange>
        </w:rPr>
        <w:t>Methods</w:t>
      </w:r>
    </w:p>
    <w:p w14:paraId="32D332C2" w14:textId="7840365D" w:rsidR="00C0014F" w:rsidRPr="002B42A7" w:rsidRDefault="00C0014F" w:rsidP="0046408A">
      <w:pPr>
        <w:spacing w:line="480" w:lineRule="auto"/>
        <w:ind w:right="480"/>
        <w:rPr>
          <w:rFonts w:ascii="Times New Roman" w:hAnsi="Times New Roman" w:cs="Times New Roman"/>
          <w:color w:val="000000" w:themeColor="text1"/>
          <w:rPrChange w:id="1391" w:author="Ruijie Xu" w:date="2022-03-10T12:31:00Z">
            <w:rPr>
              <w:color w:val="000000" w:themeColor="text1"/>
            </w:rPr>
          </w:rPrChange>
        </w:rPr>
      </w:pPr>
      <w:r w:rsidRPr="002B42A7">
        <w:rPr>
          <w:rFonts w:ascii="Times New Roman" w:hAnsi="Times New Roman" w:cs="Times New Roman"/>
          <w:b/>
          <w:bCs/>
          <w:color w:val="000000" w:themeColor="text1"/>
          <w:rPrChange w:id="1392"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1393" w:author="Ruijie Xu" w:date="2022-03-10T12:31:00Z">
            <w:rPr>
              <w:color w:val="000000" w:themeColor="text1"/>
            </w:rPr>
          </w:rPrChange>
        </w:rPr>
        <w:t xml:space="preserve">Tissue samples from </w:t>
      </w:r>
      <w:del w:id="1394" w:author="Liliana Salvador" w:date="2022-02-22T18:45:00Z">
        <w:r w:rsidR="00366132" w:rsidRPr="002B42A7" w:rsidDel="003F73CA">
          <w:rPr>
            <w:rFonts w:ascii="Times New Roman" w:hAnsi="Times New Roman" w:cs="Times New Roman"/>
            <w:color w:val="000000" w:themeColor="text1"/>
            <w:rPrChange w:id="1395"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1396" w:author="Ruijie Xu" w:date="2022-03-10T12:31:00Z">
            <w:rPr>
              <w:color w:val="000000" w:themeColor="text1"/>
            </w:rPr>
          </w:rPrChange>
        </w:rPr>
        <w:t xml:space="preserve">kidney (K), spleen (S), and lung (L) were obtained from four rats from two different species, </w:t>
      </w:r>
      <w:del w:id="1397" w:author="Ruijie Xu" w:date="2022-03-16T17:04:00Z">
        <w:r w:rsidRPr="002B42A7" w:rsidDel="00FE67E6">
          <w:rPr>
            <w:rFonts w:ascii="Times New Roman" w:hAnsi="Times New Roman" w:cs="Times New Roman"/>
            <w:i/>
            <w:iCs/>
            <w:color w:val="000000" w:themeColor="text1"/>
            <w:rPrChange w:id="1398" w:author="Ruijie Xu" w:date="2022-03-10T12:31:00Z">
              <w:rPr>
                <w:i/>
                <w:iCs/>
                <w:color w:val="000000" w:themeColor="text1"/>
              </w:rPr>
            </w:rPrChange>
          </w:rPr>
          <w:delText>Rattus</w:delText>
        </w:r>
      </w:del>
      <w:ins w:id="1399"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1400" w:author="Ruijie Xu" w:date="2022-03-10T12:31:00Z">
            <w:rPr>
              <w:i/>
              <w:iCs/>
              <w:color w:val="000000" w:themeColor="text1"/>
            </w:rPr>
          </w:rPrChange>
        </w:rPr>
        <w:t xml:space="preserve"> </w:t>
      </w:r>
      <w:del w:id="1401" w:author="Ruijie Xu" w:date="2022-03-16T17:04:00Z">
        <w:r w:rsidRPr="002B42A7" w:rsidDel="00FE67E6">
          <w:rPr>
            <w:rFonts w:ascii="Times New Roman" w:hAnsi="Times New Roman" w:cs="Times New Roman"/>
            <w:i/>
            <w:iCs/>
            <w:color w:val="000000" w:themeColor="text1"/>
            <w:rPrChange w:id="1402" w:author="Ruijie Xu" w:date="2022-03-10T12:31:00Z">
              <w:rPr>
                <w:i/>
                <w:iCs/>
                <w:color w:val="000000" w:themeColor="text1"/>
              </w:rPr>
            </w:rPrChange>
          </w:rPr>
          <w:delText>rattus</w:delText>
        </w:r>
      </w:del>
      <w:ins w:id="1403"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color w:val="000000" w:themeColor="text1"/>
          <w:rPrChange w:id="1404" w:author="Ruijie Xu" w:date="2022-03-10T12:31:00Z">
            <w:rPr>
              <w:color w:val="000000" w:themeColor="text1"/>
            </w:rPr>
          </w:rPrChange>
        </w:rPr>
        <w:t xml:space="preserve"> (R28) and </w:t>
      </w:r>
      <w:del w:id="1405" w:author="Ruijie Xu" w:date="2022-03-16T17:04:00Z">
        <w:r w:rsidRPr="002B42A7" w:rsidDel="00FE67E6">
          <w:rPr>
            <w:rFonts w:ascii="Times New Roman" w:hAnsi="Times New Roman" w:cs="Times New Roman"/>
            <w:i/>
            <w:iCs/>
            <w:color w:val="000000" w:themeColor="text1"/>
            <w:rPrChange w:id="1406" w:author="Ruijie Xu" w:date="2022-03-10T12:31:00Z">
              <w:rPr>
                <w:i/>
                <w:iCs/>
                <w:color w:val="000000" w:themeColor="text1"/>
              </w:rPr>
            </w:rPrChange>
          </w:rPr>
          <w:delText>Rattus</w:delText>
        </w:r>
      </w:del>
      <w:ins w:id="1407"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1408" w:author="Ruijie Xu" w:date="2022-03-10T12:31:00Z">
            <w:rPr>
              <w:i/>
              <w:iCs/>
              <w:color w:val="000000" w:themeColor="text1"/>
            </w:rPr>
          </w:rPrChange>
        </w:rPr>
        <w:t xml:space="preserve"> </w:t>
      </w:r>
      <w:bookmarkStart w:id="1409" w:name="OLE_LINK22"/>
      <w:bookmarkStart w:id="1410" w:name="OLE_LINK23"/>
      <w:r w:rsidRPr="002B42A7">
        <w:rPr>
          <w:rFonts w:ascii="Times New Roman" w:hAnsi="Times New Roman" w:cs="Times New Roman"/>
          <w:i/>
          <w:iCs/>
          <w:color w:val="000000" w:themeColor="text1"/>
          <w:rPrChange w:id="1411" w:author="Ruijie Xu" w:date="2022-03-10T12:31:00Z">
            <w:rPr>
              <w:i/>
              <w:iCs/>
              <w:color w:val="000000" w:themeColor="text1"/>
            </w:rPr>
          </w:rPrChange>
        </w:rPr>
        <w:t>norvegicus</w:t>
      </w:r>
      <w:bookmarkEnd w:id="1409"/>
      <w:bookmarkEnd w:id="1410"/>
      <w:r w:rsidRPr="002B42A7">
        <w:rPr>
          <w:rFonts w:ascii="Times New Roman" w:hAnsi="Times New Roman" w:cs="Times New Roman"/>
          <w:color w:val="000000" w:themeColor="text1"/>
          <w:rPrChange w:id="1412" w:author="Ruijie Xu" w:date="2022-03-10T12:31:00Z">
            <w:rPr>
              <w:color w:val="000000" w:themeColor="text1"/>
            </w:rPr>
          </w:rPrChange>
        </w:rPr>
        <w:t xml:space="preserve"> (R22, R26, and R27). </w:t>
      </w:r>
      <w:bookmarkStart w:id="1413" w:name="OLE_LINK27"/>
      <w:bookmarkStart w:id="1414" w:name="OLE_LINK32"/>
      <w:r w:rsidRPr="002B42A7">
        <w:rPr>
          <w:rFonts w:ascii="Times New Roman" w:hAnsi="Times New Roman" w:cs="Times New Roman"/>
          <w:color w:val="000000" w:themeColor="text1"/>
          <w:rPrChange w:id="1415"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1416" w:author="Ruijie Xu" w:date="2022-03-10T12:31:00Z">
            <w:rPr>
              <w:color w:val="000000" w:themeColor="text1"/>
            </w:rPr>
          </w:rPrChange>
        </w:rPr>
        <w:sym w:font="Symbol" w:char="F0B0"/>
      </w:r>
      <w:r w:rsidRPr="002B42A7">
        <w:rPr>
          <w:rFonts w:ascii="Times New Roman" w:hAnsi="Times New Roman" w:cs="Times New Roman"/>
          <w:color w:val="000000" w:themeColor="text1"/>
          <w:rPrChange w:id="1417"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1418" w:author="Ruijie Xu" w:date="2022-03-10T12:31:00Z">
            <w:rPr>
              <w:color w:val="000000" w:themeColor="text1"/>
            </w:rPr>
          </w:rPrChange>
        </w:rPr>
        <w:sym w:font="Symbol" w:char="F0B0"/>
      </w:r>
      <w:r w:rsidRPr="002B42A7">
        <w:rPr>
          <w:rFonts w:ascii="Times New Roman" w:hAnsi="Times New Roman" w:cs="Times New Roman"/>
          <w:color w:val="000000" w:themeColor="text1"/>
          <w:rPrChange w:id="1419" w:author="Ruijie Xu" w:date="2022-03-10T12:31:00Z">
            <w:rPr>
              <w:color w:val="000000" w:themeColor="text1"/>
            </w:rPr>
          </w:rPrChange>
        </w:rPr>
        <w:t xml:space="preserve">W) following protocols approved by the Ross University School of Veterinary Medicine (RUSVM) IACUC (approval # 17-01-04). </w:t>
      </w:r>
      <w:bookmarkEnd w:id="1413"/>
      <w:bookmarkEnd w:id="1414"/>
      <w:r w:rsidRPr="002B42A7">
        <w:rPr>
          <w:rFonts w:ascii="Times New Roman" w:hAnsi="Times New Roman" w:cs="Times New Roman"/>
          <w:color w:val="000000" w:themeColor="text1"/>
          <w:rPrChange w:id="1420" w:author="Ruijie Xu" w:date="2022-03-10T12:31:00Z">
            <w:rPr>
              <w:color w:val="000000" w:themeColor="text1"/>
            </w:rPr>
          </w:rPrChange>
        </w:rPr>
        <w:t xml:space="preserve">DNA was extracted from samples using DNeasy Blood and Tissue Kits (QIAGEN Scientific Inc., MD, USA), following the </w:t>
      </w:r>
      <w:r w:rsidR="00242EFF" w:rsidRPr="002B42A7">
        <w:rPr>
          <w:rFonts w:ascii="Times New Roman" w:hAnsi="Times New Roman" w:cs="Times New Roman"/>
          <w:color w:val="000000" w:themeColor="text1"/>
          <w:rPrChange w:id="1421"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422"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1423"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1424" w:author="Ruijie Xu" w:date="2022-03-10T12:31:00Z">
            <w:rPr>
              <w:color w:val="000000" w:themeColor="text1"/>
            </w:rPr>
          </w:rPrChange>
        </w:rPr>
      </w:pPr>
      <w:r w:rsidRPr="002B42A7">
        <w:rPr>
          <w:rFonts w:ascii="Times New Roman" w:hAnsi="Times New Roman" w:cs="Times New Roman"/>
          <w:b/>
          <w:bCs/>
          <w:color w:val="000000" w:themeColor="text1"/>
          <w:rPrChange w:id="1425"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1426" w:author="Ruijie Xu" w:date="2022-03-10T12:31:00Z">
            <w:rPr>
              <w:color w:val="000000" w:themeColor="text1"/>
            </w:rPr>
          </w:rPrChange>
        </w:rPr>
        <w:t xml:space="preserve">DNA sample quality </w:t>
      </w:r>
      <w:bookmarkStart w:id="1427" w:name="OLE_LINK20"/>
      <w:bookmarkStart w:id="1428" w:name="OLE_LINK21"/>
      <w:r w:rsidRPr="002B42A7">
        <w:rPr>
          <w:rFonts w:ascii="Times New Roman" w:hAnsi="Times New Roman" w:cs="Times New Roman"/>
          <w:color w:val="000000" w:themeColor="text1"/>
          <w:rPrChange w:id="1429" w:author="Ruijie Xu" w:date="2022-03-10T12:31:00Z">
            <w:rPr>
              <w:color w:val="000000" w:themeColor="text1"/>
            </w:rPr>
          </w:rPrChange>
        </w:rPr>
        <w:t>was assessed via</w:t>
      </w:r>
      <w:bookmarkEnd w:id="1427"/>
      <w:bookmarkEnd w:id="1428"/>
      <w:r w:rsidRPr="002B42A7">
        <w:rPr>
          <w:rFonts w:ascii="Times New Roman" w:hAnsi="Times New Roman" w:cs="Times New Roman"/>
          <w:color w:val="000000" w:themeColor="text1"/>
          <w:rPrChange w:id="1430"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1431"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1432" w:author="Ruijie Xu" w:date="2022-03-10T12:31:00Z">
            <w:rPr>
              <w:color w:val="000000" w:themeColor="text1"/>
            </w:rPr>
          </w:rPrChange>
        </w:rPr>
        <w:t xml:space="preserve">were </w:t>
      </w:r>
      <w:r w:rsidRPr="002B42A7">
        <w:rPr>
          <w:rFonts w:ascii="Times New Roman" w:hAnsi="Times New Roman" w:cs="Times New Roman"/>
          <w:color w:val="000000" w:themeColor="text1"/>
          <w:rPrChange w:id="1433" w:author="Ruijie Xu" w:date="2022-03-10T12:31:00Z">
            <w:rPr>
              <w:color w:val="000000" w:themeColor="text1"/>
            </w:rPr>
          </w:rPrChange>
        </w:rPr>
        <w:t>measured using the Nanodrop and Qubit 2.0. The library for metagenomic sequences was constructed with</w:t>
      </w:r>
      <w:del w:id="1434" w:author="Liliana Salvador" w:date="2022-03-08T17:54:00Z">
        <w:r w:rsidRPr="002B42A7" w:rsidDel="00B450F2">
          <w:rPr>
            <w:rFonts w:ascii="Times New Roman" w:hAnsi="Times New Roman" w:cs="Times New Roman"/>
            <w:color w:val="000000" w:themeColor="text1"/>
            <w:rPrChange w:id="1435" w:author="Ruijie Xu" w:date="2022-03-10T12:31:00Z">
              <w:rPr>
                <w:color w:val="000000" w:themeColor="text1"/>
              </w:rPr>
            </w:rPrChange>
          </w:rPr>
          <w:delText xml:space="preserve"> </w:delText>
        </w:r>
      </w:del>
      <w:ins w:id="1436" w:author="Rajeev, Sree" w:date="2022-03-08T12:56:00Z">
        <w:r w:rsidR="00620972" w:rsidRPr="002B42A7">
          <w:rPr>
            <w:rFonts w:ascii="Times New Roman" w:hAnsi="Times New Roman" w:cs="Times New Roman"/>
            <w:color w:val="000000" w:themeColor="text1"/>
            <w:rPrChange w:id="1437" w:author="Ruijie Xu" w:date="2022-03-10T12:31:00Z">
              <w:rPr>
                <w:color w:val="000000" w:themeColor="text1"/>
              </w:rPr>
            </w:rPrChange>
          </w:rPr>
          <w:t xml:space="preserve"> </w:t>
        </w:r>
        <w:del w:id="1438" w:author="Liliana Salvador" w:date="2022-03-08T17:53:00Z">
          <w:r w:rsidR="00620972" w:rsidRPr="002B42A7" w:rsidDel="00B450F2">
            <w:rPr>
              <w:rFonts w:ascii="Times New Roman" w:hAnsi="Times New Roman" w:cs="Times New Roman"/>
              <w:color w:val="000000" w:themeColor="text1"/>
              <w:rPrChange w:id="1439"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440" w:author="Ruijie Xu" w:date="2022-03-10T12:31:00Z">
            <w:rPr>
              <w:color w:val="000000" w:themeColor="text1"/>
            </w:rPr>
          </w:rPrChange>
        </w:rPr>
        <w:t xml:space="preserve">1 </w:t>
      </w:r>
      <w:r w:rsidRPr="002B42A7">
        <w:rPr>
          <w:rFonts w:ascii="Times New Roman" w:hAnsi="Times New Roman" w:cs="Times New Roman"/>
          <w:color w:val="000000" w:themeColor="text1"/>
          <w:rPrChange w:id="1441" w:author="Ruijie Xu" w:date="2022-03-10T12:31:00Z">
            <w:rPr>
              <w:color w:val="000000" w:themeColor="text1"/>
            </w:rPr>
          </w:rPrChange>
        </w:rPr>
        <w:sym w:font="Symbol" w:char="F06D"/>
      </w:r>
      <w:r w:rsidRPr="002B42A7">
        <w:rPr>
          <w:rFonts w:ascii="Times New Roman" w:hAnsi="Times New Roman" w:cs="Times New Roman"/>
          <w:color w:val="000000" w:themeColor="text1"/>
          <w:rPrChange w:id="1442" w:author="Ruijie Xu" w:date="2022-03-10T12:31:00Z">
            <w:rPr>
              <w:color w:val="000000" w:themeColor="text1"/>
            </w:rPr>
          </w:rPrChange>
        </w:rPr>
        <w:t>g DNA per sample. Sequencing libraries were generated using NEBNext</w:t>
      </w:r>
      <w:r w:rsidRPr="002B42A7">
        <w:rPr>
          <w:rFonts w:ascii="Times New Roman" w:hAnsi="Times New Roman" w:cs="Times New Roman"/>
          <w:color w:val="000000" w:themeColor="text1"/>
          <w:rPrChange w:id="1443" w:author="Ruijie Xu" w:date="2022-03-10T12:31:00Z">
            <w:rPr>
              <w:color w:val="000000" w:themeColor="text1"/>
            </w:rPr>
          </w:rPrChange>
        </w:rPr>
        <w:sym w:font="Symbol" w:char="F0E2"/>
      </w:r>
      <w:r w:rsidRPr="002B42A7">
        <w:rPr>
          <w:rFonts w:ascii="Times New Roman" w:hAnsi="Times New Roman" w:cs="Times New Roman"/>
          <w:color w:val="000000" w:themeColor="text1"/>
          <w:rPrChange w:id="1444" w:author="Ruijie Xu" w:date="2022-03-10T12:31:00Z">
            <w:rPr>
              <w:color w:val="000000" w:themeColor="text1"/>
            </w:rPr>
          </w:rPrChange>
        </w:rPr>
        <w:t xml:space="preserve"> Ultra</w:t>
      </w:r>
      <w:r w:rsidRPr="002B42A7">
        <w:rPr>
          <w:rFonts w:ascii="Times New Roman" w:hAnsi="Times New Roman" w:cs="Times New Roman"/>
          <w:color w:val="000000" w:themeColor="text1"/>
          <w:rPrChange w:id="1445" w:author="Ruijie Xu" w:date="2022-03-10T12:31:00Z">
            <w:rPr>
              <w:color w:val="000000" w:themeColor="text1"/>
            </w:rPr>
          </w:rPrChange>
        </w:rPr>
        <w:sym w:font="Symbol" w:char="F0D4"/>
      </w:r>
      <w:r w:rsidRPr="002B42A7">
        <w:rPr>
          <w:rFonts w:ascii="Times New Roman" w:hAnsi="Times New Roman" w:cs="Times New Roman"/>
          <w:color w:val="000000" w:themeColor="text1"/>
          <w:rPrChange w:id="1446"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1447"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448" w:author="Ruijie Xu" w:date="2022-03-10T12:31:00Z">
            <w:rPr>
              <w:color w:val="000000" w:themeColor="text1"/>
            </w:rPr>
          </w:rPrChange>
        </w:rPr>
        <w:t xml:space="preserve">instructions. The DNA sample was fragmented (350 bp), end-polished, A-tailed, ligated with </w:t>
      </w:r>
      <w:r w:rsidRPr="002B42A7">
        <w:rPr>
          <w:rFonts w:ascii="Times New Roman" w:hAnsi="Times New Roman" w:cs="Times New Roman"/>
          <w:color w:val="000000" w:themeColor="text1"/>
          <w:rPrChange w:id="1449" w:author="Ruijie Xu" w:date="2022-03-10T12:31:00Z">
            <w:rPr>
              <w:color w:val="000000" w:themeColor="text1"/>
            </w:rPr>
          </w:rPrChange>
        </w:rPr>
        <w:lastRenderedPageBreak/>
        <w:t xml:space="preserve">Illumina sequencing adaptor and amplified with the PCR technique. The PCR products were then purified for sequencing. Before sequencing, samples were clustered on a cBot Cluster Generation System, then sequenced on an Illumina HiSeq platform for </w:t>
      </w:r>
      <w:r w:rsidR="00366132" w:rsidRPr="002B42A7">
        <w:rPr>
          <w:rFonts w:ascii="Times New Roman" w:hAnsi="Times New Roman" w:cs="Times New Roman"/>
          <w:color w:val="000000" w:themeColor="text1"/>
          <w:rPrChange w:id="1450" w:author="Ruijie Xu" w:date="2022-03-10T12:31:00Z">
            <w:rPr>
              <w:color w:val="000000" w:themeColor="text1"/>
            </w:rPr>
          </w:rPrChange>
        </w:rPr>
        <w:t>paired-</w:t>
      </w:r>
      <w:r w:rsidRPr="002B42A7">
        <w:rPr>
          <w:rFonts w:ascii="Times New Roman" w:hAnsi="Times New Roman" w:cs="Times New Roman"/>
          <w:color w:val="000000" w:themeColor="text1"/>
          <w:rPrChange w:id="1451"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1452" w:author="Ruijie Xu" w:date="2022-03-10T12:31:00Z">
            <w:rPr>
              <w:b/>
              <w:bCs/>
              <w:color w:val="000000" w:themeColor="text1"/>
            </w:rPr>
          </w:rPrChange>
        </w:rPr>
      </w:pPr>
    </w:p>
    <w:p w14:paraId="6E321CB7" w14:textId="77777777" w:rsidR="002B774D" w:rsidRPr="002B42A7" w:rsidRDefault="00C0014F" w:rsidP="0046408A">
      <w:pPr>
        <w:spacing w:line="480" w:lineRule="auto"/>
        <w:rPr>
          <w:ins w:id="1453" w:author="Ruijie Xu" w:date="2022-03-04T13:52:00Z"/>
          <w:rFonts w:ascii="Times New Roman" w:eastAsia="SimSun" w:hAnsi="Times New Roman" w:cs="Times New Roman"/>
          <w:color w:val="000000" w:themeColor="text1"/>
          <w:rPrChange w:id="1454" w:author="Ruijie Xu" w:date="2022-03-10T12:31:00Z">
            <w:rPr>
              <w:ins w:id="1455" w:author="Ruijie Xu" w:date="2022-03-04T13:52:00Z"/>
              <w:rFonts w:eastAsia="SimSun"/>
              <w:color w:val="000000" w:themeColor="text1"/>
            </w:rPr>
          </w:rPrChange>
        </w:rPr>
      </w:pPr>
      <w:r w:rsidRPr="002B42A7">
        <w:rPr>
          <w:rFonts w:ascii="Times New Roman" w:hAnsi="Times New Roman" w:cs="Times New Roman"/>
          <w:b/>
          <w:bCs/>
          <w:color w:val="000000" w:themeColor="text1"/>
          <w:rPrChange w:id="1456" w:author="Ruijie Xu" w:date="2022-03-10T12:31:00Z">
            <w:rPr>
              <w:b/>
              <w:bCs/>
              <w:color w:val="000000" w:themeColor="text1"/>
            </w:rPr>
          </w:rPrChange>
        </w:rPr>
        <w:t>Data pre-processing</w:t>
      </w:r>
      <w:del w:id="1457" w:author="Ruijie Xu" w:date="2022-03-04T13:52:00Z">
        <w:r w:rsidRPr="002B42A7" w:rsidDel="002B774D">
          <w:rPr>
            <w:rFonts w:ascii="Times New Roman" w:eastAsia="SimSun" w:hAnsi="Times New Roman" w:cs="Times New Roman"/>
            <w:color w:val="000000" w:themeColor="text1"/>
            <w:rPrChange w:id="1458" w:author="Ruijie Xu" w:date="2022-03-10T12:31:00Z">
              <w:rPr>
                <w:rFonts w:eastAsia="SimSun"/>
                <w:color w:val="000000" w:themeColor="text1"/>
              </w:rPr>
            </w:rPrChange>
          </w:rPr>
          <w:delText xml:space="preserve">. </w:delText>
        </w:r>
      </w:del>
    </w:p>
    <w:p w14:paraId="72FDFC52" w14:textId="0C11FEE0" w:rsidR="00C0014F" w:rsidRPr="002B42A7" w:rsidRDefault="00C0014F" w:rsidP="0046408A">
      <w:pPr>
        <w:spacing w:line="480" w:lineRule="auto"/>
        <w:rPr>
          <w:rFonts w:ascii="Times New Roman" w:eastAsia="SimSun" w:hAnsi="Times New Roman" w:cs="Times New Roman"/>
          <w:color w:val="000000" w:themeColor="text1"/>
          <w:rPrChange w:id="1459"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1460" w:author="Ruijie Xu" w:date="2022-03-10T12:31:00Z">
            <w:rPr>
              <w:rFonts w:eastAsia="SimSun"/>
              <w:color w:val="000000" w:themeColor="text1"/>
            </w:rPr>
          </w:rPrChange>
        </w:rPr>
        <w:t>Sequencing adapters, low-quality reads, and host DNA reads within the metagenomic samples were removed using the software KneadData</w:t>
      </w:r>
      <w:r w:rsidR="00ED6AC3" w:rsidRPr="002B42A7">
        <w:rPr>
          <w:rFonts w:ascii="Times New Roman" w:eastAsia="SimSun" w:hAnsi="Times New Roman" w:cs="Times New Roman"/>
          <w:color w:val="000000" w:themeColor="text1"/>
          <w:rPrChange w:id="1461"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1462"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63"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1464"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65"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1466"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1467"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68" w:author="Ruijie Xu" w:date="2022-03-10T12:31:00Z">
            <w:rPr>
              <w:rFonts w:eastAsia="SimSun"/>
              <w:color w:val="000000" w:themeColor="text1"/>
            </w:rPr>
          </w:rPrChange>
        </w:rPr>
        <w:t xml:space="preserve">with the default Trimmomatic </w:t>
      </w:r>
      <w:r w:rsidRPr="002B42A7">
        <w:rPr>
          <w:rFonts w:ascii="Times New Roman" w:eastAsia="SimSun" w:hAnsi="Times New Roman" w:cs="Times New Roman"/>
          <w:color w:val="000000" w:themeColor="text1"/>
          <w:rPrChange w:id="1469"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70"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1471"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72"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1473"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74"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1475"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1476"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1477"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78"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1479"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80"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1481"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82" w:author="Ruijie Xu" w:date="2022-03-10T12:31:00Z">
            <w:rPr>
              <w:color w:val="000000"/>
            </w:rPr>
          </w:rPrChange>
        </w:rPr>
        <w:t xml:space="preserve">(Langmead </w:t>
      </w:r>
      <w:r w:rsidR="00350DBF" w:rsidRPr="002B42A7">
        <w:rPr>
          <w:rFonts w:ascii="Times New Roman" w:hAnsi="Times New Roman" w:cs="Times New Roman"/>
          <w:i/>
          <w:iCs/>
          <w:color w:val="000000"/>
          <w:rPrChange w:id="1483" w:author="Ruijie Xu" w:date="2022-03-10T12:31:00Z">
            <w:rPr>
              <w:i/>
              <w:iCs/>
              <w:color w:val="000000"/>
            </w:rPr>
          </w:rPrChange>
        </w:rPr>
        <w:t>et al.</w:t>
      </w:r>
      <w:r w:rsidR="00350DBF" w:rsidRPr="002B42A7">
        <w:rPr>
          <w:rFonts w:ascii="Times New Roman" w:hAnsi="Times New Roman" w:cs="Times New Roman"/>
          <w:color w:val="000000"/>
          <w:rPrChange w:id="1484" w:author="Ruijie Xu" w:date="2022-03-10T12:31:00Z">
            <w:rPr>
              <w:color w:val="000000"/>
            </w:rPr>
          </w:rPrChange>
        </w:rPr>
        <w:t>, 2019)</w:t>
      </w:r>
      <w:r w:rsidRPr="002B42A7">
        <w:rPr>
          <w:rFonts w:ascii="Times New Roman" w:eastAsia="SimSun" w:hAnsi="Times New Roman" w:cs="Times New Roman"/>
          <w:color w:val="000000" w:themeColor="text1"/>
          <w:rPrChange w:id="1485"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86"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1487"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1488"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1489" w:author="Ruijie Xu" w:date="2022-03-10T12:31:00Z">
            <w:rPr>
              <w:rFonts w:eastAsia="SimSun"/>
              <w:color w:val="000000" w:themeColor="text1"/>
            </w:rPr>
          </w:rPrChange>
        </w:rPr>
        <w:t xml:space="preserve">NCBI's </w:t>
      </w:r>
      <w:r w:rsidRPr="002B42A7">
        <w:rPr>
          <w:rFonts w:ascii="Times New Roman" w:eastAsia="SimSun" w:hAnsi="Times New Roman" w:cs="Times New Roman"/>
          <w:color w:val="000000" w:themeColor="text1"/>
          <w:rPrChange w:id="1490" w:author="Ruijie Xu" w:date="2022-03-10T12:31:00Z">
            <w:rPr>
              <w:rFonts w:eastAsia="SimSun"/>
              <w:color w:val="000000" w:themeColor="text1"/>
            </w:rPr>
          </w:rPrChange>
        </w:rPr>
        <w:t xml:space="preserve">RefSeq </w:t>
      </w:r>
      <w:r w:rsidR="00FE5C5D" w:rsidRPr="002B42A7">
        <w:rPr>
          <w:rFonts w:ascii="Times New Roman" w:eastAsia="SimSun" w:hAnsi="Times New Roman" w:cs="Times New Roman"/>
          <w:color w:val="000000" w:themeColor="text1"/>
          <w:rPrChange w:id="1491"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1492"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1493" w:author="Ruijie Xu" w:date="2022-03-10T12:31:00Z">
            <w:rPr>
              <w:rFonts w:eastAsia="SimSun"/>
              <w:color w:val="000000" w:themeColor="text1"/>
            </w:rPr>
          </w:rPrChange>
        </w:rPr>
        <w:t xml:space="preserve">Human: GCA_000001405.28_GRCh38.p13; </w:t>
      </w:r>
      <w:bookmarkStart w:id="1494" w:name="OLE_LINK217"/>
      <w:bookmarkStart w:id="1495" w:name="OLE_LINK218"/>
      <w:r w:rsidRPr="002B42A7">
        <w:rPr>
          <w:rFonts w:ascii="Times New Roman" w:eastAsia="SimSun" w:hAnsi="Times New Roman" w:cs="Times New Roman"/>
          <w:i/>
          <w:iCs/>
          <w:color w:val="000000" w:themeColor="text1"/>
          <w:rPrChange w:id="1496"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1497"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498"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1499"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1500" w:author="Ruijie Xu" w:date="2022-03-10T12:31:00Z">
            <w:rPr>
              <w:rFonts w:eastAsia="SimSun"/>
              <w:i/>
              <w:iCs/>
              <w:color w:val="000000" w:themeColor="text1"/>
            </w:rPr>
          </w:rPrChange>
        </w:rPr>
        <w:t xml:space="preserve">R. </w:t>
      </w:r>
      <w:del w:id="1501" w:author="Ruijie Xu" w:date="2022-03-16T17:04:00Z">
        <w:r w:rsidRPr="002B42A7" w:rsidDel="00FE67E6">
          <w:rPr>
            <w:rFonts w:ascii="Times New Roman" w:eastAsia="SimSun" w:hAnsi="Times New Roman" w:cs="Times New Roman"/>
            <w:i/>
            <w:iCs/>
            <w:color w:val="000000" w:themeColor="text1"/>
            <w:rPrChange w:id="1502" w:author="Ruijie Xu" w:date="2022-03-10T12:31:00Z">
              <w:rPr>
                <w:rFonts w:eastAsia="SimSun"/>
                <w:i/>
                <w:iCs/>
                <w:color w:val="000000" w:themeColor="text1"/>
              </w:rPr>
            </w:rPrChange>
          </w:rPr>
          <w:delText>rattus</w:delText>
        </w:r>
      </w:del>
      <w:ins w:id="1503" w:author="Ruijie Xu" w:date="2022-03-16T17:04:00Z">
        <w:r w:rsidR="00FE67E6" w:rsidRPr="00FE67E6">
          <w:rPr>
            <w:rFonts w:ascii="Times New Roman" w:eastAsia="SimSun" w:hAnsi="Times New Roman" w:cs="Times New Roman"/>
            <w:i/>
            <w:iCs/>
            <w:color w:val="000000" w:themeColor="text1"/>
          </w:rPr>
          <w:t>Rattus</w:t>
        </w:r>
      </w:ins>
      <w:r w:rsidRPr="002B42A7">
        <w:rPr>
          <w:rFonts w:ascii="Times New Roman" w:eastAsia="SimSun" w:hAnsi="Times New Roman" w:cs="Times New Roman"/>
          <w:color w:val="000000" w:themeColor="text1"/>
          <w:rPrChange w:id="1504"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505" w:author="Ruijie Xu" w:date="2022-03-10T12:31:00Z">
            <w:rPr>
              <w:rFonts w:eastAsia="SimSun"/>
              <w:color w:val="000000" w:themeColor="text1"/>
            </w:rPr>
          </w:rPrChange>
        </w:rPr>
        <w:t>GCF_011064425.1_R</w:t>
      </w:r>
      <w:del w:id="1506" w:author="Ruijie Xu" w:date="2022-03-16T17:04:00Z">
        <w:r w:rsidR="00702E39" w:rsidRPr="00FE67E6" w:rsidDel="00FE67E6">
          <w:rPr>
            <w:rFonts w:ascii="Times New Roman" w:eastAsia="SimSun" w:hAnsi="Times New Roman" w:cs="Times New Roman"/>
            <w:color w:val="000000" w:themeColor="text1"/>
            <w:rPrChange w:id="1507" w:author="Ruijie Xu" w:date="2022-03-16T17:05:00Z">
              <w:rPr>
                <w:rFonts w:eastAsia="SimSun"/>
                <w:color w:val="000000" w:themeColor="text1"/>
              </w:rPr>
            </w:rPrChange>
          </w:rPr>
          <w:delText>rattus</w:delText>
        </w:r>
      </w:del>
      <w:ins w:id="1508" w:author="Ruijie Xu" w:date="2022-03-16T17:04:00Z">
        <w:r w:rsidR="00FE67E6" w:rsidRPr="00FE67E6">
          <w:rPr>
            <w:rFonts w:ascii="Times New Roman" w:eastAsia="SimSun" w:hAnsi="Times New Roman" w:cs="Times New Roman"/>
            <w:color w:val="000000" w:themeColor="text1"/>
            <w:rPrChange w:id="1509" w:author="Ruijie Xu" w:date="2022-03-16T17:05:00Z">
              <w:rPr>
                <w:rFonts w:ascii="Times New Roman" w:eastAsia="SimSun" w:hAnsi="Times New Roman" w:cs="Times New Roman"/>
                <w:i/>
                <w:iCs/>
                <w:color w:val="000000" w:themeColor="text1"/>
              </w:rPr>
            </w:rPrChange>
          </w:rPr>
          <w:t>Rattus</w:t>
        </w:r>
      </w:ins>
      <w:r w:rsidR="00702E39" w:rsidRPr="002B42A7">
        <w:rPr>
          <w:rFonts w:ascii="Times New Roman" w:eastAsia="SimSun" w:hAnsi="Times New Roman" w:cs="Times New Roman"/>
          <w:color w:val="000000" w:themeColor="text1"/>
          <w:rPrChange w:id="1510" w:author="Ruijie Xu" w:date="2022-03-10T12:31:00Z">
            <w:rPr>
              <w:rFonts w:eastAsia="SimSun"/>
              <w:color w:val="000000" w:themeColor="text1"/>
            </w:rPr>
          </w:rPrChange>
        </w:rPr>
        <w:t>_CSIRO_v1</w:t>
      </w:r>
      <w:r w:rsidRPr="002B42A7">
        <w:rPr>
          <w:rFonts w:ascii="Times New Roman" w:eastAsia="SimSun" w:hAnsi="Times New Roman" w:cs="Times New Roman"/>
          <w:color w:val="000000" w:themeColor="text1"/>
          <w:rPrChange w:id="1511" w:author="Ruijie Xu" w:date="2022-03-10T12:31:00Z">
            <w:rPr>
              <w:rFonts w:eastAsia="SimSun"/>
              <w:color w:val="000000" w:themeColor="text1"/>
            </w:rPr>
          </w:rPrChange>
        </w:rPr>
        <w:t>).</w:t>
      </w:r>
      <w:bookmarkEnd w:id="1494"/>
      <w:bookmarkEnd w:id="1495"/>
    </w:p>
    <w:p w14:paraId="74F2493C" w14:textId="77777777" w:rsidR="003F73CA" w:rsidRPr="002B42A7" w:rsidDel="00435EE6" w:rsidRDefault="003F73CA" w:rsidP="0046408A">
      <w:pPr>
        <w:spacing w:line="480" w:lineRule="auto"/>
        <w:rPr>
          <w:ins w:id="1512" w:author="Liliana Salvador" w:date="2022-02-22T18:46:00Z"/>
          <w:del w:id="1513" w:author="Ruijie Xu" w:date="2022-02-27T10:35:00Z"/>
          <w:rFonts w:ascii="Times New Roman" w:hAnsi="Times New Roman" w:cs="Times New Roman"/>
          <w:b/>
          <w:bCs/>
          <w:color w:val="000000" w:themeColor="text1"/>
          <w:rPrChange w:id="1514" w:author="Ruijie Xu" w:date="2022-03-10T12:31:00Z">
            <w:rPr>
              <w:ins w:id="1515" w:author="Liliana Salvador" w:date="2022-02-22T18:46:00Z"/>
              <w:del w:id="1516"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1517" w:author="Ruijie Xu" w:date="2022-03-10T12:31:00Z">
            <w:rPr>
              <w:bCs/>
              <w:color w:val="000000" w:themeColor="text1"/>
            </w:rPr>
          </w:rPrChange>
        </w:rPr>
      </w:pPr>
      <w:r w:rsidRPr="002B42A7">
        <w:rPr>
          <w:rFonts w:ascii="Times New Roman" w:hAnsi="Times New Roman" w:cs="Times New Roman"/>
          <w:b/>
          <w:bCs/>
          <w:color w:val="000000" w:themeColor="text1"/>
          <w:rPrChange w:id="1518" w:author="Ruijie Xu" w:date="2022-03-10T12:31:00Z">
            <w:rPr>
              <w:b/>
              <w:bCs/>
              <w:color w:val="000000" w:themeColor="text1"/>
            </w:rPr>
          </w:rPrChange>
        </w:rPr>
        <w:t>Metagenomic profiling</w:t>
      </w:r>
      <w:del w:id="1519" w:author="Ruijie Xu" w:date="2022-03-04T13:52:00Z">
        <w:r w:rsidRPr="002B42A7" w:rsidDel="002B774D">
          <w:rPr>
            <w:rFonts w:ascii="Times New Roman" w:hAnsi="Times New Roman" w:cs="Times New Roman"/>
            <w:b/>
            <w:bCs/>
            <w:color w:val="000000" w:themeColor="text1"/>
            <w:rPrChange w:id="1520"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1521" w:author="Ruijie Xu" w:date="2022-01-30T14:47:00Z"/>
          <w:rFonts w:ascii="Times New Roman" w:hAnsi="Times New Roman" w:cs="Times New Roman"/>
          <w:bCs/>
          <w:color w:val="000000" w:themeColor="text1"/>
          <w:rPrChange w:id="1522" w:author="Ruijie Xu" w:date="2022-03-10T12:31:00Z">
            <w:rPr>
              <w:del w:id="1523" w:author="Ruijie Xu" w:date="2022-01-30T14:47:00Z"/>
              <w:bCs/>
              <w:color w:val="000000" w:themeColor="text1"/>
            </w:rPr>
          </w:rPrChange>
        </w:rPr>
      </w:pPr>
      <w:r w:rsidRPr="002B42A7">
        <w:rPr>
          <w:rFonts w:ascii="Times New Roman" w:hAnsi="Times New Roman" w:cs="Times New Roman"/>
          <w:bCs/>
          <w:color w:val="000000" w:themeColor="text1"/>
          <w:u w:val="single"/>
          <w:rPrChange w:id="1524" w:author="Ruijie Xu" w:date="2022-03-10T12:31:00Z">
            <w:rPr>
              <w:bCs/>
              <w:color w:val="000000" w:themeColor="text1"/>
              <w:u w:val="single"/>
            </w:rPr>
          </w:rPrChange>
        </w:rPr>
        <w:t>Software</w:t>
      </w:r>
      <w:r w:rsidR="00C0014F" w:rsidRPr="002B42A7">
        <w:rPr>
          <w:rFonts w:ascii="Times New Roman" w:hAnsi="Times New Roman" w:cs="Times New Roman"/>
          <w:bCs/>
          <w:color w:val="000000" w:themeColor="text1"/>
          <w:rPrChange w:id="1525"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1526" w:author="Ruijie Xu" w:date="2022-03-10T12:31:00Z">
            <w:rPr>
              <w:bCs/>
              <w:color w:val="000000" w:themeColor="text1"/>
            </w:rPr>
          </w:rPrChange>
        </w:rPr>
        <w:t xml:space="preserve">Nine </w:t>
      </w:r>
      <w:del w:id="1527" w:author="Ruijie Xu" w:date="2022-02-01T16:35:00Z">
        <w:r w:rsidR="00FE5F66" w:rsidRPr="002B42A7" w:rsidDel="002C4897">
          <w:rPr>
            <w:rFonts w:ascii="Times New Roman" w:hAnsi="Times New Roman" w:cs="Times New Roman"/>
            <w:bCs/>
            <w:color w:val="000000" w:themeColor="text1"/>
            <w:rPrChange w:id="1528"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1529"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1530"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1531" w:author="Ruijie Xu" w:date="2022-03-10T12:31:00Z">
            <w:rPr>
              <w:bCs/>
              <w:color w:val="000000" w:themeColor="text1"/>
            </w:rPr>
          </w:rPrChange>
        </w:rPr>
        <w:t>(</w:t>
      </w:r>
      <w:del w:id="1532" w:author="Ruijie Xu" w:date="2022-02-01T13:44:00Z">
        <w:r w:rsidR="00924362" w:rsidRPr="002B42A7" w:rsidDel="00537B08">
          <w:rPr>
            <w:rFonts w:ascii="Times New Roman" w:hAnsi="Times New Roman" w:cs="Times New Roman"/>
            <w:bCs/>
            <w:color w:val="000000" w:themeColor="text1"/>
            <w:rPrChange w:id="1533"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1534" w:author="Ruijie Xu" w:date="2022-03-10T12:31:00Z">
              <w:rPr>
                <w:bCs/>
                <w:color w:val="000000" w:themeColor="text1"/>
              </w:rPr>
            </w:rPrChange>
          </w:rPr>
          <w:delText>lastn</w:delText>
        </w:r>
      </w:del>
      <w:ins w:id="1535" w:author="Ruijie Xu" w:date="2022-02-01T13:44:00Z">
        <w:r w:rsidR="00537B08" w:rsidRPr="002B42A7">
          <w:rPr>
            <w:rFonts w:ascii="Times New Roman" w:hAnsi="Times New Roman" w:cs="Times New Roman"/>
            <w:bCs/>
            <w:color w:val="000000" w:themeColor="text1"/>
            <w:rPrChange w:id="1536"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1537"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1538"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1539"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1540"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1541"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1542"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1543"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1544"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1545" w:author="Ruijie Xu" w:date="2022-03-10T12:31:00Z">
            <w:rPr>
              <w:bCs/>
              <w:color w:val="000000" w:themeColor="text1"/>
            </w:rPr>
          </w:rPrChange>
        </w:rPr>
        <w:t xml:space="preserve">entrifuge, CLARK, CLARK-s, Metaphlan3, </w:t>
      </w:r>
      <w:ins w:id="1546" w:author="Liliana Salvador" w:date="2022-02-22T18:46:00Z">
        <w:r w:rsidR="003F73CA" w:rsidRPr="002B42A7">
          <w:rPr>
            <w:rFonts w:ascii="Times New Roman" w:hAnsi="Times New Roman" w:cs="Times New Roman"/>
            <w:bCs/>
            <w:color w:val="000000" w:themeColor="text1"/>
            <w:rPrChange w:id="1547"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1548"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1549" w:author="Ruijie Xu" w:date="2022-03-10T12:31:00Z">
            <w:rPr>
              <w:bCs/>
              <w:color w:val="000000" w:themeColor="text1"/>
            </w:rPr>
          </w:rPrChange>
        </w:rPr>
        <w:t xml:space="preserve">) were </w:t>
      </w:r>
      <w:ins w:id="1550" w:author="Ruijie Xu" w:date="2022-02-01T16:36:00Z">
        <w:r w:rsidR="002C4897" w:rsidRPr="002B42A7">
          <w:rPr>
            <w:rFonts w:ascii="Times New Roman" w:hAnsi="Times New Roman" w:cs="Times New Roman"/>
            <w:bCs/>
            <w:color w:val="000000" w:themeColor="text1"/>
            <w:rPrChange w:id="1551" w:author="Ruijie Xu" w:date="2022-03-10T12:31:00Z">
              <w:rPr>
                <w:bCs/>
                <w:color w:val="000000" w:themeColor="text1"/>
              </w:rPr>
            </w:rPrChange>
          </w:rPr>
          <w:t>chos</w:t>
        </w:r>
      </w:ins>
      <w:ins w:id="1552" w:author="Liliana Salvador" w:date="2022-02-22T18:46:00Z">
        <w:r w:rsidR="003F73CA" w:rsidRPr="002B42A7">
          <w:rPr>
            <w:rFonts w:ascii="Times New Roman" w:hAnsi="Times New Roman" w:cs="Times New Roman"/>
            <w:bCs/>
            <w:color w:val="000000" w:themeColor="text1"/>
            <w:rPrChange w:id="1553" w:author="Ruijie Xu" w:date="2022-03-10T12:31:00Z">
              <w:rPr>
                <w:bCs/>
                <w:color w:val="000000" w:themeColor="text1"/>
              </w:rPr>
            </w:rPrChange>
          </w:rPr>
          <w:t>en</w:t>
        </w:r>
      </w:ins>
      <w:del w:id="1554" w:author="Ruijie Xu" w:date="2022-02-01T16:36:00Z">
        <w:r w:rsidR="00C0014F" w:rsidRPr="002B42A7" w:rsidDel="002C4897">
          <w:rPr>
            <w:rFonts w:ascii="Times New Roman" w:hAnsi="Times New Roman" w:cs="Times New Roman"/>
            <w:bCs/>
            <w:color w:val="000000" w:themeColor="text1"/>
            <w:rPrChange w:id="1555"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1556" w:author="Ruijie Xu" w:date="2022-03-10T12:31:00Z">
            <w:rPr>
              <w:bCs/>
              <w:color w:val="000000" w:themeColor="text1"/>
            </w:rPr>
          </w:rPrChange>
        </w:rPr>
        <w:t xml:space="preserve"> to determine the </w:t>
      </w:r>
      <w:ins w:id="1557" w:author="Liliana Salvador" w:date="2022-02-22T18:46:00Z">
        <w:r w:rsidR="003F73CA" w:rsidRPr="002B42A7">
          <w:rPr>
            <w:rFonts w:ascii="Times New Roman" w:hAnsi="Times New Roman" w:cs="Times New Roman"/>
            <w:bCs/>
            <w:color w:val="000000" w:themeColor="text1"/>
            <w:rPrChange w:id="1558" w:author="Ruijie Xu" w:date="2022-03-10T12:31:00Z">
              <w:rPr>
                <w:bCs/>
                <w:color w:val="000000" w:themeColor="text1"/>
              </w:rPr>
            </w:rPrChange>
          </w:rPr>
          <w:t xml:space="preserve">rats </w:t>
        </w:r>
      </w:ins>
      <w:r w:rsidR="00C0014F" w:rsidRPr="002B42A7">
        <w:rPr>
          <w:rFonts w:ascii="Times New Roman" w:hAnsi="Times New Roman" w:cs="Times New Roman"/>
          <w:bCs/>
          <w:color w:val="000000" w:themeColor="text1"/>
          <w:rPrChange w:id="1559" w:author="Ruijie Xu" w:date="2022-03-10T12:31:00Z">
            <w:rPr>
              <w:bCs/>
              <w:color w:val="000000" w:themeColor="text1"/>
            </w:rPr>
          </w:rPrChange>
        </w:rPr>
        <w:t>tissues' metagenomic profiles</w:t>
      </w:r>
      <w:ins w:id="1560" w:author="Ruijie Xu" w:date="2022-02-01T16:36:00Z">
        <w:r w:rsidR="002C4897" w:rsidRPr="002B42A7">
          <w:rPr>
            <w:rFonts w:ascii="Times New Roman" w:hAnsi="Times New Roman" w:cs="Times New Roman"/>
            <w:bCs/>
            <w:color w:val="000000" w:themeColor="text1"/>
            <w:rPrChange w:id="1561" w:author="Ruijie Xu" w:date="2022-03-10T12:31:00Z">
              <w:rPr>
                <w:bCs/>
                <w:color w:val="000000" w:themeColor="text1"/>
              </w:rPr>
            </w:rPrChange>
          </w:rPr>
          <w:t xml:space="preserve">. </w:t>
        </w:r>
        <w:del w:id="1562" w:author="Liliana Salvador" w:date="2022-02-22T18:47:00Z">
          <w:r w:rsidR="002C4897" w:rsidRPr="002B42A7" w:rsidDel="000F5082">
            <w:rPr>
              <w:rFonts w:ascii="Times New Roman" w:hAnsi="Times New Roman" w:cs="Times New Roman"/>
              <w:bCs/>
              <w:color w:val="000000" w:themeColor="text1"/>
              <w:rPrChange w:id="1563" w:author="Ruijie Xu" w:date="2022-03-10T12:31:00Z">
                <w:rPr>
                  <w:bCs/>
                  <w:color w:val="000000" w:themeColor="text1"/>
                </w:rPr>
              </w:rPrChange>
            </w:rPr>
            <w:delText>Analysis for all</w:delText>
          </w:r>
        </w:del>
      </w:ins>
      <w:ins w:id="1564" w:author="Liliana Salvador" w:date="2022-02-22T18:47:00Z">
        <w:r w:rsidR="000F5082" w:rsidRPr="002B42A7">
          <w:rPr>
            <w:rFonts w:ascii="Times New Roman" w:hAnsi="Times New Roman" w:cs="Times New Roman"/>
            <w:bCs/>
            <w:color w:val="000000" w:themeColor="text1"/>
            <w:rPrChange w:id="1565" w:author="Ruijie Xu" w:date="2022-03-10T12:31:00Z">
              <w:rPr>
                <w:bCs/>
                <w:color w:val="000000" w:themeColor="text1"/>
              </w:rPr>
            </w:rPrChange>
          </w:rPr>
          <w:t xml:space="preserve">All </w:t>
        </w:r>
      </w:ins>
      <w:ins w:id="1566" w:author="Ruijie Xu" w:date="2022-02-01T16:36:00Z">
        <w:del w:id="1567" w:author="Liliana Salvador" w:date="2022-02-22T18:47:00Z">
          <w:r w:rsidR="002C4897" w:rsidRPr="002B42A7" w:rsidDel="000F5082">
            <w:rPr>
              <w:rFonts w:ascii="Times New Roman" w:hAnsi="Times New Roman" w:cs="Times New Roman"/>
              <w:bCs/>
              <w:color w:val="000000" w:themeColor="text1"/>
              <w:rPrChange w:id="1568"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1569" w:author="Ruijie Xu" w:date="2022-03-10T12:31:00Z">
              <w:rPr>
                <w:bCs/>
                <w:color w:val="000000" w:themeColor="text1"/>
              </w:rPr>
            </w:rPrChange>
          </w:rPr>
          <w:t xml:space="preserve">software were </w:t>
        </w:r>
      </w:ins>
      <w:ins w:id="1570" w:author="Liliana Salvador" w:date="2022-02-22T18:47:00Z">
        <w:r w:rsidR="000F5082" w:rsidRPr="002B42A7">
          <w:rPr>
            <w:rFonts w:ascii="Times New Roman" w:hAnsi="Times New Roman" w:cs="Times New Roman"/>
            <w:bCs/>
            <w:color w:val="000000" w:themeColor="text1"/>
            <w:rPrChange w:id="1571" w:author="Ruijie Xu" w:date="2022-03-10T12:31:00Z">
              <w:rPr>
                <w:bCs/>
                <w:color w:val="000000" w:themeColor="text1"/>
              </w:rPr>
            </w:rPrChange>
          </w:rPr>
          <w:t xml:space="preserve">used </w:t>
        </w:r>
      </w:ins>
      <w:ins w:id="1572" w:author="Ruijie Xu" w:date="2022-02-01T16:36:00Z">
        <w:del w:id="1573" w:author="Liliana Salvador" w:date="2022-02-22T18:47:00Z">
          <w:r w:rsidR="002C4897" w:rsidRPr="002B42A7" w:rsidDel="000F5082">
            <w:rPr>
              <w:rFonts w:ascii="Times New Roman" w:hAnsi="Times New Roman" w:cs="Times New Roman"/>
              <w:bCs/>
              <w:color w:val="000000" w:themeColor="text1"/>
              <w:rPrChange w:id="1574"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1575" w:author="Ruijie Xu" w:date="2022-03-10T12:31:00Z">
              <w:rPr>
                <w:bCs/>
                <w:color w:val="000000" w:themeColor="text1"/>
              </w:rPr>
            </w:rPrChange>
          </w:rPr>
          <w:t>with the default setting</w:t>
        </w:r>
      </w:ins>
      <w:ins w:id="1576" w:author="Liliana Salvador" w:date="2022-02-22T18:47:00Z">
        <w:r w:rsidR="000F5082" w:rsidRPr="002B42A7">
          <w:rPr>
            <w:rFonts w:ascii="Times New Roman" w:hAnsi="Times New Roman" w:cs="Times New Roman"/>
            <w:bCs/>
            <w:color w:val="000000" w:themeColor="text1"/>
            <w:rPrChange w:id="1577" w:author="Ruijie Xu" w:date="2022-03-10T12:31:00Z">
              <w:rPr>
                <w:bCs/>
                <w:color w:val="000000" w:themeColor="text1"/>
              </w:rPr>
            </w:rPrChange>
          </w:rPr>
          <w:t>s</w:t>
        </w:r>
      </w:ins>
      <w:ins w:id="1578" w:author="Ruijie Xu" w:date="2022-02-01T16:36:00Z">
        <w:r w:rsidR="002C4897" w:rsidRPr="002B42A7">
          <w:rPr>
            <w:rFonts w:ascii="Times New Roman" w:hAnsi="Times New Roman" w:cs="Times New Roman"/>
            <w:bCs/>
            <w:color w:val="000000" w:themeColor="text1"/>
            <w:rPrChange w:id="1579" w:author="Ruijie Xu" w:date="2022-03-10T12:31:00Z">
              <w:rPr>
                <w:bCs/>
                <w:color w:val="000000" w:themeColor="text1"/>
              </w:rPr>
            </w:rPrChange>
          </w:rPr>
          <w:t xml:space="preserve"> according </w:t>
        </w:r>
      </w:ins>
      <w:ins w:id="1580" w:author="Ruijie Xu" w:date="2022-02-01T16:37:00Z">
        <w:r w:rsidR="002C4897" w:rsidRPr="002B42A7">
          <w:rPr>
            <w:rFonts w:ascii="Times New Roman" w:hAnsi="Times New Roman" w:cs="Times New Roman"/>
            <w:bCs/>
            <w:color w:val="000000" w:themeColor="text1"/>
            <w:rPrChange w:id="1581" w:author="Ruijie Xu" w:date="2022-03-10T12:31:00Z">
              <w:rPr>
                <w:bCs/>
                <w:color w:val="000000" w:themeColor="text1"/>
              </w:rPr>
            </w:rPrChange>
          </w:rPr>
          <w:t xml:space="preserve">to the instruction manuals provided by the developers. </w:t>
        </w:r>
      </w:ins>
      <w:del w:id="1582" w:author="Ruijie Xu" w:date="2022-02-01T16:35:00Z">
        <w:r w:rsidR="00C0014F" w:rsidRPr="002B42A7" w:rsidDel="002C4897">
          <w:rPr>
            <w:rFonts w:ascii="Times New Roman" w:hAnsi="Times New Roman" w:cs="Times New Roman"/>
            <w:bCs/>
            <w:color w:val="000000" w:themeColor="text1"/>
            <w:rPrChange w:id="1583"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1584"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1585"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1586"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1587"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1588"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1589"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1590"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1591"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1592" w:author="Ruijie Xu" w:date="2022-03-10T12:31:00Z">
              <w:rPr>
                <w:color w:val="000000" w:themeColor="text1"/>
              </w:rPr>
            </w:rPrChange>
          </w:rPr>
          <w:delText xml:space="preserve"> is the newest version of the most widely used taxonomical classification system. </w:delText>
        </w:r>
      </w:del>
      <w:del w:id="1593" w:author="Ruijie Xu" w:date="2022-01-30T14:47:00Z">
        <w:r w:rsidR="00C0014F" w:rsidRPr="002B42A7" w:rsidDel="00E35E47">
          <w:rPr>
            <w:rFonts w:ascii="Times New Roman" w:hAnsi="Times New Roman" w:cs="Times New Roman"/>
            <w:color w:val="000000" w:themeColor="text1"/>
            <w:rPrChange w:id="1594"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1595"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1596"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1597"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98"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1599"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600"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1601"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602"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1603" w:author="Ruijie Xu" w:date="2022-03-10T12:31:00Z">
              <w:rPr>
                <w:i/>
                <w:iCs/>
                <w:color w:val="000000"/>
              </w:rPr>
            </w:rPrChange>
          </w:rPr>
          <w:delText>et al.</w:delText>
        </w:r>
        <w:r w:rsidR="00350DBF" w:rsidRPr="002B42A7" w:rsidDel="00E35E47">
          <w:rPr>
            <w:rFonts w:ascii="Times New Roman" w:hAnsi="Times New Roman" w:cs="Times New Roman"/>
            <w:color w:val="000000"/>
            <w:rPrChange w:id="1604"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1605"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606"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1607"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608"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1609"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1610"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1611"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612"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1613"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614"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1615"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616"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1617"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1618"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1619"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620"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621" w:author="Ruijie Xu" w:date="2022-02-01T16:35:00Z"/>
          <w:rFonts w:ascii="Times New Roman" w:hAnsi="Times New Roman" w:cs="Times New Roman"/>
          <w:color w:val="000000" w:themeColor="text1"/>
          <w:rPrChange w:id="1622" w:author="Ruijie Xu" w:date="2022-03-10T12:31:00Z">
            <w:rPr>
              <w:ins w:id="1623" w:author="Ruijie Xu" w:date="2022-02-01T16:35:00Z"/>
              <w:color w:val="000000" w:themeColor="text1"/>
            </w:rPr>
          </w:rPrChange>
        </w:rPr>
      </w:pPr>
    </w:p>
    <w:p w14:paraId="6D6349F0" w14:textId="2E0C7895" w:rsidR="00C0014F" w:rsidRPr="002B42A7" w:rsidDel="002C4897" w:rsidRDefault="00C0014F" w:rsidP="00271EA9">
      <w:pPr>
        <w:spacing w:line="480" w:lineRule="auto"/>
        <w:rPr>
          <w:del w:id="1624" w:author="Ruijie Xu" w:date="2022-02-01T16:35:00Z"/>
          <w:rFonts w:ascii="Times New Roman" w:hAnsi="Times New Roman" w:cs="Times New Roman"/>
          <w:color w:val="000000" w:themeColor="text1"/>
          <w:u w:val="single"/>
          <w:rPrChange w:id="1625" w:author="Ruijie Xu" w:date="2022-03-10T12:31:00Z">
            <w:rPr>
              <w:del w:id="1626"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1627" w:author="Ruijie Xu" w:date="2022-01-30T14:51:00Z"/>
          <w:rFonts w:ascii="Times New Roman" w:hAnsi="Times New Roman" w:cs="Times New Roman"/>
          <w:color w:val="000000" w:themeColor="text1"/>
          <w:rPrChange w:id="1628" w:author="Ruijie Xu" w:date="2022-03-10T12:31:00Z">
            <w:rPr>
              <w:del w:id="1629" w:author="Ruijie Xu" w:date="2022-01-30T14:51:00Z"/>
              <w:color w:val="000000" w:themeColor="text1"/>
            </w:rPr>
          </w:rPrChange>
        </w:rPr>
      </w:pPr>
      <w:r w:rsidRPr="002B42A7">
        <w:rPr>
          <w:rFonts w:ascii="Times New Roman" w:hAnsi="Times New Roman" w:cs="Times New Roman"/>
          <w:color w:val="000000" w:themeColor="text1"/>
          <w:u w:val="single"/>
          <w:rPrChange w:id="1630"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1631" w:author="Ruijie Xu" w:date="2022-03-10T12:31:00Z">
            <w:rPr>
              <w:color w:val="000000" w:themeColor="text1"/>
            </w:rPr>
          </w:rPrChange>
        </w:rPr>
        <w:t xml:space="preserve">. </w:t>
      </w:r>
      <w:ins w:id="1632" w:author="Liliana Salvador" w:date="2022-02-22T18:49:00Z">
        <w:r w:rsidR="000F5082" w:rsidRPr="002B42A7">
          <w:rPr>
            <w:rFonts w:ascii="Times New Roman" w:hAnsi="Times New Roman" w:cs="Times New Roman"/>
            <w:color w:val="000000" w:themeColor="text1"/>
            <w:rPrChange w:id="1633" w:author="Ruijie Xu" w:date="2022-03-10T12:31:00Z">
              <w:rPr>
                <w:color w:val="000000" w:themeColor="text1"/>
              </w:rPr>
            </w:rPrChange>
          </w:rPr>
          <w:t>If the software ha</w:t>
        </w:r>
      </w:ins>
      <w:ins w:id="1634" w:author="Liliana Salvador" w:date="2022-03-08T18:15:00Z">
        <w:r w:rsidR="00055E8D" w:rsidRPr="002B42A7">
          <w:rPr>
            <w:rFonts w:ascii="Times New Roman" w:hAnsi="Times New Roman" w:cs="Times New Roman"/>
            <w:color w:val="000000" w:themeColor="text1"/>
            <w:rPrChange w:id="1635" w:author="Ruijie Xu" w:date="2022-03-10T12:31:00Z">
              <w:rPr>
                <w:color w:val="000000" w:themeColor="text1"/>
              </w:rPr>
            </w:rPrChange>
          </w:rPr>
          <w:t>d</w:t>
        </w:r>
      </w:ins>
      <w:ins w:id="1636" w:author="Liliana Salvador" w:date="2022-02-22T18:49:00Z">
        <w:r w:rsidR="000F5082" w:rsidRPr="002B42A7">
          <w:rPr>
            <w:rFonts w:ascii="Times New Roman" w:hAnsi="Times New Roman" w:cs="Times New Roman"/>
            <w:color w:val="000000" w:themeColor="text1"/>
            <w:rPrChange w:id="1637" w:author="Ruijie Xu" w:date="2022-03-10T12:31:00Z">
              <w:rPr>
                <w:color w:val="000000" w:themeColor="text1"/>
              </w:rPr>
            </w:rPrChange>
          </w:rPr>
          <w:t xml:space="preserve"> pre-built DBs, </w:t>
        </w:r>
      </w:ins>
      <w:ins w:id="1638" w:author="Liliana Salvador" w:date="2022-02-22T18:50:00Z">
        <w:r w:rsidR="000F5082" w:rsidRPr="002B42A7">
          <w:rPr>
            <w:rFonts w:ascii="Times New Roman" w:hAnsi="Times New Roman" w:cs="Times New Roman"/>
            <w:color w:val="000000" w:themeColor="text1"/>
            <w:rPrChange w:id="1639" w:author="Ruijie Xu" w:date="2022-03-10T12:31:00Z">
              <w:rPr>
                <w:color w:val="000000" w:themeColor="text1"/>
              </w:rPr>
            </w:rPrChange>
          </w:rPr>
          <w:t>these</w:t>
        </w:r>
      </w:ins>
      <w:ins w:id="1640" w:author="Liliana Salvador" w:date="2022-02-22T18:49:00Z">
        <w:r w:rsidR="000F5082" w:rsidRPr="002B42A7">
          <w:rPr>
            <w:rFonts w:ascii="Times New Roman" w:hAnsi="Times New Roman" w:cs="Times New Roman"/>
            <w:color w:val="000000" w:themeColor="text1"/>
            <w:rPrChange w:id="1641" w:author="Ruijie Xu" w:date="2022-03-10T12:31:00Z">
              <w:rPr>
                <w:color w:val="000000" w:themeColor="text1"/>
              </w:rPr>
            </w:rPrChange>
          </w:rPr>
          <w:t xml:space="preserve"> </w:t>
        </w:r>
      </w:ins>
      <w:ins w:id="1642" w:author="Ruijie Xu" w:date="2022-02-01T16:40:00Z">
        <w:del w:id="1643" w:author="Liliana Salvador" w:date="2022-02-22T18:50:00Z">
          <w:r w:rsidR="002C4897" w:rsidRPr="002B42A7" w:rsidDel="000F5082">
            <w:rPr>
              <w:rFonts w:ascii="Times New Roman" w:hAnsi="Times New Roman" w:cs="Times New Roman"/>
              <w:color w:val="000000" w:themeColor="text1"/>
              <w:rPrChange w:id="1644" w:author="Ruijie Xu" w:date="2022-03-10T12:31:00Z">
                <w:rPr>
                  <w:color w:val="000000" w:themeColor="text1"/>
                </w:rPr>
              </w:rPrChange>
            </w:rPr>
            <w:delText>D</w:delText>
          </w:r>
        </w:del>
      </w:ins>
      <w:ins w:id="1645" w:author="Ruijie Xu" w:date="2022-02-01T16:42:00Z">
        <w:del w:id="1646" w:author="Liliana Salvador" w:date="2022-02-22T18:50:00Z">
          <w:r w:rsidR="006A0FB8" w:rsidRPr="002B42A7" w:rsidDel="000F5082">
            <w:rPr>
              <w:rFonts w:ascii="Times New Roman" w:hAnsi="Times New Roman" w:cs="Times New Roman"/>
              <w:color w:val="000000" w:themeColor="text1"/>
              <w:rPrChange w:id="1647" w:author="Ruijie Xu" w:date="2022-03-10T12:31:00Z">
                <w:rPr>
                  <w:color w:val="000000" w:themeColor="text1"/>
                </w:rPr>
              </w:rPrChange>
            </w:rPr>
            <w:delText>B</w:delText>
          </w:r>
        </w:del>
      </w:ins>
      <w:ins w:id="1648" w:author="Ruijie Xu" w:date="2022-02-01T16:40:00Z">
        <w:del w:id="1649" w:author="Liliana Salvador" w:date="2022-02-22T18:50:00Z">
          <w:r w:rsidR="002C4897" w:rsidRPr="002B42A7" w:rsidDel="000F5082">
            <w:rPr>
              <w:rFonts w:ascii="Times New Roman" w:hAnsi="Times New Roman" w:cs="Times New Roman"/>
              <w:color w:val="000000" w:themeColor="text1"/>
              <w:rPrChange w:id="1650"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1651" w:author="Ruijie Xu" w:date="2022-03-10T12:31:00Z">
              <w:rPr>
                <w:color w:val="000000" w:themeColor="text1"/>
              </w:rPr>
            </w:rPrChange>
          </w:rPr>
          <w:t>were do</w:t>
        </w:r>
      </w:ins>
      <w:ins w:id="1652" w:author="Liliana Salvador" w:date="2022-02-22T18:48:00Z">
        <w:r w:rsidR="000F5082" w:rsidRPr="002B42A7">
          <w:rPr>
            <w:rFonts w:ascii="Times New Roman" w:hAnsi="Times New Roman" w:cs="Times New Roman"/>
            <w:color w:val="000000" w:themeColor="text1"/>
            <w:rPrChange w:id="1653" w:author="Ruijie Xu" w:date="2022-03-10T12:31:00Z">
              <w:rPr>
                <w:color w:val="000000" w:themeColor="text1"/>
              </w:rPr>
            </w:rPrChange>
          </w:rPr>
          <w:t>w</w:t>
        </w:r>
      </w:ins>
      <w:ins w:id="1654" w:author="Ruijie Xu" w:date="2022-02-01T16:40:00Z">
        <w:del w:id="1655" w:author="Rajeev, Sree" w:date="2022-03-03T10:36:00Z">
          <w:r w:rsidR="002C4897" w:rsidRPr="002B42A7" w:rsidDel="00774C46">
            <w:rPr>
              <w:rFonts w:ascii="Times New Roman" w:hAnsi="Times New Roman" w:cs="Times New Roman"/>
              <w:color w:val="000000" w:themeColor="text1"/>
              <w:rPrChange w:id="1656"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1657" w:author="Ruijie Xu" w:date="2022-03-10T12:31:00Z">
              <w:rPr>
                <w:color w:val="000000" w:themeColor="text1"/>
              </w:rPr>
            </w:rPrChange>
          </w:rPr>
          <w:t>nloaded directly f</w:t>
        </w:r>
        <w:del w:id="1658" w:author="Liliana Salvador" w:date="2022-02-22T18:48:00Z">
          <w:r w:rsidR="002C4897" w:rsidRPr="002B42A7" w:rsidDel="000F5082">
            <w:rPr>
              <w:rFonts w:ascii="Times New Roman" w:hAnsi="Times New Roman" w:cs="Times New Roman"/>
              <w:color w:val="000000" w:themeColor="text1"/>
              <w:rPrChange w:id="1659"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1660" w:author="Ruijie Xu" w:date="2022-03-10T12:31:00Z">
              <w:rPr>
                <w:color w:val="000000" w:themeColor="text1"/>
              </w:rPr>
            </w:rPrChange>
          </w:rPr>
          <w:t>r</w:t>
        </w:r>
      </w:ins>
      <w:ins w:id="1661" w:author="Liliana Salvador" w:date="2022-02-22T18:48:00Z">
        <w:r w:rsidR="000F5082" w:rsidRPr="002B42A7">
          <w:rPr>
            <w:rFonts w:ascii="Times New Roman" w:hAnsi="Times New Roman" w:cs="Times New Roman"/>
            <w:color w:val="000000" w:themeColor="text1"/>
            <w:rPrChange w:id="1662" w:author="Ruijie Xu" w:date="2022-03-10T12:31:00Z">
              <w:rPr>
                <w:color w:val="000000" w:themeColor="text1"/>
              </w:rPr>
            </w:rPrChange>
          </w:rPr>
          <w:t>o</w:t>
        </w:r>
      </w:ins>
      <w:ins w:id="1663" w:author="Ruijie Xu" w:date="2022-02-01T16:40:00Z">
        <w:r w:rsidR="002C4897" w:rsidRPr="002B42A7">
          <w:rPr>
            <w:rFonts w:ascii="Times New Roman" w:hAnsi="Times New Roman" w:cs="Times New Roman"/>
            <w:color w:val="000000" w:themeColor="text1"/>
            <w:rPrChange w:id="1664" w:author="Ruijie Xu" w:date="2022-03-10T12:31:00Z">
              <w:rPr>
                <w:color w:val="000000" w:themeColor="text1"/>
              </w:rPr>
            </w:rPrChange>
          </w:rPr>
          <w:t>m the software’</w:t>
        </w:r>
        <w:del w:id="1665" w:author="Liliana Salvador" w:date="2022-02-22T18:48:00Z">
          <w:r w:rsidR="002C4897" w:rsidRPr="002B42A7" w:rsidDel="000F5082">
            <w:rPr>
              <w:rFonts w:ascii="Times New Roman" w:hAnsi="Times New Roman" w:cs="Times New Roman"/>
              <w:color w:val="000000" w:themeColor="text1"/>
              <w:rPrChange w:id="1666"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1667" w:author="Ruijie Xu" w:date="2022-03-10T12:31:00Z">
              <w:rPr>
                <w:color w:val="000000" w:themeColor="text1"/>
              </w:rPr>
            </w:rPrChange>
          </w:rPr>
          <w:t xml:space="preserve"> homepage</w:t>
        </w:r>
      </w:ins>
      <w:ins w:id="1668" w:author="Ruijie Xu" w:date="2022-02-01T16:39:00Z">
        <w:r w:rsidR="002C4897" w:rsidRPr="002B42A7">
          <w:rPr>
            <w:rFonts w:ascii="Times New Roman" w:hAnsi="Times New Roman" w:cs="Times New Roman"/>
            <w:color w:val="000000" w:themeColor="text1"/>
            <w:rPrChange w:id="1669" w:author="Ruijie Xu" w:date="2022-03-10T12:31:00Z">
              <w:rPr>
                <w:color w:val="000000" w:themeColor="text1"/>
              </w:rPr>
            </w:rPrChange>
          </w:rPr>
          <w:t xml:space="preserve"> </w:t>
        </w:r>
        <w:del w:id="1670" w:author="Liliana Salvador" w:date="2022-02-22T18:50:00Z">
          <w:r w:rsidR="002C4897" w:rsidRPr="002B42A7" w:rsidDel="000F5082">
            <w:rPr>
              <w:rFonts w:ascii="Times New Roman" w:hAnsi="Times New Roman" w:cs="Times New Roman"/>
              <w:color w:val="000000" w:themeColor="text1"/>
              <w:rPrChange w:id="1671" w:author="Ruijie Xu" w:date="2022-03-10T12:31:00Z">
                <w:rPr>
                  <w:color w:val="000000" w:themeColor="text1"/>
                </w:rPr>
              </w:rPrChange>
            </w:rPr>
            <w:delText xml:space="preserve">if a pre-built </w:delText>
          </w:r>
        </w:del>
      </w:ins>
      <w:ins w:id="1672" w:author="Ruijie Xu" w:date="2022-02-01T16:42:00Z">
        <w:del w:id="1673" w:author="Liliana Salvador" w:date="2022-02-22T18:50:00Z">
          <w:r w:rsidR="006A0FB8" w:rsidRPr="002B42A7" w:rsidDel="000F5082">
            <w:rPr>
              <w:rFonts w:ascii="Times New Roman" w:hAnsi="Times New Roman" w:cs="Times New Roman"/>
              <w:color w:val="000000" w:themeColor="text1"/>
              <w:rPrChange w:id="1674" w:author="Ruijie Xu" w:date="2022-03-10T12:31:00Z">
                <w:rPr>
                  <w:color w:val="000000" w:themeColor="text1"/>
                </w:rPr>
              </w:rPrChange>
            </w:rPr>
            <w:delText>DBs</w:delText>
          </w:r>
        </w:del>
      </w:ins>
      <w:ins w:id="1675" w:author="Ruijie Xu" w:date="2022-02-01T16:39:00Z">
        <w:del w:id="1676" w:author="Liliana Salvador" w:date="2022-02-22T18:50:00Z">
          <w:r w:rsidR="002C4897" w:rsidRPr="002B42A7" w:rsidDel="000F5082">
            <w:rPr>
              <w:rFonts w:ascii="Times New Roman" w:hAnsi="Times New Roman" w:cs="Times New Roman"/>
              <w:color w:val="000000" w:themeColor="text1"/>
              <w:rPrChange w:id="1677" w:author="Ruijie Xu" w:date="2022-03-10T12:31:00Z">
                <w:rPr>
                  <w:color w:val="000000" w:themeColor="text1"/>
                </w:rPr>
              </w:rPrChange>
            </w:rPr>
            <w:delText xml:space="preserve"> was provided by the developers</w:delText>
          </w:r>
        </w:del>
      </w:ins>
      <w:ins w:id="1678" w:author="Ruijie Xu" w:date="2022-01-30T14:51:00Z">
        <w:del w:id="1679" w:author="Liliana Salvador" w:date="2022-02-22T18:50:00Z">
          <w:r w:rsidR="00D90F53" w:rsidRPr="002B42A7" w:rsidDel="000F5082">
            <w:rPr>
              <w:rFonts w:ascii="Times New Roman" w:hAnsi="Times New Roman" w:cs="Times New Roman"/>
              <w:color w:val="000000" w:themeColor="text1"/>
              <w:rPrChange w:id="1680" w:author="Ruijie Xu" w:date="2022-03-10T12:31:00Z">
                <w:rPr>
                  <w:color w:val="000000" w:themeColor="text1"/>
                </w:rPr>
              </w:rPrChange>
            </w:rPr>
            <w:delText xml:space="preserve"> of </w:delText>
          </w:r>
        </w:del>
      </w:ins>
      <w:ins w:id="1681" w:author="Ruijie Xu" w:date="2022-02-01T16:39:00Z">
        <w:del w:id="1682" w:author="Liliana Salvador" w:date="2022-02-22T18:50:00Z">
          <w:r w:rsidR="002C4897" w:rsidRPr="002B42A7" w:rsidDel="000F5082">
            <w:rPr>
              <w:rFonts w:ascii="Times New Roman" w:hAnsi="Times New Roman" w:cs="Times New Roman"/>
              <w:color w:val="000000" w:themeColor="text1"/>
              <w:rPrChange w:id="1683" w:author="Ruijie Xu" w:date="2022-03-10T12:31:00Z">
                <w:rPr>
                  <w:color w:val="000000" w:themeColor="text1"/>
                </w:rPr>
              </w:rPrChange>
            </w:rPr>
            <w:delText>the</w:delText>
          </w:r>
        </w:del>
      </w:ins>
      <w:ins w:id="1684" w:author="Ruijie Xu" w:date="2022-01-30T14:51:00Z">
        <w:del w:id="1685" w:author="Liliana Salvador" w:date="2022-02-22T18:50:00Z">
          <w:r w:rsidR="00D90F53" w:rsidRPr="002B42A7" w:rsidDel="000F5082">
            <w:rPr>
              <w:rFonts w:ascii="Times New Roman" w:hAnsi="Times New Roman" w:cs="Times New Roman"/>
              <w:color w:val="000000" w:themeColor="text1"/>
              <w:rPrChange w:id="1686" w:author="Ruijie Xu" w:date="2022-03-10T12:31:00Z">
                <w:rPr>
                  <w:color w:val="000000" w:themeColor="text1"/>
                </w:rPr>
              </w:rPrChange>
            </w:rPr>
            <w:delText xml:space="preserve"> software</w:delText>
          </w:r>
        </w:del>
      </w:ins>
      <w:ins w:id="1687" w:author="Ruijie Xu" w:date="2022-02-01T16:40:00Z">
        <w:del w:id="1688" w:author="Liliana Salvador" w:date="2022-02-22T18:50:00Z">
          <w:r w:rsidR="002C4897" w:rsidRPr="002B42A7" w:rsidDel="000F5082">
            <w:rPr>
              <w:rFonts w:ascii="Times New Roman" w:hAnsi="Times New Roman" w:cs="Times New Roman"/>
              <w:color w:val="000000" w:themeColor="text1"/>
              <w:rPrChange w:id="1689"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1690" w:author="Ruijie Xu" w:date="2022-03-10T12:31:00Z">
              <w:rPr>
                <w:color w:val="000000" w:themeColor="text1"/>
              </w:rPr>
            </w:rPrChange>
          </w:rPr>
          <w:t>(</w:t>
        </w:r>
      </w:ins>
      <w:ins w:id="1691" w:author="Ruijie Xu" w:date="2022-02-01T16:41:00Z">
        <w:r w:rsidR="002C4897" w:rsidRPr="002B42A7">
          <w:rPr>
            <w:rFonts w:ascii="Times New Roman" w:hAnsi="Times New Roman" w:cs="Times New Roman"/>
            <w:color w:val="000000" w:themeColor="text1"/>
            <w:rPrChange w:id="1692" w:author="Ruijie Xu" w:date="2022-03-10T12:31:00Z">
              <w:rPr>
                <w:color w:val="000000" w:themeColor="text1"/>
              </w:rPr>
            </w:rPrChange>
          </w:rPr>
          <w:t xml:space="preserve">BLASTN, </w:t>
        </w:r>
      </w:ins>
      <w:ins w:id="1693" w:author="Ruijie Xu" w:date="2022-02-01T16:46:00Z">
        <w:r w:rsidR="006A0FB8" w:rsidRPr="002B42A7">
          <w:rPr>
            <w:rFonts w:ascii="Times New Roman" w:hAnsi="Times New Roman" w:cs="Times New Roman"/>
            <w:color w:val="000000" w:themeColor="text1"/>
            <w:rPrChange w:id="1694" w:author="Ruijie Xu" w:date="2022-03-10T12:31:00Z">
              <w:rPr>
                <w:color w:val="000000" w:themeColor="text1"/>
              </w:rPr>
            </w:rPrChange>
          </w:rPr>
          <w:t xml:space="preserve">minikraken DB of </w:t>
        </w:r>
      </w:ins>
      <w:ins w:id="1695" w:author="Ruijie Xu" w:date="2022-02-01T16:41:00Z">
        <w:r w:rsidR="006A0FB8" w:rsidRPr="002B42A7">
          <w:rPr>
            <w:rFonts w:ascii="Times New Roman" w:hAnsi="Times New Roman" w:cs="Times New Roman"/>
            <w:color w:val="000000" w:themeColor="text1"/>
            <w:rPrChange w:id="1696" w:author="Ruijie Xu" w:date="2022-03-10T12:31:00Z">
              <w:rPr>
                <w:color w:val="000000" w:themeColor="text1"/>
              </w:rPr>
            </w:rPrChange>
          </w:rPr>
          <w:t>Kraken2, Centrifuge, a</w:t>
        </w:r>
      </w:ins>
      <w:ins w:id="1697" w:author="Ruijie Xu" w:date="2022-02-01T16:42:00Z">
        <w:r w:rsidR="006A0FB8" w:rsidRPr="002B42A7">
          <w:rPr>
            <w:rFonts w:ascii="Times New Roman" w:hAnsi="Times New Roman" w:cs="Times New Roman"/>
            <w:color w:val="000000" w:themeColor="text1"/>
            <w:rPrChange w:id="1698" w:author="Ruijie Xu" w:date="2022-03-10T12:31:00Z">
              <w:rPr>
                <w:color w:val="000000" w:themeColor="text1"/>
              </w:rPr>
            </w:rPrChange>
          </w:rPr>
          <w:t xml:space="preserve">nd </w:t>
        </w:r>
      </w:ins>
      <w:ins w:id="1699" w:author="Ruijie Xu" w:date="2022-02-01T16:41:00Z">
        <w:r w:rsidR="006A0FB8" w:rsidRPr="002B42A7">
          <w:rPr>
            <w:rFonts w:ascii="Times New Roman" w:hAnsi="Times New Roman" w:cs="Times New Roman"/>
            <w:color w:val="000000" w:themeColor="text1"/>
            <w:rPrChange w:id="1700" w:author="Ruijie Xu" w:date="2022-03-10T12:31:00Z">
              <w:rPr>
                <w:color w:val="000000" w:themeColor="text1"/>
              </w:rPr>
            </w:rPrChange>
          </w:rPr>
          <w:t>Metaphlan3</w:t>
        </w:r>
      </w:ins>
      <w:ins w:id="1701" w:author="Ruijie Xu" w:date="2022-02-01T16:42:00Z">
        <w:r w:rsidR="006A0FB8" w:rsidRPr="002B42A7">
          <w:rPr>
            <w:rFonts w:ascii="Times New Roman" w:hAnsi="Times New Roman" w:cs="Times New Roman"/>
            <w:color w:val="000000" w:themeColor="text1"/>
            <w:rPrChange w:id="1702" w:author="Ruijie Xu" w:date="2022-03-10T12:31:00Z">
              <w:rPr>
                <w:color w:val="000000" w:themeColor="text1"/>
              </w:rPr>
            </w:rPrChange>
          </w:rPr>
          <w:t xml:space="preserve">). </w:t>
        </w:r>
      </w:ins>
      <w:ins w:id="1703" w:author="Liliana Salvador" w:date="2022-02-22T18:51:00Z">
        <w:r w:rsidR="000F5082" w:rsidRPr="002B42A7">
          <w:rPr>
            <w:rFonts w:ascii="Times New Roman" w:hAnsi="Times New Roman" w:cs="Times New Roman"/>
            <w:color w:val="000000" w:themeColor="text1"/>
            <w:rPrChange w:id="1704" w:author="Ruijie Xu" w:date="2022-03-10T12:31:00Z">
              <w:rPr>
                <w:color w:val="000000" w:themeColor="text1"/>
              </w:rPr>
            </w:rPrChange>
          </w:rPr>
          <w:t xml:space="preserve">Otherwise, </w:t>
        </w:r>
      </w:ins>
      <w:ins w:id="1705" w:author="Ruijie Xu" w:date="2022-02-01T16:42:00Z">
        <w:r w:rsidR="006A0FB8" w:rsidRPr="002B42A7">
          <w:rPr>
            <w:rFonts w:ascii="Times New Roman" w:hAnsi="Times New Roman" w:cs="Times New Roman"/>
            <w:color w:val="000000" w:themeColor="text1"/>
            <w:rPrChange w:id="1706" w:author="Ruijie Xu" w:date="2022-03-10T12:31:00Z">
              <w:rPr>
                <w:color w:val="000000" w:themeColor="text1"/>
              </w:rPr>
            </w:rPrChange>
          </w:rPr>
          <w:t>D</w:t>
        </w:r>
      </w:ins>
      <w:ins w:id="1707" w:author="Ruijie Xu" w:date="2022-02-01T16:43:00Z">
        <w:r w:rsidR="006A0FB8" w:rsidRPr="002B42A7">
          <w:rPr>
            <w:rFonts w:ascii="Times New Roman" w:hAnsi="Times New Roman" w:cs="Times New Roman"/>
            <w:color w:val="000000" w:themeColor="text1"/>
            <w:rPrChange w:id="1708" w:author="Ruijie Xu" w:date="2022-03-10T12:31:00Z">
              <w:rPr>
                <w:color w:val="000000" w:themeColor="text1"/>
              </w:rPr>
            </w:rPrChange>
          </w:rPr>
          <w:t>B</w:t>
        </w:r>
      </w:ins>
      <w:ins w:id="1709" w:author="Ruijie Xu" w:date="2022-02-01T16:44:00Z">
        <w:r w:rsidR="006A0FB8" w:rsidRPr="002B42A7">
          <w:rPr>
            <w:rFonts w:ascii="Times New Roman" w:hAnsi="Times New Roman" w:cs="Times New Roman"/>
            <w:color w:val="000000" w:themeColor="text1"/>
            <w:rPrChange w:id="1710" w:author="Ruijie Xu" w:date="2022-03-10T12:31:00Z">
              <w:rPr>
                <w:color w:val="000000" w:themeColor="text1"/>
              </w:rPr>
            </w:rPrChange>
          </w:rPr>
          <w:t>s</w:t>
        </w:r>
      </w:ins>
      <w:ins w:id="1711" w:author="Ruijie Xu" w:date="2022-02-01T16:42:00Z">
        <w:r w:rsidR="006A0FB8" w:rsidRPr="002B42A7">
          <w:rPr>
            <w:rFonts w:ascii="Times New Roman" w:hAnsi="Times New Roman" w:cs="Times New Roman"/>
            <w:color w:val="000000" w:themeColor="text1"/>
            <w:rPrChange w:id="1712" w:author="Ruijie Xu" w:date="2022-03-10T12:31:00Z">
              <w:rPr>
                <w:color w:val="000000" w:themeColor="text1"/>
              </w:rPr>
            </w:rPrChange>
          </w:rPr>
          <w:t xml:space="preserve"> w</w:t>
        </w:r>
      </w:ins>
      <w:ins w:id="1713" w:author="Ruijie Xu" w:date="2022-02-01T16:44:00Z">
        <w:r w:rsidR="006A0FB8" w:rsidRPr="002B42A7">
          <w:rPr>
            <w:rFonts w:ascii="Times New Roman" w:hAnsi="Times New Roman" w:cs="Times New Roman"/>
            <w:color w:val="000000" w:themeColor="text1"/>
            <w:rPrChange w:id="1714" w:author="Ruijie Xu" w:date="2022-03-10T12:31:00Z">
              <w:rPr>
                <w:color w:val="000000" w:themeColor="text1"/>
              </w:rPr>
            </w:rPrChange>
          </w:rPr>
          <w:t>ere</w:t>
        </w:r>
      </w:ins>
      <w:ins w:id="1715" w:author="Ruijie Xu" w:date="2022-02-01T16:42:00Z">
        <w:r w:rsidR="006A0FB8" w:rsidRPr="002B42A7">
          <w:rPr>
            <w:rFonts w:ascii="Times New Roman" w:hAnsi="Times New Roman" w:cs="Times New Roman"/>
            <w:color w:val="000000" w:themeColor="text1"/>
            <w:rPrChange w:id="1716" w:author="Ruijie Xu" w:date="2022-03-10T12:31:00Z">
              <w:rPr>
                <w:color w:val="000000" w:themeColor="text1"/>
              </w:rPr>
            </w:rPrChange>
          </w:rPr>
          <w:t xml:space="preserve"> </w:t>
        </w:r>
      </w:ins>
      <w:ins w:id="1717" w:author="Ruijie Xu" w:date="2022-01-30T14:52:00Z">
        <w:r w:rsidR="00D90F53" w:rsidRPr="002B42A7">
          <w:rPr>
            <w:rFonts w:ascii="Times New Roman" w:hAnsi="Times New Roman" w:cs="Times New Roman"/>
            <w:color w:val="000000" w:themeColor="text1"/>
            <w:rPrChange w:id="1718" w:author="Ruijie Xu" w:date="2022-03-10T12:31:00Z">
              <w:rPr>
                <w:color w:val="000000" w:themeColor="text1"/>
              </w:rPr>
            </w:rPrChange>
          </w:rPr>
          <w:t>buil</w:t>
        </w:r>
      </w:ins>
      <w:ins w:id="1719" w:author="Liliana Salvador" w:date="2022-02-22T18:51:00Z">
        <w:r w:rsidR="000F5082" w:rsidRPr="002B42A7">
          <w:rPr>
            <w:rFonts w:ascii="Times New Roman" w:hAnsi="Times New Roman" w:cs="Times New Roman"/>
            <w:color w:val="000000" w:themeColor="text1"/>
            <w:rPrChange w:id="1720" w:author="Ruijie Xu" w:date="2022-03-10T12:31:00Z">
              <w:rPr>
                <w:color w:val="000000" w:themeColor="text1"/>
              </w:rPr>
            </w:rPrChange>
          </w:rPr>
          <w:t>t</w:t>
        </w:r>
      </w:ins>
      <w:ins w:id="1721" w:author="Ruijie Xu" w:date="2022-01-30T14:52:00Z">
        <w:del w:id="1722" w:author="Liliana Salvador" w:date="2022-02-22T18:51:00Z">
          <w:r w:rsidR="00D90F53" w:rsidRPr="002B42A7" w:rsidDel="000F5082">
            <w:rPr>
              <w:rFonts w:ascii="Times New Roman" w:hAnsi="Times New Roman" w:cs="Times New Roman"/>
              <w:color w:val="000000" w:themeColor="text1"/>
              <w:rPrChange w:id="1723"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1724" w:author="Ruijie Xu" w:date="2022-03-10T12:31:00Z">
              <w:rPr>
                <w:color w:val="000000" w:themeColor="text1"/>
              </w:rPr>
            </w:rPrChange>
          </w:rPr>
          <w:t xml:space="preserve"> based on the </w:t>
        </w:r>
      </w:ins>
      <w:ins w:id="1725" w:author="Ruijie Xu" w:date="2022-02-01T16:51:00Z">
        <w:r w:rsidR="007C319A" w:rsidRPr="002B42A7">
          <w:rPr>
            <w:rFonts w:ascii="Times New Roman" w:hAnsi="Times New Roman" w:cs="Times New Roman"/>
            <w:color w:val="000000" w:themeColor="text1"/>
            <w:rPrChange w:id="1726" w:author="Ruijie Xu" w:date="2022-03-10T12:31:00Z">
              <w:rPr>
                <w:color w:val="000000" w:themeColor="text1"/>
              </w:rPr>
            </w:rPrChange>
          </w:rPr>
          <w:t xml:space="preserve">standard </w:t>
        </w:r>
      </w:ins>
      <w:ins w:id="1727" w:author="Ruijie Xu" w:date="2022-01-30T14:52:00Z">
        <w:r w:rsidR="00D90F53" w:rsidRPr="002B42A7">
          <w:rPr>
            <w:rFonts w:ascii="Times New Roman" w:hAnsi="Times New Roman" w:cs="Times New Roman"/>
            <w:color w:val="000000" w:themeColor="text1"/>
            <w:rPrChange w:id="1728" w:author="Ruijie Xu" w:date="2022-03-10T12:31:00Z">
              <w:rPr>
                <w:color w:val="000000" w:themeColor="text1"/>
              </w:rPr>
            </w:rPrChange>
          </w:rPr>
          <w:t xml:space="preserve">instructions provided by the </w:t>
        </w:r>
      </w:ins>
      <w:ins w:id="1729" w:author="Ruijie Xu" w:date="2022-02-01T16:42:00Z">
        <w:r w:rsidR="006A0FB8" w:rsidRPr="002B42A7">
          <w:rPr>
            <w:rFonts w:ascii="Times New Roman" w:hAnsi="Times New Roman" w:cs="Times New Roman"/>
            <w:color w:val="000000" w:themeColor="text1"/>
            <w:rPrChange w:id="1730" w:author="Ruijie Xu" w:date="2022-03-10T12:31:00Z">
              <w:rPr>
                <w:color w:val="000000" w:themeColor="text1"/>
              </w:rPr>
            </w:rPrChange>
          </w:rPr>
          <w:t>software’</w:t>
        </w:r>
        <w:del w:id="1731" w:author="Liliana Salvador" w:date="2022-02-22T18:51:00Z">
          <w:r w:rsidR="006A0FB8" w:rsidRPr="002B42A7" w:rsidDel="000F5082">
            <w:rPr>
              <w:rFonts w:ascii="Times New Roman" w:hAnsi="Times New Roman" w:cs="Times New Roman"/>
              <w:color w:val="000000" w:themeColor="text1"/>
              <w:rPrChange w:id="1732"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1733" w:author="Ruijie Xu" w:date="2022-03-10T12:31:00Z">
              <w:rPr>
                <w:color w:val="000000" w:themeColor="text1"/>
              </w:rPr>
            </w:rPrChange>
          </w:rPr>
          <w:t xml:space="preserve"> </w:t>
        </w:r>
      </w:ins>
      <w:ins w:id="1734" w:author="Ruijie Xu" w:date="2022-01-30T14:52:00Z">
        <w:r w:rsidR="00D90F53" w:rsidRPr="002B42A7">
          <w:rPr>
            <w:rFonts w:ascii="Times New Roman" w:hAnsi="Times New Roman" w:cs="Times New Roman"/>
            <w:color w:val="000000" w:themeColor="text1"/>
            <w:rPrChange w:id="1735" w:author="Ruijie Xu" w:date="2022-03-10T12:31:00Z">
              <w:rPr>
                <w:color w:val="000000" w:themeColor="text1"/>
              </w:rPr>
            </w:rPrChange>
          </w:rPr>
          <w:t>manual</w:t>
        </w:r>
      </w:ins>
      <w:ins w:id="1736" w:author="Ruijie Xu" w:date="2022-02-01T16:42:00Z">
        <w:r w:rsidR="006A0FB8" w:rsidRPr="002B42A7">
          <w:rPr>
            <w:rFonts w:ascii="Times New Roman" w:hAnsi="Times New Roman" w:cs="Times New Roman"/>
            <w:color w:val="000000" w:themeColor="text1"/>
            <w:rPrChange w:id="1737" w:author="Ruijie Xu" w:date="2022-03-10T12:31:00Z">
              <w:rPr>
                <w:color w:val="000000" w:themeColor="text1"/>
              </w:rPr>
            </w:rPrChange>
          </w:rPr>
          <w:t xml:space="preserve"> </w:t>
        </w:r>
        <w:del w:id="1738" w:author="Liliana Salvador" w:date="2022-02-22T18:51:00Z">
          <w:r w:rsidR="006A0FB8" w:rsidRPr="002B42A7" w:rsidDel="000F5082">
            <w:rPr>
              <w:rFonts w:ascii="Times New Roman" w:hAnsi="Times New Roman" w:cs="Times New Roman"/>
              <w:color w:val="000000" w:themeColor="text1"/>
              <w:rPrChange w:id="1739" w:author="Ruijie Xu" w:date="2022-03-10T12:31:00Z">
                <w:rPr>
                  <w:color w:val="000000" w:themeColor="text1"/>
                </w:rPr>
              </w:rPrChange>
            </w:rPr>
            <w:delText>if no pre-built DB</w:delText>
          </w:r>
        </w:del>
      </w:ins>
      <w:ins w:id="1740" w:author="Ruijie Xu" w:date="2022-02-01T16:43:00Z">
        <w:del w:id="1741" w:author="Liliana Salvador" w:date="2022-02-22T18:51:00Z">
          <w:r w:rsidR="006A0FB8" w:rsidRPr="002B42A7" w:rsidDel="000F5082">
            <w:rPr>
              <w:rFonts w:ascii="Times New Roman" w:hAnsi="Times New Roman" w:cs="Times New Roman"/>
              <w:color w:val="000000" w:themeColor="text1"/>
              <w:rPrChange w:id="1742"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1743" w:author="Ruijie Xu" w:date="2022-03-10T12:31:00Z">
              <w:rPr>
                <w:color w:val="000000" w:themeColor="text1"/>
              </w:rPr>
            </w:rPrChange>
          </w:rPr>
          <w:t>(</w:t>
        </w:r>
      </w:ins>
      <w:ins w:id="1744" w:author="Ruijie Xu" w:date="2022-02-01T16:44:00Z">
        <w:r w:rsidR="006A0FB8" w:rsidRPr="002B42A7">
          <w:rPr>
            <w:rFonts w:ascii="Times New Roman" w:hAnsi="Times New Roman" w:cs="Times New Roman"/>
            <w:color w:val="000000" w:themeColor="text1"/>
            <w:rPrChange w:id="1745" w:author="Ruijie Xu" w:date="2022-03-10T12:31:00Z">
              <w:rPr>
                <w:color w:val="000000" w:themeColor="text1"/>
              </w:rPr>
            </w:rPrChange>
          </w:rPr>
          <w:t>CLARK, CLARK-s, Diamond, and Kaiju</w:t>
        </w:r>
      </w:ins>
      <w:ins w:id="1746" w:author="Ruijie Xu" w:date="2022-02-01T16:43:00Z">
        <w:r w:rsidR="006A0FB8" w:rsidRPr="002B42A7">
          <w:rPr>
            <w:rFonts w:ascii="Times New Roman" w:hAnsi="Times New Roman" w:cs="Times New Roman"/>
            <w:color w:val="000000" w:themeColor="text1"/>
            <w:rPrChange w:id="1747" w:author="Ruijie Xu" w:date="2022-03-10T12:31:00Z">
              <w:rPr>
                <w:color w:val="000000" w:themeColor="text1"/>
              </w:rPr>
            </w:rPrChange>
          </w:rPr>
          <w:t>)</w:t>
        </w:r>
      </w:ins>
      <w:ins w:id="1748" w:author="Liliana Salvador" w:date="2022-02-22T18:53:00Z">
        <w:r w:rsidR="000F5082" w:rsidRPr="002B42A7">
          <w:rPr>
            <w:rFonts w:ascii="Times New Roman" w:hAnsi="Times New Roman" w:cs="Times New Roman"/>
            <w:color w:val="000000" w:themeColor="text1"/>
            <w:rPrChange w:id="1749" w:author="Ruijie Xu" w:date="2022-03-10T12:31:00Z">
              <w:rPr>
                <w:color w:val="000000" w:themeColor="text1"/>
              </w:rPr>
            </w:rPrChange>
          </w:rPr>
          <w:t xml:space="preserve">, </w:t>
        </w:r>
      </w:ins>
      <w:ins w:id="1750" w:author="Liliana Salvador" w:date="2022-03-08T18:19:00Z">
        <w:r w:rsidR="00074744" w:rsidRPr="002B42A7">
          <w:rPr>
            <w:rFonts w:ascii="Times New Roman" w:hAnsi="Times New Roman" w:cs="Times New Roman"/>
            <w:color w:val="000000" w:themeColor="text1"/>
            <w:rPrChange w:id="1751" w:author="Ruijie Xu" w:date="2022-03-10T12:31:00Z">
              <w:rPr>
                <w:color w:val="000000" w:themeColor="text1"/>
              </w:rPr>
            </w:rPrChange>
          </w:rPr>
          <w:t>with the exception o</w:t>
        </w:r>
      </w:ins>
      <w:ins w:id="1752" w:author="Liliana Salvador" w:date="2022-03-08T18:20:00Z">
        <w:r w:rsidR="00074744" w:rsidRPr="002B42A7">
          <w:rPr>
            <w:rFonts w:ascii="Times New Roman" w:hAnsi="Times New Roman" w:cs="Times New Roman"/>
            <w:color w:val="000000" w:themeColor="text1"/>
            <w:rPrChange w:id="1753" w:author="Ruijie Xu" w:date="2022-03-10T12:31:00Z">
              <w:rPr>
                <w:color w:val="000000" w:themeColor="text1"/>
              </w:rPr>
            </w:rPrChange>
          </w:rPr>
          <w:t>f</w:t>
        </w:r>
      </w:ins>
      <w:ins w:id="1754" w:author="Ruijie Xu" w:date="2022-01-30T14:52:00Z">
        <w:del w:id="1755" w:author="Liliana Salvador" w:date="2022-02-22T18:53:00Z">
          <w:r w:rsidR="00D90F53" w:rsidRPr="002B42A7" w:rsidDel="000F5082">
            <w:rPr>
              <w:rFonts w:ascii="Times New Roman" w:hAnsi="Times New Roman" w:cs="Times New Roman"/>
              <w:color w:val="000000" w:themeColor="text1"/>
              <w:rPrChange w:id="1756" w:author="Ruijie Xu" w:date="2022-03-10T12:31:00Z">
                <w:rPr>
                  <w:color w:val="000000" w:themeColor="text1"/>
                </w:rPr>
              </w:rPrChange>
            </w:rPr>
            <w:delText>.</w:delText>
          </w:r>
        </w:del>
        <w:del w:id="1757" w:author="Liliana Salvador" w:date="2022-03-08T18:15:00Z">
          <w:r w:rsidR="00D90F53" w:rsidRPr="002B42A7" w:rsidDel="00055E8D">
            <w:rPr>
              <w:rFonts w:ascii="Times New Roman" w:hAnsi="Times New Roman" w:cs="Times New Roman"/>
              <w:color w:val="000000" w:themeColor="text1"/>
              <w:rPrChange w:id="1758" w:author="Ruijie Xu" w:date="2022-03-10T12:31:00Z">
                <w:rPr>
                  <w:color w:val="000000" w:themeColor="text1"/>
                </w:rPr>
              </w:rPrChange>
            </w:rPr>
            <w:delText xml:space="preserve"> </w:delText>
          </w:r>
        </w:del>
      </w:ins>
      <w:ins w:id="1759" w:author="Ruijie Xu" w:date="2022-02-01T16:44:00Z">
        <w:del w:id="1760" w:author="Liliana Salvador" w:date="2022-02-22T18:53:00Z">
          <w:r w:rsidR="006A0FB8" w:rsidRPr="002B42A7" w:rsidDel="000F5082">
            <w:rPr>
              <w:rFonts w:ascii="Times New Roman" w:hAnsi="Times New Roman" w:cs="Times New Roman"/>
              <w:color w:val="000000" w:themeColor="text1"/>
              <w:rPrChange w:id="1761" w:author="Ruijie Xu" w:date="2022-03-10T12:31:00Z">
                <w:rPr>
                  <w:color w:val="000000" w:themeColor="text1"/>
                </w:rPr>
              </w:rPrChange>
            </w:rPr>
            <w:delText xml:space="preserve">DBs </w:delText>
          </w:r>
        </w:del>
      </w:ins>
      <w:ins w:id="1762" w:author="Ruijie Xu" w:date="2022-02-01T16:45:00Z">
        <w:del w:id="1763" w:author="Liliana Salvador" w:date="2022-03-08T18:19:00Z">
          <w:r w:rsidR="006A0FB8" w:rsidRPr="002B42A7" w:rsidDel="00074744">
            <w:rPr>
              <w:rFonts w:ascii="Times New Roman" w:hAnsi="Times New Roman" w:cs="Times New Roman"/>
              <w:color w:val="000000" w:themeColor="text1"/>
              <w:rPrChange w:id="1764" w:author="Ruijie Xu" w:date="2022-03-10T12:31:00Z">
                <w:rPr>
                  <w:color w:val="000000" w:themeColor="text1"/>
                </w:rPr>
              </w:rPrChange>
            </w:rPr>
            <w:delText>of</w:delText>
          </w:r>
        </w:del>
      </w:ins>
      <w:ins w:id="1765" w:author="Ruijie Xu" w:date="2022-02-01T16:44:00Z">
        <w:r w:rsidR="006A0FB8" w:rsidRPr="002B42A7">
          <w:rPr>
            <w:rFonts w:ascii="Times New Roman" w:hAnsi="Times New Roman" w:cs="Times New Roman"/>
            <w:color w:val="000000" w:themeColor="text1"/>
            <w:rPrChange w:id="1766" w:author="Ruijie Xu" w:date="2022-03-10T12:31:00Z">
              <w:rPr>
                <w:color w:val="000000" w:themeColor="text1"/>
              </w:rPr>
            </w:rPrChange>
          </w:rPr>
          <w:t xml:space="preserve"> </w:t>
        </w:r>
        <w:del w:id="1767" w:author="Liliana Salvador" w:date="2022-03-08T18:15:00Z">
          <w:r w:rsidR="006A0FB8" w:rsidRPr="002B42A7" w:rsidDel="00055E8D">
            <w:rPr>
              <w:rFonts w:ascii="Times New Roman" w:hAnsi="Times New Roman" w:cs="Times New Roman"/>
              <w:color w:val="000000" w:themeColor="text1"/>
              <w:rPrChange w:id="1768"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1769" w:author="Ruijie Xu" w:date="2022-03-10T12:31:00Z">
              <w:rPr>
                <w:color w:val="000000" w:themeColor="text1"/>
              </w:rPr>
            </w:rPrChange>
          </w:rPr>
          <w:t>software</w:t>
        </w:r>
      </w:ins>
      <w:ins w:id="1770" w:author="Liliana Salvador" w:date="2022-02-22T18:53:00Z">
        <w:r w:rsidR="000F5082" w:rsidRPr="002B42A7">
          <w:rPr>
            <w:rFonts w:ascii="Times New Roman" w:hAnsi="Times New Roman" w:cs="Times New Roman"/>
            <w:color w:val="000000" w:themeColor="text1"/>
            <w:rPrChange w:id="1771" w:author="Ruijie Xu" w:date="2022-03-10T12:31:00Z">
              <w:rPr>
                <w:color w:val="000000" w:themeColor="text1"/>
              </w:rPr>
            </w:rPrChange>
          </w:rPr>
          <w:t xml:space="preserve"> that had their DBs</w:t>
        </w:r>
      </w:ins>
      <w:ins w:id="1772" w:author="Ruijie Xu" w:date="2022-02-01T16:44:00Z">
        <w:r w:rsidR="006A0FB8" w:rsidRPr="002B42A7">
          <w:rPr>
            <w:rFonts w:ascii="Times New Roman" w:hAnsi="Times New Roman" w:cs="Times New Roman"/>
            <w:color w:val="000000" w:themeColor="text1"/>
            <w:rPrChange w:id="1773" w:author="Ruijie Xu" w:date="2022-03-10T12:31:00Z">
              <w:rPr>
                <w:color w:val="000000" w:themeColor="text1"/>
              </w:rPr>
            </w:rPrChange>
          </w:rPr>
          <w:t xml:space="preserve"> </w:t>
        </w:r>
        <w:del w:id="1774" w:author="Liliana Salvador" w:date="2022-02-22T18:53:00Z">
          <w:r w:rsidR="006A0FB8" w:rsidRPr="002B42A7" w:rsidDel="000F5082">
            <w:rPr>
              <w:rFonts w:ascii="Times New Roman" w:hAnsi="Times New Roman" w:cs="Times New Roman"/>
              <w:color w:val="000000" w:themeColor="text1"/>
              <w:rPrChange w:id="1775" w:author="Ruijie Xu" w:date="2022-03-10T12:31:00Z">
                <w:rPr>
                  <w:color w:val="000000" w:themeColor="text1"/>
                </w:rPr>
              </w:rPrChange>
            </w:rPr>
            <w:delText xml:space="preserve">were </w:delText>
          </w:r>
        </w:del>
      </w:ins>
      <w:ins w:id="1776" w:author="Ruijie Xu" w:date="2022-02-01T16:45:00Z">
        <w:del w:id="1777" w:author="Liliana Salvador" w:date="2022-02-22T18:53:00Z">
          <w:r w:rsidR="006A0FB8" w:rsidRPr="002B42A7" w:rsidDel="000F5082">
            <w:rPr>
              <w:rFonts w:ascii="Times New Roman" w:hAnsi="Times New Roman" w:cs="Times New Roman"/>
              <w:color w:val="000000" w:themeColor="text1"/>
              <w:rPrChange w:id="1778"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1779" w:author="Ruijie Xu" w:date="2022-03-10T12:31:00Z">
              <w:rPr>
                <w:color w:val="000000" w:themeColor="text1"/>
              </w:rPr>
            </w:rPrChange>
          </w:rPr>
          <w:t>available online with the contribution of the scien</w:t>
        </w:r>
      </w:ins>
      <w:ins w:id="1780" w:author="Liliana Salvador" w:date="2022-03-08T18:15:00Z">
        <w:r w:rsidR="00055E8D" w:rsidRPr="002B42A7">
          <w:rPr>
            <w:rFonts w:ascii="Times New Roman" w:hAnsi="Times New Roman" w:cs="Times New Roman"/>
            <w:color w:val="000000" w:themeColor="text1"/>
            <w:rPrChange w:id="1781" w:author="Ruijie Xu" w:date="2022-03-10T12:31:00Z">
              <w:rPr>
                <w:color w:val="000000" w:themeColor="text1"/>
              </w:rPr>
            </w:rPrChange>
          </w:rPr>
          <w:t>tific</w:t>
        </w:r>
      </w:ins>
      <w:ins w:id="1782" w:author="Ruijie Xu" w:date="2022-02-01T16:45:00Z">
        <w:del w:id="1783" w:author="Liliana Salvador" w:date="2022-03-08T18:15:00Z">
          <w:r w:rsidR="006A0FB8" w:rsidRPr="002B42A7" w:rsidDel="00055E8D">
            <w:rPr>
              <w:rFonts w:ascii="Times New Roman" w:hAnsi="Times New Roman" w:cs="Times New Roman"/>
              <w:color w:val="000000" w:themeColor="text1"/>
              <w:rPrChange w:id="1784"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1785" w:author="Ruijie Xu" w:date="2022-03-10T12:31:00Z">
              <w:rPr>
                <w:color w:val="000000" w:themeColor="text1"/>
              </w:rPr>
            </w:rPrChange>
          </w:rPr>
          <w:t xml:space="preserve"> community</w:t>
        </w:r>
      </w:ins>
      <w:ins w:id="1786" w:author="Ruijie Xu" w:date="2022-02-01T16:47:00Z">
        <w:del w:id="1787" w:author="Liliana Salvador" w:date="2022-03-08T18:19:00Z">
          <w:r w:rsidR="006A0FB8" w:rsidRPr="002B42A7" w:rsidDel="00074744">
            <w:rPr>
              <w:rFonts w:ascii="Times New Roman" w:hAnsi="Times New Roman" w:cs="Times New Roman"/>
              <w:color w:val="000000" w:themeColor="text1"/>
              <w:rPrChange w:id="1788"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1789" w:author="Ruijie Xu" w:date="2022-03-10T12:31:00Z">
                <w:rPr>
                  <w:color w:val="000000" w:themeColor="text1"/>
                </w:rPr>
              </w:rPrChange>
            </w:rPr>
            <w:delText>instruction manual</w:delText>
          </w:r>
        </w:del>
        <w:del w:id="1790" w:author="Liliana Salvador" w:date="2022-03-08T18:16:00Z">
          <w:r w:rsidR="00CB046C" w:rsidRPr="002B42A7" w:rsidDel="00055E8D">
            <w:rPr>
              <w:rFonts w:ascii="Times New Roman" w:hAnsi="Times New Roman" w:cs="Times New Roman"/>
              <w:color w:val="000000" w:themeColor="text1"/>
              <w:rPrChange w:id="1791" w:author="Ruijie Xu" w:date="2022-03-10T12:31:00Z">
                <w:rPr>
                  <w:color w:val="000000" w:themeColor="text1"/>
                </w:rPr>
              </w:rPrChange>
            </w:rPr>
            <w:delText xml:space="preserve"> of the corresponding software</w:delText>
          </w:r>
        </w:del>
      </w:ins>
      <w:ins w:id="1792" w:author="Ruijie Xu" w:date="2022-02-01T16:45:00Z">
        <w:r w:rsidR="006A0FB8" w:rsidRPr="002B42A7">
          <w:rPr>
            <w:rFonts w:ascii="Times New Roman" w:hAnsi="Times New Roman" w:cs="Times New Roman"/>
            <w:color w:val="000000" w:themeColor="text1"/>
            <w:rPrChange w:id="1793" w:author="Ruijie Xu" w:date="2022-03-10T12:31:00Z">
              <w:rPr>
                <w:color w:val="000000" w:themeColor="text1"/>
              </w:rPr>
            </w:rPrChange>
          </w:rPr>
          <w:t>. In this case, the DBs were</w:t>
        </w:r>
      </w:ins>
      <w:ins w:id="1794" w:author="Liliana Salvador" w:date="2022-02-22T18:55:00Z">
        <w:r w:rsidR="000F5082" w:rsidRPr="002B42A7">
          <w:rPr>
            <w:rFonts w:ascii="Times New Roman" w:hAnsi="Times New Roman" w:cs="Times New Roman"/>
            <w:color w:val="000000" w:themeColor="text1"/>
            <w:rPrChange w:id="1795" w:author="Ruijie Xu" w:date="2022-03-10T12:31:00Z">
              <w:rPr>
                <w:color w:val="000000" w:themeColor="text1"/>
              </w:rPr>
            </w:rPrChange>
          </w:rPr>
          <w:t xml:space="preserve"> </w:t>
        </w:r>
      </w:ins>
      <w:ins w:id="1796" w:author="Ruijie Xu" w:date="2022-02-01T16:45:00Z">
        <w:del w:id="1797" w:author="Liliana Salvador" w:date="2022-02-22T18:55:00Z">
          <w:r w:rsidR="006A0FB8" w:rsidRPr="002B42A7" w:rsidDel="000F5082">
            <w:rPr>
              <w:rFonts w:ascii="Times New Roman" w:hAnsi="Times New Roman" w:cs="Times New Roman"/>
              <w:color w:val="000000" w:themeColor="text1"/>
              <w:rPrChange w:id="1798" w:author="Ruijie Xu" w:date="2022-03-10T12:31:00Z">
                <w:rPr>
                  <w:color w:val="000000" w:themeColor="text1"/>
                </w:rPr>
              </w:rPrChange>
            </w:rPr>
            <w:delText xml:space="preserve"> </w:delText>
          </w:r>
        </w:del>
      </w:ins>
      <w:ins w:id="1799" w:author="Ruijie Xu" w:date="2022-02-01T16:46:00Z">
        <w:del w:id="1800" w:author="Liliana Salvador" w:date="2022-02-22T18:55:00Z">
          <w:r w:rsidR="006A0FB8" w:rsidRPr="002B42A7" w:rsidDel="000F5082">
            <w:rPr>
              <w:rFonts w:ascii="Times New Roman" w:hAnsi="Times New Roman" w:cs="Times New Roman"/>
              <w:color w:val="000000" w:themeColor="text1"/>
              <w:rPrChange w:id="1801" w:author="Ruijie Xu" w:date="2022-03-10T12:31:00Z">
                <w:rPr>
                  <w:color w:val="000000" w:themeColor="text1"/>
                </w:rPr>
              </w:rPrChange>
            </w:rPr>
            <w:delText xml:space="preserve">also </w:delText>
          </w:r>
        </w:del>
      </w:ins>
      <w:ins w:id="1802" w:author="Ruijie Xu" w:date="2022-02-01T16:45:00Z">
        <w:r w:rsidR="006A0FB8" w:rsidRPr="002B42A7">
          <w:rPr>
            <w:rFonts w:ascii="Times New Roman" w:hAnsi="Times New Roman" w:cs="Times New Roman"/>
            <w:color w:val="000000" w:themeColor="text1"/>
            <w:rPrChange w:id="1803" w:author="Ruijie Xu" w:date="2022-03-10T12:31:00Z">
              <w:rPr>
                <w:color w:val="000000" w:themeColor="text1"/>
              </w:rPr>
            </w:rPrChange>
          </w:rPr>
          <w:t>downloaded directly</w:t>
        </w:r>
      </w:ins>
      <w:ins w:id="1804" w:author="Ruijie Xu" w:date="2022-02-01T16:46:00Z">
        <w:r w:rsidR="006A0FB8" w:rsidRPr="002B42A7">
          <w:rPr>
            <w:rFonts w:ascii="Times New Roman" w:hAnsi="Times New Roman" w:cs="Times New Roman"/>
            <w:color w:val="000000" w:themeColor="text1"/>
            <w:rPrChange w:id="1805" w:author="Ruijie Xu" w:date="2022-03-10T12:31:00Z">
              <w:rPr>
                <w:color w:val="000000" w:themeColor="text1"/>
              </w:rPr>
            </w:rPrChange>
          </w:rPr>
          <w:t xml:space="preserve"> from the online resources (</w:t>
        </w:r>
      </w:ins>
      <w:ins w:id="1806" w:author="Ruijie Xu" w:date="2022-02-01T16:47:00Z">
        <w:r w:rsidR="006A0FB8" w:rsidRPr="002B42A7">
          <w:rPr>
            <w:rFonts w:ascii="Times New Roman" w:hAnsi="Times New Roman" w:cs="Times New Roman"/>
            <w:color w:val="000000" w:themeColor="text1"/>
            <w:rPrChange w:id="1807"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1808" w:author="Ruijie Xu" w:date="2022-03-10T12:31:00Z">
              <w:rPr>
                <w:color w:val="000000" w:themeColor="text1"/>
              </w:rPr>
            </w:rPrChange>
          </w:rPr>
          <w:t xml:space="preserve"> of Kraken2, </w:t>
        </w:r>
        <w:r w:rsidR="00CB046C" w:rsidRPr="002B42A7">
          <w:rPr>
            <w:rFonts w:ascii="Times New Roman" w:hAnsi="Times New Roman" w:cs="Times New Roman"/>
            <w:color w:val="000000" w:themeColor="text1"/>
            <w:rPrChange w:id="1809" w:author="Ruijie Xu" w:date="2022-03-10T12:31:00Z">
              <w:rPr>
                <w:color w:val="000000" w:themeColor="text1"/>
              </w:rPr>
            </w:rPrChange>
          </w:rPr>
          <w:lastRenderedPageBreak/>
          <w:t>maxikraken DB of Krak</w:t>
        </w:r>
      </w:ins>
      <w:ins w:id="1810" w:author="Ruijie Xu" w:date="2022-02-01T16:48:00Z">
        <w:r w:rsidR="00CB046C" w:rsidRPr="002B42A7">
          <w:rPr>
            <w:rFonts w:ascii="Times New Roman" w:hAnsi="Times New Roman" w:cs="Times New Roman"/>
            <w:color w:val="000000" w:themeColor="text1"/>
            <w:rPrChange w:id="1811" w:author="Ruijie Xu" w:date="2022-03-10T12:31:00Z">
              <w:rPr>
                <w:color w:val="000000" w:themeColor="text1"/>
              </w:rPr>
            </w:rPrChange>
          </w:rPr>
          <w:t xml:space="preserve">en2, and </w:t>
        </w:r>
      </w:ins>
      <w:ins w:id="1812" w:author="Ruijie Xu" w:date="2022-02-01T16:47:00Z">
        <w:r w:rsidR="00CB046C" w:rsidRPr="002B42A7">
          <w:rPr>
            <w:rFonts w:ascii="Times New Roman" w:hAnsi="Times New Roman" w:cs="Times New Roman"/>
            <w:color w:val="000000" w:themeColor="text1"/>
            <w:rPrChange w:id="1813" w:author="Ruijie Xu" w:date="2022-03-10T12:31:00Z">
              <w:rPr>
                <w:color w:val="000000" w:themeColor="text1"/>
              </w:rPr>
            </w:rPrChange>
          </w:rPr>
          <w:t>Bracken</w:t>
        </w:r>
      </w:ins>
      <w:ins w:id="1814" w:author="Ruijie Xu" w:date="2022-02-01T16:46:00Z">
        <w:r w:rsidR="006A0FB8" w:rsidRPr="002B42A7">
          <w:rPr>
            <w:rFonts w:ascii="Times New Roman" w:hAnsi="Times New Roman" w:cs="Times New Roman"/>
            <w:color w:val="000000" w:themeColor="text1"/>
            <w:rPrChange w:id="1815" w:author="Ruijie Xu" w:date="2022-03-10T12:31:00Z">
              <w:rPr>
                <w:color w:val="000000" w:themeColor="text1"/>
              </w:rPr>
            </w:rPrChange>
          </w:rPr>
          <w:t>).</w:t>
        </w:r>
      </w:ins>
      <w:ins w:id="1816" w:author="Ruijie Xu" w:date="2022-02-01T16:48:00Z">
        <w:r w:rsidR="00CB046C" w:rsidRPr="002B42A7">
          <w:rPr>
            <w:rFonts w:ascii="Times New Roman" w:hAnsi="Times New Roman" w:cs="Times New Roman"/>
            <w:color w:val="000000" w:themeColor="text1"/>
            <w:rPrChange w:id="1817" w:author="Ruijie Xu" w:date="2022-03-10T12:31:00Z">
              <w:rPr>
                <w:color w:val="000000" w:themeColor="text1"/>
              </w:rPr>
            </w:rPrChange>
          </w:rPr>
          <w:t xml:space="preserve"> Detailed information about DB building is available in Table I. </w:t>
        </w:r>
      </w:ins>
      <w:del w:id="1818" w:author="Ruijie Xu" w:date="2022-01-30T14:51:00Z">
        <w:r w:rsidRPr="002B42A7" w:rsidDel="00D90F53">
          <w:rPr>
            <w:rFonts w:ascii="Times New Roman" w:hAnsi="Times New Roman" w:cs="Times New Roman"/>
            <w:color w:val="000000" w:themeColor="text1"/>
            <w:rPrChange w:id="1819"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1820"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21"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1822"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23"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1824"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1825"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1826"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1827"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1828"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29"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1830"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1831"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32"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1833"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834"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1835"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836"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1837"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838"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1839"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840"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1841"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42"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184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44"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1845"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1846"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1847"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1848"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1849"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1850"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51"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1852"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1853"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1854"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1855"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1856"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1857"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1858" w:author="Ruijie Xu" w:date="2022-02-01T16:49:00Z"/>
          <w:rFonts w:ascii="Times New Roman" w:hAnsi="Times New Roman" w:cs="Times New Roman"/>
          <w:color w:val="000000" w:themeColor="text1"/>
          <w:u w:val="single"/>
          <w:rPrChange w:id="1859" w:author="Ruijie Xu" w:date="2022-03-10T12:31:00Z">
            <w:rPr>
              <w:del w:id="1860" w:author="Ruijie Xu" w:date="2022-02-01T16:49:00Z"/>
              <w:color w:val="000000" w:themeColor="text1"/>
              <w:u w:val="single"/>
            </w:rPr>
          </w:rPrChange>
        </w:rPr>
      </w:pPr>
    </w:p>
    <w:p w14:paraId="05FF9622" w14:textId="77777777" w:rsidR="007C319A" w:rsidRPr="002B42A7" w:rsidRDefault="007C319A" w:rsidP="00271EA9">
      <w:pPr>
        <w:spacing w:line="480" w:lineRule="auto"/>
        <w:rPr>
          <w:ins w:id="1861" w:author="Ruijie Xu" w:date="2022-02-01T16:49:00Z"/>
          <w:rFonts w:ascii="Times New Roman" w:hAnsi="Times New Roman" w:cs="Times New Roman"/>
          <w:color w:val="000000" w:themeColor="text1"/>
          <w:u w:val="single"/>
          <w:rPrChange w:id="1862" w:author="Ruijie Xu" w:date="2022-03-10T12:31:00Z">
            <w:rPr>
              <w:ins w:id="1863" w:author="Ruijie Xu" w:date="2022-02-01T16:49:00Z"/>
              <w:color w:val="000000" w:themeColor="text1"/>
              <w:u w:val="single"/>
            </w:rPr>
          </w:rPrChange>
        </w:rPr>
      </w:pPr>
    </w:p>
    <w:p w14:paraId="30F795E7" w14:textId="1605BDD3" w:rsidR="00C0014F" w:rsidRPr="002B42A7" w:rsidDel="00540FCF" w:rsidRDefault="00FB322B" w:rsidP="003A137D">
      <w:pPr>
        <w:spacing w:line="480" w:lineRule="auto"/>
        <w:rPr>
          <w:del w:id="1864" w:author="Ruijie Xu" w:date="2022-01-30T14:48:00Z"/>
          <w:rFonts w:ascii="Times New Roman" w:eastAsia="SimSun" w:hAnsi="Times New Roman" w:cs="Times New Roman"/>
          <w:color w:val="000000" w:themeColor="text1"/>
          <w:rPrChange w:id="1865" w:author="Ruijie Xu" w:date="2022-03-10T12:31:00Z">
            <w:rPr>
              <w:del w:id="1866" w:author="Ruijie Xu" w:date="2022-01-30T14:48:00Z"/>
              <w:rFonts w:ascii="Calibri" w:eastAsia="SimSun" w:hAnsi="Calibri" w:cs="Calibri"/>
              <w:color w:val="000000" w:themeColor="text1"/>
            </w:rPr>
          </w:rPrChange>
        </w:rPr>
      </w:pPr>
      <w:ins w:id="1867" w:author="Liliana Salvador" w:date="2022-02-22T18:58:00Z">
        <w:r w:rsidRPr="002B42A7">
          <w:rPr>
            <w:rFonts w:ascii="Times New Roman" w:hAnsi="Times New Roman" w:cs="Times New Roman"/>
            <w:color w:val="000000" w:themeColor="text1"/>
            <w:rPrChange w:id="1868" w:author="Ruijie Xu" w:date="2022-03-10T12:31:00Z">
              <w:rPr>
                <w:color w:val="000000" w:themeColor="text1"/>
              </w:rPr>
            </w:rPrChange>
          </w:rPr>
          <w:t xml:space="preserve">For this specific analysis, </w:t>
        </w:r>
        <w:del w:id="1869" w:author="Ruijie Xu" w:date="2022-03-16T16:12:00Z">
          <w:r w:rsidRPr="002B42A7" w:rsidDel="00CA1B0D">
            <w:rPr>
              <w:rFonts w:ascii="Times New Roman" w:hAnsi="Times New Roman" w:cs="Times New Roman"/>
              <w:color w:val="000000" w:themeColor="text1"/>
              <w:rPrChange w:id="1870" w:author="Ruijie Xu" w:date="2022-03-10T12:31:00Z">
                <w:rPr>
                  <w:color w:val="000000" w:themeColor="text1"/>
                </w:rPr>
              </w:rPrChange>
            </w:rPr>
            <w:delText>a c</w:delText>
          </w:r>
        </w:del>
      </w:ins>
      <w:ins w:id="1871" w:author="Ruijie Xu" w:date="2022-03-16T16:12:00Z">
        <w:r w:rsidR="00CA1B0D">
          <w:rPr>
            <w:rFonts w:ascii="Times New Roman" w:hAnsi="Times New Roman" w:cs="Times New Roman"/>
            <w:color w:val="000000" w:themeColor="text1"/>
          </w:rPr>
          <w:t>customized</w:t>
        </w:r>
      </w:ins>
      <w:ins w:id="1872" w:author="Ruijie Xu" w:date="2022-02-01T16:50:00Z">
        <w:r w:rsidR="007C319A" w:rsidRPr="002B42A7">
          <w:rPr>
            <w:rFonts w:ascii="Times New Roman" w:hAnsi="Times New Roman" w:cs="Times New Roman"/>
            <w:color w:val="000000" w:themeColor="text1"/>
            <w:rPrChange w:id="1873" w:author="Ruijie Xu" w:date="2022-03-10T12:31:00Z">
              <w:rPr>
                <w:color w:val="000000" w:themeColor="text1"/>
                <w:u w:val="single"/>
              </w:rPr>
            </w:rPrChange>
          </w:rPr>
          <w:t xml:space="preserve"> Kraken2 DB </w:t>
        </w:r>
        <w:del w:id="1874" w:author="Liliana Salvador" w:date="2022-02-22T18:59:00Z">
          <w:r w:rsidR="007C319A" w:rsidRPr="002B42A7" w:rsidDel="00FB322B">
            <w:rPr>
              <w:rFonts w:ascii="Times New Roman" w:hAnsi="Times New Roman" w:cs="Times New Roman"/>
              <w:color w:val="000000" w:themeColor="text1"/>
              <w:rPrChange w:id="1875"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1876" w:author="Ruijie Xu" w:date="2022-03-10T12:31:00Z">
                <w:rPr>
                  <w:b/>
                  <w:bCs/>
                  <w:color w:val="000000" w:themeColor="text1"/>
                </w:rPr>
              </w:rPrChange>
            </w:rPr>
            <w:delText xml:space="preserve"> </w:delText>
          </w:r>
        </w:del>
      </w:ins>
      <w:ins w:id="1877" w:author="Ruijie Xu" w:date="2022-02-01T16:52:00Z">
        <w:del w:id="1878" w:author="Liliana Salvador" w:date="2022-02-22T18:59:00Z">
          <w:r w:rsidR="007C319A" w:rsidRPr="002B42A7" w:rsidDel="00FB322B">
            <w:rPr>
              <w:rFonts w:ascii="Times New Roman" w:hAnsi="Times New Roman" w:cs="Times New Roman"/>
              <w:color w:val="000000" w:themeColor="text1"/>
              <w:rPrChange w:id="1879"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1880" w:author="Ruijie Xu" w:date="2022-03-10T12:31:00Z">
                <w:rPr>
                  <w:b/>
                  <w:bCs/>
                  <w:color w:val="000000" w:themeColor="text1"/>
                </w:rPr>
              </w:rPrChange>
            </w:rPr>
            <w:delText xml:space="preserve"> </w:delText>
          </w:r>
        </w:del>
      </w:ins>
      <w:ins w:id="1881" w:author="Ruijie Xu" w:date="2022-02-01T16:50:00Z">
        <w:del w:id="1882" w:author="Liliana Salvador" w:date="2022-02-22T18:59:00Z">
          <w:r w:rsidR="007C319A" w:rsidRPr="002B42A7" w:rsidDel="00FB322B">
            <w:rPr>
              <w:rFonts w:ascii="Times New Roman" w:hAnsi="Times New Roman" w:cs="Times New Roman"/>
              <w:color w:val="000000" w:themeColor="text1"/>
              <w:rPrChange w:id="1883"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1884" w:author="Ruijie Xu" w:date="2022-03-10T12:31:00Z">
              <w:rPr>
                <w:color w:val="000000" w:themeColor="text1"/>
              </w:rPr>
            </w:rPrChange>
          </w:rPr>
          <w:t>was buil</w:t>
        </w:r>
      </w:ins>
      <w:ins w:id="1885" w:author="Ruijie Xu" w:date="2022-02-01T16:51:00Z">
        <w:r w:rsidR="007C319A" w:rsidRPr="002B42A7">
          <w:rPr>
            <w:rFonts w:ascii="Times New Roman" w:hAnsi="Times New Roman" w:cs="Times New Roman"/>
            <w:color w:val="000000" w:themeColor="text1"/>
            <w:rPrChange w:id="1886" w:author="Ruijie Xu" w:date="2022-03-10T12:31:00Z">
              <w:rPr>
                <w:color w:val="000000" w:themeColor="text1"/>
              </w:rPr>
            </w:rPrChange>
          </w:rPr>
          <w:t>t</w:t>
        </w:r>
      </w:ins>
      <w:ins w:id="1887" w:author="Ruijie Xu" w:date="2022-02-01T16:50:00Z">
        <w:r w:rsidR="007C319A" w:rsidRPr="002B42A7">
          <w:rPr>
            <w:rFonts w:ascii="Times New Roman" w:hAnsi="Times New Roman" w:cs="Times New Roman"/>
            <w:color w:val="000000" w:themeColor="text1"/>
            <w:rPrChange w:id="1888" w:author="Ruijie Xu" w:date="2022-03-10T12:31:00Z">
              <w:rPr>
                <w:color w:val="000000" w:themeColor="text1"/>
              </w:rPr>
            </w:rPrChange>
          </w:rPr>
          <w:t xml:space="preserve"> following the </w:t>
        </w:r>
      </w:ins>
      <w:ins w:id="1889" w:author="Liliana Salvador" w:date="2022-02-22T18:59:00Z">
        <w:r w:rsidRPr="002B42A7">
          <w:rPr>
            <w:rFonts w:ascii="Times New Roman" w:hAnsi="Times New Roman" w:cs="Times New Roman"/>
            <w:color w:val="000000" w:themeColor="text1"/>
            <w:rPrChange w:id="1890" w:author="Ruijie Xu" w:date="2022-03-10T12:31:00Z">
              <w:rPr>
                <w:color w:val="000000" w:themeColor="text1"/>
              </w:rPr>
            </w:rPrChange>
          </w:rPr>
          <w:t>manual’</w:t>
        </w:r>
      </w:ins>
      <w:ins w:id="1891" w:author="Liliana Salvador" w:date="2022-03-08T18:20:00Z">
        <w:r w:rsidR="00074744" w:rsidRPr="002B42A7">
          <w:rPr>
            <w:rFonts w:ascii="Times New Roman" w:hAnsi="Times New Roman" w:cs="Times New Roman"/>
            <w:color w:val="000000" w:themeColor="text1"/>
            <w:rPrChange w:id="1892" w:author="Ruijie Xu" w:date="2022-03-10T12:31:00Z">
              <w:rPr>
                <w:rFonts w:ascii="Calibri" w:hAnsi="Calibri" w:cs="Calibri"/>
                <w:color w:val="000000" w:themeColor="text1"/>
              </w:rPr>
            </w:rPrChange>
          </w:rPr>
          <w:t>s</w:t>
        </w:r>
      </w:ins>
      <w:ins w:id="1893" w:author="Liliana Salvador" w:date="2022-02-22T18:59:00Z">
        <w:del w:id="1894" w:author="Rajeev, Sree" w:date="2022-02-28T15:08:00Z">
          <w:r w:rsidRPr="002B42A7" w:rsidDel="00C219AD">
            <w:rPr>
              <w:rFonts w:ascii="Times New Roman" w:hAnsi="Times New Roman" w:cs="Times New Roman"/>
              <w:color w:val="000000" w:themeColor="text1"/>
              <w:rPrChange w:id="1895" w:author="Ruijie Xu" w:date="2022-03-10T12:31:00Z">
                <w:rPr>
                  <w:color w:val="000000" w:themeColor="text1"/>
                </w:rPr>
              </w:rPrChange>
            </w:rPr>
            <w:delText>s</w:delText>
          </w:r>
        </w:del>
        <w:r w:rsidRPr="002B42A7">
          <w:rPr>
            <w:rFonts w:ascii="Times New Roman" w:hAnsi="Times New Roman" w:cs="Times New Roman"/>
            <w:color w:val="000000" w:themeColor="text1"/>
            <w:rPrChange w:id="1896" w:author="Ruijie Xu" w:date="2022-03-10T12:31:00Z">
              <w:rPr>
                <w:color w:val="000000" w:themeColor="text1"/>
              </w:rPr>
            </w:rPrChange>
          </w:rPr>
          <w:t xml:space="preserve"> </w:t>
        </w:r>
      </w:ins>
      <w:ins w:id="1897" w:author="Ruijie Xu" w:date="2022-02-01T16:51:00Z">
        <w:r w:rsidR="007C319A" w:rsidRPr="002B42A7">
          <w:rPr>
            <w:rFonts w:ascii="Times New Roman" w:hAnsi="Times New Roman" w:cs="Times New Roman"/>
            <w:color w:val="000000" w:themeColor="text1"/>
            <w:rPrChange w:id="1898" w:author="Ruijie Xu" w:date="2022-03-10T12:31:00Z">
              <w:rPr>
                <w:color w:val="000000" w:themeColor="text1"/>
              </w:rPr>
            </w:rPrChange>
          </w:rPr>
          <w:t>instructions</w:t>
        </w:r>
        <w:del w:id="1899" w:author="Liliana Salvador" w:date="2022-02-22T19:00:00Z">
          <w:r w:rsidR="007C319A" w:rsidRPr="002B42A7" w:rsidDel="00FB322B">
            <w:rPr>
              <w:rFonts w:ascii="Times New Roman" w:hAnsi="Times New Roman" w:cs="Times New Roman"/>
              <w:color w:val="000000" w:themeColor="text1"/>
              <w:rPrChange w:id="1900"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1901" w:author="Ruijie Xu" w:date="2022-03-10T12:31:00Z">
              <w:rPr>
                <w:color w:val="000000" w:themeColor="text1"/>
              </w:rPr>
            </w:rPrChange>
          </w:rPr>
          <w:t>.</w:t>
        </w:r>
      </w:ins>
      <w:ins w:id="1902" w:author="Ruijie Xu" w:date="2022-02-01T16:52:00Z">
        <w:r w:rsidR="007C319A" w:rsidRPr="002B42A7">
          <w:rPr>
            <w:rFonts w:ascii="Times New Roman" w:hAnsi="Times New Roman" w:cs="Times New Roman"/>
            <w:color w:val="000000" w:themeColor="text1"/>
            <w:rPrChange w:id="1903" w:author="Ruijie Xu" w:date="2022-03-10T12:31:00Z">
              <w:rPr>
                <w:color w:val="000000" w:themeColor="text1"/>
              </w:rPr>
            </w:rPrChange>
          </w:rPr>
          <w:t xml:space="preserve"> All </w:t>
        </w:r>
      </w:ins>
      <w:ins w:id="1904" w:author="Ruijie Xu" w:date="2022-02-01T16:53:00Z">
        <w:r w:rsidR="00C755FC" w:rsidRPr="002B42A7">
          <w:rPr>
            <w:rFonts w:ascii="Times New Roman" w:hAnsi="Times New Roman" w:cs="Times New Roman"/>
            <w:color w:val="000000" w:themeColor="text1"/>
            <w:rPrChange w:id="1905" w:author="Ruijie Xu" w:date="2022-03-10T12:31:00Z">
              <w:rPr>
                <w:color w:val="000000" w:themeColor="text1"/>
              </w:rPr>
            </w:rPrChange>
          </w:rPr>
          <w:t xml:space="preserve">the </w:t>
        </w:r>
      </w:ins>
      <w:ins w:id="1906" w:author="Ruijie Xu" w:date="2022-02-01T16:52:00Z">
        <w:r w:rsidR="007C319A" w:rsidRPr="002B42A7">
          <w:rPr>
            <w:rFonts w:ascii="Times New Roman" w:hAnsi="Times New Roman" w:cs="Times New Roman"/>
            <w:color w:val="000000" w:themeColor="text1"/>
            <w:rPrChange w:id="1907" w:author="Ruijie Xu" w:date="2022-03-10T12:31:00Z">
              <w:rPr>
                <w:color w:val="000000" w:themeColor="text1"/>
              </w:rPr>
            </w:rPrChange>
          </w:rPr>
          <w:t xml:space="preserve">libraries </w:t>
        </w:r>
        <w:del w:id="1908" w:author="Liliana Salvador" w:date="2022-03-08T18:21:00Z">
          <w:r w:rsidR="00C755FC" w:rsidRPr="002B42A7" w:rsidDel="00074744">
            <w:rPr>
              <w:rFonts w:ascii="Times New Roman" w:hAnsi="Times New Roman" w:cs="Times New Roman"/>
              <w:color w:val="000000" w:themeColor="text1"/>
              <w:rPrChange w:id="1909" w:author="Ruijie Xu" w:date="2022-03-10T12:31:00Z">
                <w:rPr>
                  <w:color w:val="000000" w:themeColor="text1"/>
                </w:rPr>
              </w:rPrChange>
            </w:rPr>
            <w:delText>included</w:delText>
          </w:r>
        </w:del>
      </w:ins>
      <w:ins w:id="1910" w:author="Liliana Salvador" w:date="2022-03-08T18:21:00Z">
        <w:r w:rsidR="00074744" w:rsidRPr="002B42A7">
          <w:rPr>
            <w:rFonts w:ascii="Times New Roman" w:hAnsi="Times New Roman" w:cs="Times New Roman"/>
            <w:color w:val="000000" w:themeColor="text1"/>
            <w:rPrChange w:id="1911" w:author="Ruijie Xu" w:date="2022-03-10T12:31:00Z">
              <w:rPr>
                <w:rFonts w:ascii="Calibri" w:hAnsi="Calibri" w:cs="Calibri"/>
                <w:color w:val="000000" w:themeColor="text1"/>
              </w:rPr>
            </w:rPrChange>
          </w:rPr>
          <w:t>present</w:t>
        </w:r>
      </w:ins>
      <w:ins w:id="1912" w:author="Ruijie Xu" w:date="2022-02-01T16:52:00Z">
        <w:r w:rsidR="00C755FC" w:rsidRPr="002B42A7">
          <w:rPr>
            <w:rFonts w:ascii="Times New Roman" w:hAnsi="Times New Roman" w:cs="Times New Roman"/>
            <w:color w:val="000000" w:themeColor="text1"/>
            <w:rPrChange w:id="1913" w:author="Ruijie Xu" w:date="2022-03-10T12:31:00Z">
              <w:rPr>
                <w:color w:val="000000" w:themeColor="text1"/>
              </w:rPr>
            </w:rPrChange>
          </w:rPr>
          <w:t xml:space="preserve"> in </w:t>
        </w:r>
      </w:ins>
      <w:ins w:id="1914" w:author="Liliana Salvador" w:date="2022-02-22T18:59:00Z">
        <w:r w:rsidRPr="002B42A7">
          <w:rPr>
            <w:rFonts w:ascii="Times New Roman" w:hAnsi="Times New Roman" w:cs="Times New Roman"/>
            <w:color w:val="000000" w:themeColor="text1"/>
            <w:rPrChange w:id="1915" w:author="Ruijie Xu" w:date="2022-03-10T12:31:00Z">
              <w:rPr>
                <w:color w:val="000000" w:themeColor="text1"/>
              </w:rPr>
            </w:rPrChange>
          </w:rPr>
          <w:t xml:space="preserve">Kraken2’s </w:t>
        </w:r>
      </w:ins>
      <w:ins w:id="1916" w:author="Ruijie Xu" w:date="2022-02-01T16:52:00Z">
        <w:del w:id="1917" w:author="Liliana Salvador" w:date="2022-02-22T18:59:00Z">
          <w:r w:rsidR="00C755FC" w:rsidRPr="002B42A7" w:rsidDel="00FB322B">
            <w:rPr>
              <w:rFonts w:ascii="Times New Roman" w:hAnsi="Times New Roman" w:cs="Times New Roman"/>
              <w:color w:val="000000" w:themeColor="text1"/>
              <w:rPrChange w:id="1918"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1919" w:author="Ruijie Xu" w:date="2022-03-10T12:31:00Z">
              <w:rPr>
                <w:color w:val="000000" w:themeColor="text1"/>
              </w:rPr>
            </w:rPrChange>
          </w:rPr>
          <w:t>standard DB</w:t>
        </w:r>
        <w:del w:id="1920" w:author="Liliana Salvador" w:date="2022-02-22T18:59:00Z">
          <w:r w:rsidR="00C755FC" w:rsidRPr="002B42A7" w:rsidDel="00FB322B">
            <w:rPr>
              <w:rFonts w:ascii="Times New Roman" w:hAnsi="Times New Roman" w:cs="Times New Roman"/>
              <w:color w:val="000000" w:themeColor="text1"/>
              <w:rPrChange w:id="1921"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1922" w:author="Ruijie Xu" w:date="2022-03-10T12:31:00Z">
              <w:rPr>
                <w:color w:val="000000" w:themeColor="text1"/>
              </w:rPr>
            </w:rPrChange>
          </w:rPr>
          <w:t xml:space="preserve"> </w:t>
        </w:r>
        <w:del w:id="1923" w:author="Liliana Salvador" w:date="2022-02-22T18:59:00Z">
          <w:r w:rsidR="00C755FC" w:rsidRPr="002B42A7" w:rsidDel="00FB322B">
            <w:rPr>
              <w:rFonts w:ascii="Times New Roman" w:hAnsi="Times New Roman" w:cs="Times New Roman"/>
              <w:color w:val="000000" w:themeColor="text1"/>
              <w:rPrChange w:id="1924" w:author="Ruijie Xu" w:date="2022-03-10T12:31:00Z">
                <w:rPr>
                  <w:color w:val="000000" w:themeColor="text1"/>
                </w:rPr>
              </w:rPrChange>
            </w:rPr>
            <w:delText xml:space="preserve">of Kraken2 </w:delText>
          </w:r>
        </w:del>
      </w:ins>
      <w:ins w:id="1925" w:author="Ruijie Xu" w:date="2022-02-01T16:53:00Z">
        <w:r w:rsidR="00C755FC" w:rsidRPr="002B42A7">
          <w:rPr>
            <w:rFonts w:ascii="Times New Roman" w:hAnsi="Times New Roman" w:cs="Times New Roman"/>
            <w:color w:val="000000" w:themeColor="text1"/>
            <w:rPrChange w:id="1926" w:author="Ruijie Xu" w:date="2022-03-10T12:31:00Z">
              <w:rPr>
                <w:color w:val="000000" w:themeColor="text1"/>
              </w:rPr>
            </w:rPrChange>
          </w:rPr>
          <w:t>(</w:t>
        </w:r>
      </w:ins>
      <w:ins w:id="1927" w:author="Liliana Salvador" w:date="2022-02-22T19:00:00Z">
        <w:r w:rsidRPr="002B42A7">
          <w:rPr>
            <w:rFonts w:ascii="Times New Roman" w:hAnsi="Times New Roman" w:cs="Times New Roman"/>
            <w:color w:val="000000" w:themeColor="text1"/>
            <w:rPrChange w:id="1928" w:author="Ruijie Xu" w:date="2022-03-10T12:31:00Z">
              <w:rPr>
                <w:rFonts w:ascii="Calibri" w:hAnsi="Calibri" w:cs="Calibri"/>
                <w:color w:val="000000" w:themeColor="text1"/>
              </w:rPr>
            </w:rPrChange>
          </w:rPr>
          <w:t xml:space="preserve">which </w:t>
        </w:r>
      </w:ins>
      <w:ins w:id="1929" w:author="Ruijie Xu" w:date="2022-02-01T16:54:00Z">
        <w:r w:rsidR="003A137D" w:rsidRPr="002B42A7">
          <w:rPr>
            <w:rFonts w:ascii="Times New Roman" w:hAnsi="Times New Roman" w:cs="Times New Roman"/>
            <w:color w:val="000000" w:themeColor="text1"/>
            <w:rPrChange w:id="1930" w:author="Ruijie Xu" w:date="2022-03-10T12:31:00Z">
              <w:rPr>
                <w:color w:val="000000" w:themeColor="text1"/>
              </w:rPr>
            </w:rPrChange>
          </w:rPr>
          <w:t>includ</w:t>
        </w:r>
      </w:ins>
      <w:ins w:id="1931" w:author="Liliana Salvador" w:date="2022-02-22T19:00:00Z">
        <w:r w:rsidRPr="002B42A7">
          <w:rPr>
            <w:rFonts w:ascii="Times New Roman" w:hAnsi="Times New Roman" w:cs="Times New Roman"/>
            <w:color w:val="000000" w:themeColor="text1"/>
            <w:rPrChange w:id="1932" w:author="Ruijie Xu" w:date="2022-03-10T12:31:00Z">
              <w:rPr>
                <w:rFonts w:ascii="Calibri" w:hAnsi="Calibri" w:cs="Calibri"/>
                <w:color w:val="000000" w:themeColor="text1"/>
              </w:rPr>
            </w:rPrChange>
          </w:rPr>
          <w:t>e</w:t>
        </w:r>
      </w:ins>
      <w:ins w:id="1933" w:author="Ruijie Xu" w:date="2022-02-01T16:54:00Z">
        <w:del w:id="1934" w:author="Liliana Salvador" w:date="2022-02-22T19:00:00Z">
          <w:r w:rsidR="003A137D" w:rsidRPr="002B42A7" w:rsidDel="00FB322B">
            <w:rPr>
              <w:rFonts w:ascii="Times New Roman" w:hAnsi="Times New Roman" w:cs="Times New Roman"/>
              <w:color w:val="000000" w:themeColor="text1"/>
              <w:rPrChange w:id="1935"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1936" w:author="Ruijie Xu" w:date="2022-03-10T12:31:00Z">
              <w:rPr>
                <w:color w:val="000000" w:themeColor="text1"/>
              </w:rPr>
            </w:rPrChange>
          </w:rPr>
          <w:t xml:space="preserve"> NCBI RefSeq’s </w:t>
        </w:r>
        <w:r w:rsidR="003A137D" w:rsidRPr="002B42A7">
          <w:rPr>
            <w:rFonts w:ascii="Times New Roman" w:hAnsi="Times New Roman" w:cs="Times New Roman"/>
            <w:color w:val="24292F"/>
            <w:shd w:val="clear" w:color="auto" w:fill="FFFFFF"/>
            <w:rPrChange w:id="1937" w:author="Ruijie Xu" w:date="2022-03-10T12:31:00Z">
              <w:rPr>
                <w:rFonts w:ascii="Segoe UI" w:hAnsi="Segoe UI" w:cs="Segoe UI"/>
                <w:color w:val="24292F"/>
                <w:shd w:val="clear" w:color="auto" w:fill="FFFFFF"/>
              </w:rPr>
            </w:rPrChange>
          </w:rPr>
          <w:t xml:space="preserve">bacterial, archaeal, </w:t>
        </w:r>
        <w:del w:id="1938" w:author="Liliana Salvador" w:date="2022-02-22T19:01:00Z">
          <w:r w:rsidR="003A137D" w:rsidRPr="002B42A7" w:rsidDel="00FB322B">
            <w:rPr>
              <w:rFonts w:ascii="Times New Roman" w:hAnsi="Times New Roman" w:cs="Times New Roman"/>
              <w:color w:val="24292F"/>
              <w:shd w:val="clear" w:color="auto" w:fill="FFFFFF"/>
              <w:rPrChange w:id="1939"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940" w:author="Ruijie Xu" w:date="2022-03-10T12:31:00Z">
              <w:rPr>
                <w:rFonts w:ascii="Segoe UI" w:hAnsi="Segoe UI" w:cs="Segoe UI"/>
                <w:color w:val="24292F"/>
                <w:shd w:val="clear" w:color="auto" w:fill="FFFFFF"/>
              </w:rPr>
            </w:rPrChange>
          </w:rPr>
          <w:t>viral</w:t>
        </w:r>
      </w:ins>
      <w:ins w:id="1941" w:author="Liliana Salvador" w:date="2022-02-22T19:01:00Z">
        <w:r w:rsidRPr="002B42A7">
          <w:rPr>
            <w:rFonts w:ascii="Times New Roman" w:hAnsi="Times New Roman" w:cs="Times New Roman"/>
            <w:color w:val="24292F"/>
            <w:shd w:val="clear" w:color="auto" w:fill="FFFFFF"/>
            <w:rPrChange w:id="1942" w:author="Ruijie Xu" w:date="2022-03-10T12:31:00Z">
              <w:rPr>
                <w:rFonts w:ascii="Calibri" w:hAnsi="Calibri" w:cs="Calibri"/>
                <w:color w:val="24292F"/>
                <w:shd w:val="clear" w:color="auto" w:fill="FFFFFF"/>
              </w:rPr>
            </w:rPrChange>
          </w:rPr>
          <w:t xml:space="preserve">, human genome, </w:t>
        </w:r>
      </w:ins>
      <w:ins w:id="1943" w:author="Liliana Salvador" w:date="2022-02-22T19:02:00Z">
        <w:r w:rsidRPr="002B42A7">
          <w:rPr>
            <w:rFonts w:ascii="Times New Roman" w:hAnsi="Times New Roman" w:cs="Times New Roman"/>
            <w:color w:val="24292F"/>
            <w:shd w:val="clear" w:color="auto" w:fill="FFFFFF"/>
            <w:rPrChange w:id="1944" w:author="Ruijie Xu" w:date="2022-03-10T12:31:00Z">
              <w:rPr>
                <w:rFonts w:ascii="Calibri" w:hAnsi="Calibri" w:cs="Calibri"/>
                <w:color w:val="24292F"/>
                <w:shd w:val="clear" w:color="auto" w:fill="FFFFFF"/>
              </w:rPr>
            </w:rPrChange>
          </w:rPr>
          <w:t>and known vectors (UniVec_Core)</w:t>
        </w:r>
      </w:ins>
      <w:ins w:id="1945" w:author="Ruijie Xu" w:date="2022-02-01T16:54:00Z">
        <w:r w:rsidR="003A137D" w:rsidRPr="002B42A7">
          <w:rPr>
            <w:rFonts w:ascii="Times New Roman" w:hAnsi="Times New Roman" w:cs="Times New Roman"/>
            <w:color w:val="24292F"/>
            <w:shd w:val="clear" w:color="auto" w:fill="FFFFFF"/>
            <w:rPrChange w:id="1946" w:author="Ruijie Xu" w:date="2022-03-10T12:31:00Z">
              <w:rPr>
                <w:rFonts w:ascii="Segoe UI" w:hAnsi="Segoe UI" w:cs="Segoe UI"/>
                <w:color w:val="24292F"/>
                <w:shd w:val="clear" w:color="auto" w:fill="FFFFFF"/>
              </w:rPr>
            </w:rPrChange>
          </w:rPr>
          <w:t xml:space="preserve"> libraries</w:t>
        </w:r>
        <w:del w:id="1947" w:author="Liliana Salvador" w:date="2022-02-22T19:02:00Z">
          <w:r w:rsidR="003A137D" w:rsidRPr="002B42A7" w:rsidDel="00FB322B">
            <w:rPr>
              <w:rFonts w:ascii="Times New Roman" w:hAnsi="Times New Roman" w:cs="Times New Roman"/>
              <w:color w:val="24292F"/>
              <w:shd w:val="clear" w:color="auto" w:fill="FFFFFF"/>
              <w:rPrChange w:id="1948"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949" w:author="Ruijie Xu" w:date="2022-02-01T16:53:00Z">
        <w:r w:rsidR="00C755FC" w:rsidRPr="002B42A7">
          <w:rPr>
            <w:rFonts w:ascii="Times New Roman" w:hAnsi="Times New Roman" w:cs="Times New Roman"/>
            <w:color w:val="000000" w:themeColor="text1"/>
            <w:rPrChange w:id="1950" w:author="Ruijie Xu" w:date="2022-03-10T12:31:00Z">
              <w:rPr>
                <w:color w:val="000000" w:themeColor="text1"/>
              </w:rPr>
            </w:rPrChange>
          </w:rPr>
          <w:t xml:space="preserve">) </w:t>
        </w:r>
      </w:ins>
      <w:ins w:id="1951" w:author="Ruijie Xu" w:date="2022-02-01T16:52:00Z">
        <w:r w:rsidR="00C755FC" w:rsidRPr="002B42A7">
          <w:rPr>
            <w:rFonts w:ascii="Times New Roman" w:hAnsi="Times New Roman" w:cs="Times New Roman"/>
            <w:color w:val="000000" w:themeColor="text1"/>
            <w:rPrChange w:id="1952" w:author="Ruijie Xu" w:date="2022-03-10T12:31:00Z">
              <w:rPr>
                <w:color w:val="000000" w:themeColor="text1"/>
              </w:rPr>
            </w:rPrChange>
          </w:rPr>
          <w:t>w</w:t>
        </w:r>
      </w:ins>
      <w:ins w:id="1953" w:author="Ruijie Xu" w:date="2022-02-01T16:53:00Z">
        <w:r w:rsidR="00C755FC" w:rsidRPr="002B42A7">
          <w:rPr>
            <w:rFonts w:ascii="Times New Roman" w:hAnsi="Times New Roman" w:cs="Times New Roman"/>
            <w:color w:val="000000" w:themeColor="text1"/>
            <w:rPrChange w:id="1954" w:author="Ruijie Xu" w:date="2022-03-10T12:31:00Z">
              <w:rPr>
                <w:color w:val="000000" w:themeColor="text1"/>
              </w:rPr>
            </w:rPrChange>
          </w:rPr>
          <w:t>ere</w:t>
        </w:r>
      </w:ins>
      <w:ins w:id="1955" w:author="Ruijie Xu" w:date="2022-02-01T16:52:00Z">
        <w:r w:rsidR="00C755FC" w:rsidRPr="002B42A7">
          <w:rPr>
            <w:rFonts w:ascii="Times New Roman" w:hAnsi="Times New Roman" w:cs="Times New Roman"/>
            <w:color w:val="000000" w:themeColor="text1"/>
            <w:rPrChange w:id="1956" w:author="Ruijie Xu" w:date="2022-03-10T12:31:00Z">
              <w:rPr>
                <w:color w:val="000000" w:themeColor="text1"/>
              </w:rPr>
            </w:rPrChange>
          </w:rPr>
          <w:t xml:space="preserve"> included in the </w:t>
        </w:r>
      </w:ins>
      <w:ins w:id="1957" w:author="Liliana Salvador" w:date="2022-02-22T19:02:00Z">
        <w:r w:rsidRPr="002B42A7">
          <w:rPr>
            <w:rFonts w:ascii="Times New Roman" w:hAnsi="Times New Roman" w:cs="Times New Roman"/>
            <w:color w:val="000000" w:themeColor="text1"/>
            <w:rPrChange w:id="1958" w:author="Ruijie Xu" w:date="2022-03-10T12:31:00Z">
              <w:rPr>
                <w:rFonts w:ascii="Calibri" w:hAnsi="Calibri" w:cs="Calibri"/>
                <w:color w:val="000000" w:themeColor="text1"/>
              </w:rPr>
            </w:rPrChange>
          </w:rPr>
          <w:t>c</w:t>
        </w:r>
      </w:ins>
      <w:ins w:id="1959" w:author="Ruijie Xu" w:date="2022-02-27T10:36:00Z">
        <w:r w:rsidR="00435EE6" w:rsidRPr="002B42A7">
          <w:rPr>
            <w:rFonts w:ascii="Times New Roman" w:hAnsi="Times New Roman" w:cs="Times New Roman"/>
            <w:color w:val="000000" w:themeColor="text1"/>
            <w:rPrChange w:id="1960" w:author="Ruijie Xu" w:date="2022-03-10T12:31:00Z">
              <w:rPr>
                <w:rFonts w:ascii="Calibri" w:hAnsi="Calibri" w:cs="Calibri"/>
                <w:color w:val="000000" w:themeColor="text1"/>
              </w:rPr>
            </w:rPrChange>
          </w:rPr>
          <w:t>u</w:t>
        </w:r>
      </w:ins>
      <w:ins w:id="1961" w:author="Liliana Salvador" w:date="2022-02-22T19:02:00Z">
        <w:del w:id="1962" w:author="Ruijie Xu" w:date="2022-02-27T10:36:00Z">
          <w:r w:rsidRPr="002B42A7" w:rsidDel="00435EE6">
            <w:rPr>
              <w:rFonts w:ascii="Times New Roman" w:hAnsi="Times New Roman" w:cs="Times New Roman"/>
              <w:color w:val="000000" w:themeColor="text1"/>
              <w:rPrChange w:id="1963"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964" w:author="Ruijie Xu" w:date="2022-03-10T12:31:00Z">
              <w:rPr>
                <w:rFonts w:ascii="Calibri" w:hAnsi="Calibri" w:cs="Calibri"/>
                <w:color w:val="000000" w:themeColor="text1"/>
              </w:rPr>
            </w:rPrChange>
          </w:rPr>
          <w:t>st</w:t>
        </w:r>
      </w:ins>
      <w:ins w:id="1965" w:author="Ruijie Xu" w:date="2022-02-27T10:36:00Z">
        <w:r w:rsidR="00435EE6" w:rsidRPr="002B42A7">
          <w:rPr>
            <w:rFonts w:ascii="Times New Roman" w:hAnsi="Times New Roman" w:cs="Times New Roman"/>
            <w:color w:val="000000" w:themeColor="text1"/>
            <w:rPrChange w:id="1966" w:author="Ruijie Xu" w:date="2022-03-10T12:31:00Z">
              <w:rPr>
                <w:rFonts w:ascii="Calibri" w:hAnsi="Calibri" w:cs="Calibri"/>
                <w:color w:val="000000" w:themeColor="text1"/>
              </w:rPr>
            </w:rPrChange>
          </w:rPr>
          <w:t>o</w:t>
        </w:r>
      </w:ins>
      <w:ins w:id="1967" w:author="Liliana Salvador" w:date="2022-02-22T19:02:00Z">
        <w:del w:id="1968" w:author="Ruijie Xu" w:date="2022-02-27T10:36:00Z">
          <w:r w:rsidRPr="002B42A7" w:rsidDel="00435EE6">
            <w:rPr>
              <w:rFonts w:ascii="Times New Roman" w:hAnsi="Times New Roman" w:cs="Times New Roman"/>
              <w:color w:val="000000" w:themeColor="text1"/>
              <w:rPrChange w:id="1969"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970" w:author="Ruijie Xu" w:date="2022-03-10T12:31:00Z">
              <w:rPr>
                <w:rFonts w:ascii="Calibri" w:hAnsi="Calibri" w:cs="Calibri"/>
                <w:color w:val="000000" w:themeColor="text1"/>
              </w:rPr>
            </w:rPrChange>
          </w:rPr>
          <w:t xml:space="preserve">mized </w:t>
        </w:r>
      </w:ins>
      <w:ins w:id="1971" w:author="Ruijie Xu" w:date="2022-02-01T16:52:00Z">
        <w:r w:rsidR="00C755FC" w:rsidRPr="002B42A7">
          <w:rPr>
            <w:rFonts w:ascii="Times New Roman" w:hAnsi="Times New Roman" w:cs="Times New Roman"/>
            <w:color w:val="000000" w:themeColor="text1"/>
            <w:rPrChange w:id="1972" w:author="Ruijie Xu" w:date="2022-03-10T12:31:00Z">
              <w:rPr>
                <w:color w:val="000000" w:themeColor="text1"/>
              </w:rPr>
            </w:rPrChange>
          </w:rPr>
          <w:t>DB</w:t>
        </w:r>
      </w:ins>
      <w:ins w:id="1973" w:author="Liliana Salvador" w:date="2022-02-22T19:03:00Z">
        <w:r w:rsidRPr="002B42A7">
          <w:rPr>
            <w:rFonts w:ascii="Times New Roman" w:hAnsi="Times New Roman" w:cs="Times New Roman"/>
            <w:color w:val="000000" w:themeColor="text1"/>
            <w:rPrChange w:id="1974" w:author="Ruijie Xu" w:date="2022-03-10T12:31:00Z">
              <w:rPr>
                <w:rFonts w:ascii="Calibri" w:hAnsi="Calibri" w:cs="Calibri"/>
                <w:color w:val="000000" w:themeColor="text1"/>
              </w:rPr>
            </w:rPrChange>
          </w:rPr>
          <w:t>,</w:t>
        </w:r>
      </w:ins>
      <w:ins w:id="1975" w:author="Ruijie Xu" w:date="2022-02-01T16:52:00Z">
        <w:r w:rsidR="00C755FC" w:rsidRPr="002B42A7">
          <w:rPr>
            <w:rFonts w:ascii="Times New Roman" w:hAnsi="Times New Roman" w:cs="Times New Roman"/>
            <w:color w:val="000000" w:themeColor="text1"/>
            <w:rPrChange w:id="1976" w:author="Ruijie Xu" w:date="2022-03-10T12:31:00Z">
              <w:rPr>
                <w:color w:val="000000" w:themeColor="text1"/>
              </w:rPr>
            </w:rPrChange>
          </w:rPr>
          <w:t xml:space="preserve"> with the addition of</w:t>
        </w:r>
      </w:ins>
      <w:ins w:id="1977" w:author="Liliana Salvador" w:date="2022-02-22T19:02:00Z">
        <w:r w:rsidRPr="002B42A7">
          <w:rPr>
            <w:rFonts w:ascii="Times New Roman" w:hAnsi="Times New Roman" w:cs="Times New Roman"/>
            <w:color w:val="000000" w:themeColor="text1"/>
            <w:rPrChange w:id="1978" w:author="Ruijie Xu" w:date="2022-03-10T12:31:00Z">
              <w:rPr>
                <w:rFonts w:ascii="Calibri" w:hAnsi="Calibri" w:cs="Calibri"/>
                <w:color w:val="000000" w:themeColor="text1"/>
              </w:rPr>
            </w:rPrChange>
          </w:rPr>
          <w:t xml:space="preserve"> the </w:t>
        </w:r>
      </w:ins>
      <w:ins w:id="1979" w:author="Liliana Salvador" w:date="2022-02-22T19:03:00Z">
        <w:r w:rsidRPr="002B42A7">
          <w:rPr>
            <w:rFonts w:ascii="Times New Roman" w:hAnsi="Times New Roman" w:cs="Times New Roman"/>
            <w:color w:val="000000" w:themeColor="text1"/>
            <w:rPrChange w:id="1980" w:author="Ruijie Xu" w:date="2022-03-10T12:31:00Z">
              <w:rPr>
                <w:rFonts w:ascii="Calibri" w:hAnsi="Calibri" w:cs="Calibri"/>
                <w:color w:val="000000" w:themeColor="text1"/>
              </w:rPr>
            </w:rPrChange>
          </w:rPr>
          <w:t>genomes from the two rat species:</w:t>
        </w:r>
      </w:ins>
      <w:ins w:id="1981" w:author="Ruijie Xu" w:date="2022-02-01T16:52:00Z">
        <w:r w:rsidR="00C755FC" w:rsidRPr="002B42A7">
          <w:rPr>
            <w:rFonts w:ascii="Times New Roman" w:hAnsi="Times New Roman" w:cs="Times New Roman"/>
            <w:color w:val="000000" w:themeColor="text1"/>
            <w:rPrChange w:id="1982"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1983" w:author="Ruijie Xu" w:date="2022-03-10T12:31:00Z">
              <w:rPr>
                <w:rFonts w:eastAsia="SimSun"/>
                <w:i/>
                <w:iCs/>
                <w:color w:val="000000" w:themeColor="text1"/>
              </w:rPr>
            </w:rPrChange>
          </w:rPr>
          <w:t>R. norvegicus</w:t>
        </w:r>
      </w:ins>
      <w:ins w:id="1984" w:author="Ruijie Xu" w:date="2022-02-01T16:53:00Z">
        <w:r w:rsidR="00C755FC" w:rsidRPr="002B42A7">
          <w:rPr>
            <w:rFonts w:ascii="Times New Roman" w:eastAsia="SimSun" w:hAnsi="Times New Roman" w:cs="Times New Roman"/>
            <w:color w:val="000000" w:themeColor="text1"/>
            <w:rPrChange w:id="1985" w:author="Ruijie Xu" w:date="2022-03-10T12:31:00Z">
              <w:rPr>
                <w:rFonts w:eastAsia="SimSun"/>
                <w:color w:val="000000" w:themeColor="text1"/>
              </w:rPr>
            </w:rPrChange>
          </w:rPr>
          <w:t xml:space="preserve"> </w:t>
        </w:r>
        <w:del w:id="1986" w:author="Liliana Salvador" w:date="2022-02-22T19:03:00Z">
          <w:r w:rsidR="00C755FC" w:rsidRPr="002B42A7" w:rsidDel="00FB322B">
            <w:rPr>
              <w:rFonts w:ascii="Times New Roman" w:eastAsia="SimSun" w:hAnsi="Times New Roman" w:cs="Times New Roman"/>
              <w:color w:val="000000" w:themeColor="text1"/>
              <w:rPrChange w:id="1987"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1988" w:author="Ruijie Xu" w:date="2022-03-10T12:31:00Z">
              <w:rPr>
                <w:rFonts w:eastAsia="SimSun"/>
                <w:color w:val="000000" w:themeColor="text1"/>
              </w:rPr>
            </w:rPrChange>
          </w:rPr>
          <w:t>(</w:t>
        </w:r>
      </w:ins>
      <w:ins w:id="1989" w:author="Ruijie Xu" w:date="2022-02-01T16:52:00Z">
        <w:r w:rsidR="00C755FC" w:rsidRPr="002B42A7">
          <w:rPr>
            <w:rFonts w:ascii="Times New Roman" w:eastAsia="SimSun" w:hAnsi="Times New Roman" w:cs="Times New Roman"/>
            <w:color w:val="000000" w:themeColor="text1"/>
            <w:rPrChange w:id="1990" w:author="Ruijie Xu" w:date="2022-03-10T12:31:00Z">
              <w:rPr>
                <w:rFonts w:eastAsia="SimSun"/>
                <w:color w:val="000000" w:themeColor="text1"/>
              </w:rPr>
            </w:rPrChange>
          </w:rPr>
          <w:t>GCF_015227675.2_mRatBN7.2</w:t>
        </w:r>
      </w:ins>
      <w:ins w:id="1991" w:author="Ruijie Xu" w:date="2022-02-01T16:53:00Z">
        <w:r w:rsidR="00C755FC" w:rsidRPr="002B42A7">
          <w:rPr>
            <w:rFonts w:ascii="Times New Roman" w:eastAsia="SimSun" w:hAnsi="Times New Roman" w:cs="Times New Roman"/>
            <w:color w:val="000000" w:themeColor="text1"/>
            <w:rPrChange w:id="1992" w:author="Ruijie Xu" w:date="2022-03-10T12:31:00Z">
              <w:rPr>
                <w:rFonts w:eastAsia="SimSun"/>
                <w:color w:val="000000" w:themeColor="text1"/>
              </w:rPr>
            </w:rPrChange>
          </w:rPr>
          <w:t xml:space="preserve">) and </w:t>
        </w:r>
      </w:ins>
      <w:ins w:id="1993" w:author="Ruijie Xu" w:date="2022-02-01T16:52:00Z">
        <w:r w:rsidR="00C755FC" w:rsidRPr="002B42A7">
          <w:rPr>
            <w:rFonts w:ascii="Times New Roman" w:eastAsia="SimSun" w:hAnsi="Times New Roman" w:cs="Times New Roman"/>
            <w:i/>
            <w:iCs/>
            <w:color w:val="000000" w:themeColor="text1"/>
            <w:rPrChange w:id="1994" w:author="Ruijie Xu" w:date="2022-03-10T12:31:00Z">
              <w:rPr>
                <w:rFonts w:eastAsia="SimSun"/>
                <w:i/>
                <w:iCs/>
                <w:color w:val="000000" w:themeColor="text1"/>
              </w:rPr>
            </w:rPrChange>
          </w:rPr>
          <w:t xml:space="preserve">R. </w:t>
        </w:r>
      </w:ins>
      <w:ins w:id="1995" w:author="Ruijie Xu" w:date="2022-03-16T17:04:00Z">
        <w:r w:rsidR="00FE67E6" w:rsidRPr="00FE67E6">
          <w:rPr>
            <w:rFonts w:ascii="Times New Roman" w:eastAsia="SimSun" w:hAnsi="Times New Roman" w:cs="Times New Roman"/>
            <w:i/>
            <w:iCs/>
            <w:color w:val="000000" w:themeColor="text1"/>
          </w:rPr>
          <w:t>Rattus</w:t>
        </w:r>
      </w:ins>
      <w:ins w:id="1996" w:author="Liliana Salvador" w:date="2022-03-08T18:22:00Z">
        <w:r w:rsidR="00074744" w:rsidRPr="002B42A7">
          <w:rPr>
            <w:rFonts w:ascii="Times New Roman" w:eastAsia="SimSun" w:hAnsi="Times New Roman" w:cs="Times New Roman"/>
            <w:color w:val="000000" w:themeColor="text1"/>
            <w:rPrChange w:id="1997" w:author="Ruijie Xu" w:date="2022-03-10T12:31:00Z">
              <w:rPr>
                <w:rFonts w:ascii="Calibri" w:eastAsia="SimSun" w:hAnsi="Calibri" w:cs="Calibri"/>
                <w:color w:val="000000" w:themeColor="text1"/>
              </w:rPr>
            </w:rPrChange>
          </w:rPr>
          <w:t xml:space="preserve"> </w:t>
        </w:r>
      </w:ins>
      <w:ins w:id="1998" w:author="Ruijie Xu" w:date="2022-02-01T16:53:00Z">
        <w:del w:id="1999" w:author="Liliana Salvador" w:date="2022-02-22T19:03:00Z">
          <w:r w:rsidR="00C755FC" w:rsidRPr="002B42A7" w:rsidDel="00FB322B">
            <w:rPr>
              <w:rFonts w:ascii="Times New Roman" w:eastAsia="SimSun" w:hAnsi="Times New Roman" w:cs="Times New Roman"/>
              <w:color w:val="000000" w:themeColor="text1"/>
              <w:rPrChange w:id="2000"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2001" w:author="Ruijie Xu" w:date="2022-03-10T12:31:00Z">
              <w:rPr>
                <w:rFonts w:eastAsia="SimSun"/>
                <w:color w:val="000000" w:themeColor="text1"/>
              </w:rPr>
            </w:rPrChange>
          </w:rPr>
          <w:t>(</w:t>
        </w:r>
      </w:ins>
      <w:ins w:id="2002" w:author="Ruijie Xu" w:date="2022-02-01T16:52:00Z">
        <w:r w:rsidR="00C755FC" w:rsidRPr="002B42A7">
          <w:rPr>
            <w:rFonts w:ascii="Times New Roman" w:eastAsia="SimSun" w:hAnsi="Times New Roman" w:cs="Times New Roman"/>
            <w:color w:val="000000" w:themeColor="text1"/>
            <w:rPrChange w:id="2003" w:author="Ruijie Xu" w:date="2022-03-10T12:31:00Z">
              <w:rPr>
                <w:rFonts w:eastAsia="SimSun"/>
                <w:color w:val="000000" w:themeColor="text1"/>
              </w:rPr>
            </w:rPrChange>
          </w:rPr>
          <w:t>GCF_011064425.1_R</w:t>
        </w:r>
      </w:ins>
      <w:ins w:id="2004" w:author="Ruijie Xu" w:date="2022-03-16T17:04:00Z">
        <w:r w:rsidR="00FE67E6" w:rsidRPr="00FE67E6">
          <w:rPr>
            <w:rFonts w:ascii="Times New Roman" w:eastAsia="SimSun" w:hAnsi="Times New Roman" w:cs="Times New Roman"/>
            <w:i/>
            <w:color w:val="000000" w:themeColor="text1"/>
          </w:rPr>
          <w:t>Rattus</w:t>
        </w:r>
      </w:ins>
      <w:ins w:id="2005" w:author="Ruijie Xu" w:date="2022-02-01T16:52:00Z">
        <w:r w:rsidR="00C755FC" w:rsidRPr="002B42A7">
          <w:rPr>
            <w:rFonts w:ascii="Times New Roman" w:eastAsia="SimSun" w:hAnsi="Times New Roman" w:cs="Times New Roman"/>
            <w:color w:val="000000" w:themeColor="text1"/>
            <w:rPrChange w:id="2006" w:author="Ruijie Xu" w:date="2022-03-10T12:31:00Z">
              <w:rPr>
                <w:rFonts w:eastAsia="SimSun"/>
                <w:color w:val="000000" w:themeColor="text1"/>
              </w:rPr>
            </w:rPrChange>
          </w:rPr>
          <w:t>_CSIRO_v1).</w:t>
        </w:r>
      </w:ins>
      <w:del w:id="2007" w:author="Ruijie Xu" w:date="2022-02-01T16:49:00Z">
        <w:r w:rsidR="00C0014F" w:rsidRPr="002B42A7" w:rsidDel="007C319A">
          <w:rPr>
            <w:rFonts w:ascii="Times New Roman" w:hAnsi="Times New Roman" w:cs="Times New Roman"/>
            <w:b/>
            <w:bCs/>
            <w:color w:val="000000" w:themeColor="text1"/>
            <w:rPrChange w:id="2008"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2009"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2010"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2011" w:author="Ruijie Xu" w:date="2022-03-10T12:31:00Z">
              <w:rPr>
                <w:color w:val="000000" w:themeColor="text1"/>
              </w:rPr>
            </w:rPrChange>
          </w:rPr>
          <w:delText>. All</w:delText>
        </w:r>
      </w:del>
      <w:del w:id="2012" w:author="Ruijie Xu" w:date="2022-01-30T14:48:00Z">
        <w:r w:rsidR="00C0014F" w:rsidRPr="002B42A7" w:rsidDel="00E35E47">
          <w:rPr>
            <w:rFonts w:ascii="Times New Roman" w:hAnsi="Times New Roman" w:cs="Times New Roman"/>
            <w:b/>
            <w:bCs/>
            <w:color w:val="000000" w:themeColor="text1"/>
            <w:rPrChange w:id="2013"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2014"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2015" w:author="Ruijie Xu" w:date="2022-03-10T12:31:00Z">
              <w:rPr>
                <w:color w:val="000000" w:themeColor="text1"/>
              </w:rPr>
            </w:rPrChange>
          </w:rPr>
          <w:delText xml:space="preserve"> taxonomical</w:delText>
        </w:r>
      </w:del>
      <w:del w:id="2016" w:author="Ruijie Xu" w:date="2022-02-01T16:49:00Z">
        <w:r w:rsidR="00C0014F" w:rsidRPr="002B42A7" w:rsidDel="007C319A">
          <w:rPr>
            <w:rFonts w:ascii="Times New Roman" w:hAnsi="Times New Roman" w:cs="Times New Roman"/>
            <w:b/>
            <w:bCs/>
            <w:color w:val="000000" w:themeColor="text1"/>
            <w:rPrChange w:id="2017" w:author="Ruijie Xu" w:date="2022-03-10T12:31:00Z">
              <w:rPr>
                <w:color w:val="000000" w:themeColor="text1"/>
              </w:rPr>
            </w:rPrChange>
          </w:rPr>
          <w:delText xml:space="preserve"> profiling analyses were performed according to </w:delText>
        </w:r>
      </w:del>
      <w:del w:id="2018" w:author="Ruijie Xu" w:date="2022-01-30T14:48:00Z">
        <w:r w:rsidR="00C0014F" w:rsidRPr="002B42A7" w:rsidDel="00E35E47">
          <w:rPr>
            <w:rFonts w:ascii="Times New Roman" w:hAnsi="Times New Roman" w:cs="Times New Roman"/>
            <w:b/>
            <w:bCs/>
            <w:color w:val="000000" w:themeColor="text1"/>
            <w:rPrChange w:id="2019" w:author="Ruijie Xu" w:date="2022-03-10T12:31:00Z">
              <w:rPr>
                <w:color w:val="000000" w:themeColor="text1"/>
              </w:rPr>
            </w:rPrChange>
          </w:rPr>
          <w:delText xml:space="preserve">the </w:delText>
        </w:r>
      </w:del>
      <w:del w:id="2020" w:author="Ruijie Xu" w:date="2022-02-01T16:49:00Z">
        <w:r w:rsidR="00191084" w:rsidRPr="002B42A7" w:rsidDel="007C319A">
          <w:rPr>
            <w:rFonts w:ascii="Times New Roman" w:hAnsi="Times New Roman" w:cs="Times New Roman"/>
            <w:b/>
            <w:bCs/>
            <w:color w:val="000000" w:themeColor="text1"/>
            <w:rPrChange w:id="2021"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2022" w:author="Ruijie Xu" w:date="2022-03-10T12:31:00Z">
              <w:rPr>
                <w:color w:val="000000" w:themeColor="text1"/>
              </w:rPr>
            </w:rPrChange>
          </w:rPr>
          <w:delText>manual</w:delText>
        </w:r>
        <w:bookmarkStart w:id="2023" w:name="OLE_LINK28"/>
        <w:bookmarkStart w:id="2024" w:name="OLE_LINK29"/>
        <w:r w:rsidR="00C0014F" w:rsidRPr="002B42A7" w:rsidDel="007C319A">
          <w:rPr>
            <w:rFonts w:ascii="Times New Roman" w:hAnsi="Times New Roman" w:cs="Times New Roman"/>
            <w:b/>
            <w:bCs/>
            <w:color w:val="000000" w:themeColor="text1"/>
            <w:rPrChange w:id="2025" w:author="Ruijie Xu" w:date="2022-03-10T12:31:00Z">
              <w:rPr>
                <w:color w:val="000000" w:themeColor="text1"/>
              </w:rPr>
            </w:rPrChange>
          </w:rPr>
          <w:delText>s</w:delText>
        </w:r>
        <w:bookmarkEnd w:id="2023"/>
        <w:bookmarkEnd w:id="2024"/>
        <w:r w:rsidR="00C0014F" w:rsidRPr="002B42A7" w:rsidDel="007C319A">
          <w:rPr>
            <w:rFonts w:ascii="Times New Roman" w:hAnsi="Times New Roman" w:cs="Times New Roman"/>
            <w:b/>
            <w:bCs/>
            <w:color w:val="000000" w:themeColor="text1"/>
            <w:rPrChange w:id="2026" w:author="Ruijie Xu" w:date="2022-03-10T12:31:00Z">
              <w:rPr>
                <w:color w:val="000000" w:themeColor="text1"/>
              </w:rPr>
            </w:rPrChange>
          </w:rPr>
          <w:delText xml:space="preserve">. </w:delText>
        </w:r>
      </w:del>
      <w:del w:id="2027" w:author="Ruijie Xu" w:date="2022-01-30T14:48:00Z">
        <w:r w:rsidR="00C0014F" w:rsidRPr="002B42A7" w:rsidDel="00E35E47">
          <w:rPr>
            <w:rFonts w:ascii="Times New Roman" w:hAnsi="Times New Roman" w:cs="Times New Roman"/>
            <w:b/>
            <w:bCs/>
            <w:color w:val="000000" w:themeColor="text1"/>
            <w:rPrChange w:id="2028"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2029"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2030"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2031"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2032"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2033"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2034"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2035"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2036"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2037"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38"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2039"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2040"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2041"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2042"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2043"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2044"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45"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2046"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47"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2048"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49"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2050" w:author="Liliana Salvador" w:date="2022-02-22T19:03:00Z"/>
          <w:rFonts w:ascii="Times New Roman" w:hAnsi="Times New Roman" w:cs="Times New Roman"/>
          <w:color w:val="000000" w:themeColor="text1"/>
          <w:rPrChange w:id="2051" w:author="Ruijie Xu" w:date="2022-03-10T12:31:00Z">
            <w:rPr>
              <w:ins w:id="2052" w:author="Liliana Salvador" w:date="2022-02-22T19:03:00Z"/>
              <w:color w:val="000000" w:themeColor="text1"/>
            </w:rPr>
          </w:rPrChange>
        </w:rPr>
      </w:pPr>
    </w:p>
    <w:p w14:paraId="253E7AF0" w14:textId="77777777" w:rsidR="00C0014F" w:rsidRPr="002B42A7" w:rsidDel="0085367F" w:rsidRDefault="00C0014F">
      <w:pPr>
        <w:spacing w:line="480" w:lineRule="auto"/>
        <w:rPr>
          <w:del w:id="2053" w:author="Ruijie Xu" w:date="2022-01-30T14:51:00Z"/>
          <w:rFonts w:ascii="Times New Roman" w:hAnsi="Times New Roman" w:cs="Times New Roman"/>
          <w:b/>
          <w:bCs/>
          <w:color w:val="000000" w:themeColor="text1"/>
          <w:rPrChange w:id="2054" w:author="Ruijie Xu" w:date="2022-03-10T12:31:00Z">
            <w:rPr>
              <w:del w:id="2055" w:author="Ruijie Xu" w:date="2022-01-30T14:51:00Z"/>
              <w:b/>
              <w:bCs/>
              <w:color w:val="000000" w:themeColor="text1"/>
            </w:rPr>
          </w:rPrChange>
        </w:rPr>
      </w:pPr>
    </w:p>
    <w:p w14:paraId="68FF0F9E" w14:textId="24946600" w:rsidR="00C0014F" w:rsidRPr="002B42A7" w:rsidDel="0085367F" w:rsidRDefault="00C0014F">
      <w:pPr>
        <w:spacing w:line="480" w:lineRule="auto"/>
        <w:rPr>
          <w:del w:id="2056" w:author="Ruijie Xu" w:date="2022-01-30T14:50:00Z"/>
          <w:rFonts w:ascii="Times New Roman" w:hAnsi="Times New Roman" w:cs="Times New Roman"/>
          <w:b/>
          <w:bCs/>
          <w:color w:val="000000" w:themeColor="text1"/>
          <w:rPrChange w:id="2057" w:author="Ruijie Xu" w:date="2022-03-10T12:31:00Z">
            <w:rPr>
              <w:del w:id="2058" w:author="Ruijie Xu" w:date="2022-01-30T14:50:00Z"/>
              <w:color w:val="000000" w:themeColor="text1"/>
            </w:rPr>
          </w:rPrChange>
        </w:rPr>
      </w:pPr>
      <w:del w:id="2059" w:author="Ruijie Xu" w:date="2022-01-30T14:51:00Z">
        <w:r w:rsidRPr="002B42A7" w:rsidDel="0085367F">
          <w:rPr>
            <w:rFonts w:ascii="Times New Roman" w:hAnsi="Times New Roman" w:cs="Times New Roman"/>
            <w:b/>
            <w:bCs/>
            <w:color w:val="000000" w:themeColor="text1"/>
            <w:rPrChange w:id="2060"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2061"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062"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063" w:author="Ruijie Xu" w:date="2022-03-10T12:31:00Z">
              <w:rPr>
                <w:color w:val="000000" w:themeColor="text1"/>
              </w:rPr>
            </w:rPrChange>
          </w:rPr>
          <w:delText xml:space="preserve">. </w:delText>
        </w:r>
      </w:del>
      <w:del w:id="2064" w:author="Ruijie Xu" w:date="2022-01-30T14:48:00Z">
        <w:r w:rsidRPr="002B42A7" w:rsidDel="006A4167">
          <w:rPr>
            <w:rFonts w:ascii="Times New Roman" w:hAnsi="Times New Roman" w:cs="Times New Roman"/>
            <w:b/>
            <w:bCs/>
            <w:color w:val="000000" w:themeColor="text1"/>
            <w:rPrChange w:id="2065"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066"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067" w:author="Ruijie Xu" w:date="2022-03-10T12:31:00Z">
              <w:rPr>
                <w:color w:val="000000" w:themeColor="text1"/>
              </w:rPr>
            </w:rPrChange>
          </w:rPr>
          <w:delText xml:space="preserve"> were shown in histogram format </w:delText>
        </w:r>
      </w:del>
      <w:del w:id="2068" w:author="Ruijie Xu" w:date="2022-01-30T14:50:00Z">
        <w:r w:rsidRPr="002B42A7" w:rsidDel="0085367F">
          <w:rPr>
            <w:rFonts w:ascii="Times New Roman" w:hAnsi="Times New Roman" w:cs="Times New Roman"/>
            <w:b/>
            <w:bCs/>
            <w:color w:val="000000" w:themeColor="text1"/>
            <w:rPrChange w:id="2069"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070"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071"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072"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073"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074"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075"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076"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077"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078"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079" w:author="Ruijie Xu" w:date="2022-03-10T12:31:00Z">
            <w:rPr>
              <w:b/>
              <w:bCs/>
              <w:color w:val="000000" w:themeColor="text1"/>
            </w:rPr>
          </w:rPrChange>
        </w:rPr>
      </w:pPr>
    </w:p>
    <w:p w14:paraId="10330790" w14:textId="27244ECA" w:rsidR="0085367F" w:rsidRPr="002B42A7" w:rsidRDefault="00C0014F" w:rsidP="0085367F">
      <w:pPr>
        <w:spacing w:line="480" w:lineRule="auto"/>
        <w:rPr>
          <w:ins w:id="2080" w:author="Ruijie Xu" w:date="2022-01-30T14:51:00Z"/>
          <w:rFonts w:ascii="Times New Roman" w:hAnsi="Times New Roman" w:cs="Times New Roman"/>
          <w:color w:val="000000" w:themeColor="text1"/>
          <w:rPrChange w:id="2081" w:author="Ruijie Xu" w:date="2022-03-10T12:31:00Z">
            <w:rPr>
              <w:ins w:id="2082" w:author="Ruijie Xu" w:date="2022-01-30T14:51:00Z"/>
              <w:color w:val="000000" w:themeColor="text1"/>
            </w:rPr>
          </w:rPrChange>
        </w:rPr>
      </w:pPr>
      <w:r w:rsidRPr="002B42A7">
        <w:rPr>
          <w:rFonts w:ascii="Times New Roman" w:hAnsi="Times New Roman" w:cs="Times New Roman"/>
          <w:b/>
          <w:bCs/>
          <w:color w:val="000000" w:themeColor="text1"/>
          <w:rPrChange w:id="2083"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084" w:author="Ruijie Xu" w:date="2022-03-10T12:31:00Z">
            <w:rPr>
              <w:b/>
              <w:bCs/>
              <w:color w:val="000000" w:themeColor="text1"/>
            </w:rPr>
          </w:rPrChange>
        </w:rPr>
        <w:t>a</w:t>
      </w:r>
      <w:r w:rsidRPr="002B42A7">
        <w:rPr>
          <w:rFonts w:ascii="Times New Roman" w:hAnsi="Times New Roman" w:cs="Times New Roman"/>
          <w:b/>
          <w:bCs/>
          <w:color w:val="000000" w:themeColor="text1"/>
          <w:rPrChange w:id="2085" w:author="Ruijie Xu" w:date="2022-03-10T12:31:00Z">
            <w:rPr>
              <w:b/>
              <w:bCs/>
              <w:color w:val="000000" w:themeColor="text1"/>
            </w:rPr>
          </w:rPrChange>
        </w:rPr>
        <w:t>nalysis</w:t>
      </w:r>
      <w:r w:rsidRPr="002B42A7">
        <w:rPr>
          <w:rFonts w:ascii="Times New Roman" w:hAnsi="Times New Roman" w:cs="Times New Roman"/>
          <w:color w:val="000000" w:themeColor="text1"/>
          <w:rPrChange w:id="2086" w:author="Ruijie Xu" w:date="2022-03-10T12:31:00Z">
            <w:rPr>
              <w:color w:val="000000" w:themeColor="text1"/>
            </w:rPr>
          </w:rPrChange>
        </w:rPr>
        <w:t xml:space="preserve">. </w:t>
      </w:r>
      <w:ins w:id="2087" w:author="Ruijie Xu" w:date="2022-01-30T14:50:00Z">
        <w:r w:rsidR="00E825DC" w:rsidRPr="002B42A7">
          <w:rPr>
            <w:rFonts w:ascii="Times New Roman" w:hAnsi="Times New Roman" w:cs="Times New Roman"/>
            <w:color w:val="000000" w:themeColor="text1"/>
            <w:rPrChange w:id="2088" w:author="Ruijie Xu" w:date="2022-03-10T12:31:00Z">
              <w:rPr>
                <w:color w:val="000000" w:themeColor="text1"/>
              </w:rPr>
            </w:rPrChange>
          </w:rPr>
          <w:t xml:space="preserve">Metagenomic profiles </w:t>
        </w:r>
      </w:ins>
      <w:ins w:id="2089" w:author="Liliana Salvador" w:date="2022-03-16T09:05:00Z">
        <w:r w:rsidR="00333587">
          <w:rPr>
            <w:rFonts w:ascii="Times New Roman" w:hAnsi="Times New Roman" w:cs="Times New Roman"/>
            <w:color w:val="000000" w:themeColor="text1"/>
          </w:rPr>
          <w:t xml:space="preserve">provided by each software </w:t>
        </w:r>
      </w:ins>
      <w:ins w:id="2090" w:author="Ruijie Xu" w:date="2022-01-30T14:50:00Z">
        <w:r w:rsidR="00E825DC" w:rsidRPr="002B42A7">
          <w:rPr>
            <w:rFonts w:ascii="Times New Roman" w:hAnsi="Times New Roman" w:cs="Times New Roman"/>
            <w:color w:val="000000" w:themeColor="text1"/>
            <w:rPrChange w:id="2091" w:author="Ruijie Xu" w:date="2022-03-10T12:31:00Z">
              <w:rPr>
                <w:color w:val="000000" w:themeColor="text1"/>
              </w:rPr>
            </w:rPrChange>
          </w:rPr>
          <w:t xml:space="preserve">were loaded into R </w:t>
        </w:r>
      </w:ins>
      <w:ins w:id="2092" w:author="Liliana Salvador" w:date="2022-02-22T19:04:00Z">
        <w:r w:rsidR="00540FCF" w:rsidRPr="002B42A7">
          <w:rPr>
            <w:rFonts w:ascii="Times New Roman" w:hAnsi="Times New Roman" w:cs="Times New Roman"/>
            <w:color w:val="000000" w:themeColor="text1"/>
            <w:rPrChange w:id="2093"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094"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095" w:author="Liliana Salvador" w:date="2022-02-22T19:04:00Z">
        <w:r w:rsidR="00540FCF" w:rsidRPr="002B42A7">
          <w:rPr>
            <w:rFonts w:ascii="Times New Roman" w:hAnsi="Times New Roman" w:cs="Times New Roman"/>
            <w:color w:val="000000" w:themeColor="text1"/>
            <w:rPrChange w:id="2096" w:author="Ruijie Xu" w:date="2022-03-10T12:31:00Z">
              <w:rPr>
                <w:color w:val="000000" w:themeColor="text1"/>
              </w:rPr>
            </w:rPrChange>
          </w:rPr>
          <w:fldChar w:fldCharType="separate"/>
        </w:r>
        <w:r w:rsidR="00540FCF" w:rsidRPr="002B42A7">
          <w:rPr>
            <w:rFonts w:ascii="Times New Roman" w:hAnsi="Times New Roman" w:cs="Times New Roman"/>
            <w:color w:val="000000"/>
            <w:rPrChange w:id="2097" w:author="Ruijie Xu" w:date="2022-03-10T12:31:00Z">
              <w:rPr>
                <w:color w:val="000000"/>
              </w:rPr>
            </w:rPrChange>
          </w:rPr>
          <w:t>(R Core Team, 2020)</w:t>
        </w:r>
        <w:r w:rsidR="00540FCF" w:rsidRPr="002B42A7">
          <w:rPr>
            <w:rFonts w:ascii="Times New Roman" w:hAnsi="Times New Roman" w:cs="Times New Roman"/>
            <w:color w:val="000000" w:themeColor="text1"/>
            <w:rPrChange w:id="2098"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099" w:author="Ruijie Xu" w:date="2022-03-10T12:31:00Z">
              <w:rPr>
                <w:color w:val="000000" w:themeColor="text1"/>
              </w:rPr>
            </w:rPrChange>
          </w:rPr>
          <w:t xml:space="preserve"> </w:t>
        </w:r>
      </w:ins>
      <w:ins w:id="2100" w:author="Ruijie Xu" w:date="2022-01-30T14:50:00Z">
        <w:r w:rsidR="00E825DC" w:rsidRPr="002B42A7">
          <w:rPr>
            <w:rFonts w:ascii="Times New Roman" w:hAnsi="Times New Roman" w:cs="Times New Roman"/>
            <w:color w:val="000000" w:themeColor="text1"/>
            <w:rPrChange w:id="2101" w:author="Ruijie Xu" w:date="2022-03-10T12:31:00Z">
              <w:rPr>
                <w:color w:val="000000" w:themeColor="text1"/>
              </w:rPr>
            </w:rPrChange>
          </w:rPr>
          <w:t xml:space="preserve">for </w:t>
        </w:r>
      </w:ins>
      <w:ins w:id="2102" w:author="Liliana Salvador" w:date="2022-02-22T19:05:00Z">
        <w:r w:rsidR="00540FCF" w:rsidRPr="002B42A7">
          <w:rPr>
            <w:rFonts w:ascii="Times New Roman" w:hAnsi="Times New Roman" w:cs="Times New Roman"/>
            <w:color w:val="000000" w:themeColor="text1"/>
            <w:rPrChange w:id="2103" w:author="Ruijie Xu" w:date="2022-03-10T12:31:00Z">
              <w:rPr>
                <w:color w:val="000000" w:themeColor="text1"/>
              </w:rPr>
            </w:rPrChange>
          </w:rPr>
          <w:t xml:space="preserve">statistical </w:t>
        </w:r>
      </w:ins>
      <w:ins w:id="2104" w:author="Ruijie Xu" w:date="2022-01-30T14:50:00Z">
        <w:r w:rsidR="00E825DC" w:rsidRPr="002B42A7">
          <w:rPr>
            <w:rFonts w:ascii="Times New Roman" w:hAnsi="Times New Roman" w:cs="Times New Roman"/>
            <w:color w:val="000000" w:themeColor="text1"/>
            <w:rPrChange w:id="2105" w:author="Ruijie Xu" w:date="2022-03-10T12:31:00Z">
              <w:rPr>
                <w:color w:val="000000" w:themeColor="text1"/>
              </w:rPr>
            </w:rPrChange>
          </w:rPr>
          <w:t>analysis using the package “phyloseq”</w:t>
        </w:r>
      </w:ins>
      <w:ins w:id="2106" w:author="Ruijie Xu" w:date="2022-02-27T10:37:00Z">
        <w:r w:rsidR="00435EE6" w:rsidRPr="002B42A7">
          <w:rPr>
            <w:rFonts w:ascii="Times New Roman" w:hAnsi="Times New Roman" w:cs="Times New Roman"/>
            <w:color w:val="000000" w:themeColor="text1"/>
            <w:rPrChange w:id="210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10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09"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110" w:author="Ruijie Xu" w:date="2022-03-10T12:31:00Z">
            <w:rPr>
              <w:color w:val="000000" w:themeColor="text1"/>
            </w:rPr>
          </w:rPrChange>
        </w:rPr>
        <w:fldChar w:fldCharType="separate"/>
      </w:r>
      <w:r w:rsidR="004765A2" w:rsidRPr="002B42A7">
        <w:rPr>
          <w:rFonts w:ascii="Times New Roman" w:hAnsi="Times New Roman" w:cs="Times New Roman"/>
          <w:color w:val="000000"/>
          <w:rPrChange w:id="2111"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112" w:author="Ruijie Xu" w:date="2022-03-10T12:31:00Z">
            <w:rPr>
              <w:color w:val="000000" w:themeColor="text1"/>
            </w:rPr>
          </w:rPrChange>
        </w:rPr>
        <w:fldChar w:fldCharType="end"/>
      </w:r>
      <w:ins w:id="2113" w:author="Ruijie Xu" w:date="2022-01-30T14:50:00Z">
        <w:r w:rsidR="00E825DC" w:rsidRPr="002B42A7">
          <w:rPr>
            <w:rFonts w:ascii="Times New Roman" w:hAnsi="Times New Roman" w:cs="Times New Roman"/>
            <w:color w:val="000000" w:themeColor="text1"/>
            <w:rPrChange w:id="2114" w:author="Ruijie Xu" w:date="2022-03-10T12:31:00Z">
              <w:rPr>
                <w:color w:val="000000" w:themeColor="text1"/>
              </w:rPr>
            </w:rPrChange>
          </w:rPr>
          <w:t xml:space="preserve">. </w:t>
        </w:r>
      </w:ins>
      <w:r w:rsidRPr="002B42A7">
        <w:rPr>
          <w:rFonts w:ascii="Times New Roman" w:hAnsi="Times New Roman" w:cs="Times New Roman"/>
          <w:color w:val="000000" w:themeColor="text1"/>
          <w:rPrChange w:id="2115" w:author="Ruijie Xu" w:date="2022-03-10T12:31:00Z">
            <w:rPr>
              <w:color w:val="000000" w:themeColor="text1"/>
            </w:rPr>
          </w:rPrChange>
        </w:rPr>
        <w:t xml:space="preserve">Pairwise significant difference assessments were performed </w:t>
      </w:r>
      <w:del w:id="2116" w:author="Liliana Salvador" w:date="2022-03-16T09:05:00Z">
        <w:r w:rsidRPr="002B42A7" w:rsidDel="0028463C">
          <w:rPr>
            <w:rFonts w:ascii="Times New Roman" w:hAnsi="Times New Roman" w:cs="Times New Roman"/>
            <w:color w:val="000000" w:themeColor="text1"/>
            <w:rPrChange w:id="2117" w:author="Ruijie Xu" w:date="2022-03-10T12:31:00Z">
              <w:rPr>
                <w:color w:val="000000" w:themeColor="text1"/>
              </w:rPr>
            </w:rPrChange>
          </w:rPr>
          <w:delText xml:space="preserve">by </w:delText>
        </w:r>
      </w:del>
      <w:ins w:id="2118" w:author="Liliana Salvador" w:date="2022-03-16T09:05:00Z">
        <w:r w:rsidR="0028463C">
          <w:rPr>
            <w:rFonts w:ascii="Times New Roman" w:hAnsi="Times New Roman" w:cs="Times New Roman"/>
            <w:color w:val="000000" w:themeColor="text1"/>
          </w:rPr>
          <w:t>using a</w:t>
        </w:r>
        <w:r w:rsidR="0028463C" w:rsidRPr="002B42A7">
          <w:rPr>
            <w:rFonts w:ascii="Times New Roman" w:hAnsi="Times New Roman" w:cs="Times New Roman"/>
            <w:color w:val="000000" w:themeColor="text1"/>
            <w:rPrChange w:id="2119" w:author="Ruijie Xu" w:date="2022-03-10T12:31:00Z">
              <w:rPr>
                <w:color w:val="000000" w:themeColor="text1"/>
              </w:rPr>
            </w:rPrChange>
          </w:rPr>
          <w:t xml:space="preserve"> </w:t>
        </w:r>
      </w:ins>
      <w:r w:rsidRPr="002B42A7">
        <w:rPr>
          <w:rFonts w:ascii="Times New Roman" w:hAnsi="Times New Roman" w:cs="Times New Roman"/>
          <w:color w:val="000000" w:themeColor="text1"/>
          <w:rPrChange w:id="2120" w:author="Ruijie Xu" w:date="2022-03-10T12:31:00Z">
            <w:rPr>
              <w:color w:val="000000" w:themeColor="text1"/>
            </w:rPr>
          </w:rPrChange>
        </w:rPr>
        <w:t>Wilcoxon signed-rank</w:t>
      </w:r>
      <w:del w:id="2121" w:author="Ruijie Xu" w:date="2022-02-02T10:51:00Z">
        <w:r w:rsidRPr="002B42A7" w:rsidDel="006A2E67">
          <w:rPr>
            <w:rFonts w:ascii="Times New Roman" w:hAnsi="Times New Roman" w:cs="Times New Roman"/>
            <w:color w:val="000000" w:themeColor="text1"/>
            <w:rPrChange w:id="2122"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123" w:author="Ruijie Xu" w:date="2022-03-10T12:31:00Z">
            <w:rPr>
              <w:color w:val="000000" w:themeColor="text1"/>
            </w:rPr>
          </w:rPrChange>
        </w:rPr>
        <w:t xml:space="preserve"> test</w:t>
      </w:r>
      <w:ins w:id="2124" w:author="Ruijie Xu" w:date="2022-02-02T10:52:00Z">
        <w:r w:rsidR="006A2E67" w:rsidRPr="002B42A7">
          <w:rPr>
            <w:rFonts w:ascii="Times New Roman" w:hAnsi="Times New Roman" w:cs="Times New Roman"/>
            <w:color w:val="000000" w:themeColor="text1"/>
            <w:rPrChange w:id="2125" w:author="Ruijie Xu" w:date="2022-03-10T12:31:00Z">
              <w:rPr>
                <w:color w:val="000000" w:themeColor="text1"/>
              </w:rPr>
            </w:rPrChange>
          </w:rPr>
          <w:t xml:space="preserve"> implemented in R’s “rstatix” package</w:t>
        </w:r>
      </w:ins>
      <w:ins w:id="2126" w:author="Ruijie Xu" w:date="2022-02-27T10:41:00Z">
        <w:r w:rsidR="00435EE6" w:rsidRPr="002B42A7">
          <w:rPr>
            <w:rFonts w:ascii="Times New Roman" w:hAnsi="Times New Roman" w:cs="Times New Roman"/>
            <w:color w:val="000000" w:themeColor="text1"/>
            <w:rPrChange w:id="212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12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29"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130" w:author="Ruijie Xu" w:date="2022-03-10T12:31:00Z">
            <w:rPr>
              <w:color w:val="000000" w:themeColor="text1"/>
            </w:rPr>
          </w:rPrChange>
        </w:rPr>
        <w:fldChar w:fldCharType="separate"/>
      </w:r>
      <w:r w:rsidR="004765A2" w:rsidRPr="002B42A7">
        <w:rPr>
          <w:rFonts w:ascii="Times New Roman" w:hAnsi="Times New Roman" w:cs="Times New Roman"/>
          <w:color w:val="000000"/>
          <w:rPrChange w:id="2131"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132" w:author="Ruijie Xu" w:date="2022-03-10T12:31:00Z">
            <w:rPr>
              <w:color w:val="000000" w:themeColor="text1"/>
            </w:rPr>
          </w:rPrChange>
        </w:rPr>
        <w:fldChar w:fldCharType="end"/>
      </w:r>
      <w:r w:rsidRPr="002B42A7">
        <w:rPr>
          <w:rFonts w:ascii="Times New Roman" w:hAnsi="Times New Roman" w:cs="Times New Roman"/>
          <w:color w:val="000000" w:themeColor="text1"/>
          <w:rPrChange w:id="2133" w:author="Ruijie Xu" w:date="2022-03-10T12:31:00Z">
            <w:rPr>
              <w:color w:val="000000" w:themeColor="text1"/>
            </w:rPr>
          </w:rPrChange>
        </w:rPr>
        <w:t>, which is a non-parametric statistical hypothesis test used for comparing repeated measurements on a single sample</w:t>
      </w:r>
      <w:ins w:id="2134" w:author="Ruijie Xu" w:date="2022-02-27T10:42:00Z">
        <w:r w:rsidR="00435EE6" w:rsidRPr="002B42A7">
          <w:rPr>
            <w:rFonts w:ascii="Times New Roman" w:hAnsi="Times New Roman" w:cs="Times New Roman"/>
            <w:color w:val="000000" w:themeColor="text1"/>
            <w:rPrChange w:id="2135" w:author="Ruijie Xu" w:date="2022-03-10T12:31:00Z">
              <w:rPr>
                <w:color w:val="000000" w:themeColor="text1"/>
              </w:rPr>
            </w:rPrChange>
          </w:rPr>
          <w:t>.</w:t>
        </w:r>
      </w:ins>
      <w:del w:id="2136" w:author="Ruijie Xu" w:date="2022-02-02T10:53:00Z">
        <w:r w:rsidRPr="002B42A7" w:rsidDel="006A2E67">
          <w:rPr>
            <w:rFonts w:ascii="Times New Roman" w:hAnsi="Times New Roman" w:cs="Times New Roman"/>
            <w:color w:val="000000" w:themeColor="text1"/>
            <w:rPrChange w:id="2137"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138"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139"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140"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141"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142" w:author="Ruijie Xu" w:date="2022-03-10T12:31:00Z">
              <w:rPr>
                <w:color w:val="000000" w:themeColor="text1"/>
              </w:rPr>
            </w:rPrChange>
          </w:rPr>
          <w:delText>"</w:delText>
        </w:r>
      </w:del>
      <w:ins w:id="2143" w:author="Ruijie Xu" w:date="2022-02-27T10:42:00Z">
        <w:r w:rsidR="00435EE6" w:rsidRPr="002B42A7">
          <w:rPr>
            <w:rFonts w:ascii="Times New Roman" w:hAnsi="Times New Roman" w:cs="Times New Roman"/>
            <w:color w:val="000000" w:themeColor="text1"/>
            <w:rPrChange w:id="2144" w:author="Ruijie Xu" w:date="2022-03-10T12:31:00Z">
              <w:rPr>
                <w:color w:val="000000" w:themeColor="text1"/>
              </w:rPr>
            </w:rPrChange>
          </w:rPr>
          <w:t xml:space="preserve"> </w:t>
        </w:r>
      </w:ins>
      <w:del w:id="2145" w:author="Ruijie Xu" w:date="2022-02-27T10:42:00Z">
        <w:r w:rsidR="00242EFF" w:rsidRPr="002B42A7" w:rsidDel="00435EE6">
          <w:rPr>
            <w:rFonts w:ascii="Times New Roman" w:hAnsi="Times New Roman" w:cs="Times New Roman"/>
            <w:color w:val="000000" w:themeColor="text1"/>
            <w:rPrChange w:id="2146"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147"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148"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149"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150"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151"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15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153" w:author="Ruijie Xu" w:date="2022-03-10T12:31:00Z">
            <w:rPr>
              <w:color w:val="000000" w:themeColor="text1"/>
            </w:rPr>
          </w:rPrChange>
        </w:rPr>
        <w:t>Alpha</w:t>
      </w:r>
      <w:r w:rsidR="00C26014" w:rsidRPr="002B42A7">
        <w:rPr>
          <w:rFonts w:ascii="Times New Roman" w:hAnsi="Times New Roman" w:cs="Times New Roman"/>
          <w:color w:val="000000" w:themeColor="text1"/>
          <w:rPrChange w:id="2154"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5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56"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157" w:author="Ruijie Xu" w:date="2022-03-10T12:31:00Z">
            <w:rPr>
              <w:color w:val="000000" w:themeColor="text1"/>
            </w:rPr>
          </w:rPrChange>
        </w:rPr>
        <w:fldChar w:fldCharType="separate"/>
      </w:r>
      <w:r w:rsidR="00350DBF" w:rsidRPr="002B42A7">
        <w:rPr>
          <w:rFonts w:ascii="Times New Roman" w:hAnsi="Times New Roman" w:cs="Times New Roman"/>
          <w:color w:val="000000"/>
          <w:rPrChange w:id="2158" w:author="Ruijie Xu" w:date="2022-03-10T12:31:00Z">
            <w:rPr>
              <w:color w:val="000000"/>
            </w:rPr>
          </w:rPrChange>
        </w:rPr>
        <w:t>(Shannon, 1948; Simpson, 1949)</w:t>
      </w:r>
      <w:r w:rsidR="00C26014" w:rsidRPr="002B42A7">
        <w:rPr>
          <w:rFonts w:ascii="Times New Roman" w:hAnsi="Times New Roman" w:cs="Times New Roman"/>
          <w:color w:val="000000" w:themeColor="text1"/>
          <w:rPrChange w:id="2159" w:author="Ruijie Xu" w:date="2022-03-10T12:31:00Z">
            <w:rPr>
              <w:color w:val="000000" w:themeColor="text1"/>
            </w:rPr>
          </w:rPrChange>
        </w:rPr>
        <w:fldChar w:fldCharType="end"/>
      </w:r>
      <w:r w:rsidRPr="002B42A7">
        <w:rPr>
          <w:rFonts w:ascii="Times New Roman" w:hAnsi="Times New Roman" w:cs="Times New Roman"/>
          <w:color w:val="000000" w:themeColor="text1"/>
          <w:rPrChange w:id="2160"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161"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6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63"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164" w:author="Ruijie Xu" w:date="2022-03-10T12:31:00Z">
            <w:rPr>
              <w:color w:val="000000" w:themeColor="text1"/>
            </w:rPr>
          </w:rPrChange>
        </w:rPr>
        <w:fldChar w:fldCharType="separate"/>
      </w:r>
      <w:r w:rsidR="00350DBF" w:rsidRPr="002B42A7">
        <w:rPr>
          <w:rFonts w:ascii="Times New Roman" w:hAnsi="Times New Roman" w:cs="Times New Roman"/>
          <w:color w:val="000000"/>
          <w:rPrChange w:id="2165" w:author="Ruijie Xu" w:date="2022-03-10T12:31:00Z">
            <w:rPr>
              <w:color w:val="000000"/>
            </w:rPr>
          </w:rPrChange>
        </w:rPr>
        <w:t>(Bray and Curtis, 1957)</w:t>
      </w:r>
      <w:r w:rsidR="00C26014" w:rsidRPr="002B42A7">
        <w:rPr>
          <w:rFonts w:ascii="Times New Roman" w:hAnsi="Times New Roman" w:cs="Times New Roman"/>
          <w:color w:val="000000" w:themeColor="text1"/>
          <w:rPrChange w:id="2166" w:author="Ruijie Xu" w:date="2022-03-10T12:31:00Z">
            <w:rPr>
              <w:color w:val="000000" w:themeColor="text1"/>
            </w:rPr>
          </w:rPrChange>
        </w:rPr>
        <w:fldChar w:fldCharType="end"/>
      </w:r>
      <w:r w:rsidRPr="002B42A7">
        <w:rPr>
          <w:rFonts w:ascii="Times New Roman" w:hAnsi="Times New Roman" w:cs="Times New Roman"/>
          <w:color w:val="000000" w:themeColor="text1"/>
          <w:rPrChange w:id="2167"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168"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6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70"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2171" w:author="Ruijie Xu" w:date="2022-03-10T12:31:00Z">
            <w:rPr>
              <w:color w:val="000000" w:themeColor="text1"/>
            </w:rPr>
          </w:rPrChange>
        </w:rPr>
        <w:fldChar w:fldCharType="separate"/>
      </w:r>
      <w:r w:rsidR="00350DBF" w:rsidRPr="002B42A7">
        <w:rPr>
          <w:rFonts w:ascii="Times New Roman" w:hAnsi="Times New Roman" w:cs="Times New Roman"/>
          <w:color w:val="000000"/>
          <w:rPrChange w:id="2172" w:author="Ruijie Xu" w:date="2022-03-10T12:31:00Z">
            <w:rPr>
              <w:color w:val="000000"/>
            </w:rPr>
          </w:rPrChange>
        </w:rPr>
        <w:t>(Whittaker, 1960)</w:t>
      </w:r>
      <w:r w:rsidR="00C26014" w:rsidRPr="002B42A7">
        <w:rPr>
          <w:rFonts w:ascii="Times New Roman" w:hAnsi="Times New Roman" w:cs="Times New Roman"/>
          <w:color w:val="000000" w:themeColor="text1"/>
          <w:rPrChange w:id="2173" w:author="Ruijie Xu" w:date="2022-03-10T12:31:00Z">
            <w:rPr>
              <w:color w:val="000000" w:themeColor="text1"/>
            </w:rPr>
          </w:rPrChange>
        </w:rPr>
        <w:fldChar w:fldCharType="end"/>
      </w:r>
      <w:r w:rsidRPr="002B42A7">
        <w:rPr>
          <w:rFonts w:ascii="Times New Roman" w:hAnsi="Times New Roman" w:cs="Times New Roman"/>
          <w:color w:val="000000" w:themeColor="text1"/>
          <w:rPrChange w:id="2174" w:author="Ruijie Xu" w:date="2022-03-10T12:31:00Z">
            <w:rPr>
              <w:color w:val="000000" w:themeColor="text1"/>
            </w:rPr>
          </w:rPrChange>
        </w:rPr>
        <w:t xml:space="preserve"> were used to describe the </w:t>
      </w:r>
      <w:ins w:id="2175" w:author="Ruijie Xu" w:date="2022-03-04T10:18:00Z">
        <w:r w:rsidR="0094647B" w:rsidRPr="002B42A7">
          <w:rPr>
            <w:rFonts w:ascii="Times New Roman" w:hAnsi="Times New Roman" w:cs="Times New Roman"/>
            <w:color w:val="000000" w:themeColor="text1"/>
            <w:rPrChange w:id="2176" w:author="Ruijie Xu" w:date="2022-03-10T12:31:00Z">
              <w:rPr>
                <w:color w:val="000000" w:themeColor="text1"/>
              </w:rPr>
            </w:rPrChange>
          </w:rPr>
          <w:t xml:space="preserve">microbiome compositions </w:t>
        </w:r>
      </w:ins>
      <w:del w:id="2177" w:author="Ruijie Xu" w:date="2022-03-04T10:18:00Z">
        <w:r w:rsidRPr="002B42A7" w:rsidDel="0094647B">
          <w:rPr>
            <w:rFonts w:ascii="Times New Roman" w:hAnsi="Times New Roman" w:cs="Times New Roman"/>
            <w:color w:val="000000" w:themeColor="text1"/>
            <w:rPrChange w:id="2178"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2179"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2180" w:author="Ruijie Xu" w:date="2022-03-10T12:31:00Z">
            <w:rPr>
              <w:color w:val="000000" w:themeColor="text1"/>
            </w:rPr>
          </w:rPrChange>
        </w:rPr>
        <w:t>"</w:t>
      </w:r>
      <w:r w:rsidRPr="002B42A7">
        <w:rPr>
          <w:rFonts w:ascii="Times New Roman" w:hAnsi="Times New Roman" w:cs="Times New Roman"/>
          <w:color w:val="000000" w:themeColor="text1"/>
          <w:rPrChange w:id="2181" w:author="Ruijie Xu" w:date="2022-03-10T12:31:00Z">
            <w:rPr>
              <w:color w:val="000000" w:themeColor="text1"/>
            </w:rPr>
          </w:rPrChange>
        </w:rPr>
        <w:t>vegan</w:t>
      </w:r>
      <w:r w:rsidR="00242EFF" w:rsidRPr="002B42A7">
        <w:rPr>
          <w:rFonts w:ascii="Times New Roman" w:hAnsi="Times New Roman" w:cs="Times New Roman"/>
          <w:color w:val="000000" w:themeColor="text1"/>
          <w:rPrChange w:id="2182" w:author="Ruijie Xu" w:date="2022-03-10T12:31:00Z">
            <w:rPr>
              <w:color w:val="000000" w:themeColor="text1"/>
            </w:rPr>
          </w:rPrChange>
        </w:rPr>
        <w:t xml:space="preserve">" </w:t>
      </w:r>
      <w:r w:rsidRPr="002B42A7">
        <w:rPr>
          <w:rFonts w:ascii="Times New Roman" w:hAnsi="Times New Roman" w:cs="Times New Roman"/>
          <w:color w:val="000000" w:themeColor="text1"/>
          <w:rPrChange w:id="2183"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2184"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2185" w:author="Ruijie Xu" w:date="2022-03-10T12:31:00Z">
            <w:rPr>
              <w:color w:val="000000" w:themeColor="text1"/>
            </w:rPr>
          </w:rPrChange>
        </w:rPr>
        <w:fldChar w:fldCharType="separate"/>
      </w:r>
      <w:r w:rsidR="00350DBF" w:rsidRPr="002B42A7">
        <w:rPr>
          <w:rFonts w:ascii="Times New Roman" w:hAnsi="Times New Roman" w:cs="Times New Roman"/>
          <w:color w:val="000000"/>
          <w:rPrChange w:id="2186" w:author="Ruijie Xu" w:date="2022-03-10T12:31:00Z">
            <w:rPr>
              <w:color w:val="000000"/>
            </w:rPr>
          </w:rPrChange>
        </w:rPr>
        <w:t xml:space="preserve">(Oksanen </w:t>
      </w:r>
      <w:r w:rsidR="00350DBF" w:rsidRPr="002B42A7">
        <w:rPr>
          <w:rFonts w:ascii="Times New Roman" w:hAnsi="Times New Roman" w:cs="Times New Roman"/>
          <w:i/>
          <w:iCs/>
          <w:color w:val="000000"/>
          <w:rPrChange w:id="2187" w:author="Ruijie Xu" w:date="2022-03-10T12:31:00Z">
            <w:rPr>
              <w:i/>
              <w:iCs/>
              <w:color w:val="000000"/>
            </w:rPr>
          </w:rPrChange>
        </w:rPr>
        <w:t>et al.</w:t>
      </w:r>
      <w:r w:rsidR="00350DBF" w:rsidRPr="002B42A7">
        <w:rPr>
          <w:rFonts w:ascii="Times New Roman" w:hAnsi="Times New Roman" w:cs="Times New Roman"/>
          <w:color w:val="000000"/>
          <w:rPrChange w:id="2188" w:author="Ruijie Xu" w:date="2022-03-10T12:31:00Z">
            <w:rPr>
              <w:color w:val="000000"/>
            </w:rPr>
          </w:rPrChange>
        </w:rPr>
        <w:t>, 2013)</w:t>
      </w:r>
      <w:r w:rsidRPr="002B42A7">
        <w:rPr>
          <w:rFonts w:ascii="Times New Roman" w:hAnsi="Times New Roman" w:cs="Times New Roman"/>
          <w:color w:val="000000" w:themeColor="text1"/>
          <w:rPrChange w:id="2189" w:author="Ruijie Xu" w:date="2022-03-10T12:31:00Z">
            <w:rPr>
              <w:color w:val="000000" w:themeColor="text1"/>
            </w:rPr>
          </w:rPrChange>
        </w:rPr>
        <w:fldChar w:fldCharType="end"/>
      </w:r>
      <w:r w:rsidRPr="002B42A7">
        <w:rPr>
          <w:rFonts w:ascii="Times New Roman" w:hAnsi="Times New Roman" w:cs="Times New Roman"/>
          <w:color w:val="000000" w:themeColor="text1"/>
          <w:rPrChange w:id="2190" w:author="Ruijie Xu" w:date="2022-03-10T12:31:00Z">
            <w:rPr>
              <w:color w:val="000000" w:themeColor="text1"/>
            </w:rPr>
          </w:rPrChange>
        </w:rPr>
        <w:t xml:space="preserve">. </w:t>
      </w:r>
      <w:ins w:id="2191" w:author="Liliana Salvador" w:date="2022-02-22T19:17:00Z">
        <w:r w:rsidR="00F427DD" w:rsidRPr="002B42A7">
          <w:rPr>
            <w:rFonts w:ascii="Times New Roman" w:hAnsi="Times New Roman" w:cs="Times New Roman"/>
            <w:color w:val="000000" w:themeColor="text1"/>
            <w:rPrChange w:id="2192" w:author="Ruijie Xu" w:date="2022-03-10T12:31:00Z">
              <w:rPr>
                <w:color w:val="000000" w:themeColor="text1"/>
              </w:rPr>
            </w:rPrChange>
          </w:rPr>
          <w:t xml:space="preserve">The </w:t>
        </w:r>
      </w:ins>
      <w:ins w:id="2193" w:author="Ruijie Xu" w:date="2022-02-27T10:43:00Z">
        <w:r w:rsidR="00435EE6" w:rsidRPr="002B42A7">
          <w:rPr>
            <w:rFonts w:ascii="Times New Roman" w:hAnsi="Times New Roman" w:cs="Times New Roman"/>
            <w:color w:val="000000" w:themeColor="text1"/>
            <w:rPrChange w:id="2194" w:author="Ruijie Xu" w:date="2022-03-10T12:31:00Z">
              <w:rPr>
                <w:color w:val="000000" w:themeColor="text1"/>
              </w:rPr>
            </w:rPrChange>
          </w:rPr>
          <w:t>d</w:t>
        </w:r>
      </w:ins>
      <w:ins w:id="2195" w:author="Liliana Salvador" w:date="2022-02-22T19:17:00Z">
        <w:r w:rsidR="00F427DD" w:rsidRPr="002B42A7">
          <w:rPr>
            <w:rFonts w:ascii="Times New Roman" w:hAnsi="Times New Roman" w:cs="Times New Roman"/>
            <w:color w:val="000000" w:themeColor="text1"/>
            <w:rPrChange w:id="2196" w:author="Ruijie Xu" w:date="2022-03-10T12:31:00Z">
              <w:rPr>
                <w:color w:val="000000" w:themeColor="text1"/>
              </w:rPr>
            </w:rPrChange>
          </w:rPr>
          <w:t>ifferential</w:t>
        </w:r>
      </w:ins>
      <w:ins w:id="2197" w:author="Ruijie Xu" w:date="2022-02-27T10:43:00Z">
        <w:r w:rsidR="00435EE6" w:rsidRPr="002B42A7">
          <w:rPr>
            <w:rFonts w:ascii="Times New Roman" w:hAnsi="Times New Roman" w:cs="Times New Roman"/>
            <w:color w:val="000000" w:themeColor="text1"/>
            <w:rPrChange w:id="2198" w:author="Ruijie Xu" w:date="2022-03-10T12:31:00Z">
              <w:rPr>
                <w:color w:val="000000" w:themeColor="text1"/>
              </w:rPr>
            </w:rPrChange>
          </w:rPr>
          <w:t>ly</w:t>
        </w:r>
      </w:ins>
      <w:ins w:id="2199" w:author="Liliana Salvador" w:date="2022-02-22T19:17:00Z">
        <w:r w:rsidR="00F427DD" w:rsidRPr="002B42A7">
          <w:rPr>
            <w:rFonts w:ascii="Times New Roman" w:hAnsi="Times New Roman" w:cs="Times New Roman"/>
            <w:color w:val="000000" w:themeColor="text1"/>
            <w:rPrChange w:id="2200" w:author="Ruijie Xu" w:date="2022-03-10T12:31:00Z">
              <w:rPr>
                <w:color w:val="000000" w:themeColor="text1"/>
              </w:rPr>
            </w:rPrChange>
          </w:rPr>
          <w:t xml:space="preserve"> </w:t>
        </w:r>
      </w:ins>
      <w:ins w:id="2201" w:author="Ruijie Xu" w:date="2022-02-27T10:43:00Z">
        <w:r w:rsidR="00435EE6" w:rsidRPr="002B42A7">
          <w:rPr>
            <w:rFonts w:ascii="Times New Roman" w:hAnsi="Times New Roman" w:cs="Times New Roman"/>
            <w:color w:val="000000" w:themeColor="text1"/>
            <w:rPrChange w:id="2202" w:author="Ruijie Xu" w:date="2022-03-10T12:31:00Z">
              <w:rPr>
                <w:color w:val="000000" w:themeColor="text1"/>
              </w:rPr>
            </w:rPrChange>
          </w:rPr>
          <w:t>a</w:t>
        </w:r>
      </w:ins>
      <w:ins w:id="2203" w:author="Liliana Salvador" w:date="2022-02-22T19:17:00Z">
        <w:r w:rsidR="00F427DD" w:rsidRPr="002B42A7">
          <w:rPr>
            <w:rFonts w:ascii="Times New Roman" w:hAnsi="Times New Roman" w:cs="Times New Roman"/>
            <w:color w:val="000000" w:themeColor="text1"/>
            <w:rPrChange w:id="2204" w:author="Ruijie Xu" w:date="2022-03-10T12:31:00Z">
              <w:rPr>
                <w:color w:val="000000" w:themeColor="text1"/>
              </w:rPr>
            </w:rPrChange>
          </w:rPr>
          <w:t>bundan</w:t>
        </w:r>
      </w:ins>
      <w:ins w:id="2205" w:author="Ruijie Xu" w:date="2022-02-27T10:43:00Z">
        <w:r w:rsidR="00435EE6" w:rsidRPr="002B42A7">
          <w:rPr>
            <w:rFonts w:ascii="Times New Roman" w:hAnsi="Times New Roman" w:cs="Times New Roman"/>
            <w:color w:val="000000" w:themeColor="text1"/>
            <w:rPrChange w:id="2206" w:author="Ruijie Xu" w:date="2022-03-10T12:31:00Z">
              <w:rPr>
                <w:color w:val="000000" w:themeColor="text1"/>
              </w:rPr>
            </w:rPrChange>
          </w:rPr>
          <w:t>t</w:t>
        </w:r>
      </w:ins>
      <w:ins w:id="2207" w:author="Ruijie Xu" w:date="2022-03-04T10:18:00Z">
        <w:r w:rsidR="0094647B" w:rsidRPr="002B42A7">
          <w:rPr>
            <w:rFonts w:ascii="Times New Roman" w:hAnsi="Times New Roman" w:cs="Times New Roman"/>
            <w:color w:val="000000" w:themeColor="text1"/>
            <w:rPrChange w:id="2208" w:author="Ruijie Xu" w:date="2022-03-10T12:31:00Z">
              <w:rPr>
                <w:color w:val="000000" w:themeColor="text1"/>
              </w:rPr>
            </w:rPrChange>
          </w:rPr>
          <w:t xml:space="preserve"> </w:t>
        </w:r>
      </w:ins>
      <w:ins w:id="2209" w:author="Rajeev, Sree" w:date="2022-03-03T10:40:00Z">
        <w:r w:rsidR="004D6F27" w:rsidRPr="002B42A7">
          <w:rPr>
            <w:rFonts w:ascii="Times New Roman" w:hAnsi="Times New Roman" w:cs="Times New Roman"/>
            <w:color w:val="000000" w:themeColor="text1"/>
            <w:rPrChange w:id="2210" w:author="Ruijie Xu" w:date="2022-03-10T12:31:00Z">
              <w:rPr>
                <w:color w:val="000000" w:themeColor="text1"/>
              </w:rPr>
            </w:rPrChange>
          </w:rPr>
          <w:t>(DA</w:t>
        </w:r>
      </w:ins>
      <w:ins w:id="2211" w:author="Rajeev, Sree" w:date="2022-03-03T10:41:00Z">
        <w:r w:rsidR="004D6F27" w:rsidRPr="002B42A7">
          <w:rPr>
            <w:rFonts w:ascii="Times New Roman" w:hAnsi="Times New Roman" w:cs="Times New Roman"/>
            <w:color w:val="000000" w:themeColor="text1"/>
            <w:rPrChange w:id="2212" w:author="Ruijie Xu" w:date="2022-03-10T12:31:00Z">
              <w:rPr>
                <w:color w:val="000000" w:themeColor="text1"/>
              </w:rPr>
            </w:rPrChange>
          </w:rPr>
          <w:t>)</w:t>
        </w:r>
      </w:ins>
      <w:ins w:id="2213" w:author="Liliana Salvador" w:date="2022-02-22T19:17:00Z">
        <w:del w:id="2214" w:author="Ruijie Xu" w:date="2022-02-27T10:43:00Z">
          <w:r w:rsidR="00F427DD" w:rsidRPr="002B42A7" w:rsidDel="00435EE6">
            <w:rPr>
              <w:rFonts w:ascii="Times New Roman" w:hAnsi="Times New Roman" w:cs="Times New Roman"/>
              <w:color w:val="000000" w:themeColor="text1"/>
              <w:rPrChange w:id="2215" w:author="Ruijie Xu" w:date="2022-03-10T12:31:00Z">
                <w:rPr>
                  <w:color w:val="000000" w:themeColor="text1"/>
                </w:rPr>
              </w:rPrChange>
            </w:rPr>
            <w:delText>ce</w:delText>
          </w:r>
        </w:del>
      </w:ins>
      <w:ins w:id="2216" w:author="Ruijie Xu" w:date="2022-02-02T10:56:00Z">
        <w:r w:rsidR="006A2E67" w:rsidRPr="002B42A7">
          <w:rPr>
            <w:rFonts w:ascii="Times New Roman" w:hAnsi="Times New Roman" w:cs="Times New Roman"/>
            <w:color w:val="000000" w:themeColor="text1"/>
            <w:rPrChange w:id="2217" w:author="Ruijie Xu" w:date="2022-03-10T12:31:00Z">
              <w:rPr>
                <w:color w:val="000000" w:themeColor="text1"/>
              </w:rPr>
            </w:rPrChange>
          </w:rPr>
          <w:t xml:space="preserve"> taxa analy</w:t>
        </w:r>
      </w:ins>
      <w:ins w:id="2218" w:author="Ruijie Xu" w:date="2022-02-27T10:43:00Z">
        <w:r w:rsidR="00435EE6" w:rsidRPr="002B42A7">
          <w:rPr>
            <w:rFonts w:ascii="Times New Roman" w:hAnsi="Times New Roman" w:cs="Times New Roman"/>
            <w:color w:val="000000" w:themeColor="text1"/>
            <w:rPrChange w:id="2219" w:author="Ruijie Xu" w:date="2022-03-10T12:31:00Z">
              <w:rPr>
                <w:color w:val="000000" w:themeColor="text1"/>
              </w:rPr>
            </w:rPrChange>
          </w:rPr>
          <w:t>z</w:t>
        </w:r>
      </w:ins>
      <w:ins w:id="2220" w:author="Liliana Salvador" w:date="2022-02-22T19:18:00Z">
        <w:r w:rsidR="00F427DD" w:rsidRPr="002B42A7">
          <w:rPr>
            <w:rFonts w:ascii="Times New Roman" w:hAnsi="Times New Roman" w:cs="Times New Roman"/>
            <w:color w:val="000000" w:themeColor="text1"/>
            <w:rPrChange w:id="2221" w:author="Ruijie Xu" w:date="2022-03-10T12:31:00Z">
              <w:rPr>
                <w:color w:val="000000" w:themeColor="text1"/>
              </w:rPr>
            </w:rPrChange>
          </w:rPr>
          <w:t>e</w:t>
        </w:r>
      </w:ins>
      <w:ins w:id="2222" w:author="Ruijie Xu" w:date="2022-02-02T10:56:00Z">
        <w:del w:id="2223" w:author="Liliana Salvador" w:date="2022-02-22T19:18:00Z">
          <w:r w:rsidR="006A2E67" w:rsidRPr="002B42A7" w:rsidDel="00F427DD">
            <w:rPr>
              <w:rFonts w:ascii="Times New Roman" w:hAnsi="Times New Roman" w:cs="Times New Roman"/>
              <w:color w:val="000000" w:themeColor="text1"/>
              <w:rPrChange w:id="2224" w:author="Ruijie Xu" w:date="2022-03-10T12:31:00Z">
                <w:rPr>
                  <w:color w:val="000000" w:themeColor="text1"/>
                </w:rPr>
              </w:rPrChange>
            </w:rPr>
            <w:delText>i</w:delText>
          </w:r>
        </w:del>
      </w:ins>
      <w:ins w:id="2225" w:author="Ruijie Xu" w:date="2022-02-27T10:43:00Z">
        <w:r w:rsidR="00435EE6" w:rsidRPr="002B42A7">
          <w:rPr>
            <w:rFonts w:ascii="Times New Roman" w:hAnsi="Times New Roman" w:cs="Times New Roman"/>
            <w:color w:val="000000" w:themeColor="text1"/>
            <w:rPrChange w:id="2226" w:author="Ruijie Xu" w:date="2022-03-10T12:31:00Z">
              <w:rPr>
                <w:color w:val="000000" w:themeColor="text1"/>
              </w:rPr>
            </w:rPrChange>
          </w:rPr>
          <w:t>d</w:t>
        </w:r>
      </w:ins>
      <w:ins w:id="2227" w:author="Ruijie Xu" w:date="2022-02-02T10:56:00Z">
        <w:r w:rsidR="006A2E67" w:rsidRPr="002B42A7">
          <w:rPr>
            <w:rFonts w:ascii="Times New Roman" w:hAnsi="Times New Roman" w:cs="Times New Roman"/>
            <w:color w:val="000000" w:themeColor="text1"/>
            <w:rPrChange w:id="2228" w:author="Ruijie Xu" w:date="2022-03-10T12:31:00Z">
              <w:rPr>
                <w:color w:val="000000" w:themeColor="text1"/>
              </w:rPr>
            </w:rPrChange>
          </w:rPr>
          <w:t xml:space="preserve"> </w:t>
        </w:r>
        <w:del w:id="2229" w:author="Liliana Salvador" w:date="2022-02-22T19:17:00Z">
          <w:r w:rsidR="006A2E67" w:rsidRPr="002B42A7" w:rsidDel="00F427DD">
            <w:rPr>
              <w:rFonts w:ascii="Times New Roman" w:hAnsi="Times New Roman" w:cs="Times New Roman"/>
              <w:color w:val="000000" w:themeColor="text1"/>
              <w:rPrChange w:id="2230"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2231" w:author="Ruijie Xu" w:date="2022-03-10T12:31:00Z">
              <w:rPr>
                <w:color w:val="000000" w:themeColor="text1"/>
              </w:rPr>
            </w:rPrChange>
          </w:rPr>
          <w:t xml:space="preserve">between samples collected from two different tissues </w:t>
        </w:r>
      </w:ins>
      <w:del w:id="2232" w:author="Ruijie Xu" w:date="2022-01-30T14:49:00Z">
        <w:r w:rsidRPr="002B42A7" w:rsidDel="003F5999">
          <w:rPr>
            <w:rFonts w:ascii="Times New Roman" w:hAnsi="Times New Roman" w:cs="Times New Roman"/>
            <w:color w:val="000000" w:themeColor="text1"/>
            <w:rPrChange w:id="2233"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2234"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2235"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2236"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2237"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38"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2239"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40"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2241"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2242"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2243"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2244"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2245"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2246"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47"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2248"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49" w:author="Ruijie Xu" w:date="2022-03-10T12:31:00Z">
              <w:rPr>
                <w:color w:val="000000" w:themeColor="text1"/>
              </w:rPr>
            </w:rPrChange>
          </w:rPr>
          <w:delText xml:space="preserve">. </w:delText>
        </w:r>
      </w:del>
      <w:del w:id="2250" w:author="Ruijie Xu" w:date="2022-02-02T10:56:00Z">
        <w:r w:rsidRPr="002B42A7" w:rsidDel="0010410F">
          <w:rPr>
            <w:rFonts w:ascii="Times New Roman" w:hAnsi="Times New Roman" w:cs="Times New Roman"/>
            <w:color w:val="000000" w:themeColor="text1"/>
            <w:rPrChange w:id="2251"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2252" w:author="Ruijie Xu" w:date="2022-03-10T12:31:00Z">
            <w:rPr>
              <w:color w:val="000000" w:themeColor="text1"/>
            </w:rPr>
          </w:rPrChange>
        </w:rPr>
        <w:t xml:space="preserve">were </w:t>
      </w:r>
      <w:del w:id="2253" w:author="Liliana Salvador" w:date="2022-02-22T19:18:00Z">
        <w:r w:rsidRPr="002B42A7" w:rsidDel="00F427DD">
          <w:rPr>
            <w:rFonts w:ascii="Times New Roman" w:hAnsi="Times New Roman" w:cs="Times New Roman"/>
            <w:color w:val="000000" w:themeColor="text1"/>
            <w:rPrChange w:id="2254" w:author="Ruijie Xu" w:date="2022-03-10T12:31:00Z">
              <w:rPr>
                <w:color w:val="000000" w:themeColor="text1"/>
              </w:rPr>
            </w:rPrChange>
          </w:rPr>
          <w:delText xml:space="preserve">assessed </w:delText>
        </w:r>
      </w:del>
      <w:ins w:id="2255" w:author="Liliana Salvador" w:date="2022-02-22T19:18:00Z">
        <w:r w:rsidR="00F427DD" w:rsidRPr="002B42A7">
          <w:rPr>
            <w:rFonts w:ascii="Times New Roman" w:hAnsi="Times New Roman" w:cs="Times New Roman"/>
            <w:color w:val="000000" w:themeColor="text1"/>
            <w:rPrChange w:id="2256" w:author="Ruijie Xu" w:date="2022-03-10T12:31:00Z">
              <w:rPr>
                <w:color w:val="000000" w:themeColor="text1"/>
              </w:rPr>
            </w:rPrChange>
          </w:rPr>
          <w:t>d</w:t>
        </w:r>
      </w:ins>
      <w:ins w:id="2257" w:author="Liliana Salvador" w:date="2022-03-08T18:23:00Z">
        <w:r w:rsidR="00F4623E" w:rsidRPr="002B42A7">
          <w:rPr>
            <w:rFonts w:ascii="Times New Roman" w:hAnsi="Times New Roman" w:cs="Times New Roman"/>
            <w:color w:val="000000" w:themeColor="text1"/>
            <w:rPrChange w:id="2258" w:author="Ruijie Xu" w:date="2022-03-10T12:31:00Z">
              <w:rPr>
                <w:color w:val="000000" w:themeColor="text1"/>
              </w:rPr>
            </w:rPrChange>
          </w:rPr>
          <w:t>etermined</w:t>
        </w:r>
      </w:ins>
      <w:ins w:id="2259" w:author="Liliana Salvador" w:date="2022-02-22T19:18:00Z">
        <w:r w:rsidR="00F427DD" w:rsidRPr="002B42A7">
          <w:rPr>
            <w:rFonts w:ascii="Times New Roman" w:hAnsi="Times New Roman" w:cs="Times New Roman"/>
            <w:color w:val="000000" w:themeColor="text1"/>
            <w:rPrChange w:id="2260" w:author="Ruijie Xu" w:date="2022-03-10T12:31:00Z">
              <w:rPr>
                <w:color w:val="000000" w:themeColor="text1"/>
              </w:rPr>
            </w:rPrChange>
          </w:rPr>
          <w:t xml:space="preserve"> </w:t>
        </w:r>
      </w:ins>
      <w:r w:rsidRPr="002B42A7">
        <w:rPr>
          <w:rFonts w:ascii="Times New Roman" w:hAnsi="Times New Roman" w:cs="Times New Roman"/>
          <w:color w:val="000000" w:themeColor="text1"/>
          <w:rPrChange w:id="2261" w:author="Ruijie Xu" w:date="2022-03-10T12:31:00Z">
            <w:rPr>
              <w:color w:val="000000" w:themeColor="text1"/>
            </w:rPr>
          </w:rPrChange>
        </w:rPr>
        <w:t>by</w:t>
      </w:r>
      <w:ins w:id="2262" w:author="Liliana Salvador" w:date="2022-03-08T18:24:00Z">
        <w:r w:rsidR="00F4623E" w:rsidRPr="002B42A7">
          <w:rPr>
            <w:rFonts w:ascii="Times New Roman" w:hAnsi="Times New Roman" w:cs="Times New Roman"/>
            <w:color w:val="000000" w:themeColor="text1"/>
            <w:rPrChange w:id="2263" w:author="Ruijie Xu" w:date="2022-03-10T12:31:00Z">
              <w:rPr>
                <w:color w:val="000000" w:themeColor="text1"/>
              </w:rPr>
            </w:rPrChange>
          </w:rPr>
          <w:t xml:space="preserve"> </w:t>
        </w:r>
      </w:ins>
      <w:del w:id="2264" w:author="Liliana Salvador" w:date="2022-03-08T18:24:00Z">
        <w:r w:rsidRPr="002B42A7" w:rsidDel="00F4623E">
          <w:rPr>
            <w:rFonts w:ascii="Times New Roman" w:hAnsi="Times New Roman" w:cs="Times New Roman"/>
            <w:color w:val="000000" w:themeColor="text1"/>
            <w:rPrChange w:id="2265" w:author="Ruijie Xu" w:date="2022-03-10T12:31:00Z">
              <w:rPr>
                <w:color w:val="000000" w:themeColor="text1"/>
              </w:rPr>
            </w:rPrChange>
          </w:rPr>
          <w:delText xml:space="preserve"> </w:delText>
        </w:r>
      </w:del>
      <w:del w:id="2266" w:author="Ruijie Xu" w:date="2022-02-02T10:58:00Z">
        <w:r w:rsidRPr="002B42A7" w:rsidDel="0010410F">
          <w:rPr>
            <w:rFonts w:ascii="Times New Roman" w:hAnsi="Times New Roman" w:cs="Times New Roman"/>
            <w:color w:val="000000" w:themeColor="text1"/>
            <w:rPrChange w:id="2267" w:author="Ruijie Xu" w:date="2022-03-10T12:31:00Z">
              <w:rPr>
                <w:color w:val="000000" w:themeColor="text1"/>
              </w:rPr>
            </w:rPrChange>
          </w:rPr>
          <w:delText xml:space="preserve">a </w:delText>
        </w:r>
      </w:del>
      <w:del w:id="2268" w:author="Ruijie Xu" w:date="2022-02-02T10:56:00Z">
        <w:r w:rsidRPr="002B42A7" w:rsidDel="006A2E67">
          <w:rPr>
            <w:rFonts w:ascii="Times New Roman" w:hAnsi="Times New Roman" w:cs="Times New Roman"/>
            <w:color w:val="000000" w:themeColor="text1"/>
            <w:rPrChange w:id="2269"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2270"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2271" w:author="Ruijie Xu" w:date="2022-03-10T12:31:00Z">
              <w:rPr>
                <w:color w:val="000000" w:themeColor="text1"/>
              </w:rPr>
            </w:rPrChange>
          </w:rPr>
          <w:delText xml:space="preserve"> taxa analysis </w:delText>
        </w:r>
      </w:del>
      <w:del w:id="2272" w:author="Ruijie Xu" w:date="2022-02-02T10:58:00Z">
        <w:r w:rsidRPr="002B42A7" w:rsidDel="0010410F">
          <w:rPr>
            <w:rFonts w:ascii="Times New Roman" w:hAnsi="Times New Roman" w:cs="Times New Roman"/>
            <w:color w:val="000000" w:themeColor="text1"/>
            <w:rPrChange w:id="2273"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2274"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2275" w:author="Ruijie Xu" w:date="2022-03-10T12:31:00Z">
            <w:rPr>
              <w:color w:val="000000" w:themeColor="text1"/>
            </w:rPr>
          </w:rPrChange>
        </w:rPr>
        <w:t>"</w:t>
      </w:r>
      <w:r w:rsidRPr="002B42A7">
        <w:rPr>
          <w:rFonts w:ascii="Times New Roman" w:hAnsi="Times New Roman" w:cs="Times New Roman"/>
          <w:color w:val="000000" w:themeColor="text1"/>
          <w:rPrChange w:id="2276" w:author="Ruijie Xu" w:date="2022-03-10T12:31:00Z">
            <w:rPr>
              <w:color w:val="000000" w:themeColor="text1"/>
            </w:rPr>
          </w:rPrChange>
        </w:rPr>
        <w:t>DeSeq2</w:t>
      </w:r>
      <w:r w:rsidR="00242EFF" w:rsidRPr="002B42A7">
        <w:rPr>
          <w:rFonts w:ascii="Times New Roman" w:hAnsi="Times New Roman" w:cs="Times New Roman"/>
          <w:color w:val="000000" w:themeColor="text1"/>
          <w:rPrChange w:id="2277"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227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279"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2280" w:author="Ruijie Xu" w:date="2022-03-10T12:31:00Z">
            <w:rPr>
              <w:color w:val="000000" w:themeColor="text1"/>
            </w:rPr>
          </w:rPrChange>
        </w:rPr>
        <w:fldChar w:fldCharType="separate"/>
      </w:r>
      <w:r w:rsidR="004765A2" w:rsidRPr="002B42A7">
        <w:rPr>
          <w:rFonts w:ascii="Times New Roman" w:hAnsi="Times New Roman" w:cs="Times New Roman"/>
          <w:color w:val="000000"/>
          <w:rPrChange w:id="2281"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2282" w:author="Ruijie Xu" w:date="2022-03-10T12:31:00Z">
            <w:rPr>
              <w:color w:val="000000" w:themeColor="text1"/>
            </w:rPr>
          </w:rPrChange>
        </w:rPr>
        <w:fldChar w:fldCharType="end"/>
      </w:r>
      <w:ins w:id="2283" w:author="Ruijie Xu" w:date="2022-02-27T10:44:00Z">
        <w:r w:rsidR="00435EE6" w:rsidRPr="002B42A7">
          <w:rPr>
            <w:rFonts w:ascii="Times New Roman" w:hAnsi="Times New Roman" w:cs="Times New Roman"/>
            <w:color w:val="000000" w:themeColor="text1"/>
            <w:rPrChange w:id="2284" w:author="Ruijie Xu" w:date="2022-03-10T12:31:00Z">
              <w:rPr>
                <w:color w:val="000000" w:themeColor="text1"/>
              </w:rPr>
            </w:rPrChange>
          </w:rPr>
          <w:t xml:space="preserve"> </w:t>
        </w:r>
      </w:ins>
      <w:ins w:id="2285" w:author="Ruijie Xu" w:date="2022-02-02T10:59:00Z">
        <w:r w:rsidR="0010410F" w:rsidRPr="002B42A7">
          <w:rPr>
            <w:rFonts w:ascii="Times New Roman" w:hAnsi="Times New Roman" w:cs="Times New Roman"/>
            <w:color w:val="000000" w:themeColor="text1"/>
            <w:rPrChange w:id="2286" w:author="Ruijie Xu" w:date="2022-03-10T12:31:00Z">
              <w:rPr>
                <w:color w:val="000000" w:themeColor="text1"/>
              </w:rPr>
            </w:rPrChange>
          </w:rPr>
          <w:t>using the "Wald” test</w:t>
        </w:r>
      </w:ins>
      <w:ins w:id="2287" w:author="Liliana Salvador" w:date="2022-03-08T18:24:00Z">
        <w:r w:rsidR="00F4623E" w:rsidRPr="002B42A7">
          <w:rPr>
            <w:rFonts w:ascii="Times New Roman" w:hAnsi="Times New Roman" w:cs="Times New Roman"/>
            <w:color w:val="000000" w:themeColor="text1"/>
            <w:rPrChange w:id="2288" w:author="Ruijie Xu" w:date="2022-03-10T12:31:00Z">
              <w:rPr>
                <w:color w:val="000000" w:themeColor="text1"/>
              </w:rPr>
            </w:rPrChange>
          </w:rPr>
          <w:t>,</w:t>
        </w:r>
      </w:ins>
      <w:ins w:id="2289" w:author="Ruijie Xu" w:date="2022-02-02T10:59:00Z">
        <w:r w:rsidR="0010410F" w:rsidRPr="002B42A7">
          <w:rPr>
            <w:rFonts w:ascii="Times New Roman" w:hAnsi="Times New Roman" w:cs="Times New Roman"/>
            <w:color w:val="000000" w:themeColor="text1"/>
            <w:rPrChange w:id="2290" w:author="Ruijie Xu" w:date="2022-03-10T12:31:00Z">
              <w:rPr>
                <w:color w:val="000000" w:themeColor="text1"/>
              </w:rPr>
            </w:rPrChange>
          </w:rPr>
          <w:t xml:space="preserve"> </w:t>
        </w:r>
      </w:ins>
      <w:del w:id="2291" w:author="Ruijie Xu" w:date="2022-02-27T10:44:00Z">
        <w:r w:rsidRPr="002B42A7" w:rsidDel="00435EE6">
          <w:rPr>
            <w:rFonts w:ascii="Times New Roman" w:hAnsi="Times New Roman" w:cs="Times New Roman"/>
            <w:color w:val="000000" w:themeColor="text1"/>
            <w:rPrChange w:id="2292"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293"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2294"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295"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2296" w:author="Ruijie Xu" w:date="2022-03-10T12:31:00Z">
              <w:rPr>
                <w:color w:val="000000" w:themeColor="text1"/>
              </w:rPr>
            </w:rPrChange>
          </w:rPr>
          <w:fldChar w:fldCharType="end"/>
        </w:r>
      </w:del>
      <w:ins w:id="2297" w:author="Liliana Salvador" w:date="2022-02-22T19:18:00Z">
        <w:r w:rsidR="00912B0E" w:rsidRPr="002B42A7">
          <w:rPr>
            <w:rFonts w:ascii="Times New Roman" w:hAnsi="Times New Roman" w:cs="Times New Roman"/>
            <w:color w:val="000000" w:themeColor="text1"/>
            <w:rPrChange w:id="2298" w:author="Ruijie Xu" w:date="2022-03-10T12:31:00Z">
              <w:rPr>
                <w:color w:val="000000" w:themeColor="text1"/>
              </w:rPr>
            </w:rPrChange>
          </w:rPr>
          <w:t xml:space="preserve">which </w:t>
        </w:r>
      </w:ins>
      <w:ins w:id="2299" w:author="Liliana Salvador" w:date="2022-02-22T19:19:00Z">
        <w:r w:rsidR="00912B0E" w:rsidRPr="002B42A7">
          <w:rPr>
            <w:rFonts w:ascii="Times New Roman" w:hAnsi="Times New Roman" w:cs="Times New Roman"/>
            <w:color w:val="000000" w:themeColor="text1"/>
            <w:rPrChange w:id="2300" w:author="Ruijie Xu" w:date="2022-03-10T12:31:00Z">
              <w:rPr>
                <w:color w:val="000000" w:themeColor="text1"/>
              </w:rPr>
            </w:rPrChange>
          </w:rPr>
          <w:t>normalizes</w:t>
        </w:r>
      </w:ins>
      <w:ins w:id="2301" w:author="Liliana Salvador" w:date="2022-02-22T19:18:00Z">
        <w:r w:rsidR="00912B0E" w:rsidRPr="002B42A7">
          <w:rPr>
            <w:rFonts w:ascii="Times New Roman" w:hAnsi="Times New Roman" w:cs="Times New Roman"/>
            <w:color w:val="000000" w:themeColor="text1"/>
            <w:rPrChange w:id="2302" w:author="Ruijie Xu" w:date="2022-03-10T12:31:00Z">
              <w:rPr>
                <w:color w:val="000000" w:themeColor="text1"/>
              </w:rPr>
            </w:rPrChange>
          </w:rPr>
          <w:t xml:space="preserve"> </w:t>
        </w:r>
      </w:ins>
      <w:ins w:id="2303" w:author="Ruijie Xu" w:date="2022-02-02T10:57:00Z">
        <w:del w:id="2304" w:author="Liliana Salvador" w:date="2022-02-22T19:18:00Z">
          <w:r w:rsidR="0010410F" w:rsidRPr="002B42A7" w:rsidDel="00912B0E">
            <w:rPr>
              <w:rFonts w:ascii="Times New Roman" w:hAnsi="Times New Roman" w:cs="Times New Roman"/>
              <w:color w:val="000000" w:themeColor="text1"/>
              <w:rPrChange w:id="2305"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2306" w:author="Ruijie Xu" w:date="2022-03-10T12:31:00Z">
              <w:rPr>
                <w:color w:val="000000" w:themeColor="text1"/>
              </w:rPr>
            </w:rPrChange>
          </w:rPr>
          <w:t xml:space="preserve">reads </w:t>
        </w:r>
      </w:ins>
      <w:ins w:id="2307" w:author="Liliana Salvador" w:date="2022-02-22T19:19:00Z">
        <w:r w:rsidR="00912B0E" w:rsidRPr="002B42A7">
          <w:rPr>
            <w:rFonts w:ascii="Times New Roman" w:hAnsi="Times New Roman" w:cs="Times New Roman"/>
            <w:color w:val="000000" w:themeColor="text1"/>
            <w:rPrChange w:id="2308" w:author="Ruijie Xu" w:date="2022-03-10T12:31:00Z">
              <w:rPr>
                <w:color w:val="000000" w:themeColor="text1"/>
              </w:rPr>
            </w:rPrChange>
          </w:rPr>
          <w:t xml:space="preserve">classified </w:t>
        </w:r>
      </w:ins>
      <w:ins w:id="2309" w:author="Ruijie Xu" w:date="2022-02-02T10:57:00Z">
        <w:del w:id="2310" w:author="Liliana Salvador" w:date="2022-02-22T19:19:00Z">
          <w:r w:rsidR="0010410F" w:rsidRPr="002B42A7" w:rsidDel="00912B0E">
            <w:rPr>
              <w:rFonts w:ascii="Times New Roman" w:hAnsi="Times New Roman" w:cs="Times New Roman"/>
              <w:color w:val="000000" w:themeColor="text1"/>
              <w:rPrChange w:id="2311"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2312" w:author="Ruijie Xu" w:date="2022-03-10T12:31:00Z">
              <w:rPr>
                <w:color w:val="000000" w:themeColor="text1"/>
              </w:rPr>
            </w:rPrChange>
          </w:rPr>
          <w:t xml:space="preserve">under each species </w:t>
        </w:r>
      </w:ins>
      <w:ins w:id="2313" w:author="Ruijie Xu" w:date="2022-02-02T10:58:00Z">
        <w:r w:rsidR="0010410F" w:rsidRPr="002B42A7">
          <w:rPr>
            <w:rFonts w:ascii="Times New Roman" w:hAnsi="Times New Roman" w:cs="Times New Roman"/>
            <w:color w:val="000000" w:themeColor="text1"/>
            <w:rPrChange w:id="2314" w:author="Ruijie Xu" w:date="2022-03-10T12:31:00Z">
              <w:rPr>
                <w:color w:val="000000" w:themeColor="text1"/>
              </w:rPr>
            </w:rPrChange>
          </w:rPr>
          <w:t xml:space="preserve">taxon </w:t>
        </w:r>
        <w:del w:id="2315" w:author="Liliana Salvador" w:date="2022-02-22T19:19:00Z">
          <w:r w:rsidR="0010410F" w:rsidRPr="002B42A7" w:rsidDel="00912B0E">
            <w:rPr>
              <w:rFonts w:ascii="Times New Roman" w:hAnsi="Times New Roman" w:cs="Times New Roman"/>
              <w:color w:val="000000" w:themeColor="text1"/>
              <w:rPrChange w:id="2316" w:author="Ruijie Xu" w:date="2022-03-10T12:31:00Z">
                <w:rPr>
                  <w:color w:val="000000" w:themeColor="text1"/>
                </w:rPr>
              </w:rPrChange>
            </w:rPr>
            <w:delText>normalized using</w:delText>
          </w:r>
        </w:del>
      </w:ins>
      <w:ins w:id="2317" w:author="Liliana Salvador" w:date="2022-02-22T19:19:00Z">
        <w:r w:rsidR="00912B0E" w:rsidRPr="002B42A7">
          <w:rPr>
            <w:rFonts w:ascii="Times New Roman" w:hAnsi="Times New Roman" w:cs="Times New Roman"/>
            <w:color w:val="000000" w:themeColor="text1"/>
            <w:rPrChange w:id="2318" w:author="Ruijie Xu" w:date="2022-03-10T12:31:00Z">
              <w:rPr>
                <w:color w:val="000000" w:themeColor="text1"/>
              </w:rPr>
            </w:rPrChange>
          </w:rPr>
          <w:t>with</w:t>
        </w:r>
      </w:ins>
      <w:ins w:id="2319" w:author="Ruijie Xu" w:date="2022-02-02T10:58:00Z">
        <w:r w:rsidR="0010410F" w:rsidRPr="002B42A7">
          <w:rPr>
            <w:rFonts w:ascii="Times New Roman" w:hAnsi="Times New Roman" w:cs="Times New Roman"/>
            <w:color w:val="000000" w:themeColor="text1"/>
            <w:rPrChange w:id="2320" w:author="Ruijie Xu" w:date="2022-03-10T12:31:00Z">
              <w:rPr>
                <w:color w:val="000000" w:themeColor="text1"/>
              </w:rPr>
            </w:rPrChange>
          </w:rPr>
          <w:t xml:space="preserve"> the “poscounts” method</w:t>
        </w:r>
      </w:ins>
      <w:ins w:id="2321" w:author="Ruijie Xu" w:date="2022-02-02T10:57:00Z">
        <w:r w:rsidR="0010410F" w:rsidRPr="002B42A7">
          <w:rPr>
            <w:rFonts w:ascii="Times New Roman" w:hAnsi="Times New Roman" w:cs="Times New Roman"/>
            <w:color w:val="000000" w:themeColor="text1"/>
            <w:rPrChange w:id="2322" w:author="Ruijie Xu" w:date="2022-03-10T12:31:00Z">
              <w:rPr>
                <w:color w:val="000000" w:themeColor="text1"/>
              </w:rPr>
            </w:rPrChange>
          </w:rPr>
          <w:t>.</w:t>
        </w:r>
      </w:ins>
      <w:ins w:id="2323" w:author="Ruijie Xu" w:date="2022-02-02T10:55:00Z">
        <w:r w:rsidR="006A2E67" w:rsidRPr="002B42A7">
          <w:rPr>
            <w:rFonts w:ascii="Times New Roman" w:hAnsi="Times New Roman" w:cs="Times New Roman"/>
            <w:color w:val="000000" w:themeColor="text1"/>
            <w:rPrChange w:id="2324" w:author="Ruijie Xu" w:date="2022-03-10T12:31:00Z">
              <w:rPr>
                <w:color w:val="000000" w:themeColor="text1"/>
              </w:rPr>
            </w:rPrChange>
          </w:rPr>
          <w:t xml:space="preserve"> </w:t>
        </w:r>
      </w:ins>
      <w:del w:id="2325" w:author="Ruijie Xu" w:date="2022-02-02T10:55:00Z">
        <w:r w:rsidRPr="002B42A7" w:rsidDel="006A2E67">
          <w:rPr>
            <w:rFonts w:ascii="Times New Roman" w:hAnsi="Times New Roman" w:cs="Times New Roman"/>
            <w:color w:val="000000" w:themeColor="text1"/>
            <w:rPrChange w:id="2326" w:author="Ruijie Xu" w:date="2022-03-10T12:31:00Z">
              <w:rPr>
                <w:color w:val="000000" w:themeColor="text1"/>
              </w:rPr>
            </w:rPrChange>
          </w:rPr>
          <w:delText>.</w:delText>
        </w:r>
      </w:del>
      <w:ins w:id="2327" w:author="Liliana Salvador" w:date="2022-02-22T19:21:00Z">
        <w:r w:rsidR="00912B0E" w:rsidRPr="002B42A7">
          <w:rPr>
            <w:rFonts w:ascii="Times New Roman" w:hAnsi="Times New Roman" w:cs="Times New Roman"/>
            <w:color w:val="000000" w:themeColor="text1"/>
            <w:rPrChange w:id="2328" w:author="Ruijie Xu" w:date="2022-03-10T12:31:00Z">
              <w:rPr>
                <w:color w:val="000000" w:themeColor="text1"/>
              </w:rPr>
            </w:rPrChange>
          </w:rPr>
          <w:t>The d</w:t>
        </w:r>
      </w:ins>
      <w:ins w:id="2329" w:author="Ruijie Xu" w:date="2022-01-30T14:51:00Z">
        <w:del w:id="2330" w:author="Liliana Salvador" w:date="2022-02-22T19:21:00Z">
          <w:r w:rsidR="0085367F" w:rsidRPr="002B42A7" w:rsidDel="00912B0E">
            <w:rPr>
              <w:rFonts w:ascii="Times New Roman" w:hAnsi="Times New Roman" w:cs="Times New Roman"/>
              <w:color w:val="000000" w:themeColor="text1"/>
              <w:rPrChange w:id="2331"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2332" w:author="Ruijie Xu" w:date="2022-03-10T12:31:00Z">
              <w:rPr>
                <w:color w:val="000000" w:themeColor="text1"/>
              </w:rPr>
            </w:rPrChange>
          </w:rPr>
          <w:t>ata visualization for the metagenomics profiles w</w:t>
        </w:r>
      </w:ins>
      <w:ins w:id="2333" w:author="Liliana Salvador" w:date="2022-02-22T19:21:00Z">
        <w:r w:rsidR="00912B0E" w:rsidRPr="002B42A7">
          <w:rPr>
            <w:rFonts w:ascii="Times New Roman" w:hAnsi="Times New Roman" w:cs="Times New Roman"/>
            <w:color w:val="000000" w:themeColor="text1"/>
            <w:rPrChange w:id="2334" w:author="Ruijie Xu" w:date="2022-03-10T12:31:00Z">
              <w:rPr>
                <w:color w:val="000000" w:themeColor="text1"/>
              </w:rPr>
            </w:rPrChange>
          </w:rPr>
          <w:t>as</w:t>
        </w:r>
      </w:ins>
      <w:ins w:id="2335" w:author="Ruijie Xu" w:date="2022-01-30T14:51:00Z">
        <w:del w:id="2336" w:author="Liliana Salvador" w:date="2022-02-22T19:21:00Z">
          <w:r w:rsidR="0085367F" w:rsidRPr="002B42A7" w:rsidDel="00912B0E">
            <w:rPr>
              <w:rFonts w:ascii="Times New Roman" w:hAnsi="Times New Roman" w:cs="Times New Roman"/>
              <w:color w:val="000000" w:themeColor="text1"/>
              <w:rPrChange w:id="2337"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2338"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2339"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2340"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2341" w:author="Ruijie Xu" w:date="2022-01-30T14:51:00Z">
        <w:r w:rsidR="0085367F" w:rsidRPr="002B42A7">
          <w:rPr>
            <w:rFonts w:ascii="Times New Roman" w:hAnsi="Times New Roman" w:cs="Times New Roman"/>
            <w:color w:val="000000" w:themeColor="text1"/>
            <w:rPrChange w:id="2342" w:author="Ruijie Xu" w:date="2022-03-10T12:31:00Z">
              <w:rPr>
                <w:color w:val="000000" w:themeColor="text1"/>
              </w:rPr>
            </w:rPrChange>
          </w:rPr>
          <w:fldChar w:fldCharType="separate"/>
        </w:r>
        <w:r w:rsidR="0085367F" w:rsidRPr="002B42A7">
          <w:rPr>
            <w:rFonts w:ascii="Times New Roman" w:hAnsi="Times New Roman" w:cs="Times New Roman"/>
            <w:color w:val="000000"/>
            <w:rPrChange w:id="2343" w:author="Ruijie Xu" w:date="2022-03-10T12:31:00Z">
              <w:rPr>
                <w:color w:val="000000"/>
              </w:rPr>
            </w:rPrChange>
          </w:rPr>
          <w:t>(Ginestet, 2011)</w:t>
        </w:r>
        <w:r w:rsidR="0085367F" w:rsidRPr="002B42A7">
          <w:rPr>
            <w:rFonts w:ascii="Times New Roman" w:hAnsi="Times New Roman" w:cs="Times New Roman"/>
            <w:color w:val="000000" w:themeColor="text1"/>
            <w:rPrChange w:id="2344"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2345" w:author="Ruijie Xu" w:date="2022-03-10T12:31:00Z">
              <w:rPr>
                <w:color w:val="000000" w:themeColor="text1"/>
              </w:rPr>
            </w:rPrChange>
          </w:rPr>
          <w:t xml:space="preserve">. </w:t>
        </w:r>
      </w:ins>
      <w:ins w:id="2346" w:author="Ruijie Xu" w:date="2022-02-02T12:30:00Z">
        <w:r w:rsidR="00CF1D3A" w:rsidRPr="002B42A7">
          <w:rPr>
            <w:rFonts w:ascii="Times New Roman" w:hAnsi="Times New Roman" w:cs="Times New Roman"/>
            <w:color w:val="000000" w:themeColor="text1"/>
            <w:rPrChange w:id="2347" w:author="Ruijie Xu" w:date="2022-03-10T12:31:00Z">
              <w:rPr>
                <w:color w:val="000000" w:themeColor="text1"/>
              </w:rPr>
            </w:rPrChange>
          </w:rPr>
          <w:t>For all statistical analysis, p-value</w:t>
        </w:r>
      </w:ins>
      <w:ins w:id="2348" w:author="Liliana Salvador" w:date="2022-02-22T19:21:00Z">
        <w:r w:rsidR="00912B0E" w:rsidRPr="002B42A7">
          <w:rPr>
            <w:rFonts w:ascii="Times New Roman" w:hAnsi="Times New Roman" w:cs="Times New Roman"/>
            <w:color w:val="000000" w:themeColor="text1"/>
            <w:rPrChange w:id="2349" w:author="Ruijie Xu" w:date="2022-03-10T12:31:00Z">
              <w:rPr>
                <w:color w:val="000000" w:themeColor="text1"/>
              </w:rPr>
            </w:rPrChange>
          </w:rPr>
          <w:t>s</w:t>
        </w:r>
      </w:ins>
      <w:ins w:id="2350" w:author="Ruijie Xu" w:date="2022-02-02T12:30:00Z">
        <w:r w:rsidR="00CF1D3A" w:rsidRPr="002B42A7">
          <w:rPr>
            <w:rFonts w:ascii="Times New Roman" w:hAnsi="Times New Roman" w:cs="Times New Roman"/>
            <w:color w:val="000000" w:themeColor="text1"/>
            <w:rPrChange w:id="2351" w:author="Ruijie Xu" w:date="2022-03-10T12:31:00Z">
              <w:rPr>
                <w:color w:val="000000" w:themeColor="text1"/>
              </w:rPr>
            </w:rPrChange>
          </w:rPr>
          <w:t xml:space="preserve"> w</w:t>
        </w:r>
      </w:ins>
      <w:ins w:id="2352" w:author="Liliana Salvador" w:date="2022-02-22T19:21:00Z">
        <w:r w:rsidR="00912B0E" w:rsidRPr="002B42A7">
          <w:rPr>
            <w:rFonts w:ascii="Times New Roman" w:hAnsi="Times New Roman" w:cs="Times New Roman"/>
            <w:color w:val="000000" w:themeColor="text1"/>
            <w:rPrChange w:id="2353" w:author="Ruijie Xu" w:date="2022-03-10T12:31:00Z">
              <w:rPr>
                <w:color w:val="000000" w:themeColor="text1"/>
              </w:rPr>
            </w:rPrChange>
          </w:rPr>
          <w:t>ere</w:t>
        </w:r>
      </w:ins>
      <w:ins w:id="2354" w:author="Ruijie Xu" w:date="2022-02-02T12:30:00Z">
        <w:del w:id="2355" w:author="Liliana Salvador" w:date="2022-02-22T19:21:00Z">
          <w:r w:rsidR="00CF1D3A" w:rsidRPr="002B42A7" w:rsidDel="00912B0E">
            <w:rPr>
              <w:rFonts w:ascii="Times New Roman" w:hAnsi="Times New Roman" w:cs="Times New Roman"/>
              <w:color w:val="000000" w:themeColor="text1"/>
              <w:rPrChange w:id="2356"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2357" w:author="Ruijie Xu" w:date="2022-03-10T12:31:00Z">
              <w:rPr>
                <w:color w:val="000000" w:themeColor="text1"/>
              </w:rPr>
            </w:rPrChange>
          </w:rPr>
          <w:t xml:space="preserve"> adjusted with</w:t>
        </w:r>
      </w:ins>
      <w:ins w:id="2358" w:author="Liliana Salvador" w:date="2022-02-22T19:21:00Z">
        <w:r w:rsidR="00912B0E" w:rsidRPr="002B42A7">
          <w:rPr>
            <w:rFonts w:ascii="Times New Roman" w:hAnsi="Times New Roman" w:cs="Times New Roman"/>
            <w:color w:val="000000" w:themeColor="text1"/>
            <w:rPrChange w:id="2359" w:author="Ruijie Xu" w:date="2022-03-10T12:31:00Z">
              <w:rPr>
                <w:color w:val="000000" w:themeColor="text1"/>
              </w:rPr>
            </w:rPrChange>
          </w:rPr>
          <w:t xml:space="preserve"> the</w:t>
        </w:r>
      </w:ins>
      <w:ins w:id="2360" w:author="Ruijie Xu" w:date="2022-02-02T12:30:00Z">
        <w:r w:rsidR="00CF1D3A" w:rsidRPr="002B42A7">
          <w:rPr>
            <w:rFonts w:ascii="Times New Roman" w:hAnsi="Times New Roman" w:cs="Times New Roman"/>
            <w:color w:val="000000" w:themeColor="text1"/>
            <w:rPrChange w:id="2361" w:author="Ruijie Xu" w:date="2022-03-10T12:31:00Z">
              <w:rPr>
                <w:color w:val="000000" w:themeColor="text1"/>
              </w:rPr>
            </w:rPrChange>
          </w:rPr>
          <w:t xml:space="preserve"> Holm-Bon</w:t>
        </w:r>
      </w:ins>
      <w:ins w:id="2362" w:author="Ruijie Xu" w:date="2022-02-02T12:31:00Z">
        <w:r w:rsidR="00CF1D3A" w:rsidRPr="002B42A7">
          <w:rPr>
            <w:rFonts w:ascii="Times New Roman" w:hAnsi="Times New Roman" w:cs="Times New Roman"/>
            <w:color w:val="000000" w:themeColor="text1"/>
            <w:rPrChange w:id="2363" w:author="Ruijie Xu" w:date="2022-03-10T12:31:00Z">
              <w:rPr>
                <w:color w:val="000000" w:themeColor="text1"/>
              </w:rPr>
            </w:rPrChange>
          </w:rPr>
          <w:t>f</w:t>
        </w:r>
      </w:ins>
      <w:ins w:id="2364" w:author="Ruijie Xu" w:date="2022-02-02T12:30:00Z">
        <w:r w:rsidR="00CF1D3A" w:rsidRPr="002B42A7">
          <w:rPr>
            <w:rFonts w:ascii="Times New Roman" w:hAnsi="Times New Roman" w:cs="Times New Roman"/>
            <w:color w:val="000000" w:themeColor="text1"/>
            <w:rPrChange w:id="2365" w:author="Ruijie Xu" w:date="2022-03-10T12:31:00Z">
              <w:rPr>
                <w:color w:val="000000" w:themeColor="text1"/>
              </w:rPr>
            </w:rPrChange>
          </w:rPr>
          <w:t>erroni</w:t>
        </w:r>
      </w:ins>
      <w:ins w:id="2366" w:author="Ruijie Xu" w:date="2022-02-02T12:31:00Z">
        <w:r w:rsidR="00CF1D3A" w:rsidRPr="002B42A7">
          <w:rPr>
            <w:rFonts w:ascii="Times New Roman" w:hAnsi="Times New Roman" w:cs="Times New Roman"/>
            <w:color w:val="000000" w:themeColor="text1"/>
            <w:rPrChange w:id="2367" w:author="Ruijie Xu" w:date="2022-03-10T12:31:00Z">
              <w:rPr>
                <w:color w:val="000000" w:themeColor="text1"/>
              </w:rPr>
            </w:rPrChange>
          </w:rPr>
          <w:t xml:space="preserve"> method</w:t>
        </w:r>
      </w:ins>
      <w:ins w:id="2368" w:author="Ruijie Xu" w:date="2022-02-27T10:46:00Z">
        <w:r w:rsidR="00435EE6" w:rsidRPr="002B42A7">
          <w:rPr>
            <w:rFonts w:ascii="Times New Roman" w:hAnsi="Times New Roman" w:cs="Times New Roman"/>
            <w:color w:val="000000" w:themeColor="text1"/>
            <w:rPrChange w:id="2369"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37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371"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2372" w:author="Ruijie Xu" w:date="2022-03-10T12:31:00Z">
            <w:rPr>
              <w:color w:val="000000" w:themeColor="text1"/>
            </w:rPr>
          </w:rPrChange>
        </w:rPr>
        <w:fldChar w:fldCharType="separate"/>
      </w:r>
      <w:r w:rsidR="004765A2" w:rsidRPr="002B42A7">
        <w:rPr>
          <w:rFonts w:ascii="Times New Roman" w:hAnsi="Times New Roman" w:cs="Times New Roman"/>
          <w:color w:val="000000"/>
          <w:rPrChange w:id="2373"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2374" w:author="Ruijie Xu" w:date="2022-03-10T12:31:00Z">
            <w:rPr>
              <w:color w:val="000000" w:themeColor="text1"/>
            </w:rPr>
          </w:rPrChange>
        </w:rPr>
        <w:fldChar w:fldCharType="end"/>
      </w:r>
      <w:ins w:id="2375" w:author="Ruijie Xu" w:date="2022-02-02T12:31:00Z">
        <w:r w:rsidR="00CF1D3A" w:rsidRPr="002B42A7">
          <w:rPr>
            <w:rFonts w:ascii="Times New Roman" w:hAnsi="Times New Roman" w:cs="Times New Roman"/>
            <w:color w:val="000000" w:themeColor="text1"/>
            <w:rPrChange w:id="2376"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2377" w:author="Ruijie Xu" w:date="2022-03-10T12:31:00Z">
              <w:rPr>
                <w:color w:val="000000" w:themeColor="text1"/>
              </w:rPr>
            </w:rPrChange>
          </w:rPr>
          <w:t>Results with p-adjusted value (padj) &lt; 0.05 were identified as significant.</w:t>
        </w:r>
      </w:ins>
      <w:ins w:id="2378" w:author="Ruijie Xu" w:date="2022-02-02T12:30:00Z">
        <w:r w:rsidR="00CF1D3A" w:rsidRPr="002B42A7">
          <w:rPr>
            <w:rFonts w:ascii="Times New Roman" w:hAnsi="Times New Roman" w:cs="Times New Roman"/>
            <w:color w:val="000000" w:themeColor="text1"/>
            <w:rPrChange w:id="2379"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2380" w:author="Ruijie Xu" w:date="2022-02-02T12:31:00Z"/>
          <w:rFonts w:ascii="Times New Roman" w:hAnsi="Times New Roman" w:cs="Times New Roman"/>
          <w:b/>
          <w:bCs/>
          <w:color w:val="000000" w:themeColor="text1"/>
          <w:rPrChange w:id="2381" w:author="Ruijie Xu" w:date="2022-03-10T12:31:00Z">
            <w:rPr>
              <w:del w:id="2382" w:author="Ruijie Xu" w:date="2022-02-02T12:31:00Z"/>
              <w:b/>
              <w:bCs/>
              <w:color w:val="000000" w:themeColor="text1"/>
            </w:rPr>
          </w:rPrChange>
        </w:rPr>
      </w:pPr>
    </w:p>
    <w:p w14:paraId="011EF595" w14:textId="77777777" w:rsidR="00912B0E" w:rsidRPr="002B42A7" w:rsidRDefault="00912B0E" w:rsidP="005912FB">
      <w:pPr>
        <w:spacing w:line="480" w:lineRule="auto"/>
        <w:rPr>
          <w:ins w:id="2383" w:author="Liliana Salvador" w:date="2022-02-22T19:22:00Z"/>
          <w:rFonts w:ascii="Times New Roman" w:hAnsi="Times New Roman" w:cs="Times New Roman"/>
          <w:b/>
          <w:bCs/>
          <w:color w:val="000000" w:themeColor="text1"/>
          <w:rPrChange w:id="2384" w:author="Ruijie Xu" w:date="2022-03-10T12:31:00Z">
            <w:rPr>
              <w:ins w:id="2385"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2386" w:author="Ruijie Xu" w:date="2022-02-02T12:17:00Z"/>
          <w:rFonts w:ascii="Times New Roman" w:hAnsi="Times New Roman" w:cs="Times New Roman"/>
          <w:b/>
          <w:bCs/>
          <w:color w:val="000000" w:themeColor="text1"/>
          <w:rPrChange w:id="2387" w:author="Ruijie Xu" w:date="2022-03-10T12:31:00Z">
            <w:rPr>
              <w:del w:id="2388" w:author="Ruijie Xu" w:date="2022-02-02T12:17:00Z"/>
              <w:b/>
              <w:bCs/>
              <w:color w:val="000000" w:themeColor="text1"/>
            </w:rPr>
          </w:rPrChange>
        </w:rPr>
      </w:pPr>
      <w:r w:rsidRPr="002B42A7">
        <w:rPr>
          <w:rFonts w:ascii="Times New Roman" w:hAnsi="Times New Roman" w:cs="Times New Roman"/>
          <w:b/>
          <w:bCs/>
          <w:color w:val="000000" w:themeColor="text1"/>
          <w:rPrChange w:id="2389" w:author="Ruijie Xu" w:date="2022-03-10T12:31:00Z">
            <w:rPr>
              <w:b/>
              <w:bCs/>
              <w:color w:val="000000" w:themeColor="text1"/>
            </w:rPr>
          </w:rPrChange>
        </w:rPr>
        <w:lastRenderedPageBreak/>
        <w:t>Results</w:t>
      </w:r>
    </w:p>
    <w:p w14:paraId="5DDDB5FF" w14:textId="77777777" w:rsidR="001329B6" w:rsidRPr="002B42A7" w:rsidRDefault="001329B6" w:rsidP="005912FB">
      <w:pPr>
        <w:spacing w:line="480" w:lineRule="auto"/>
        <w:rPr>
          <w:ins w:id="2390" w:author="Ruijie Xu" w:date="2022-02-02T12:17:00Z"/>
          <w:rFonts w:ascii="Times New Roman" w:hAnsi="Times New Roman" w:cs="Times New Roman"/>
          <w:b/>
          <w:bCs/>
          <w:color w:val="000000" w:themeColor="text1"/>
          <w:rPrChange w:id="2391" w:author="Ruijie Xu" w:date="2022-03-10T12:31:00Z">
            <w:rPr>
              <w:ins w:id="2392" w:author="Ruijie Xu" w:date="2022-02-02T12:17:00Z"/>
              <w:b/>
              <w:bCs/>
              <w:color w:val="000000" w:themeColor="text1"/>
            </w:rPr>
          </w:rPrChange>
        </w:rPr>
      </w:pPr>
    </w:p>
    <w:p w14:paraId="7B75B774" w14:textId="46E4494C" w:rsidR="0052454F" w:rsidRPr="002B42A7" w:rsidRDefault="00711145" w:rsidP="005912FB">
      <w:pPr>
        <w:spacing w:line="480" w:lineRule="auto"/>
        <w:rPr>
          <w:ins w:id="2393" w:author="Ruijie Xu" w:date="2022-02-27T13:38:00Z"/>
          <w:rFonts w:ascii="Times New Roman" w:hAnsi="Times New Roman" w:cs="Times New Roman"/>
          <w:b/>
          <w:bCs/>
          <w:color w:val="000000" w:themeColor="text1"/>
          <w:rPrChange w:id="2394" w:author="Ruijie Xu" w:date="2022-03-10T12:31:00Z">
            <w:rPr>
              <w:ins w:id="2395" w:author="Ruijie Xu" w:date="2022-02-27T13:38:00Z"/>
              <w:b/>
              <w:bCs/>
              <w:color w:val="000000" w:themeColor="text1"/>
            </w:rPr>
          </w:rPrChange>
        </w:rPr>
      </w:pPr>
      <w:ins w:id="2396" w:author="Ruijie Xu" w:date="2022-03-04T10:26:00Z">
        <w:r w:rsidRPr="002B42A7">
          <w:rPr>
            <w:rFonts w:ascii="Times New Roman" w:hAnsi="Times New Roman" w:cs="Times New Roman"/>
            <w:b/>
            <w:bCs/>
            <w:color w:val="000000" w:themeColor="text1"/>
            <w:rPrChange w:id="2397" w:author="Ruijie Xu" w:date="2022-03-10T12:31:00Z">
              <w:rPr>
                <w:b/>
                <w:bCs/>
                <w:color w:val="000000" w:themeColor="text1"/>
              </w:rPr>
            </w:rPrChange>
          </w:rPr>
          <w:t xml:space="preserve">Computational Resources for DB Setup and </w:t>
        </w:r>
      </w:ins>
      <w:ins w:id="2398" w:author="Liliana Salvador" w:date="2022-02-22T19:22:00Z">
        <w:del w:id="2399" w:author="Ruijie Xu" w:date="2022-03-04T10:26:00Z">
          <w:r w:rsidR="00912B0E" w:rsidRPr="002B42A7" w:rsidDel="00711145">
            <w:rPr>
              <w:rFonts w:ascii="Times New Roman" w:hAnsi="Times New Roman" w:cs="Times New Roman"/>
              <w:b/>
              <w:bCs/>
              <w:color w:val="000000" w:themeColor="text1"/>
              <w:rPrChange w:id="2400" w:author="Ruijie Xu" w:date="2022-03-10T12:31:00Z">
                <w:rPr>
                  <w:b/>
                  <w:bCs/>
                  <w:color w:val="000000" w:themeColor="text1"/>
                </w:rPr>
              </w:rPrChange>
            </w:rPr>
            <w:delText>s</w:delText>
          </w:r>
        </w:del>
      </w:ins>
      <w:ins w:id="2401" w:author="Liliana Salvador" w:date="2022-02-23T11:31:00Z">
        <w:del w:id="2402" w:author="Ruijie Xu" w:date="2022-03-04T10:26:00Z">
          <w:r w:rsidR="00A87C25" w:rsidRPr="002B42A7" w:rsidDel="00711145">
            <w:rPr>
              <w:rFonts w:ascii="Times New Roman" w:hAnsi="Times New Roman" w:cs="Times New Roman"/>
              <w:b/>
              <w:bCs/>
              <w:color w:val="000000" w:themeColor="text1"/>
              <w:rPrChange w:id="2403" w:author="Ruijie Xu" w:date="2022-03-10T12:31:00Z">
                <w:rPr>
                  <w:b/>
                  <w:bCs/>
                  <w:color w:val="000000" w:themeColor="text1"/>
                </w:rPr>
              </w:rPrChange>
            </w:rPr>
            <w:delText xml:space="preserve"> </w:delText>
          </w:r>
        </w:del>
      </w:ins>
      <w:ins w:id="2404" w:author="Ruijie Xu" w:date="2022-02-02T12:17:00Z">
        <w:r w:rsidR="001329B6" w:rsidRPr="002B42A7">
          <w:rPr>
            <w:rFonts w:ascii="Times New Roman" w:hAnsi="Times New Roman" w:cs="Times New Roman"/>
            <w:b/>
            <w:bCs/>
            <w:color w:val="000000" w:themeColor="text1"/>
            <w:rPrChange w:id="2405"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2406" w:author="Ruijie Xu" w:date="2022-02-27T13:38:00Z"/>
          <w:del w:id="2407" w:author="Rajeev, Sree" w:date="2022-03-03T10:41:00Z"/>
          <w:rFonts w:ascii="Times New Roman" w:hAnsi="Times New Roman" w:cs="Times New Roman"/>
          <w:bCs/>
          <w:i/>
          <w:color w:val="000000" w:themeColor="text1"/>
          <w:rPrChange w:id="2408" w:author="Ruijie Xu" w:date="2022-03-10T12:31:00Z">
            <w:rPr>
              <w:ins w:id="2409" w:author="Ruijie Xu" w:date="2022-02-27T13:38:00Z"/>
              <w:del w:id="2410" w:author="Rajeev, Sree" w:date="2022-03-03T10:41:00Z"/>
              <w:bCs/>
              <w:i/>
              <w:color w:val="000000" w:themeColor="text1"/>
            </w:rPr>
          </w:rPrChange>
        </w:rPr>
      </w:pPr>
      <w:ins w:id="2411" w:author="Ruijie Xu" w:date="2022-03-04T13:52:00Z">
        <w:r w:rsidRPr="002B42A7">
          <w:rPr>
            <w:rFonts w:ascii="Times New Roman" w:hAnsi="Times New Roman" w:cs="Times New Roman"/>
            <w:bCs/>
            <w:iCs/>
            <w:color w:val="000000" w:themeColor="text1"/>
            <w:rPrChange w:id="2412" w:author="Ruijie Xu" w:date="2022-03-10T12:31:00Z">
              <w:rPr>
                <w:bCs/>
                <w:iCs/>
                <w:color w:val="000000" w:themeColor="text1"/>
              </w:rPr>
            </w:rPrChange>
          </w:rPr>
          <w:tab/>
        </w:r>
      </w:ins>
      <w:ins w:id="2413" w:author="Ruijie Xu" w:date="2022-02-27T13:38:00Z">
        <w:del w:id="2414" w:author="Rajeev, Sree" w:date="2022-03-03T10:41:00Z">
          <w:r w:rsidR="0052454F" w:rsidRPr="002B42A7" w:rsidDel="004D6F27">
            <w:rPr>
              <w:rFonts w:ascii="Times New Roman" w:hAnsi="Times New Roman" w:cs="Times New Roman"/>
              <w:bCs/>
              <w:i/>
              <w:color w:val="000000" w:themeColor="text1"/>
              <w:rPrChange w:id="2415" w:author="Ruijie Xu" w:date="2022-03-10T12:31:00Z">
                <w:rPr>
                  <w:bCs/>
                  <w:i/>
                  <w:color w:val="000000" w:themeColor="text1"/>
                </w:rPr>
              </w:rPrChange>
            </w:rPr>
            <w:delText xml:space="preserve">DB </w:delText>
          </w:r>
        </w:del>
      </w:ins>
      <w:ins w:id="2416" w:author="Ruijie Xu" w:date="2022-02-27T13:39:00Z">
        <w:del w:id="2417" w:author="Rajeev, Sree" w:date="2022-03-03T10:41:00Z">
          <w:r w:rsidR="0052454F" w:rsidRPr="002B42A7" w:rsidDel="004D6F27">
            <w:rPr>
              <w:rFonts w:ascii="Times New Roman" w:hAnsi="Times New Roman" w:cs="Times New Roman"/>
              <w:bCs/>
              <w:i/>
              <w:color w:val="000000" w:themeColor="text1"/>
              <w:rPrChange w:id="2418" w:author="Ruijie Xu" w:date="2022-03-10T12:31:00Z">
                <w:rPr>
                  <w:bCs/>
                  <w:i/>
                  <w:color w:val="000000" w:themeColor="text1"/>
                </w:rPr>
              </w:rPrChange>
            </w:rPr>
            <w:delText>setup</w:delText>
          </w:r>
        </w:del>
      </w:ins>
      <w:ins w:id="2419" w:author="Ruijie Xu" w:date="2022-02-27T13:42:00Z">
        <w:del w:id="2420" w:author="Rajeev, Sree" w:date="2022-03-03T10:41:00Z">
          <w:r w:rsidR="00C20546" w:rsidRPr="002B42A7" w:rsidDel="004D6F27">
            <w:rPr>
              <w:rFonts w:ascii="Times New Roman" w:hAnsi="Times New Roman" w:cs="Times New Roman"/>
              <w:bCs/>
              <w:i/>
              <w:color w:val="000000" w:themeColor="text1"/>
              <w:rPrChange w:id="2421" w:author="Ruijie Xu" w:date="2022-03-10T12:31:00Z">
                <w:rPr>
                  <w:bCs/>
                  <w:i/>
                  <w:color w:val="000000" w:themeColor="text1"/>
                </w:rPr>
              </w:rPrChange>
            </w:rPr>
            <w:delText xml:space="preserve"> - DB</w:delText>
          </w:r>
        </w:del>
      </w:ins>
      <w:ins w:id="2422" w:author="Ruijie Xu" w:date="2022-02-27T13:43:00Z">
        <w:del w:id="2423" w:author="Rajeev, Sree" w:date="2022-03-03T10:41:00Z">
          <w:r w:rsidR="00C20546" w:rsidRPr="002B42A7" w:rsidDel="004D6F27">
            <w:rPr>
              <w:rFonts w:ascii="Times New Roman" w:hAnsi="Times New Roman" w:cs="Times New Roman"/>
              <w:bCs/>
              <w:i/>
              <w:color w:val="000000" w:themeColor="text1"/>
              <w:rPrChange w:id="2424" w:author="Ruijie Xu" w:date="2022-03-10T12:31:00Z">
                <w:rPr>
                  <w:bCs/>
                  <w:i/>
                  <w:color w:val="000000" w:themeColor="text1"/>
                </w:rPr>
              </w:rPrChange>
            </w:rPr>
            <w:delText>s</w:delText>
          </w:r>
        </w:del>
      </w:ins>
    </w:p>
    <w:p w14:paraId="1F2161C7" w14:textId="52B6186B" w:rsidR="00BB21F0" w:rsidRPr="002B42A7" w:rsidDel="0094647B" w:rsidRDefault="00C0014F">
      <w:pPr>
        <w:spacing w:line="480" w:lineRule="auto"/>
        <w:rPr>
          <w:del w:id="2425" w:author="Ruijie Xu" w:date="2022-03-04T10:21:00Z"/>
          <w:rFonts w:ascii="Times New Roman" w:hAnsi="Times New Roman" w:cs="Times New Roman"/>
          <w:color w:val="000000" w:themeColor="text1"/>
          <w:highlight w:val="cyan"/>
          <w:rPrChange w:id="2426" w:author="Ruijie Xu" w:date="2022-03-10T12:31:00Z">
            <w:rPr>
              <w:del w:id="2427" w:author="Ruijie Xu" w:date="2022-03-04T10:21:00Z"/>
              <w:color w:val="000000" w:themeColor="text1"/>
            </w:rPr>
          </w:rPrChange>
        </w:rPr>
      </w:pPr>
      <w:bookmarkStart w:id="2428" w:name="OLE_LINK35"/>
      <w:bookmarkStart w:id="2429" w:name="OLE_LINK36"/>
      <w:bookmarkStart w:id="2430" w:name="OLE_LINK104"/>
      <w:del w:id="2431" w:author="Ruijie Xu" w:date="2022-02-02T12:15:00Z">
        <w:r w:rsidRPr="002B42A7" w:rsidDel="001329B6">
          <w:rPr>
            <w:rFonts w:ascii="Times New Roman" w:hAnsi="Times New Roman" w:cs="Times New Roman"/>
            <w:b/>
            <w:bCs/>
            <w:color w:val="000000" w:themeColor="text1"/>
            <w:rPrChange w:id="2432" w:author="Ruijie Xu" w:date="2022-03-10T12:31:00Z">
              <w:rPr>
                <w:b/>
                <w:bCs/>
                <w:color w:val="000000" w:themeColor="text1"/>
              </w:rPr>
            </w:rPrChange>
          </w:rPr>
          <w:delText>Profiling</w:delText>
        </w:r>
      </w:del>
      <w:del w:id="2433" w:author="Ruijie Xu" w:date="2022-02-02T11:46:00Z">
        <w:r w:rsidRPr="002B42A7" w:rsidDel="00632BC5">
          <w:rPr>
            <w:rFonts w:ascii="Times New Roman" w:hAnsi="Times New Roman" w:cs="Times New Roman"/>
            <w:b/>
            <w:bCs/>
            <w:color w:val="000000" w:themeColor="text1"/>
            <w:rPrChange w:id="2434"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2435" w:author="Ruijie Xu" w:date="2022-03-10T12:31:00Z">
              <w:rPr>
                <w:b/>
                <w:bCs/>
                <w:color w:val="000000" w:themeColor="text1"/>
              </w:rPr>
            </w:rPrChange>
          </w:rPr>
          <w:delText>with different</w:delText>
        </w:r>
      </w:del>
      <w:del w:id="2436" w:author="Ruijie Xu" w:date="2022-02-02T12:16:00Z">
        <w:r w:rsidR="006B2511" w:rsidRPr="002B42A7" w:rsidDel="001329B6">
          <w:rPr>
            <w:rFonts w:ascii="Times New Roman" w:hAnsi="Times New Roman" w:cs="Times New Roman"/>
            <w:b/>
            <w:bCs/>
            <w:color w:val="000000" w:themeColor="text1"/>
            <w:rPrChange w:id="2437"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2438"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2439" w:author="Ruijie Xu" w:date="2022-03-10T12:31:00Z">
              <w:rPr>
                <w:color w:val="000000" w:themeColor="text1"/>
              </w:rPr>
            </w:rPrChange>
          </w:rPr>
          <w:delText xml:space="preserve">. </w:delText>
        </w:r>
      </w:del>
      <w:del w:id="2440" w:author="Ruijie Xu" w:date="2022-03-10T11:53:00Z">
        <w:r w:rsidR="00F440CF" w:rsidRPr="002B42A7" w:rsidDel="004235FA">
          <w:rPr>
            <w:rFonts w:ascii="Times New Roman" w:hAnsi="Times New Roman" w:cs="Times New Roman"/>
            <w:color w:val="000000" w:themeColor="text1"/>
            <w:rPrChange w:id="2441" w:author="Ruijie Xu" w:date="2022-03-10T12:31:00Z">
              <w:rPr>
                <w:color w:val="000000" w:themeColor="text1"/>
              </w:rPr>
            </w:rPrChange>
          </w:rPr>
          <w:delText xml:space="preserve">To address </w:delText>
        </w:r>
      </w:del>
      <w:ins w:id="2442" w:author="Rajeev, Sree" w:date="2022-03-03T10:42:00Z">
        <w:del w:id="2443" w:author="Ruijie Xu" w:date="2022-03-10T11:53:00Z">
          <w:r w:rsidR="004D6F27" w:rsidRPr="002B42A7" w:rsidDel="004235FA">
            <w:rPr>
              <w:rFonts w:ascii="Times New Roman" w:hAnsi="Times New Roman" w:cs="Times New Roman"/>
              <w:color w:val="000000" w:themeColor="text1"/>
              <w:rPrChange w:id="2444" w:author="Ruijie Xu" w:date="2022-03-10T12:31:00Z">
                <w:rPr>
                  <w:color w:val="000000" w:themeColor="text1"/>
                </w:rPr>
              </w:rPrChange>
            </w:rPr>
            <w:delText xml:space="preserve">assess the outcome  of </w:delText>
          </w:r>
        </w:del>
      </w:ins>
      <w:ins w:id="2445" w:author="Liliana Salvador" w:date="2022-03-08T18:26:00Z">
        <w:del w:id="2446" w:author="Ruijie Xu" w:date="2022-03-10T11:53:00Z">
          <w:r w:rsidR="00D7527B" w:rsidRPr="002B42A7" w:rsidDel="004235FA">
            <w:rPr>
              <w:rFonts w:ascii="Times New Roman" w:hAnsi="Times New Roman" w:cs="Times New Roman"/>
              <w:color w:val="000000" w:themeColor="text1"/>
              <w:rPrChange w:id="2447" w:author="Ruijie Xu" w:date="2022-03-10T12:31:00Z">
                <w:rPr>
                  <w:color w:val="000000" w:themeColor="text1"/>
                </w:rPr>
              </w:rPrChange>
            </w:rPr>
            <w:delText xml:space="preserve">the </w:delText>
          </w:r>
        </w:del>
      </w:ins>
      <w:ins w:id="2448" w:author="Rajeev, Sree" w:date="2022-03-03T10:42:00Z">
        <w:del w:id="2449" w:author="Ruijie Xu" w:date="2022-03-10T11:53:00Z">
          <w:r w:rsidR="004D6F27" w:rsidRPr="002B42A7" w:rsidDel="004235FA">
            <w:rPr>
              <w:rFonts w:ascii="Times New Roman" w:hAnsi="Times New Roman" w:cs="Times New Roman"/>
              <w:color w:val="000000" w:themeColor="text1"/>
              <w:rPrChange w:id="2450" w:author="Ruijie Xu" w:date="2022-03-10T12:31:00Z">
                <w:rPr>
                  <w:color w:val="000000" w:themeColor="text1"/>
                </w:rPr>
              </w:rPrChange>
            </w:rPr>
            <w:delText>analysis using software/</w:delText>
          </w:r>
        </w:del>
      </w:ins>
      <w:del w:id="2451" w:author="Ruijie Xu" w:date="2022-03-10T11:53:00Z">
        <w:r w:rsidR="00F440CF" w:rsidRPr="002B42A7" w:rsidDel="004235FA">
          <w:rPr>
            <w:rFonts w:ascii="Times New Roman" w:hAnsi="Times New Roman" w:cs="Times New Roman"/>
            <w:color w:val="000000" w:themeColor="text1"/>
            <w:rPrChange w:id="2452"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2453"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2454"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2455"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2456" w:author="Ruijie Xu" w:date="2022-03-10T12:31:00Z">
              <w:rPr>
                <w:color w:val="000000" w:themeColor="text1"/>
              </w:rPr>
            </w:rPrChange>
          </w:rPr>
          <w:delText xml:space="preserve"> metagenomics profiling,</w:delText>
        </w:r>
      </w:del>
      <w:ins w:id="2457" w:author="Rajeev, Sree" w:date="2022-03-03T10:43:00Z">
        <w:del w:id="2458" w:author="Ruijie Xu" w:date="2022-03-10T11:53:00Z">
          <w:r w:rsidR="004D6F27" w:rsidRPr="002B42A7" w:rsidDel="004235FA">
            <w:rPr>
              <w:rFonts w:ascii="Times New Roman" w:hAnsi="Times New Roman" w:cs="Times New Roman"/>
              <w:color w:val="000000" w:themeColor="text1"/>
              <w:rPrChange w:id="2459" w:author="Ruijie Xu" w:date="2022-03-10T12:31:00Z">
                <w:rPr>
                  <w:color w:val="000000" w:themeColor="text1"/>
                </w:rPr>
              </w:rPrChange>
            </w:rPr>
            <w:delText xml:space="preserve">combinations, </w:delText>
          </w:r>
        </w:del>
      </w:ins>
      <w:del w:id="2460" w:author="Ruijie Xu" w:date="2022-03-10T11:53:00Z">
        <w:r w:rsidR="00F440CF" w:rsidRPr="002B42A7" w:rsidDel="004235FA">
          <w:rPr>
            <w:rFonts w:ascii="Times New Roman" w:hAnsi="Times New Roman" w:cs="Times New Roman"/>
            <w:color w:val="000000" w:themeColor="text1"/>
            <w:rPrChange w:id="2461" w:author="Ruijie Xu" w:date="2022-03-10T12:31:00Z">
              <w:rPr>
                <w:color w:val="000000" w:themeColor="text1"/>
              </w:rPr>
            </w:rPrChange>
          </w:rPr>
          <w:delText xml:space="preserve"> four different databases (minikraken, standard, customized, and maxikraken) were used to classify the </w:delText>
        </w:r>
      </w:del>
      <w:del w:id="2462" w:author="Ruijie Xu" w:date="2022-02-02T11:48:00Z">
        <w:r w:rsidR="00F440CF" w:rsidRPr="002B42A7" w:rsidDel="00632BC5">
          <w:rPr>
            <w:rFonts w:ascii="Times New Roman" w:hAnsi="Times New Roman" w:cs="Times New Roman"/>
            <w:color w:val="000000" w:themeColor="text1"/>
            <w:rPrChange w:id="2463" w:author="Ruijie Xu" w:date="2022-03-10T12:31:00Z">
              <w:rPr>
                <w:color w:val="000000" w:themeColor="text1"/>
              </w:rPr>
            </w:rPrChange>
          </w:rPr>
          <w:delText>Rattus samples using Kraken2</w:delText>
        </w:r>
      </w:del>
      <w:del w:id="2464" w:author="Ruijie Xu" w:date="2022-03-10T11:53:00Z">
        <w:r w:rsidR="00F440CF" w:rsidRPr="002B42A7" w:rsidDel="004235FA">
          <w:rPr>
            <w:rFonts w:ascii="Times New Roman" w:hAnsi="Times New Roman" w:cs="Times New Roman"/>
            <w:color w:val="000000" w:themeColor="text1"/>
            <w:rPrChange w:id="2465" w:author="Ruijie Xu" w:date="2022-03-10T12:31:00Z">
              <w:rPr>
                <w:color w:val="000000" w:themeColor="text1"/>
              </w:rPr>
            </w:rPrChange>
          </w:rPr>
          <w:delText>.</w:delText>
        </w:r>
      </w:del>
      <w:ins w:id="2466" w:author="Rajeev, Sree" w:date="2022-03-03T10:47:00Z">
        <w:del w:id="2467" w:author="Ruijie Xu" w:date="2022-03-10T11:53:00Z">
          <w:r w:rsidR="00ED1003" w:rsidRPr="002B42A7" w:rsidDel="004235FA">
            <w:rPr>
              <w:rFonts w:ascii="Times New Roman" w:hAnsi="Times New Roman" w:cs="Times New Roman"/>
              <w:color w:val="000000" w:themeColor="text1"/>
              <w:rPrChange w:id="2468"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69" w:author="Ruijie Xu" w:date="2022-03-10T12:31:00Z">
              <w:rPr>
                <w:color w:val="000000" w:themeColor="text1"/>
              </w:rPr>
            </w:rPrChange>
          </w:rPr>
          <w:t>De</w:t>
        </w:r>
      </w:ins>
      <w:ins w:id="2470" w:author="Rajeev, Sree" w:date="2022-03-03T10:48:00Z">
        <w:r w:rsidR="00ED1003" w:rsidRPr="002B42A7">
          <w:rPr>
            <w:rFonts w:ascii="Times New Roman" w:hAnsi="Times New Roman" w:cs="Times New Roman"/>
            <w:color w:val="000000" w:themeColor="text1"/>
            <w:rPrChange w:id="2471" w:author="Ruijie Xu" w:date="2022-03-10T12:31:00Z">
              <w:rPr>
                <w:color w:val="000000" w:themeColor="text1"/>
              </w:rPr>
            </w:rPrChange>
          </w:rPr>
          <w:t xml:space="preserve">tails of the </w:t>
        </w:r>
      </w:ins>
      <w:ins w:id="2472" w:author="Rajeev, Sree" w:date="2022-03-03T10:47:00Z">
        <w:del w:id="2473" w:author="Ruijie Xu" w:date="2022-03-04T10:37:00Z">
          <w:r w:rsidR="00ED1003" w:rsidRPr="002B42A7" w:rsidDel="006D3A0D">
            <w:rPr>
              <w:rFonts w:ascii="Times New Roman" w:hAnsi="Times New Roman" w:cs="Times New Roman"/>
              <w:color w:val="000000" w:themeColor="text1"/>
              <w:rPrChange w:id="2474"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75" w:author="Ruijie Xu" w:date="2022-03-10T12:31:00Z">
              <w:rPr>
                <w:color w:val="000000" w:themeColor="text1"/>
                <w:highlight w:val="yellow"/>
              </w:rPr>
            </w:rPrChange>
          </w:rPr>
          <w:t>DBs used for each software in this study</w:t>
        </w:r>
        <w:del w:id="2476" w:author="Liliana Salvador" w:date="2022-03-16T09:06:00Z">
          <w:r w:rsidR="00ED1003" w:rsidRPr="002B42A7" w:rsidDel="0028463C">
            <w:rPr>
              <w:rFonts w:ascii="Times New Roman" w:hAnsi="Times New Roman" w:cs="Times New Roman"/>
              <w:color w:val="000000" w:themeColor="text1"/>
              <w:rPrChange w:id="2477"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78" w:author="Ruijie Xu" w:date="2022-03-10T12:31:00Z">
              <w:rPr>
                <w:color w:val="000000" w:themeColor="text1"/>
                <w:highlight w:val="yellow"/>
              </w:rPr>
            </w:rPrChange>
          </w:rPr>
          <w:t>, as well as the</w:t>
        </w:r>
      </w:ins>
      <w:ins w:id="2479" w:author="Liliana Salvador" w:date="2022-03-16T09:07:00Z">
        <w:r w:rsidR="0028463C">
          <w:rPr>
            <w:rFonts w:ascii="Times New Roman" w:hAnsi="Times New Roman" w:cs="Times New Roman"/>
            <w:color w:val="000000" w:themeColor="text1"/>
          </w:rPr>
          <w:t xml:space="preserve"> associated</w:t>
        </w:r>
      </w:ins>
      <w:ins w:id="2480" w:author="Rajeev, Sree" w:date="2022-03-03T10:47:00Z">
        <w:r w:rsidR="00ED1003" w:rsidRPr="002B42A7">
          <w:rPr>
            <w:rFonts w:ascii="Times New Roman" w:hAnsi="Times New Roman" w:cs="Times New Roman"/>
            <w:color w:val="000000" w:themeColor="text1"/>
            <w:rPrChange w:id="2481" w:author="Ruijie Xu" w:date="2022-03-10T12:31:00Z">
              <w:rPr>
                <w:color w:val="000000" w:themeColor="text1"/>
                <w:highlight w:val="yellow"/>
              </w:rPr>
            </w:rPrChange>
          </w:rPr>
          <w:t xml:space="preserve"> computational resources and</w:t>
        </w:r>
      </w:ins>
      <w:ins w:id="2482" w:author="Liliana Salvador" w:date="2022-03-16T09:07:00Z">
        <w:r w:rsidR="0028463C">
          <w:rPr>
            <w:rFonts w:ascii="Times New Roman" w:hAnsi="Times New Roman" w:cs="Times New Roman"/>
            <w:color w:val="000000" w:themeColor="text1"/>
          </w:rPr>
          <w:t xml:space="preserve"> building</w:t>
        </w:r>
      </w:ins>
      <w:ins w:id="2483" w:author="Rajeev, Sree" w:date="2022-03-03T10:47:00Z">
        <w:r w:rsidR="00ED1003" w:rsidRPr="002B42A7">
          <w:rPr>
            <w:rFonts w:ascii="Times New Roman" w:hAnsi="Times New Roman" w:cs="Times New Roman"/>
            <w:color w:val="000000" w:themeColor="text1"/>
            <w:rPrChange w:id="2484" w:author="Ruijie Xu" w:date="2022-03-10T12:31:00Z">
              <w:rPr>
                <w:color w:val="000000" w:themeColor="text1"/>
                <w:highlight w:val="yellow"/>
              </w:rPr>
            </w:rPrChange>
          </w:rPr>
          <w:t xml:space="preserve"> time</w:t>
        </w:r>
      </w:ins>
      <w:ins w:id="2485" w:author="Liliana Salvador" w:date="2022-03-16T09:07:00Z">
        <w:r w:rsidR="0028463C">
          <w:rPr>
            <w:rFonts w:ascii="Times New Roman" w:hAnsi="Times New Roman" w:cs="Times New Roman"/>
            <w:color w:val="000000" w:themeColor="text1"/>
          </w:rPr>
          <w:t>,</w:t>
        </w:r>
      </w:ins>
      <w:ins w:id="2486" w:author="Rajeev, Sree" w:date="2022-03-03T10:47:00Z">
        <w:r w:rsidR="00ED1003" w:rsidRPr="002B42A7">
          <w:rPr>
            <w:rFonts w:ascii="Times New Roman" w:hAnsi="Times New Roman" w:cs="Times New Roman"/>
            <w:color w:val="000000" w:themeColor="text1"/>
            <w:rPrChange w:id="2487" w:author="Ruijie Xu" w:date="2022-03-10T12:31:00Z">
              <w:rPr>
                <w:color w:val="000000" w:themeColor="text1"/>
                <w:highlight w:val="yellow"/>
              </w:rPr>
            </w:rPrChange>
          </w:rPr>
          <w:t xml:space="preserve"> </w:t>
        </w:r>
        <w:del w:id="2488" w:author="Liliana Salvador" w:date="2022-03-16T09:07:00Z">
          <w:r w:rsidR="00ED1003" w:rsidRPr="002B42A7" w:rsidDel="0028463C">
            <w:rPr>
              <w:rFonts w:ascii="Times New Roman" w:hAnsi="Times New Roman" w:cs="Times New Roman"/>
              <w:color w:val="000000" w:themeColor="text1"/>
              <w:rPrChange w:id="2489" w:author="Ruijie Xu" w:date="2022-03-10T12:31:00Z">
                <w:rPr>
                  <w:color w:val="000000" w:themeColor="text1"/>
                  <w:highlight w:val="yellow"/>
                </w:rPr>
              </w:rPrChange>
            </w:rPr>
            <w:delText xml:space="preserve">used to build each software </w:delText>
          </w:r>
        </w:del>
      </w:ins>
      <w:ins w:id="2490" w:author="Liliana Salvador" w:date="2022-03-08T18:28:00Z">
        <w:r w:rsidR="00D7527B" w:rsidRPr="002B42A7">
          <w:rPr>
            <w:rFonts w:ascii="Times New Roman" w:hAnsi="Times New Roman" w:cs="Times New Roman"/>
            <w:color w:val="000000" w:themeColor="text1"/>
            <w:rPrChange w:id="2491" w:author="Ruijie Xu" w:date="2022-03-10T12:31:00Z">
              <w:rPr>
                <w:color w:val="000000" w:themeColor="text1"/>
              </w:rPr>
            </w:rPrChange>
          </w:rPr>
          <w:t>are</w:t>
        </w:r>
      </w:ins>
      <w:ins w:id="2492" w:author="Rajeev, Sree" w:date="2022-03-03T10:47:00Z">
        <w:del w:id="2493" w:author="Liliana Salvador" w:date="2022-03-08T18:28:00Z">
          <w:r w:rsidR="00ED1003" w:rsidRPr="002B42A7" w:rsidDel="00D7527B">
            <w:rPr>
              <w:rFonts w:ascii="Times New Roman" w:hAnsi="Times New Roman" w:cs="Times New Roman"/>
              <w:color w:val="000000" w:themeColor="text1"/>
              <w:rPrChange w:id="2494"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2495" w:author="Ruijie Xu" w:date="2022-03-10T12:31:00Z">
              <w:rPr>
                <w:color w:val="000000" w:themeColor="text1"/>
                <w:highlight w:val="yellow"/>
              </w:rPr>
            </w:rPrChange>
          </w:rPr>
          <w:t xml:space="preserve"> available in</w:t>
        </w:r>
        <w:del w:id="2496" w:author="Liliana Salvador" w:date="2022-03-08T18:28:00Z">
          <w:r w:rsidR="00ED1003" w:rsidRPr="002B42A7" w:rsidDel="00D7527B">
            <w:rPr>
              <w:rFonts w:ascii="Times New Roman" w:hAnsi="Times New Roman" w:cs="Times New Roman"/>
              <w:color w:val="000000" w:themeColor="text1"/>
              <w:rPrChange w:id="2497" w:author="Ruijie Xu" w:date="2022-03-10T12:31:00Z">
                <w:rPr>
                  <w:color w:val="000000" w:themeColor="text1"/>
                  <w:highlight w:val="yellow"/>
                </w:rPr>
              </w:rPrChange>
            </w:rPr>
            <w:delText xml:space="preserve"> </w:delText>
          </w:r>
        </w:del>
        <w:del w:id="2498" w:author="Ruijie Xu" w:date="2022-03-04T10:37:00Z">
          <w:r w:rsidR="00ED1003" w:rsidRPr="002B42A7" w:rsidDel="006D3A0D">
            <w:rPr>
              <w:rFonts w:ascii="Times New Roman" w:hAnsi="Times New Roman" w:cs="Times New Roman"/>
              <w:color w:val="000000" w:themeColor="text1"/>
              <w:rPrChange w:id="2499" w:author="Ruijie Xu" w:date="2022-03-10T12:31:00Z">
                <w:rPr>
                  <w:color w:val="000000" w:themeColor="text1"/>
                  <w:highlight w:val="yellow"/>
                </w:rPr>
              </w:rPrChange>
            </w:rPr>
            <w:delText xml:space="preserve"> </w:delText>
          </w:r>
        </w:del>
      </w:ins>
      <w:ins w:id="2500" w:author="Rajeev, Sree" w:date="2022-03-03T10:49:00Z">
        <w:del w:id="2501" w:author="Liliana Salvador" w:date="2022-03-08T18:28:00Z">
          <w:r w:rsidR="00ED1003" w:rsidRPr="002B42A7" w:rsidDel="00D7527B">
            <w:rPr>
              <w:rFonts w:ascii="Times New Roman" w:hAnsi="Times New Roman" w:cs="Times New Roman"/>
              <w:color w:val="000000" w:themeColor="text1"/>
              <w:rPrChange w:id="2502" w:author="Ruijie Xu" w:date="2022-03-10T12:31:00Z">
                <w:rPr>
                  <w:color w:val="000000" w:themeColor="text1"/>
                </w:rPr>
              </w:rPrChange>
            </w:rPr>
            <w:delText>the</w:delText>
          </w:r>
        </w:del>
        <w:del w:id="2503" w:author="Ruijie Xu" w:date="2022-03-04T14:14:00Z">
          <w:r w:rsidR="00ED1003" w:rsidRPr="002B42A7" w:rsidDel="00245CA0">
            <w:rPr>
              <w:rFonts w:ascii="Times New Roman" w:hAnsi="Times New Roman" w:cs="Times New Roman"/>
              <w:color w:val="000000" w:themeColor="text1"/>
              <w:rPrChange w:id="2504"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2505"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2506" w:author="Ruijie Xu" w:date="2022-03-10T12:31:00Z">
              <w:rPr>
                <w:color w:val="000000" w:themeColor="text1"/>
              </w:rPr>
            </w:rPrChange>
          </w:rPr>
          <w:t xml:space="preserve"> </w:t>
        </w:r>
      </w:ins>
      <w:ins w:id="2507" w:author="Rajeev, Sree" w:date="2022-03-03T10:47:00Z">
        <w:r w:rsidR="00ED1003" w:rsidRPr="002B42A7">
          <w:rPr>
            <w:rFonts w:ascii="Times New Roman" w:hAnsi="Times New Roman" w:cs="Times New Roman"/>
            <w:color w:val="000000" w:themeColor="text1"/>
            <w:highlight w:val="cyan"/>
            <w:rPrChange w:id="2508" w:author="Ruijie Xu" w:date="2022-03-10T12:31:00Z">
              <w:rPr>
                <w:color w:val="000000" w:themeColor="text1"/>
                <w:highlight w:val="yellow"/>
              </w:rPr>
            </w:rPrChange>
          </w:rPr>
          <w:t>Table 1</w:t>
        </w:r>
      </w:ins>
      <w:ins w:id="2509" w:author="Ruijie Xu" w:date="2022-03-04T10:37:00Z">
        <w:r w:rsidR="006D3A0D" w:rsidRPr="002B42A7">
          <w:rPr>
            <w:rFonts w:ascii="Times New Roman" w:hAnsi="Times New Roman" w:cs="Times New Roman"/>
            <w:color w:val="000000" w:themeColor="text1"/>
            <w:rPrChange w:id="2510"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2511" w:author="Ruijie Xu" w:date="2022-03-10T12:31:00Z">
              <w:rPr>
                <w:color w:val="000000" w:themeColor="text1"/>
              </w:rPr>
            </w:rPrChange>
          </w:rPr>
          <w:t>describe</w:t>
        </w:r>
      </w:ins>
      <w:ins w:id="2512" w:author="Ruijie Xu" w:date="2022-03-04T10:38:00Z">
        <w:r w:rsidR="00843F75" w:rsidRPr="002B42A7">
          <w:rPr>
            <w:rFonts w:ascii="Times New Roman" w:hAnsi="Times New Roman" w:cs="Times New Roman"/>
            <w:color w:val="000000" w:themeColor="text1"/>
            <w:highlight w:val="cyan"/>
            <w:rPrChange w:id="2513" w:author="Ruijie Xu" w:date="2022-03-10T12:31:00Z">
              <w:rPr>
                <w:color w:val="000000" w:themeColor="text1"/>
              </w:rPr>
            </w:rPrChange>
          </w:rPr>
          <w:t xml:space="preserve">d in </w:t>
        </w:r>
      </w:ins>
      <w:ins w:id="2514" w:author="Liliana Salvador" w:date="2022-03-08T18:44:00Z">
        <w:r w:rsidR="00541FAA" w:rsidRPr="002B42A7">
          <w:rPr>
            <w:rFonts w:ascii="Times New Roman" w:hAnsi="Times New Roman" w:cs="Times New Roman"/>
            <w:color w:val="000000" w:themeColor="text1"/>
            <w:highlight w:val="cyan"/>
            <w:rPrChange w:id="2515" w:author="Ruijie Xu" w:date="2022-03-10T12:31:00Z">
              <w:rPr>
                <w:color w:val="000000" w:themeColor="text1"/>
                <w:highlight w:val="cyan"/>
              </w:rPr>
            </w:rPrChange>
          </w:rPr>
          <w:t>S</w:t>
        </w:r>
      </w:ins>
      <w:ins w:id="2516" w:author="Ruijie Xu" w:date="2022-03-04T10:38:00Z">
        <w:del w:id="2517" w:author="Liliana Salvador" w:date="2022-03-08T18:44:00Z">
          <w:r w:rsidR="00843F75" w:rsidRPr="002B42A7" w:rsidDel="00541FAA">
            <w:rPr>
              <w:rFonts w:ascii="Times New Roman" w:hAnsi="Times New Roman" w:cs="Times New Roman"/>
              <w:color w:val="000000" w:themeColor="text1"/>
              <w:highlight w:val="cyan"/>
              <w:rPrChange w:id="2518"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2519" w:author="Ruijie Xu" w:date="2022-03-10T12:31:00Z">
              <w:rPr>
                <w:color w:val="000000" w:themeColor="text1"/>
              </w:rPr>
            </w:rPrChange>
          </w:rPr>
          <w:t>upplem</w:t>
        </w:r>
      </w:ins>
      <w:ins w:id="2520" w:author="Liliana Salvador" w:date="2022-03-08T18:40:00Z">
        <w:r w:rsidR="00AA0890" w:rsidRPr="002B42A7">
          <w:rPr>
            <w:rFonts w:ascii="Times New Roman" w:hAnsi="Times New Roman" w:cs="Times New Roman"/>
            <w:color w:val="000000" w:themeColor="text1"/>
            <w:highlight w:val="cyan"/>
            <w:rPrChange w:id="2521" w:author="Ruijie Xu" w:date="2022-03-10T12:31:00Z">
              <w:rPr>
                <w:color w:val="000000" w:themeColor="text1"/>
                <w:highlight w:val="cyan"/>
              </w:rPr>
            </w:rPrChange>
          </w:rPr>
          <w:t>en</w:t>
        </w:r>
      </w:ins>
      <w:ins w:id="2522" w:author="Ruijie Xu" w:date="2022-03-04T10:38:00Z">
        <w:r w:rsidR="00843F75" w:rsidRPr="002B42A7">
          <w:rPr>
            <w:rFonts w:ascii="Times New Roman" w:hAnsi="Times New Roman" w:cs="Times New Roman"/>
            <w:color w:val="000000" w:themeColor="text1"/>
            <w:highlight w:val="cyan"/>
            <w:rPrChange w:id="2523" w:author="Ruijie Xu" w:date="2022-03-10T12:31:00Z">
              <w:rPr>
                <w:color w:val="000000" w:themeColor="text1"/>
              </w:rPr>
            </w:rPrChange>
          </w:rPr>
          <w:t>tary</w:t>
        </w:r>
      </w:ins>
      <w:ins w:id="2524" w:author="Ruijie Xu" w:date="2022-03-04T13:33:00Z">
        <w:r w:rsidR="00582429" w:rsidRPr="002B42A7">
          <w:rPr>
            <w:rFonts w:ascii="Times New Roman" w:hAnsi="Times New Roman" w:cs="Times New Roman"/>
            <w:color w:val="000000" w:themeColor="text1"/>
            <w:highlight w:val="cyan"/>
            <w:rPrChange w:id="2525" w:author="Ruijie Xu" w:date="2022-03-10T12:31:00Z">
              <w:rPr>
                <w:color w:val="000000" w:themeColor="text1"/>
              </w:rPr>
            </w:rPrChange>
          </w:rPr>
          <w:t xml:space="preserve"> Text</w:t>
        </w:r>
      </w:ins>
      <w:ins w:id="2526" w:author="Liliana Salvador" w:date="2022-03-16T09:07:00Z">
        <w:r w:rsidR="0028463C">
          <w:rPr>
            <w:rFonts w:ascii="Times New Roman" w:hAnsi="Times New Roman" w:cs="Times New Roman"/>
            <w:color w:val="000000" w:themeColor="text1"/>
            <w:highlight w:val="cyan"/>
          </w:rPr>
          <w:t xml:space="preserve"> </w:t>
        </w:r>
      </w:ins>
      <w:ins w:id="2527" w:author="Ruijie Xu" w:date="2022-03-04T13:33:00Z">
        <w:r w:rsidR="00582429" w:rsidRPr="002B42A7">
          <w:rPr>
            <w:rFonts w:ascii="Times New Roman" w:hAnsi="Times New Roman" w:cs="Times New Roman"/>
            <w:color w:val="000000" w:themeColor="text1"/>
            <w:highlight w:val="cyan"/>
            <w:rPrChange w:id="2528" w:author="Ruijie Xu" w:date="2022-03-10T12:31:00Z">
              <w:rPr>
                <w:color w:val="000000" w:themeColor="text1"/>
              </w:rPr>
            </w:rPrChange>
          </w:rPr>
          <w:t>1</w:t>
        </w:r>
      </w:ins>
      <w:ins w:id="2529" w:author="Rajeev, Sree" w:date="2022-03-03T10:47:00Z">
        <w:r w:rsidR="00ED1003" w:rsidRPr="002B42A7">
          <w:rPr>
            <w:rFonts w:ascii="Times New Roman" w:hAnsi="Times New Roman" w:cs="Times New Roman"/>
            <w:color w:val="000000" w:themeColor="text1"/>
            <w:highlight w:val="cyan"/>
            <w:rPrChange w:id="2530" w:author="Ruijie Xu" w:date="2022-03-10T12:31:00Z">
              <w:rPr>
                <w:color w:val="000000" w:themeColor="text1"/>
                <w:highlight w:val="yellow"/>
              </w:rPr>
            </w:rPrChange>
          </w:rPr>
          <w:t xml:space="preserve">. </w:t>
        </w:r>
      </w:ins>
      <w:ins w:id="2531" w:author="Ruijie Xu" w:date="2022-02-27T10:47:00Z">
        <w:r w:rsidR="00435EE6" w:rsidRPr="002B42A7">
          <w:rPr>
            <w:rFonts w:ascii="Times New Roman" w:hAnsi="Times New Roman" w:cs="Times New Roman"/>
            <w:color w:val="000000" w:themeColor="text1"/>
            <w:highlight w:val="cyan"/>
            <w:rPrChange w:id="2532" w:author="Ruijie Xu" w:date="2022-03-10T12:31:00Z">
              <w:rPr>
                <w:color w:val="000000" w:themeColor="text1"/>
              </w:rPr>
            </w:rPrChange>
          </w:rPr>
          <w:t xml:space="preserve"> </w:t>
        </w:r>
      </w:ins>
      <w:bookmarkStart w:id="2533" w:name="_Hlk97196869"/>
      <w:ins w:id="2534" w:author="Liliana Salvador" w:date="2022-02-23T19:23:00Z">
        <w:del w:id="2535" w:author="Ruijie Xu" w:date="2022-02-27T10:47:00Z">
          <w:r w:rsidR="00EE17D5" w:rsidRPr="002B42A7" w:rsidDel="00435EE6">
            <w:rPr>
              <w:rFonts w:ascii="Times New Roman" w:hAnsi="Times New Roman" w:cs="Times New Roman"/>
              <w:color w:val="000000" w:themeColor="text1"/>
              <w:highlight w:val="cyan"/>
              <w:rPrChange w:id="2536" w:author="Ruijie Xu" w:date="2022-03-10T12:31:00Z">
                <w:rPr>
                  <w:color w:val="000000" w:themeColor="text1"/>
                </w:rPr>
              </w:rPrChange>
            </w:rPr>
            <w:delText xml:space="preserve"> </w:delText>
          </w:r>
          <w:commentRangeStart w:id="2537"/>
          <w:r w:rsidR="00EE17D5" w:rsidRPr="002B42A7" w:rsidDel="00435EE6">
            <w:rPr>
              <w:rFonts w:ascii="Times New Roman" w:hAnsi="Times New Roman" w:cs="Times New Roman"/>
              <w:color w:val="000000" w:themeColor="text1"/>
              <w:highlight w:val="cyan"/>
              <w:rPrChange w:id="2538" w:author="Ruijie Xu" w:date="2022-03-10T12:31:00Z">
                <w:rPr>
                  <w:color w:val="000000" w:themeColor="text1"/>
                </w:rPr>
              </w:rPrChange>
            </w:rPr>
            <w:delText>[…]</w:delText>
          </w:r>
          <w:commentRangeEnd w:id="2537"/>
          <w:r w:rsidR="00EE17D5" w:rsidRPr="002B42A7" w:rsidDel="00435EE6">
            <w:rPr>
              <w:rStyle w:val="CommentReference"/>
              <w:rFonts w:ascii="Times New Roman" w:hAnsi="Times New Roman" w:cs="Times New Roman"/>
              <w:sz w:val="24"/>
              <w:szCs w:val="24"/>
              <w:highlight w:val="cyan"/>
              <w:rPrChange w:id="2539" w:author="Ruijie Xu" w:date="2022-03-10T12:31:00Z">
                <w:rPr>
                  <w:rStyle w:val="CommentReference"/>
                </w:rPr>
              </w:rPrChange>
            </w:rPr>
            <w:commentReference w:id="2537"/>
          </w:r>
        </w:del>
      </w:ins>
      <w:ins w:id="2540" w:author="Liliana Salvador" w:date="2022-02-22T19:23:00Z">
        <w:del w:id="2541" w:author="Ruijie Xu" w:date="2022-02-27T10:47:00Z">
          <w:r w:rsidR="00912B0E" w:rsidRPr="002B42A7" w:rsidDel="00435EE6">
            <w:rPr>
              <w:rFonts w:ascii="Times New Roman" w:hAnsi="Times New Roman" w:cs="Times New Roman"/>
              <w:color w:val="000000" w:themeColor="text1"/>
              <w:highlight w:val="cyan"/>
              <w:rPrChange w:id="2542" w:author="Ruijie Xu" w:date="2022-03-10T12:31:00Z">
                <w:rPr>
                  <w:color w:val="000000" w:themeColor="text1"/>
                </w:rPr>
              </w:rPrChange>
            </w:rPr>
            <w:delText xml:space="preserve"> </w:delText>
          </w:r>
        </w:del>
      </w:ins>
      <w:ins w:id="2543" w:author="Liliana Salvador" w:date="2022-02-23T19:23:00Z">
        <w:del w:id="2544" w:author="Ruijie Xu" w:date="2022-02-27T10:51:00Z">
          <w:r w:rsidR="00EE17D5" w:rsidRPr="002B42A7" w:rsidDel="000D0D38">
            <w:rPr>
              <w:rFonts w:ascii="Times New Roman" w:hAnsi="Times New Roman" w:cs="Times New Roman"/>
              <w:color w:val="000000" w:themeColor="text1"/>
              <w:highlight w:val="cyan"/>
              <w:rPrChange w:id="2545" w:author="Ruijie Xu" w:date="2022-03-10T12:31:00Z">
                <w:rPr>
                  <w:color w:val="000000" w:themeColor="text1"/>
                </w:rPr>
              </w:rPrChange>
            </w:rPr>
            <w:delText>(</w:delText>
          </w:r>
        </w:del>
        <w:del w:id="2546" w:author="Ruijie Xu" w:date="2022-03-04T10:21:00Z">
          <w:r w:rsidR="00EE17D5" w:rsidRPr="002B42A7" w:rsidDel="0094647B">
            <w:rPr>
              <w:rFonts w:ascii="Times New Roman" w:hAnsi="Times New Roman" w:cs="Times New Roman"/>
              <w:color w:val="000000" w:themeColor="text1"/>
              <w:highlight w:val="cyan"/>
              <w:rPrChange w:id="2547" w:author="Ruijie Xu" w:date="2022-03-10T12:31:00Z">
                <w:rPr>
                  <w:color w:val="000000" w:themeColor="text1"/>
                </w:rPr>
              </w:rPrChange>
            </w:rPr>
            <w:delText>Table 1</w:delText>
          </w:r>
        </w:del>
        <w:del w:id="2548" w:author="Ruijie Xu" w:date="2022-02-27T10:51:00Z">
          <w:r w:rsidR="00EE17D5" w:rsidRPr="002B42A7" w:rsidDel="000D0D38">
            <w:rPr>
              <w:rFonts w:ascii="Times New Roman" w:hAnsi="Times New Roman" w:cs="Times New Roman"/>
              <w:color w:val="000000" w:themeColor="text1"/>
              <w:highlight w:val="cyan"/>
              <w:rPrChange w:id="2549" w:author="Ruijie Xu" w:date="2022-03-10T12:31:00Z">
                <w:rPr>
                  <w:color w:val="000000" w:themeColor="text1"/>
                </w:rPr>
              </w:rPrChange>
            </w:rPr>
            <w:delText>)</w:delText>
          </w:r>
        </w:del>
        <w:del w:id="2550" w:author="Ruijie Xu" w:date="2022-03-04T10:21:00Z">
          <w:r w:rsidR="00EE17D5" w:rsidRPr="002B42A7" w:rsidDel="0094647B">
            <w:rPr>
              <w:rFonts w:ascii="Times New Roman" w:hAnsi="Times New Roman" w:cs="Times New Roman"/>
              <w:color w:val="000000" w:themeColor="text1"/>
              <w:highlight w:val="cyan"/>
              <w:rPrChange w:id="2551" w:author="Ruijie Xu" w:date="2022-03-10T12:31:00Z">
                <w:rPr>
                  <w:color w:val="000000" w:themeColor="text1"/>
                </w:rPr>
              </w:rPrChange>
            </w:rPr>
            <w:delText xml:space="preserve">. </w:delText>
          </w:r>
        </w:del>
      </w:ins>
      <w:bookmarkEnd w:id="2533"/>
      <w:commentRangeStart w:id="2552"/>
      <w:del w:id="2553" w:author="Ruijie Xu" w:date="2022-03-04T10:21:00Z">
        <w:r w:rsidR="00F440CF" w:rsidRPr="002B42A7" w:rsidDel="0094647B">
          <w:rPr>
            <w:rFonts w:ascii="Times New Roman" w:hAnsi="Times New Roman" w:cs="Times New Roman"/>
            <w:color w:val="000000" w:themeColor="text1"/>
            <w:highlight w:val="cyan"/>
            <w:rPrChange w:id="2554" w:author="Ruijie Xu" w:date="2022-03-10T12:31:00Z">
              <w:rPr>
                <w:color w:val="000000" w:themeColor="text1"/>
              </w:rPr>
            </w:rPrChange>
          </w:rPr>
          <w:delText xml:space="preserve"> </w:delText>
        </w:r>
      </w:del>
    </w:p>
    <w:commentRangeEnd w:id="2552"/>
    <w:p w14:paraId="624EC42A" w14:textId="6B16FF8D" w:rsidR="00A87C25" w:rsidRPr="002B42A7" w:rsidRDefault="00EE17D5" w:rsidP="0012207D">
      <w:pPr>
        <w:spacing w:line="480" w:lineRule="auto"/>
        <w:rPr>
          <w:ins w:id="2555" w:author="Liliana Salvador" w:date="2022-02-23T11:32:00Z"/>
          <w:rFonts w:ascii="Times New Roman" w:hAnsi="Times New Roman" w:cs="Times New Roman"/>
          <w:b/>
          <w:bCs/>
          <w:color w:val="000000" w:themeColor="text1"/>
          <w:rPrChange w:id="2556" w:author="Ruijie Xu" w:date="2022-03-10T12:31:00Z">
            <w:rPr>
              <w:ins w:id="2557" w:author="Liliana Salvador" w:date="2022-02-23T11:32:00Z"/>
              <w:b/>
              <w:bCs/>
              <w:color w:val="000000" w:themeColor="text1"/>
            </w:rPr>
          </w:rPrChange>
        </w:rPr>
      </w:pPr>
      <w:del w:id="2558" w:author="Ruijie Xu" w:date="2022-02-27T10:52:00Z">
        <w:r w:rsidRPr="002B42A7" w:rsidDel="000D0D38">
          <w:rPr>
            <w:rStyle w:val="CommentReference"/>
            <w:rFonts w:ascii="Times New Roman" w:hAnsi="Times New Roman" w:cs="Times New Roman"/>
            <w:sz w:val="24"/>
            <w:szCs w:val="24"/>
            <w:highlight w:val="cyan"/>
            <w:rPrChange w:id="2559" w:author="Ruijie Xu" w:date="2022-03-10T12:31:00Z">
              <w:rPr>
                <w:rStyle w:val="CommentReference"/>
              </w:rPr>
            </w:rPrChange>
          </w:rPr>
          <w:commentReference w:id="2552"/>
        </w:r>
      </w:del>
      <w:commentRangeStart w:id="2560"/>
      <w:del w:id="2561" w:author="Ruijie Xu" w:date="2022-02-02T11:49:00Z">
        <w:r w:rsidR="00BB21F0" w:rsidRPr="002B42A7" w:rsidDel="00632BC5">
          <w:rPr>
            <w:rFonts w:ascii="Times New Roman" w:hAnsi="Times New Roman" w:cs="Times New Roman"/>
            <w:color w:val="000000" w:themeColor="text1"/>
            <w:highlight w:val="cyan"/>
            <w:rPrChange w:id="2562" w:author="Ruijie Xu" w:date="2022-03-10T12:31:00Z">
              <w:rPr>
                <w:color w:val="000000" w:themeColor="text1"/>
              </w:rPr>
            </w:rPrChange>
          </w:rPr>
          <w:delText>T</w:delText>
        </w:r>
      </w:del>
      <w:del w:id="2563" w:author="Ruijie Xu" w:date="2022-02-02T11:50:00Z">
        <w:r w:rsidR="00BB21F0" w:rsidRPr="002B42A7" w:rsidDel="00632BC5">
          <w:rPr>
            <w:rFonts w:ascii="Times New Roman" w:hAnsi="Times New Roman" w:cs="Times New Roman"/>
            <w:color w:val="000000" w:themeColor="text1"/>
            <w:highlight w:val="cyan"/>
            <w:rPrChange w:id="2564" w:author="Ruijie Xu" w:date="2022-03-10T12:31:00Z">
              <w:rPr>
                <w:color w:val="000000" w:themeColor="text1"/>
              </w:rPr>
            </w:rPrChange>
          </w:rPr>
          <w:delText>hree</w:delText>
        </w:r>
      </w:del>
      <w:del w:id="2565" w:author="Ruijie Xu" w:date="2022-02-27T10:52:00Z">
        <w:r w:rsidR="00BB21F0" w:rsidRPr="002B42A7" w:rsidDel="000D0D38">
          <w:rPr>
            <w:rFonts w:ascii="Times New Roman" w:hAnsi="Times New Roman" w:cs="Times New Roman"/>
            <w:color w:val="000000" w:themeColor="text1"/>
            <w:highlight w:val="cyan"/>
            <w:rPrChange w:id="2566" w:author="Ruijie Xu" w:date="2022-03-10T12:31:00Z">
              <w:rPr>
                <w:color w:val="000000" w:themeColor="text1"/>
              </w:rPr>
            </w:rPrChange>
          </w:rPr>
          <w:delText xml:space="preserve"> </w:delText>
        </w:r>
      </w:del>
      <w:del w:id="2567" w:author="Ruijie Xu" w:date="2022-02-02T11:49:00Z">
        <w:r w:rsidR="00BB21F0" w:rsidRPr="002B42A7" w:rsidDel="00632BC5">
          <w:rPr>
            <w:rFonts w:ascii="Times New Roman" w:hAnsi="Times New Roman" w:cs="Times New Roman"/>
            <w:color w:val="000000" w:themeColor="text1"/>
            <w:highlight w:val="cyan"/>
            <w:rPrChange w:id="2568" w:author="Ruijie Xu" w:date="2022-03-10T12:31:00Z">
              <w:rPr>
                <w:color w:val="000000" w:themeColor="text1"/>
              </w:rPr>
            </w:rPrChange>
          </w:rPr>
          <w:delText>of the four databases was</w:delText>
        </w:r>
      </w:del>
      <w:del w:id="2569" w:author="Ruijie Xu" w:date="2022-02-02T11:50:00Z">
        <w:r w:rsidR="00BB21F0" w:rsidRPr="002B42A7" w:rsidDel="00632BC5">
          <w:rPr>
            <w:rFonts w:ascii="Times New Roman" w:hAnsi="Times New Roman" w:cs="Times New Roman"/>
            <w:color w:val="000000" w:themeColor="text1"/>
            <w:highlight w:val="cyan"/>
            <w:rPrChange w:id="2570" w:author="Ruijie Xu" w:date="2022-03-10T12:31:00Z">
              <w:rPr>
                <w:color w:val="000000" w:themeColor="text1"/>
              </w:rPr>
            </w:rPrChange>
          </w:rPr>
          <w:delText xml:space="preserve"> </w:delText>
        </w:r>
      </w:del>
      <w:del w:id="2571" w:author="Ruijie Xu" w:date="2022-02-27T10:52:00Z">
        <w:r w:rsidR="00BB21F0" w:rsidRPr="002B42A7" w:rsidDel="000D0D38">
          <w:rPr>
            <w:rFonts w:ascii="Times New Roman" w:hAnsi="Times New Roman" w:cs="Times New Roman"/>
            <w:color w:val="000000" w:themeColor="text1"/>
            <w:highlight w:val="cyan"/>
            <w:rPrChange w:id="2572" w:author="Ruijie Xu" w:date="2022-03-10T12:31:00Z">
              <w:rPr>
                <w:color w:val="000000" w:themeColor="text1"/>
              </w:rPr>
            </w:rPrChange>
          </w:rPr>
          <w:delText xml:space="preserve">built </w:delText>
        </w:r>
      </w:del>
      <w:del w:id="2573" w:author="Ruijie Xu" w:date="2022-02-02T11:50:00Z">
        <w:r w:rsidR="00BB21F0" w:rsidRPr="002B42A7" w:rsidDel="00632BC5">
          <w:rPr>
            <w:rFonts w:ascii="Times New Roman" w:hAnsi="Times New Roman" w:cs="Times New Roman"/>
            <w:color w:val="000000" w:themeColor="text1"/>
            <w:highlight w:val="cyan"/>
            <w:rPrChange w:id="2574" w:author="Ruijie Xu" w:date="2022-03-10T12:31:00Z">
              <w:rPr>
                <w:color w:val="000000" w:themeColor="text1"/>
              </w:rPr>
            </w:rPrChange>
          </w:rPr>
          <w:delText>previously</w:delText>
        </w:r>
      </w:del>
      <w:del w:id="2575" w:author="Ruijie Xu" w:date="2022-02-02T11:52:00Z">
        <w:r w:rsidR="00BB21F0" w:rsidRPr="002B42A7" w:rsidDel="009D5FBE">
          <w:rPr>
            <w:rFonts w:ascii="Times New Roman" w:hAnsi="Times New Roman" w:cs="Times New Roman"/>
            <w:color w:val="000000" w:themeColor="text1"/>
            <w:highlight w:val="cyan"/>
            <w:rPrChange w:id="2576" w:author="Ruijie Xu" w:date="2022-03-10T12:31:00Z">
              <w:rPr>
                <w:color w:val="000000" w:themeColor="text1"/>
              </w:rPr>
            </w:rPrChange>
          </w:rPr>
          <w:delText xml:space="preserve"> and provided</w:delText>
        </w:r>
      </w:del>
      <w:del w:id="2577" w:author="Ruijie Xu" w:date="2022-02-27T10:52:00Z">
        <w:r w:rsidR="00BB21F0" w:rsidRPr="002B42A7" w:rsidDel="000D0D38">
          <w:rPr>
            <w:rFonts w:ascii="Times New Roman" w:hAnsi="Times New Roman" w:cs="Times New Roman"/>
            <w:color w:val="000000" w:themeColor="text1"/>
            <w:highlight w:val="cyan"/>
            <w:rPrChange w:id="2578" w:author="Ruijie Xu" w:date="2022-03-10T12:31:00Z">
              <w:rPr>
                <w:color w:val="000000" w:themeColor="text1"/>
              </w:rPr>
            </w:rPrChange>
          </w:rPr>
          <w:delText xml:space="preserve"> by the science community without charge</w:delText>
        </w:r>
      </w:del>
      <w:del w:id="2579" w:author="Ruijie Xu" w:date="2022-02-02T11:53:00Z">
        <w:r w:rsidR="00BB21F0" w:rsidRPr="002B42A7" w:rsidDel="009D5FBE">
          <w:rPr>
            <w:rFonts w:ascii="Times New Roman" w:hAnsi="Times New Roman" w:cs="Times New Roman"/>
            <w:color w:val="000000" w:themeColor="text1"/>
            <w:highlight w:val="cyan"/>
            <w:rPrChange w:id="2580" w:author="Ruijie Xu" w:date="2022-03-10T12:31:00Z">
              <w:rPr>
                <w:color w:val="000000" w:themeColor="text1"/>
              </w:rPr>
            </w:rPrChange>
          </w:rPr>
          <w:delText xml:space="preserve"> (minikrakenV2, standard, maxikraken), while the c</w:delText>
        </w:r>
      </w:del>
      <w:del w:id="2581" w:author="Ruijie Xu" w:date="2022-02-27T10:52:00Z">
        <w:r w:rsidR="00BB21F0" w:rsidRPr="002B42A7" w:rsidDel="000D0D38">
          <w:rPr>
            <w:rFonts w:ascii="Times New Roman" w:hAnsi="Times New Roman" w:cs="Times New Roman"/>
            <w:color w:val="000000" w:themeColor="text1"/>
            <w:highlight w:val="cyan"/>
            <w:rPrChange w:id="2582" w:author="Ruijie Xu" w:date="2022-03-10T12:31:00Z">
              <w:rPr>
                <w:color w:val="000000" w:themeColor="text1"/>
              </w:rPr>
            </w:rPrChange>
          </w:rPr>
          <w:delText xml:space="preserve">ustomized </w:delText>
        </w:r>
        <w:commentRangeEnd w:id="2560"/>
        <w:r w:rsidRPr="002B42A7" w:rsidDel="000D0D38">
          <w:rPr>
            <w:rStyle w:val="CommentReference"/>
            <w:rFonts w:ascii="Times New Roman" w:hAnsi="Times New Roman" w:cs="Times New Roman"/>
            <w:sz w:val="24"/>
            <w:szCs w:val="24"/>
            <w:highlight w:val="cyan"/>
            <w:rPrChange w:id="2583" w:author="Ruijie Xu" w:date="2022-03-10T12:31:00Z">
              <w:rPr>
                <w:rStyle w:val="CommentReference"/>
              </w:rPr>
            </w:rPrChange>
          </w:rPr>
          <w:commentReference w:id="2560"/>
        </w:r>
      </w:del>
      <w:del w:id="2584" w:author="Ruijie Xu" w:date="2022-02-02T11:53:00Z">
        <w:r w:rsidR="00BB21F0" w:rsidRPr="002B42A7" w:rsidDel="009D5FBE">
          <w:rPr>
            <w:rFonts w:ascii="Times New Roman" w:hAnsi="Times New Roman" w:cs="Times New Roman"/>
            <w:color w:val="000000" w:themeColor="text1"/>
            <w:highlight w:val="cyan"/>
            <w:rPrChange w:id="2585" w:author="Ruijie Xu" w:date="2022-03-10T12:31:00Z">
              <w:rPr>
                <w:color w:val="000000" w:themeColor="text1"/>
              </w:rPr>
            </w:rPrChange>
          </w:rPr>
          <w:delText xml:space="preserve">databases were </w:delText>
        </w:r>
      </w:del>
      <w:del w:id="2586" w:author="Ruijie Xu" w:date="2022-02-02T11:56:00Z">
        <w:r w:rsidR="00BB21F0" w:rsidRPr="002B42A7" w:rsidDel="009D5FBE">
          <w:rPr>
            <w:rFonts w:ascii="Times New Roman" w:hAnsi="Times New Roman" w:cs="Times New Roman"/>
            <w:color w:val="000000" w:themeColor="text1"/>
            <w:highlight w:val="cyan"/>
            <w:rPrChange w:id="2587" w:author="Ruijie Xu" w:date="2022-03-10T12:31:00Z">
              <w:rPr>
                <w:color w:val="000000" w:themeColor="text1"/>
              </w:rPr>
            </w:rPrChange>
          </w:rPr>
          <w:delText xml:space="preserve">build following the protocols provided in the Kraken2 manual. </w:delText>
        </w:r>
      </w:del>
      <w:del w:id="2588" w:author="Ruijie Xu" w:date="2022-02-02T12:07:00Z">
        <w:r w:rsidR="00BB21F0" w:rsidRPr="002B42A7" w:rsidDel="00711753">
          <w:rPr>
            <w:rFonts w:ascii="Times New Roman" w:hAnsi="Times New Roman" w:cs="Times New Roman"/>
            <w:color w:val="000000" w:themeColor="text1"/>
            <w:highlight w:val="cyan"/>
            <w:rPrChange w:id="2589" w:author="Ruijie Xu" w:date="2022-03-10T12:31:00Z">
              <w:rPr>
                <w:color w:val="000000" w:themeColor="text1"/>
              </w:rPr>
            </w:rPrChange>
          </w:rPr>
          <w:delText>M</w:delText>
        </w:r>
      </w:del>
      <w:del w:id="2590" w:author="Ruijie Xu" w:date="2022-03-04T10:21:00Z">
        <w:r w:rsidR="00BB21F0" w:rsidRPr="002B42A7" w:rsidDel="0094647B">
          <w:rPr>
            <w:rFonts w:ascii="Times New Roman" w:hAnsi="Times New Roman" w:cs="Times New Roman"/>
            <w:color w:val="000000" w:themeColor="text1"/>
            <w:highlight w:val="cyan"/>
            <w:rPrChange w:id="2591" w:author="Ruijie Xu" w:date="2022-03-10T12:31:00Z">
              <w:rPr>
                <w:color w:val="000000" w:themeColor="text1"/>
              </w:rPr>
            </w:rPrChange>
          </w:rPr>
          <w:delText xml:space="preserve">axikraken2 DBs, </w:delText>
        </w:r>
      </w:del>
      <w:del w:id="2592" w:author="Ruijie Xu" w:date="2022-02-02T12:06:00Z">
        <w:r w:rsidR="00BB21F0" w:rsidRPr="002B42A7" w:rsidDel="00711753">
          <w:rPr>
            <w:rFonts w:ascii="Times New Roman" w:hAnsi="Times New Roman" w:cs="Times New Roman"/>
            <w:color w:val="000000" w:themeColor="text1"/>
            <w:highlight w:val="cyan"/>
            <w:rPrChange w:id="2593"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2594"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2595" w:author="Ruijie Xu" w:date="2022-03-10T12:31:00Z">
              <w:rPr>
                <w:color w:val="000000" w:themeColor="text1"/>
              </w:rPr>
            </w:rPrChange>
          </w:rPr>
          <w:delText xml:space="preserve"> </w:delText>
        </w:r>
      </w:del>
      <w:del w:id="2596" w:author="Ruijie Xu" w:date="2022-02-02T11:56:00Z">
        <w:r w:rsidR="00BB21F0" w:rsidRPr="002B42A7" w:rsidDel="009D5FBE">
          <w:rPr>
            <w:rFonts w:ascii="Times New Roman" w:hAnsi="Times New Roman" w:cs="Times New Roman"/>
            <w:color w:val="000000" w:themeColor="text1"/>
            <w:highlight w:val="cyan"/>
            <w:rPrChange w:id="2597" w:author="Ruijie Xu" w:date="2022-03-10T12:31:00Z">
              <w:rPr>
                <w:color w:val="000000" w:themeColor="text1"/>
              </w:rPr>
            </w:rPrChange>
          </w:rPr>
          <w:delText>could be</w:delText>
        </w:r>
      </w:del>
      <w:del w:id="2598" w:author="Ruijie Xu" w:date="2022-02-02T12:06:00Z">
        <w:r w:rsidR="00BB21F0" w:rsidRPr="002B42A7" w:rsidDel="00711753">
          <w:rPr>
            <w:rFonts w:ascii="Times New Roman" w:hAnsi="Times New Roman" w:cs="Times New Roman"/>
            <w:color w:val="000000" w:themeColor="text1"/>
            <w:highlight w:val="cyan"/>
            <w:rPrChange w:id="2599" w:author="Ruijie Xu" w:date="2022-03-10T12:31:00Z">
              <w:rPr>
                <w:color w:val="000000" w:themeColor="text1"/>
              </w:rPr>
            </w:rPrChange>
          </w:rPr>
          <w:delText xml:space="preserve"> downloaded directly</w:delText>
        </w:r>
      </w:del>
      <w:del w:id="2600" w:author="Ruijie Xu" w:date="2022-02-02T12:07:00Z">
        <w:r w:rsidR="00BB21F0" w:rsidRPr="002B42A7" w:rsidDel="00711753">
          <w:rPr>
            <w:rFonts w:ascii="Times New Roman" w:hAnsi="Times New Roman" w:cs="Times New Roman"/>
            <w:color w:val="000000" w:themeColor="text1"/>
            <w:highlight w:val="cyan"/>
            <w:rPrChange w:id="2601" w:author="Ruijie Xu" w:date="2022-03-10T12:31:00Z">
              <w:rPr>
                <w:color w:val="000000" w:themeColor="text1"/>
              </w:rPr>
            </w:rPrChange>
          </w:rPr>
          <w:delText>,</w:delText>
        </w:r>
      </w:del>
      <w:del w:id="2602" w:author="Ruijie Xu" w:date="2022-03-04T10:21:00Z">
        <w:r w:rsidR="00BB21F0" w:rsidRPr="002B42A7" w:rsidDel="0094647B">
          <w:rPr>
            <w:rFonts w:ascii="Times New Roman" w:hAnsi="Times New Roman" w:cs="Times New Roman"/>
            <w:color w:val="000000" w:themeColor="text1"/>
            <w:highlight w:val="cyan"/>
            <w:rPrChange w:id="2603" w:author="Ruijie Xu" w:date="2022-03-10T12:31:00Z">
              <w:rPr>
                <w:color w:val="000000" w:themeColor="text1"/>
              </w:rPr>
            </w:rPrChange>
          </w:rPr>
          <w:delText xml:space="preserve"> </w:delText>
        </w:r>
      </w:del>
      <w:del w:id="2604" w:author="Ruijie Xu" w:date="2022-02-02T11:57:00Z">
        <w:r w:rsidR="00BB21F0" w:rsidRPr="002B42A7" w:rsidDel="009D5FBE">
          <w:rPr>
            <w:rFonts w:ascii="Times New Roman" w:hAnsi="Times New Roman" w:cs="Times New Roman"/>
            <w:color w:val="000000" w:themeColor="text1"/>
            <w:highlight w:val="cyan"/>
            <w:rPrChange w:id="2605" w:author="Ruijie Xu" w:date="2022-03-10T12:31:00Z">
              <w:rPr>
                <w:color w:val="000000" w:themeColor="text1"/>
              </w:rPr>
            </w:rPrChange>
          </w:rPr>
          <w:delText xml:space="preserve">requires </w:delText>
        </w:r>
      </w:del>
      <w:del w:id="2606" w:author="Ruijie Xu" w:date="2022-03-04T10:21:00Z">
        <w:r w:rsidR="003C7FC9" w:rsidRPr="002B42A7" w:rsidDel="0094647B">
          <w:rPr>
            <w:rFonts w:ascii="Times New Roman" w:hAnsi="Times New Roman" w:cs="Times New Roman"/>
            <w:color w:val="000000" w:themeColor="text1"/>
            <w:highlight w:val="cyan"/>
            <w:rPrChange w:id="2607"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2608"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2609"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2610" w:author="Ruijie Xu" w:date="2022-03-10T12:31:00Z">
              <w:rPr>
                <w:color w:val="000000" w:themeColor="text1"/>
              </w:rPr>
            </w:rPrChange>
          </w:rPr>
          <w:delText xml:space="preserve"> the workstation </w:delText>
        </w:r>
      </w:del>
      <w:del w:id="2611" w:author="Ruijie Xu" w:date="2022-02-02T11:57:00Z">
        <w:r w:rsidR="003C7FC9" w:rsidRPr="002B42A7" w:rsidDel="00547C20">
          <w:rPr>
            <w:rFonts w:ascii="Times New Roman" w:hAnsi="Times New Roman" w:cs="Times New Roman"/>
            <w:color w:val="000000" w:themeColor="text1"/>
            <w:highlight w:val="cyan"/>
            <w:rPrChange w:id="2612" w:author="Ruijie Xu" w:date="2022-03-10T12:31:00Z">
              <w:rPr>
                <w:color w:val="000000" w:themeColor="text1"/>
              </w:rPr>
            </w:rPrChange>
          </w:rPr>
          <w:delText>used for analysis</w:delText>
        </w:r>
      </w:del>
      <w:del w:id="2613" w:author="Ruijie Xu" w:date="2022-02-02T11:58:00Z">
        <w:r w:rsidR="003C7FC9" w:rsidRPr="002B42A7" w:rsidDel="00547C20">
          <w:rPr>
            <w:rFonts w:ascii="Times New Roman" w:hAnsi="Times New Roman" w:cs="Times New Roman"/>
            <w:color w:val="000000" w:themeColor="text1"/>
            <w:highlight w:val="cyan"/>
            <w:rPrChange w:id="2614" w:author="Ruijie Xu" w:date="2022-03-10T12:31:00Z">
              <w:rPr>
                <w:color w:val="000000" w:themeColor="text1"/>
              </w:rPr>
            </w:rPrChange>
          </w:rPr>
          <w:delText>.</w:delText>
        </w:r>
      </w:del>
      <w:del w:id="2615" w:author="Ruijie Xu" w:date="2022-03-04T10:21:00Z">
        <w:r w:rsidR="003C7FC9" w:rsidRPr="002B42A7" w:rsidDel="0094647B">
          <w:rPr>
            <w:rFonts w:ascii="Times New Roman" w:hAnsi="Times New Roman" w:cs="Times New Roman"/>
            <w:color w:val="000000" w:themeColor="text1"/>
            <w:highlight w:val="cyan"/>
            <w:rPrChange w:id="2616" w:author="Ruijie Xu" w:date="2022-03-10T12:31:00Z">
              <w:rPr>
                <w:color w:val="000000" w:themeColor="text1"/>
              </w:rPr>
            </w:rPrChange>
          </w:rPr>
          <w:delText xml:space="preserve"> </w:delText>
        </w:r>
      </w:del>
      <w:del w:id="2617" w:author="Ruijie Xu" w:date="2022-02-02T11:58:00Z">
        <w:r w:rsidR="003C7FC9" w:rsidRPr="002B42A7" w:rsidDel="00547C20">
          <w:rPr>
            <w:rFonts w:ascii="Times New Roman" w:hAnsi="Times New Roman" w:cs="Times New Roman"/>
            <w:color w:val="000000" w:themeColor="text1"/>
            <w:highlight w:val="cyan"/>
            <w:rPrChange w:id="2618" w:author="Ruijie Xu" w:date="2022-03-10T12:31:00Z">
              <w:rPr>
                <w:color w:val="000000" w:themeColor="text1"/>
              </w:rPr>
            </w:rPrChange>
          </w:rPr>
          <w:delText>W</w:delText>
        </w:r>
      </w:del>
      <w:del w:id="2619" w:author="Ruijie Xu" w:date="2022-03-04T10:21:00Z">
        <w:r w:rsidR="003C7FC9" w:rsidRPr="002B42A7" w:rsidDel="0094647B">
          <w:rPr>
            <w:rFonts w:ascii="Times New Roman" w:hAnsi="Times New Roman" w:cs="Times New Roman"/>
            <w:color w:val="000000" w:themeColor="text1"/>
            <w:highlight w:val="cyan"/>
            <w:rPrChange w:id="2620" w:author="Ruijie Xu" w:date="2022-03-10T12:31:00Z">
              <w:rPr>
                <w:color w:val="000000" w:themeColor="text1"/>
              </w:rPr>
            </w:rPrChange>
          </w:rPr>
          <w:delText>hile minikraken</w:delText>
        </w:r>
      </w:del>
      <w:del w:id="2621" w:author="Ruijie Xu" w:date="2022-02-27T10:54:00Z">
        <w:r w:rsidR="003C7FC9" w:rsidRPr="002B42A7" w:rsidDel="000D0D38">
          <w:rPr>
            <w:rFonts w:ascii="Times New Roman" w:hAnsi="Times New Roman" w:cs="Times New Roman"/>
            <w:color w:val="000000" w:themeColor="text1"/>
            <w:highlight w:val="cyan"/>
            <w:rPrChange w:id="2622" w:author="Ruijie Xu" w:date="2022-03-10T12:31:00Z">
              <w:rPr>
                <w:color w:val="000000" w:themeColor="text1"/>
              </w:rPr>
            </w:rPrChange>
          </w:rPr>
          <w:delText>V2</w:delText>
        </w:r>
      </w:del>
      <w:del w:id="2623" w:author="Ruijie Xu" w:date="2022-02-02T11:58:00Z">
        <w:r w:rsidR="003C7FC9" w:rsidRPr="002B42A7" w:rsidDel="00547C20">
          <w:rPr>
            <w:rFonts w:ascii="Times New Roman" w:hAnsi="Times New Roman" w:cs="Times New Roman"/>
            <w:color w:val="000000" w:themeColor="text1"/>
            <w:highlight w:val="cyan"/>
            <w:rPrChange w:id="2624" w:author="Ruijie Xu" w:date="2022-03-10T12:31:00Z">
              <w:rPr>
                <w:color w:val="000000" w:themeColor="text1"/>
              </w:rPr>
            </w:rPrChange>
          </w:rPr>
          <w:delText xml:space="preserve">, distributed by the developer of Kraken2, </w:delText>
        </w:r>
      </w:del>
      <w:del w:id="2625" w:author="Ruijie Xu" w:date="2022-02-02T12:06:00Z">
        <w:r w:rsidR="003C7FC9" w:rsidRPr="002B42A7" w:rsidDel="00711753">
          <w:rPr>
            <w:rFonts w:ascii="Times New Roman" w:hAnsi="Times New Roman" w:cs="Times New Roman"/>
            <w:color w:val="000000" w:themeColor="text1"/>
            <w:highlight w:val="cyan"/>
            <w:rPrChange w:id="2626" w:author="Ruijie Xu" w:date="2022-03-10T12:31:00Z">
              <w:rPr>
                <w:color w:val="000000" w:themeColor="text1"/>
              </w:rPr>
            </w:rPrChange>
          </w:rPr>
          <w:delText xml:space="preserve">only requires less than </w:delText>
        </w:r>
      </w:del>
      <w:del w:id="2627" w:author="Ruijie Xu" w:date="2022-03-04T10:21:00Z">
        <w:r w:rsidR="003C7FC9" w:rsidRPr="002B42A7" w:rsidDel="0094647B">
          <w:rPr>
            <w:rFonts w:ascii="Times New Roman" w:hAnsi="Times New Roman" w:cs="Times New Roman"/>
            <w:color w:val="000000" w:themeColor="text1"/>
            <w:highlight w:val="cyan"/>
            <w:rPrChange w:id="2628" w:author="Ruijie Xu" w:date="2022-03-10T12:31:00Z">
              <w:rPr>
                <w:color w:val="000000" w:themeColor="text1"/>
              </w:rPr>
            </w:rPrChange>
          </w:rPr>
          <w:delText xml:space="preserve">8GB. Customized </w:delText>
        </w:r>
      </w:del>
      <w:del w:id="2629" w:author="Ruijie Xu" w:date="2022-02-27T10:55:00Z">
        <w:r w:rsidR="003C7FC9" w:rsidRPr="002B42A7" w:rsidDel="00F30CE9">
          <w:rPr>
            <w:rFonts w:ascii="Times New Roman" w:hAnsi="Times New Roman" w:cs="Times New Roman"/>
            <w:color w:val="000000" w:themeColor="text1"/>
            <w:highlight w:val="cyan"/>
            <w:rPrChange w:id="2630" w:author="Ruijie Xu" w:date="2022-03-10T12:31:00Z">
              <w:rPr>
                <w:color w:val="000000" w:themeColor="text1"/>
              </w:rPr>
            </w:rPrChange>
          </w:rPr>
          <w:delText xml:space="preserve">database </w:delText>
        </w:r>
      </w:del>
      <w:del w:id="2631" w:author="Ruijie Xu" w:date="2022-03-04T10:21:00Z">
        <w:r w:rsidR="00C719C0" w:rsidRPr="002B42A7" w:rsidDel="0094647B">
          <w:rPr>
            <w:rFonts w:ascii="Times New Roman" w:hAnsi="Times New Roman" w:cs="Times New Roman"/>
            <w:color w:val="000000" w:themeColor="text1"/>
            <w:highlight w:val="cyan"/>
            <w:rPrChange w:id="2632" w:author="Ruijie Xu" w:date="2022-03-10T12:31:00Z">
              <w:rPr>
                <w:color w:val="000000" w:themeColor="text1"/>
              </w:rPr>
            </w:rPrChange>
          </w:rPr>
          <w:delText xml:space="preserve">(60 GB) </w:delText>
        </w:r>
        <w:bookmarkStart w:id="2633" w:name="OLE_LINK221"/>
        <w:bookmarkStart w:id="2634" w:name="OLE_LINK222"/>
        <w:r w:rsidR="003C7FC9" w:rsidRPr="002B42A7" w:rsidDel="0094647B">
          <w:rPr>
            <w:rFonts w:ascii="Times New Roman" w:hAnsi="Times New Roman" w:cs="Times New Roman"/>
            <w:color w:val="000000" w:themeColor="text1"/>
            <w:highlight w:val="cyan"/>
            <w:rPrChange w:id="2635" w:author="Ruijie Xu" w:date="2022-03-10T12:31:00Z">
              <w:rPr>
                <w:color w:val="000000" w:themeColor="text1"/>
              </w:rPr>
            </w:rPrChange>
          </w:rPr>
          <w:delText xml:space="preserve">was built with the same composition of the standard </w:delText>
        </w:r>
      </w:del>
      <w:del w:id="2636" w:author="Ruijie Xu" w:date="2022-02-27T10:55:00Z">
        <w:r w:rsidR="003C7FC9" w:rsidRPr="002B42A7" w:rsidDel="00F30CE9">
          <w:rPr>
            <w:rFonts w:ascii="Times New Roman" w:hAnsi="Times New Roman" w:cs="Times New Roman"/>
            <w:color w:val="000000" w:themeColor="text1"/>
            <w:highlight w:val="cyan"/>
            <w:rPrChange w:id="2637" w:author="Ruijie Xu" w:date="2022-03-10T12:31:00Z">
              <w:rPr>
                <w:color w:val="000000" w:themeColor="text1"/>
              </w:rPr>
            </w:rPrChange>
          </w:rPr>
          <w:delText>database</w:delText>
        </w:r>
      </w:del>
      <w:del w:id="2638" w:author="Ruijie Xu" w:date="2022-02-02T12:09:00Z">
        <w:r w:rsidR="00C719C0" w:rsidRPr="002B42A7" w:rsidDel="0054202F">
          <w:rPr>
            <w:rFonts w:ascii="Times New Roman" w:hAnsi="Times New Roman" w:cs="Times New Roman"/>
            <w:color w:val="000000" w:themeColor="text1"/>
            <w:highlight w:val="cyan"/>
            <w:rPrChange w:id="2639" w:author="Ruijie Xu" w:date="2022-03-10T12:31:00Z">
              <w:rPr>
                <w:color w:val="000000" w:themeColor="text1"/>
              </w:rPr>
            </w:rPrChange>
          </w:rPr>
          <w:delText xml:space="preserve"> (53 GB)</w:delText>
        </w:r>
      </w:del>
      <w:del w:id="2640" w:author="Ruijie Xu" w:date="2022-03-04T10:21:00Z">
        <w:r w:rsidR="003C7FC9" w:rsidRPr="002B42A7" w:rsidDel="0094647B">
          <w:rPr>
            <w:rFonts w:ascii="Times New Roman" w:hAnsi="Times New Roman" w:cs="Times New Roman"/>
            <w:color w:val="000000" w:themeColor="text1"/>
            <w:highlight w:val="cyan"/>
            <w:rPrChange w:id="2641" w:author="Ruijie Xu" w:date="2022-03-10T12:31:00Z">
              <w:rPr>
                <w:color w:val="000000" w:themeColor="text1"/>
              </w:rPr>
            </w:rPrChange>
          </w:rPr>
          <w:delText xml:space="preserve">, with the addition of the </w:delText>
        </w:r>
      </w:del>
      <w:del w:id="2642" w:author="Ruijie Xu" w:date="2022-02-02T12:09:00Z">
        <w:r w:rsidR="003C7FC9" w:rsidRPr="002B42A7" w:rsidDel="0054202F">
          <w:rPr>
            <w:rFonts w:ascii="Times New Roman" w:hAnsi="Times New Roman" w:cs="Times New Roman"/>
            <w:color w:val="000000" w:themeColor="text1"/>
            <w:highlight w:val="cyan"/>
            <w:rPrChange w:id="2643" w:author="Ruijie Xu" w:date="2022-03-10T12:31:00Z">
              <w:rPr>
                <w:color w:val="000000" w:themeColor="text1"/>
              </w:rPr>
            </w:rPrChange>
          </w:rPr>
          <w:delText xml:space="preserve">two </w:delText>
        </w:r>
      </w:del>
      <w:del w:id="2644" w:author="Ruijie Xu" w:date="2022-03-04T10:21:00Z">
        <w:r w:rsidR="003C7FC9" w:rsidRPr="002B42A7" w:rsidDel="0094647B">
          <w:rPr>
            <w:rFonts w:ascii="Times New Roman" w:hAnsi="Times New Roman" w:cs="Times New Roman"/>
            <w:color w:val="000000" w:themeColor="text1"/>
            <w:highlight w:val="cyan"/>
            <w:rPrChange w:id="2645" w:author="Ruijie Xu" w:date="2022-03-10T12:31:00Z">
              <w:rPr>
                <w:color w:val="000000" w:themeColor="text1"/>
              </w:rPr>
            </w:rPrChange>
          </w:rPr>
          <w:delText xml:space="preserve">Rattus </w:delText>
        </w:r>
      </w:del>
      <w:del w:id="2646" w:author="Ruijie Xu" w:date="2022-02-02T12:09:00Z">
        <w:r w:rsidR="003C7FC9" w:rsidRPr="002B42A7" w:rsidDel="0054202F">
          <w:rPr>
            <w:rFonts w:ascii="Times New Roman" w:hAnsi="Times New Roman" w:cs="Times New Roman"/>
            <w:color w:val="000000" w:themeColor="text1"/>
            <w:highlight w:val="cyan"/>
            <w:rPrChange w:id="2647" w:author="Ruijie Xu" w:date="2022-03-10T12:31:00Z">
              <w:rPr>
                <w:color w:val="000000" w:themeColor="text1"/>
              </w:rPr>
            </w:rPrChange>
          </w:rPr>
          <w:delText xml:space="preserve">genomes, which is the host </w:delText>
        </w:r>
      </w:del>
      <w:del w:id="2648" w:author="Ruijie Xu" w:date="2022-03-04T10:21:00Z">
        <w:r w:rsidR="003C7FC9" w:rsidRPr="002B42A7" w:rsidDel="0094647B">
          <w:rPr>
            <w:rFonts w:ascii="Times New Roman" w:hAnsi="Times New Roman" w:cs="Times New Roman"/>
            <w:color w:val="000000" w:themeColor="text1"/>
            <w:highlight w:val="cyan"/>
            <w:rPrChange w:id="2649" w:author="Ruijie Xu" w:date="2022-03-10T12:31:00Z">
              <w:rPr>
                <w:color w:val="000000" w:themeColor="text1"/>
              </w:rPr>
            </w:rPrChange>
          </w:rPr>
          <w:delText xml:space="preserve">species </w:delText>
        </w:r>
      </w:del>
      <w:del w:id="2650" w:author="Ruijie Xu" w:date="2022-02-02T12:09:00Z">
        <w:r w:rsidR="003C7FC9" w:rsidRPr="002B42A7" w:rsidDel="0054202F">
          <w:rPr>
            <w:rFonts w:ascii="Times New Roman" w:hAnsi="Times New Roman" w:cs="Times New Roman"/>
            <w:color w:val="000000" w:themeColor="text1"/>
            <w:highlight w:val="cyan"/>
            <w:rPrChange w:id="2651" w:author="Ruijie Xu" w:date="2022-03-10T12:31:00Z">
              <w:rPr>
                <w:color w:val="000000" w:themeColor="text1"/>
              </w:rPr>
            </w:rPrChange>
          </w:rPr>
          <w:delText xml:space="preserve">of </w:delText>
        </w:r>
      </w:del>
      <w:del w:id="2652" w:author="Ruijie Xu" w:date="2022-03-04T10:21:00Z">
        <w:r w:rsidR="003C7FC9" w:rsidRPr="002B42A7" w:rsidDel="0094647B">
          <w:rPr>
            <w:rFonts w:ascii="Times New Roman" w:hAnsi="Times New Roman" w:cs="Times New Roman"/>
            <w:color w:val="000000" w:themeColor="text1"/>
            <w:highlight w:val="cyan"/>
            <w:rPrChange w:id="2653" w:author="Ruijie Xu" w:date="2022-03-10T12:31:00Z">
              <w:rPr>
                <w:color w:val="000000" w:themeColor="text1"/>
              </w:rPr>
            </w:rPrChange>
          </w:rPr>
          <w:delText>the dataset</w:delText>
        </w:r>
        <w:bookmarkEnd w:id="2633"/>
        <w:bookmarkEnd w:id="2634"/>
        <w:r w:rsidR="003C7FC9" w:rsidRPr="002B42A7" w:rsidDel="0094647B">
          <w:rPr>
            <w:rFonts w:ascii="Times New Roman" w:hAnsi="Times New Roman" w:cs="Times New Roman"/>
            <w:color w:val="000000" w:themeColor="text1"/>
            <w:highlight w:val="cyan"/>
            <w:rPrChange w:id="2654"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2655" w:author="Ruijie Xu" w:date="2022-03-10T12:31:00Z">
              <w:rPr>
                <w:color w:val="000000" w:themeColor="text1"/>
              </w:rPr>
            </w:rPrChange>
          </w:rPr>
          <w:delText xml:space="preserve">computing node, the building of the customized database took ~15 hrs (Table I) to complete the building process. </w:delText>
        </w:r>
      </w:del>
      <w:del w:id="2656" w:author="Ruijie Xu" w:date="2022-02-02T11:59:00Z">
        <w:r w:rsidR="00C719C0" w:rsidRPr="002B42A7" w:rsidDel="00547C20">
          <w:rPr>
            <w:rFonts w:ascii="Times New Roman" w:hAnsi="Times New Roman" w:cs="Times New Roman"/>
            <w:color w:val="000000" w:themeColor="text1"/>
            <w:highlight w:val="cyan"/>
            <w:rPrChange w:id="2657" w:author="Ruijie Xu" w:date="2022-03-10T12:31:00Z">
              <w:rPr>
                <w:color w:val="000000" w:themeColor="text1"/>
              </w:rPr>
            </w:rPrChange>
          </w:rPr>
          <w:delText xml:space="preserve">Kraken2 </w:delText>
        </w:r>
      </w:del>
      <w:del w:id="2658" w:author="Ruijie Xu" w:date="2022-02-02T11:58:00Z">
        <w:r w:rsidR="00C719C0" w:rsidRPr="002B42A7" w:rsidDel="00547C20">
          <w:rPr>
            <w:rFonts w:ascii="Times New Roman" w:hAnsi="Times New Roman" w:cs="Times New Roman"/>
            <w:color w:val="000000" w:themeColor="text1"/>
            <w:highlight w:val="cyan"/>
            <w:rPrChange w:id="2659" w:author="Ruijie Xu" w:date="2022-03-10T12:31:00Z">
              <w:rPr>
                <w:color w:val="000000" w:themeColor="text1"/>
              </w:rPr>
            </w:rPrChange>
          </w:rPr>
          <w:delText xml:space="preserve">will </w:delText>
        </w:r>
      </w:del>
      <w:del w:id="2660" w:author="Ruijie Xu" w:date="2022-02-02T11:59:00Z">
        <w:r w:rsidR="00C719C0" w:rsidRPr="002B42A7" w:rsidDel="00547C20">
          <w:rPr>
            <w:rFonts w:ascii="Times New Roman" w:hAnsi="Times New Roman" w:cs="Times New Roman"/>
            <w:color w:val="000000" w:themeColor="text1"/>
            <w:highlight w:val="cyan"/>
            <w:rPrChange w:id="2661" w:author="Ruijie Xu" w:date="2022-03-10T12:31:00Z">
              <w:rPr>
                <w:color w:val="000000" w:themeColor="text1"/>
              </w:rPr>
            </w:rPrChange>
          </w:rPr>
          <w:delText>load</w:delText>
        </w:r>
      </w:del>
      <w:del w:id="2662" w:author="Ruijie Xu" w:date="2022-02-02T11:58:00Z">
        <w:r w:rsidR="00C719C0" w:rsidRPr="002B42A7" w:rsidDel="00547C20">
          <w:rPr>
            <w:rFonts w:ascii="Times New Roman" w:hAnsi="Times New Roman" w:cs="Times New Roman"/>
            <w:color w:val="000000" w:themeColor="text1"/>
            <w:highlight w:val="cyan"/>
            <w:rPrChange w:id="2663" w:author="Ruijie Xu" w:date="2022-03-10T12:31:00Z">
              <w:rPr>
                <w:color w:val="000000" w:themeColor="text1"/>
              </w:rPr>
            </w:rPrChange>
          </w:rPr>
          <w:delText>ed</w:delText>
        </w:r>
      </w:del>
      <w:del w:id="2664" w:author="Ruijie Xu" w:date="2022-02-02T11:59:00Z">
        <w:r w:rsidR="00C719C0" w:rsidRPr="002B42A7" w:rsidDel="00547C20">
          <w:rPr>
            <w:rFonts w:ascii="Times New Roman" w:hAnsi="Times New Roman" w:cs="Times New Roman"/>
            <w:color w:val="000000" w:themeColor="text1"/>
            <w:highlight w:val="cyan"/>
            <w:rPrChange w:id="2665" w:author="Ruijie Xu" w:date="2022-03-10T12:31:00Z">
              <w:rPr>
                <w:color w:val="000000" w:themeColor="text1"/>
              </w:rPr>
            </w:rPrChange>
          </w:rPr>
          <w:delText xml:space="preserve"> </w:delText>
        </w:r>
      </w:del>
      <w:del w:id="2666" w:author="Ruijie Xu" w:date="2022-02-02T11:58:00Z">
        <w:r w:rsidR="00C719C0" w:rsidRPr="002B42A7" w:rsidDel="00547C20">
          <w:rPr>
            <w:rFonts w:ascii="Times New Roman" w:hAnsi="Times New Roman" w:cs="Times New Roman"/>
            <w:color w:val="000000" w:themeColor="text1"/>
            <w:highlight w:val="cyan"/>
            <w:rPrChange w:id="2667" w:author="Ruijie Xu" w:date="2022-03-10T12:31:00Z">
              <w:rPr>
                <w:color w:val="000000" w:themeColor="text1"/>
              </w:rPr>
            </w:rPrChange>
          </w:rPr>
          <w:delText xml:space="preserve">database </w:delText>
        </w:r>
      </w:del>
      <w:del w:id="2668" w:author="Ruijie Xu" w:date="2022-02-02T11:59:00Z">
        <w:r w:rsidR="00C719C0" w:rsidRPr="002B42A7" w:rsidDel="00547C20">
          <w:rPr>
            <w:rFonts w:ascii="Times New Roman" w:hAnsi="Times New Roman" w:cs="Times New Roman"/>
            <w:color w:val="000000" w:themeColor="text1"/>
            <w:highlight w:val="cyan"/>
            <w:rPrChange w:id="2669"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2670"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2671"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2672"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2673" w:author="Ruijie Xu" w:date="2022-03-04T10:21:00Z">
        <w:r w:rsidR="00937EFC" w:rsidRPr="002B42A7" w:rsidDel="0094647B">
          <w:rPr>
            <w:rFonts w:ascii="Times New Roman" w:hAnsi="Times New Roman" w:cs="Times New Roman"/>
            <w:color w:val="000000" w:themeColor="text1"/>
            <w:highlight w:val="cyan"/>
            <w:rPrChange w:id="2674"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2675" w:author="Ruijie Xu" w:date="2022-03-10T12:31:00Z">
              <w:rPr>
                <w:color w:val="000000" w:themeColor="text1"/>
              </w:rPr>
            </w:rPrChange>
          </w:rPr>
          <w:delText xml:space="preserve">with the selection of the databases, but the differences is only in the range of </w:delText>
        </w:r>
      </w:del>
      <w:del w:id="2676" w:author="Ruijie Xu" w:date="2022-02-02T12:10:00Z">
        <w:r w:rsidR="00F00266" w:rsidRPr="002B42A7" w:rsidDel="0054202F">
          <w:rPr>
            <w:rFonts w:ascii="Times New Roman" w:hAnsi="Times New Roman" w:cs="Times New Roman"/>
            <w:color w:val="000000" w:themeColor="text1"/>
            <w:highlight w:val="cyan"/>
            <w:rPrChange w:id="2677" w:author="Ruijie Xu" w:date="2022-03-10T12:31:00Z">
              <w:rPr>
                <w:color w:val="000000" w:themeColor="text1"/>
              </w:rPr>
            </w:rPrChange>
          </w:rPr>
          <w:delText>seconds</w:delText>
        </w:r>
      </w:del>
      <w:del w:id="2678" w:author="Ruijie Xu" w:date="2022-03-04T10:21:00Z">
        <w:r w:rsidR="00F00266" w:rsidRPr="002B42A7" w:rsidDel="0094647B">
          <w:rPr>
            <w:rFonts w:ascii="Times New Roman" w:hAnsi="Times New Roman" w:cs="Times New Roman"/>
            <w:color w:val="000000" w:themeColor="text1"/>
            <w:highlight w:val="cyan"/>
            <w:rPrChange w:id="2679"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2680" w:author="Ruijie Xu" w:date="2022-03-10T12:31:00Z">
              <w:rPr>
                <w:color w:val="000000" w:themeColor="text1"/>
              </w:rPr>
            </w:rPrChange>
          </w:rPr>
          <w:delText xml:space="preserve"> </w:delText>
        </w:r>
      </w:del>
      <w:ins w:id="2681" w:author="Liliana Salvador" w:date="2022-02-23T19:34:00Z">
        <w:del w:id="2682" w:author="Ruijie Xu" w:date="2022-03-04T10:21:00Z">
          <w:r w:rsidR="00EE5D21" w:rsidRPr="002B42A7" w:rsidDel="0094647B">
            <w:rPr>
              <w:rFonts w:ascii="Times New Roman" w:hAnsi="Times New Roman" w:cs="Times New Roman"/>
              <w:color w:val="000000" w:themeColor="text1"/>
              <w:highlight w:val="cyan"/>
              <w:rPrChange w:id="2683" w:author="Ruijie Xu" w:date="2022-03-10T12:31:00Z">
                <w:rPr>
                  <w:color w:val="000000" w:themeColor="text1"/>
                </w:rPr>
              </w:rPrChange>
            </w:rPr>
            <w:delText>,these</w:delText>
          </w:r>
        </w:del>
      </w:ins>
      <w:ins w:id="2684" w:author="Liliana Salvador" w:date="2022-02-23T19:35:00Z">
        <w:del w:id="2685" w:author="Ruijie Xu" w:date="2022-03-04T10:21:00Z">
          <w:r w:rsidR="00EE5D21" w:rsidRPr="002B42A7" w:rsidDel="0094647B">
            <w:rPr>
              <w:rFonts w:ascii="Times New Roman" w:hAnsi="Times New Roman" w:cs="Times New Roman"/>
              <w:color w:val="000000" w:themeColor="text1"/>
              <w:highlight w:val="cyan"/>
              <w:rPrChange w:id="2686" w:author="Ruijie Xu" w:date="2022-03-10T12:31:00Z">
                <w:rPr>
                  <w:color w:val="000000" w:themeColor="text1"/>
                </w:rPr>
              </w:rPrChange>
            </w:rPr>
            <w:delText xml:space="preserve"> weresoftware</w:delText>
          </w:r>
        </w:del>
      </w:ins>
      <w:ins w:id="2687" w:author="Ruijie Xu" w:date="2022-03-16T16:17:00Z">
        <w:r w:rsidR="0012207D">
          <w:rPr>
            <w:rFonts w:ascii="Times New Roman" w:hAnsi="Times New Roman" w:cs="Times New Roman"/>
            <w:color w:val="000000" w:themeColor="text1"/>
            <w:highlight w:val="cyan"/>
          </w:rPr>
          <w:t xml:space="preserve">Alignment-free </w:t>
        </w:r>
      </w:ins>
      <w:ins w:id="2688" w:author="Liliana Salvador" w:date="2022-03-08T18:50:00Z">
        <w:del w:id="2689" w:author="Ruijie Xu" w:date="2022-03-16T16:16:00Z">
          <w:r w:rsidR="00EF1969" w:rsidRPr="002B42A7" w:rsidDel="0012207D">
            <w:rPr>
              <w:rFonts w:ascii="Times New Roman" w:hAnsi="Times New Roman" w:cs="Times New Roman"/>
              <w:color w:val="000000" w:themeColor="text1"/>
              <w:highlight w:val="cyan"/>
              <w:rPrChange w:id="2690" w:author="Ruijie Xu" w:date="2022-03-10T12:31:00Z">
                <w:rPr>
                  <w:color w:val="000000" w:themeColor="text1"/>
                  <w:highlight w:val="cyan"/>
                </w:rPr>
              </w:rPrChange>
            </w:rPr>
            <w:delText>d</w:delText>
          </w:r>
        </w:del>
      </w:ins>
      <w:ins w:id="2691" w:author="Liliana Salvador" w:date="2022-03-16T09:08:00Z">
        <w:del w:id="2692" w:author="Ruijie Xu" w:date="2022-03-16T16:16:00Z">
          <w:r w:rsidR="0028463C" w:rsidDel="0012207D">
            <w:rPr>
              <w:rFonts w:ascii="Times New Roman" w:hAnsi="Times New Roman" w:cs="Times New Roman"/>
              <w:color w:val="000000" w:themeColor="text1"/>
              <w:highlight w:val="cyan"/>
            </w:rPr>
            <w:delText xml:space="preserve">needed the </w:delText>
          </w:r>
        </w:del>
      </w:ins>
      <w:ins w:id="2693" w:author="Liliana Salvador" w:date="2022-03-08T18:44:00Z">
        <w:del w:id="2694" w:author="Ruijie Xu" w:date="2022-03-16T16:16:00Z">
          <w:r w:rsidR="00541FAA" w:rsidRPr="002B42A7" w:rsidDel="0012207D">
            <w:rPr>
              <w:rFonts w:ascii="Times New Roman" w:hAnsi="Times New Roman" w:cs="Times New Roman"/>
              <w:color w:val="000000" w:themeColor="text1"/>
              <w:highlight w:val="cyan"/>
              <w:rPrChange w:id="2695" w:author="Ruijie Xu" w:date="2022-03-10T12:31:00Z">
                <w:rPr>
                  <w:color w:val="000000" w:themeColor="text1"/>
                  <w:highlight w:val="cyan"/>
                </w:rPr>
              </w:rPrChange>
            </w:rPr>
            <w:delText>t</w:delText>
          </w:r>
        </w:del>
      </w:ins>
      <w:ins w:id="2696" w:author="Liliana Salvador" w:date="2022-03-08T18:45:00Z">
        <w:del w:id="2697" w:author="Ruijie Xu" w:date="2022-03-16T16:16:00Z">
          <w:r w:rsidR="00541FAA" w:rsidRPr="002B42A7" w:rsidDel="0012207D">
            <w:rPr>
              <w:rFonts w:ascii="Times New Roman" w:hAnsi="Times New Roman" w:cs="Times New Roman"/>
              <w:color w:val="000000" w:themeColor="text1"/>
              <w:highlight w:val="cyan"/>
              <w:rPrChange w:id="2698" w:author="Ruijie Xu" w:date="2022-03-10T12:31:00Z">
                <w:rPr>
                  <w:color w:val="000000" w:themeColor="text1"/>
                  <w:highlight w:val="cyan"/>
                </w:rPr>
              </w:rPrChange>
            </w:rPr>
            <w:delText>of them</w:delText>
          </w:r>
        </w:del>
      </w:ins>
      <w:ins w:id="2699" w:author="Liliana Salvador" w:date="2022-03-08T18:50:00Z">
        <w:del w:id="2700" w:author="Ruijie Xu" w:date="2022-03-16T16:16:00Z">
          <w:r w:rsidR="00EF1969" w:rsidRPr="002B42A7" w:rsidDel="0012207D">
            <w:rPr>
              <w:rFonts w:ascii="Times New Roman" w:hAnsi="Times New Roman" w:cs="Times New Roman"/>
              <w:color w:val="000000" w:themeColor="text1"/>
              <w:highlight w:val="cyan"/>
              <w:rPrChange w:id="2701" w:author="Ruijie Xu" w:date="2022-03-10T12:31:00Z">
                <w:rPr>
                  <w:color w:val="000000" w:themeColor="text1"/>
                  <w:highlight w:val="cyan"/>
                </w:rPr>
              </w:rPrChange>
            </w:rPr>
            <w:delText>d</w:delText>
          </w:r>
        </w:del>
      </w:ins>
      <w:ins w:id="2702" w:author="Ruijie Xu" w:date="2022-03-04T10:33:00Z">
        <w:del w:id="2703" w:author="Liliana Salvador" w:date="2022-03-16T09:09:00Z">
          <w:r w:rsidR="006D3A0D" w:rsidRPr="002B42A7" w:rsidDel="0028463C">
            <w:rPr>
              <w:rFonts w:ascii="Times New Roman" w:hAnsi="Times New Roman" w:cs="Times New Roman"/>
              <w:color w:val="000000" w:themeColor="text1"/>
              <w:highlight w:val="cyan"/>
              <w:rPrChange w:id="2704" w:author="Ruijie Xu" w:date="2022-03-10T12:31:00Z">
                <w:rPr>
                  <w:color w:val="000000" w:themeColor="text1"/>
                </w:rPr>
              </w:rPrChange>
            </w:rPr>
            <w:delText>For</w:delText>
          </w:r>
        </w:del>
      </w:ins>
      <w:ins w:id="2705" w:author="Ruijie Xu" w:date="2022-03-04T10:29:00Z">
        <w:del w:id="2706" w:author="Liliana Salvador" w:date="2022-03-16T09:09:00Z">
          <w:r w:rsidR="00A310DB" w:rsidRPr="002B42A7" w:rsidDel="0028463C">
            <w:rPr>
              <w:rFonts w:ascii="Times New Roman" w:hAnsi="Times New Roman" w:cs="Times New Roman"/>
              <w:color w:val="000000" w:themeColor="text1"/>
              <w:highlight w:val="cyan"/>
              <w:rPrChange w:id="2707" w:author="Ruijie Xu" w:date="2022-03-10T12:31:00Z">
                <w:rPr>
                  <w:color w:val="000000" w:themeColor="text1"/>
                </w:rPr>
              </w:rPrChange>
            </w:rPr>
            <w:delText xml:space="preserve"> </w:delText>
          </w:r>
        </w:del>
      </w:ins>
      <w:ins w:id="2708" w:author="Ruijie Xu" w:date="2022-03-04T10:28:00Z">
        <w:del w:id="2709" w:author="Liliana Salvador" w:date="2022-03-16T09:09:00Z">
          <w:r w:rsidR="00A310DB" w:rsidRPr="002B42A7" w:rsidDel="0028463C">
            <w:rPr>
              <w:rFonts w:ascii="Times New Roman" w:hAnsi="Times New Roman" w:cs="Times New Roman"/>
              <w:color w:val="000000" w:themeColor="text1"/>
              <w:highlight w:val="cyan"/>
              <w:rPrChange w:id="2710" w:author="Ruijie Xu" w:date="2022-03-10T12:31:00Z">
                <w:rPr>
                  <w:color w:val="000000" w:themeColor="text1"/>
                </w:rPr>
              </w:rPrChange>
            </w:rPr>
            <w:delText>s</w:delText>
          </w:r>
        </w:del>
      </w:ins>
      <w:ins w:id="2711" w:author="Ruijie Xu" w:date="2022-03-16T16:16:00Z">
        <w:r w:rsidR="0012207D">
          <w:rPr>
            <w:rFonts w:ascii="Times New Roman" w:hAnsi="Times New Roman" w:cs="Times New Roman"/>
            <w:color w:val="000000" w:themeColor="text1"/>
            <w:highlight w:val="cyan"/>
          </w:rPr>
          <w:t>s</w:t>
        </w:r>
      </w:ins>
      <w:ins w:id="2712" w:author="Liliana Salvador" w:date="2022-03-16T09:09:00Z">
        <w:del w:id="2713" w:author="Ruijie Xu" w:date="2022-03-16T16:16:00Z">
          <w:r w:rsidR="0028463C" w:rsidDel="0012207D">
            <w:rPr>
              <w:rFonts w:ascii="Times New Roman" w:hAnsi="Times New Roman" w:cs="Times New Roman"/>
              <w:color w:val="000000" w:themeColor="text1"/>
              <w:highlight w:val="cyan"/>
            </w:rPr>
            <w:delText>S</w:delText>
          </w:r>
        </w:del>
      </w:ins>
      <w:ins w:id="2714" w:author="Ruijie Xu" w:date="2022-03-04T10:28:00Z">
        <w:r w:rsidR="00A310DB" w:rsidRPr="002B42A7">
          <w:rPr>
            <w:rFonts w:ascii="Times New Roman" w:hAnsi="Times New Roman" w:cs="Times New Roman"/>
            <w:color w:val="000000" w:themeColor="text1"/>
            <w:highlight w:val="cyan"/>
            <w:rPrChange w:id="2715" w:author="Ruijie Xu" w:date="2022-03-10T12:31:00Z">
              <w:rPr>
                <w:color w:val="000000" w:themeColor="text1"/>
              </w:rPr>
            </w:rPrChange>
          </w:rPr>
          <w:t>oftware</w:t>
        </w:r>
      </w:ins>
      <w:ins w:id="2716" w:author="Ruijie Xu" w:date="2022-03-16T16:18:00Z">
        <w:r w:rsidR="002D2CD7" w:rsidRPr="001B63D1">
          <w:rPr>
            <w:rFonts w:ascii="Times New Roman" w:hAnsi="Times New Roman" w:cs="Times New Roman"/>
            <w:color w:val="000000" w:themeColor="text1"/>
            <w:highlight w:val="cyan"/>
          </w:rPr>
          <w:t xml:space="preserve">, CLARK and CLARK-s, </w:t>
        </w:r>
      </w:ins>
      <w:ins w:id="2717" w:author="Ruijie Xu" w:date="2022-03-04T10:33:00Z">
        <w:r w:rsidR="006D3A0D" w:rsidRPr="002B42A7">
          <w:rPr>
            <w:rFonts w:ascii="Times New Roman" w:hAnsi="Times New Roman" w:cs="Times New Roman"/>
            <w:color w:val="000000" w:themeColor="text1"/>
            <w:highlight w:val="cyan"/>
            <w:rPrChange w:id="2718" w:author="Ruijie Xu" w:date="2022-03-10T12:31:00Z">
              <w:rPr>
                <w:color w:val="000000" w:themeColor="text1"/>
              </w:rPr>
            </w:rPrChange>
          </w:rPr>
          <w:t>without pre-built DBs available</w:t>
        </w:r>
      </w:ins>
      <w:ins w:id="2719" w:author="Ruijie Xu" w:date="2022-03-16T16:18:00Z">
        <w:r w:rsidR="002D2CD7">
          <w:rPr>
            <w:rFonts w:ascii="Times New Roman" w:hAnsi="Times New Roman" w:cs="Times New Roman"/>
            <w:color w:val="000000" w:themeColor="text1"/>
            <w:highlight w:val="cyan"/>
          </w:rPr>
          <w:t xml:space="preserve"> </w:t>
        </w:r>
      </w:ins>
      <w:ins w:id="2720" w:author="Ruijie Xu" w:date="2022-03-04T10:22:00Z">
        <w:r w:rsidR="00711145" w:rsidRPr="002B42A7">
          <w:rPr>
            <w:rFonts w:ascii="Times New Roman" w:hAnsi="Times New Roman" w:cs="Times New Roman"/>
            <w:color w:val="000000" w:themeColor="text1"/>
            <w:highlight w:val="cyan"/>
            <w:rPrChange w:id="2721" w:author="Ruijie Xu" w:date="2022-03-10T12:31:00Z">
              <w:rPr>
                <w:color w:val="000000" w:themeColor="text1"/>
              </w:rPr>
            </w:rPrChange>
          </w:rPr>
          <w:t xml:space="preserve">required </w:t>
        </w:r>
      </w:ins>
      <w:ins w:id="2722" w:author="Ruijie Xu" w:date="2022-03-04T10:39:00Z">
        <w:r w:rsidR="00843F75" w:rsidRPr="002B42A7">
          <w:rPr>
            <w:rFonts w:ascii="Times New Roman" w:hAnsi="Times New Roman" w:cs="Times New Roman"/>
            <w:color w:val="000000" w:themeColor="text1"/>
            <w:highlight w:val="cyan"/>
            <w:rPrChange w:id="2723" w:author="Ruijie Xu" w:date="2022-03-10T12:31:00Z">
              <w:rPr>
                <w:color w:val="000000" w:themeColor="text1"/>
              </w:rPr>
            </w:rPrChange>
          </w:rPr>
          <w:t xml:space="preserve">the </w:t>
        </w:r>
      </w:ins>
      <w:ins w:id="2724" w:author="Ruijie Xu" w:date="2022-03-04T10:22:00Z">
        <w:r w:rsidR="00711145" w:rsidRPr="002B42A7">
          <w:rPr>
            <w:rFonts w:ascii="Times New Roman" w:hAnsi="Times New Roman" w:cs="Times New Roman"/>
            <w:color w:val="000000" w:themeColor="text1"/>
            <w:highlight w:val="cyan"/>
            <w:rPrChange w:id="2725" w:author="Ruijie Xu" w:date="2022-03-10T12:31:00Z">
              <w:rPr>
                <w:color w:val="000000" w:themeColor="text1"/>
              </w:rPr>
            </w:rPrChange>
          </w:rPr>
          <w:t xml:space="preserve">most </w:t>
        </w:r>
      </w:ins>
      <w:ins w:id="2726" w:author="Ruijie Xu" w:date="2022-03-04T10:23:00Z">
        <w:r w:rsidR="00711145" w:rsidRPr="002B42A7">
          <w:rPr>
            <w:rFonts w:ascii="Times New Roman" w:hAnsi="Times New Roman" w:cs="Times New Roman"/>
            <w:color w:val="000000" w:themeColor="text1"/>
            <w:highlight w:val="cyan"/>
            <w:rPrChange w:id="2727" w:author="Ruijie Xu" w:date="2022-03-10T12:31:00Z">
              <w:rPr>
                <w:color w:val="000000" w:themeColor="text1"/>
              </w:rPr>
            </w:rPrChange>
          </w:rPr>
          <w:t xml:space="preserve">computational resources </w:t>
        </w:r>
      </w:ins>
      <w:ins w:id="2728" w:author="Ruijie Xu" w:date="2022-03-04T10:24:00Z">
        <w:r w:rsidR="00711145" w:rsidRPr="002B42A7">
          <w:rPr>
            <w:rFonts w:ascii="Times New Roman" w:hAnsi="Times New Roman" w:cs="Times New Roman"/>
            <w:color w:val="000000" w:themeColor="text1"/>
            <w:highlight w:val="cyan"/>
            <w:rPrChange w:id="2729" w:author="Ruijie Xu" w:date="2022-03-10T12:31:00Z">
              <w:rPr>
                <w:color w:val="000000" w:themeColor="text1"/>
              </w:rPr>
            </w:rPrChange>
          </w:rPr>
          <w:t>and</w:t>
        </w:r>
        <w:del w:id="2730" w:author="Liliana Salvador" w:date="2022-03-08T18:49:00Z">
          <w:r w:rsidR="00711145" w:rsidRPr="002B42A7" w:rsidDel="00EF1969">
            <w:rPr>
              <w:rFonts w:ascii="Times New Roman" w:hAnsi="Times New Roman" w:cs="Times New Roman"/>
              <w:color w:val="000000" w:themeColor="text1"/>
              <w:highlight w:val="cyan"/>
              <w:rPrChange w:id="2731"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2732" w:author="Ruijie Xu" w:date="2022-03-10T12:31:00Z">
              <w:rPr>
                <w:color w:val="000000" w:themeColor="text1"/>
              </w:rPr>
            </w:rPrChange>
          </w:rPr>
          <w:t xml:space="preserve"> time for</w:t>
        </w:r>
      </w:ins>
      <w:ins w:id="2733" w:author="Ruijie Xu" w:date="2022-03-04T10:23:00Z">
        <w:r w:rsidR="00711145" w:rsidRPr="002B42A7">
          <w:rPr>
            <w:rFonts w:ascii="Times New Roman" w:hAnsi="Times New Roman" w:cs="Times New Roman"/>
            <w:color w:val="000000" w:themeColor="text1"/>
            <w:highlight w:val="cyan"/>
            <w:rPrChange w:id="2734" w:author="Ruijie Xu" w:date="2022-03-10T12:31:00Z">
              <w:rPr>
                <w:color w:val="000000" w:themeColor="text1"/>
              </w:rPr>
            </w:rPrChange>
          </w:rPr>
          <w:t xml:space="preserve"> </w:t>
        </w:r>
        <w:del w:id="2735" w:author="Liliana Salvador" w:date="2022-03-08T18:46:00Z">
          <w:r w:rsidR="00711145" w:rsidRPr="002B42A7" w:rsidDel="00541FAA">
            <w:rPr>
              <w:rFonts w:ascii="Times New Roman" w:hAnsi="Times New Roman" w:cs="Times New Roman"/>
              <w:color w:val="000000" w:themeColor="text1"/>
              <w:highlight w:val="cyan"/>
              <w:rPrChange w:id="2736" w:author="Ruijie Xu" w:date="2022-03-10T12:31:00Z">
                <w:rPr>
                  <w:color w:val="000000" w:themeColor="text1"/>
                </w:rPr>
              </w:rPrChange>
            </w:rPr>
            <w:delText>database</w:delText>
          </w:r>
        </w:del>
      </w:ins>
      <w:ins w:id="2737" w:author="Liliana Salvador" w:date="2022-03-08T18:46:00Z">
        <w:r w:rsidR="00541FAA" w:rsidRPr="002B42A7">
          <w:rPr>
            <w:rFonts w:ascii="Times New Roman" w:hAnsi="Times New Roman" w:cs="Times New Roman"/>
            <w:color w:val="000000" w:themeColor="text1"/>
            <w:highlight w:val="cyan"/>
            <w:rPrChange w:id="2738" w:author="Ruijie Xu" w:date="2022-03-10T12:31:00Z">
              <w:rPr>
                <w:color w:val="000000" w:themeColor="text1"/>
                <w:highlight w:val="cyan"/>
              </w:rPr>
            </w:rPrChange>
          </w:rPr>
          <w:t>DB</w:t>
        </w:r>
      </w:ins>
      <w:ins w:id="2739" w:author="Ruijie Xu" w:date="2022-03-04T10:23:00Z">
        <w:r w:rsidR="00711145" w:rsidRPr="002B42A7">
          <w:rPr>
            <w:rFonts w:ascii="Times New Roman" w:hAnsi="Times New Roman" w:cs="Times New Roman"/>
            <w:color w:val="000000" w:themeColor="text1"/>
            <w:highlight w:val="cyan"/>
            <w:rPrChange w:id="2740" w:author="Ruijie Xu" w:date="2022-03-10T12:31:00Z">
              <w:rPr>
                <w:color w:val="000000" w:themeColor="text1"/>
              </w:rPr>
            </w:rPrChange>
          </w:rPr>
          <w:t xml:space="preserve"> building</w:t>
        </w:r>
      </w:ins>
      <w:ins w:id="2741" w:author="Ruijie Xu" w:date="2022-03-04T10:36:00Z">
        <w:r w:rsidR="006D3A0D" w:rsidRPr="002B42A7">
          <w:rPr>
            <w:rFonts w:ascii="Times New Roman" w:hAnsi="Times New Roman" w:cs="Times New Roman"/>
            <w:color w:val="000000" w:themeColor="text1"/>
            <w:highlight w:val="cyan"/>
            <w:rPrChange w:id="2742" w:author="Ruijie Xu" w:date="2022-03-10T12:31:00Z">
              <w:rPr>
                <w:color w:val="000000" w:themeColor="text1"/>
              </w:rPr>
            </w:rPrChange>
          </w:rPr>
          <w:t xml:space="preserve"> (Table </w:t>
        </w:r>
      </w:ins>
      <w:ins w:id="2743" w:author="Liliana Salvador" w:date="2022-03-16T09:13:00Z">
        <w:r w:rsidR="0028463C">
          <w:rPr>
            <w:rFonts w:ascii="Times New Roman" w:hAnsi="Times New Roman" w:cs="Times New Roman"/>
            <w:color w:val="000000" w:themeColor="text1"/>
            <w:highlight w:val="cyan"/>
          </w:rPr>
          <w:t>1</w:t>
        </w:r>
      </w:ins>
      <w:ins w:id="2744" w:author="Ruijie Xu" w:date="2022-03-04T10:36:00Z">
        <w:del w:id="2745" w:author="Liliana Salvador" w:date="2022-03-16T09:11:00Z">
          <w:r w:rsidR="006D3A0D" w:rsidRPr="002B42A7" w:rsidDel="0028463C">
            <w:rPr>
              <w:rFonts w:ascii="Times New Roman" w:hAnsi="Times New Roman" w:cs="Times New Roman"/>
              <w:color w:val="000000" w:themeColor="text1"/>
              <w:highlight w:val="cyan"/>
              <w:rPrChange w:id="2746" w:author="Ruijie Xu" w:date="2022-03-10T12:31:00Z">
                <w:rPr>
                  <w:color w:val="000000" w:themeColor="text1"/>
                </w:rPr>
              </w:rPrChange>
            </w:rPr>
            <w:delText>I</w:delText>
          </w:r>
        </w:del>
        <w:r w:rsidR="006D3A0D" w:rsidRPr="002B42A7">
          <w:rPr>
            <w:rFonts w:ascii="Times New Roman" w:hAnsi="Times New Roman" w:cs="Times New Roman"/>
            <w:color w:val="000000" w:themeColor="text1"/>
            <w:highlight w:val="cyan"/>
            <w:rPrChange w:id="2747" w:author="Ruijie Xu" w:date="2022-03-10T12:31:00Z">
              <w:rPr>
                <w:color w:val="000000" w:themeColor="text1"/>
              </w:rPr>
            </w:rPrChange>
          </w:rPr>
          <w:t>)</w:t>
        </w:r>
      </w:ins>
      <w:ins w:id="2748" w:author="Ruijie Xu" w:date="2022-03-04T10:23:00Z">
        <w:r w:rsidR="00711145" w:rsidRPr="002B42A7">
          <w:rPr>
            <w:rFonts w:ascii="Times New Roman" w:hAnsi="Times New Roman" w:cs="Times New Roman"/>
            <w:color w:val="000000" w:themeColor="text1"/>
            <w:highlight w:val="cyan"/>
            <w:rPrChange w:id="2749" w:author="Ruijie Xu" w:date="2022-03-10T12:31:00Z">
              <w:rPr>
                <w:color w:val="000000" w:themeColor="text1"/>
              </w:rPr>
            </w:rPrChange>
          </w:rPr>
          <w:t xml:space="preserve">. </w:t>
        </w:r>
      </w:ins>
      <w:ins w:id="2750" w:author="Ruijie Xu" w:date="2022-03-10T11:54:00Z">
        <w:r w:rsidR="004235FA" w:rsidRPr="002B42A7">
          <w:rPr>
            <w:rFonts w:ascii="Times New Roman" w:hAnsi="Times New Roman" w:cs="Times New Roman"/>
            <w:color w:val="000000" w:themeColor="text1"/>
            <w:highlight w:val="cyan"/>
            <w:rPrChange w:id="2751" w:author="Ruijie Xu" w:date="2022-03-10T12:31:00Z">
              <w:rPr>
                <w:color w:val="000000" w:themeColor="text1"/>
                <w:highlight w:val="cyan"/>
              </w:rPr>
            </w:rPrChange>
          </w:rPr>
          <w:t xml:space="preserve">On the other hand, </w:t>
        </w:r>
      </w:ins>
      <w:ins w:id="2752" w:author="Ruijie Xu" w:date="2022-03-04T10:24:00Z">
        <w:del w:id="2753" w:author="Liliana Salvador" w:date="2022-03-08T18:49:00Z">
          <w:r w:rsidR="00711145" w:rsidRPr="002B42A7" w:rsidDel="00EF1969">
            <w:rPr>
              <w:rFonts w:ascii="Times New Roman" w:hAnsi="Times New Roman" w:cs="Times New Roman"/>
              <w:color w:val="000000" w:themeColor="text1"/>
              <w:highlight w:val="cyan"/>
              <w:rPrChange w:id="2754" w:author="Ruijie Xu" w:date="2022-03-10T12:31:00Z">
                <w:rPr>
                  <w:color w:val="000000" w:themeColor="text1"/>
                </w:rPr>
              </w:rPrChange>
            </w:rPr>
            <w:delText>On the other hand, a</w:delText>
          </w:r>
        </w:del>
      </w:ins>
      <w:ins w:id="2755" w:author="Ruijie Xu" w:date="2022-03-10T11:54:00Z">
        <w:r w:rsidR="004D0516" w:rsidRPr="002B42A7">
          <w:rPr>
            <w:rFonts w:ascii="Times New Roman" w:hAnsi="Times New Roman" w:cs="Times New Roman"/>
            <w:color w:val="000000" w:themeColor="text1"/>
            <w:highlight w:val="cyan"/>
            <w:rPrChange w:id="2756" w:author="Ruijie Xu" w:date="2022-03-10T12:31:00Z">
              <w:rPr>
                <w:color w:val="000000" w:themeColor="text1"/>
                <w:highlight w:val="cyan"/>
              </w:rPr>
            </w:rPrChange>
          </w:rPr>
          <w:t>a</w:t>
        </w:r>
      </w:ins>
      <w:ins w:id="2757" w:author="Liliana Salvador" w:date="2022-03-08T18:49:00Z">
        <w:del w:id="2758" w:author="Ruijie Xu" w:date="2022-03-10T11:54:00Z">
          <w:r w:rsidR="00EF1969" w:rsidRPr="002B42A7" w:rsidDel="004D0516">
            <w:rPr>
              <w:rFonts w:ascii="Times New Roman" w:hAnsi="Times New Roman" w:cs="Times New Roman"/>
              <w:color w:val="000000" w:themeColor="text1"/>
              <w:highlight w:val="cyan"/>
              <w:rPrChange w:id="2759" w:author="Ruijie Xu" w:date="2022-03-10T12:31:00Z">
                <w:rPr>
                  <w:color w:val="000000" w:themeColor="text1"/>
                  <w:highlight w:val="cyan"/>
                </w:rPr>
              </w:rPrChange>
            </w:rPr>
            <w:delText>A</w:delText>
          </w:r>
        </w:del>
      </w:ins>
      <w:ins w:id="2760" w:author="Ruijie Xu" w:date="2022-03-04T10:24:00Z">
        <w:r w:rsidR="00711145" w:rsidRPr="002B42A7">
          <w:rPr>
            <w:rFonts w:ascii="Times New Roman" w:hAnsi="Times New Roman" w:cs="Times New Roman"/>
            <w:color w:val="000000" w:themeColor="text1"/>
            <w:highlight w:val="cyan"/>
            <w:rPrChange w:id="2761" w:author="Ruijie Xu" w:date="2022-03-10T12:31:00Z">
              <w:rPr>
                <w:color w:val="000000" w:themeColor="text1"/>
              </w:rPr>
            </w:rPrChange>
          </w:rPr>
          <w:t>lignment-based software</w:t>
        </w:r>
      </w:ins>
      <w:ins w:id="2762" w:author="Ruijie Xu" w:date="2022-03-04T10:25:00Z">
        <w:r w:rsidR="00711145" w:rsidRPr="002B42A7">
          <w:rPr>
            <w:rFonts w:ascii="Times New Roman" w:hAnsi="Times New Roman" w:cs="Times New Roman"/>
            <w:color w:val="000000" w:themeColor="text1"/>
            <w:highlight w:val="cyan"/>
            <w:rPrChange w:id="2763" w:author="Ruijie Xu" w:date="2022-03-10T12:31:00Z">
              <w:rPr>
                <w:color w:val="000000" w:themeColor="text1"/>
              </w:rPr>
            </w:rPrChange>
          </w:rPr>
          <w:t xml:space="preserve">, </w:t>
        </w:r>
      </w:ins>
      <w:ins w:id="2764" w:author="Liliana Salvador" w:date="2022-03-16T09:13:00Z">
        <w:del w:id="2765" w:author="Ruijie Xu" w:date="2022-03-16T16:15:00Z">
          <w:r w:rsidR="0028463C" w:rsidDel="00AD5845">
            <w:rPr>
              <w:rFonts w:ascii="Times New Roman" w:hAnsi="Times New Roman" w:cs="Times New Roman"/>
              <w:color w:val="000000" w:themeColor="text1"/>
              <w:highlight w:val="cyan"/>
            </w:rPr>
            <w:delText xml:space="preserve">ex. </w:delText>
          </w:r>
        </w:del>
      </w:ins>
      <w:ins w:id="2766" w:author="Ruijie Xu" w:date="2022-03-04T10:25:00Z">
        <w:r w:rsidR="00711145" w:rsidRPr="002B42A7">
          <w:rPr>
            <w:rFonts w:ascii="Times New Roman" w:hAnsi="Times New Roman" w:cs="Times New Roman"/>
            <w:color w:val="000000" w:themeColor="text1"/>
            <w:highlight w:val="cyan"/>
            <w:rPrChange w:id="2767" w:author="Ruijie Xu" w:date="2022-03-10T12:31:00Z">
              <w:rPr>
                <w:color w:val="000000" w:themeColor="text1"/>
              </w:rPr>
            </w:rPrChange>
          </w:rPr>
          <w:t>BLASTN and Diamond</w:t>
        </w:r>
      </w:ins>
      <w:ins w:id="2768" w:author="Ruijie Xu" w:date="2022-03-04T10:35:00Z">
        <w:r w:rsidR="006D3A0D" w:rsidRPr="002B42A7">
          <w:rPr>
            <w:rFonts w:ascii="Times New Roman" w:hAnsi="Times New Roman" w:cs="Times New Roman"/>
            <w:color w:val="000000" w:themeColor="text1"/>
            <w:highlight w:val="cyan"/>
            <w:rPrChange w:id="2769" w:author="Ruijie Xu" w:date="2022-03-10T12:31:00Z">
              <w:rPr>
                <w:color w:val="000000" w:themeColor="text1"/>
              </w:rPr>
            </w:rPrChange>
          </w:rPr>
          <w:t xml:space="preserve">, </w:t>
        </w:r>
      </w:ins>
      <w:ins w:id="2770" w:author="Ruijie Xu" w:date="2022-03-04T10:34:00Z">
        <w:del w:id="2771" w:author="Liliana Salvador" w:date="2022-03-08T18:49:00Z">
          <w:r w:rsidR="006D3A0D" w:rsidRPr="002B42A7" w:rsidDel="00EF1969">
            <w:rPr>
              <w:rFonts w:ascii="Times New Roman" w:hAnsi="Times New Roman" w:cs="Times New Roman"/>
              <w:color w:val="000000" w:themeColor="text1"/>
              <w:highlight w:val="cyan"/>
              <w:rPrChange w:id="2772" w:author="Ruijie Xu" w:date="2022-03-10T12:31:00Z">
                <w:rPr>
                  <w:color w:val="000000" w:themeColor="text1"/>
                </w:rPr>
              </w:rPrChange>
            </w:rPr>
            <w:delText>ha</w:delText>
          </w:r>
        </w:del>
        <w:del w:id="2773" w:author="Liliana Salvador" w:date="2022-03-08T18:46:00Z">
          <w:r w:rsidR="006D3A0D" w:rsidRPr="002B42A7" w:rsidDel="00541FAA">
            <w:rPr>
              <w:rFonts w:ascii="Times New Roman" w:hAnsi="Times New Roman" w:cs="Times New Roman"/>
              <w:color w:val="000000" w:themeColor="text1"/>
              <w:highlight w:val="cyan"/>
              <w:rPrChange w:id="2774" w:author="Ruijie Xu" w:date="2022-03-10T12:31:00Z">
                <w:rPr>
                  <w:color w:val="000000" w:themeColor="text1"/>
                </w:rPr>
              </w:rPrChange>
            </w:rPr>
            <w:delText>s</w:delText>
          </w:r>
        </w:del>
        <w:del w:id="2775" w:author="Liliana Salvador" w:date="2022-03-08T18:49:00Z">
          <w:r w:rsidR="006D3A0D" w:rsidRPr="002B42A7" w:rsidDel="00EF1969">
            <w:rPr>
              <w:rFonts w:ascii="Times New Roman" w:hAnsi="Times New Roman" w:cs="Times New Roman"/>
              <w:color w:val="000000" w:themeColor="text1"/>
              <w:highlight w:val="cyan"/>
              <w:rPrChange w:id="2776"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2777" w:author="Ruijie Xu" w:date="2022-03-10T12:31:00Z">
              <w:rPr>
                <w:color w:val="000000" w:themeColor="text1"/>
              </w:rPr>
            </w:rPrChange>
          </w:rPr>
          <w:t>t</w:t>
        </w:r>
        <w:del w:id="2778" w:author="Liliana Salvador" w:date="2022-03-08T18:49:00Z">
          <w:r w:rsidR="006D3A0D" w:rsidRPr="002B42A7" w:rsidDel="00EF1969">
            <w:rPr>
              <w:rFonts w:ascii="Times New Roman" w:hAnsi="Times New Roman" w:cs="Times New Roman"/>
              <w:color w:val="000000" w:themeColor="text1"/>
              <w:highlight w:val="cyan"/>
              <w:rPrChange w:id="2779" w:author="Ruijie Xu" w:date="2022-03-10T12:31:00Z">
                <w:rPr>
                  <w:color w:val="000000" w:themeColor="text1"/>
                </w:rPr>
              </w:rPrChange>
            </w:rPr>
            <w:delText>aken</w:delText>
          </w:r>
        </w:del>
      </w:ins>
      <w:ins w:id="2780" w:author="Liliana Salvador" w:date="2022-03-08T18:49:00Z">
        <w:r w:rsidR="00EF1969" w:rsidRPr="002B42A7">
          <w:rPr>
            <w:rFonts w:ascii="Times New Roman" w:hAnsi="Times New Roman" w:cs="Times New Roman"/>
            <w:color w:val="000000" w:themeColor="text1"/>
            <w:highlight w:val="cyan"/>
            <w:rPrChange w:id="2781" w:author="Ruijie Xu" w:date="2022-03-10T12:31:00Z">
              <w:rPr>
                <w:color w:val="000000" w:themeColor="text1"/>
                <w:highlight w:val="cyan"/>
              </w:rPr>
            </w:rPrChange>
          </w:rPr>
          <w:t>ook</w:t>
        </w:r>
      </w:ins>
      <w:ins w:id="2782" w:author="Ruijie Xu" w:date="2022-03-04T10:34:00Z">
        <w:r w:rsidR="006D3A0D" w:rsidRPr="002B42A7">
          <w:rPr>
            <w:rFonts w:ascii="Times New Roman" w:hAnsi="Times New Roman" w:cs="Times New Roman"/>
            <w:color w:val="000000" w:themeColor="text1"/>
            <w:highlight w:val="cyan"/>
            <w:rPrChange w:id="2783" w:author="Ruijie Xu" w:date="2022-03-10T12:31:00Z">
              <w:rPr>
                <w:color w:val="000000" w:themeColor="text1"/>
              </w:rPr>
            </w:rPrChange>
          </w:rPr>
          <w:t xml:space="preserve"> the longe</w:t>
        </w:r>
      </w:ins>
      <w:ins w:id="2784" w:author="Ruijie Xu" w:date="2022-03-04T10:35:00Z">
        <w:r w:rsidR="006D3A0D" w:rsidRPr="002B42A7">
          <w:rPr>
            <w:rFonts w:ascii="Times New Roman" w:hAnsi="Times New Roman" w:cs="Times New Roman"/>
            <w:color w:val="000000" w:themeColor="text1"/>
            <w:highlight w:val="cyan"/>
            <w:rPrChange w:id="2785" w:author="Ruijie Xu" w:date="2022-03-10T12:31:00Z">
              <w:rPr>
                <w:color w:val="000000" w:themeColor="text1"/>
              </w:rPr>
            </w:rPrChange>
          </w:rPr>
          <w:t>st</w:t>
        </w:r>
      </w:ins>
      <w:ins w:id="2786" w:author="Liliana Salvador" w:date="2022-03-08T18:46:00Z">
        <w:r w:rsidR="00541FAA" w:rsidRPr="002B42A7">
          <w:rPr>
            <w:rFonts w:ascii="Times New Roman" w:hAnsi="Times New Roman" w:cs="Times New Roman"/>
            <w:color w:val="000000" w:themeColor="text1"/>
            <w:highlight w:val="cyan"/>
            <w:rPrChange w:id="2787" w:author="Ruijie Xu" w:date="2022-03-10T12:31:00Z">
              <w:rPr>
                <w:color w:val="000000" w:themeColor="text1"/>
                <w:highlight w:val="cyan"/>
              </w:rPr>
            </w:rPrChange>
          </w:rPr>
          <w:t xml:space="preserve"> time</w:t>
        </w:r>
      </w:ins>
      <w:ins w:id="2788" w:author="Ruijie Xu" w:date="2022-03-04T10:35:00Z">
        <w:r w:rsidR="006D3A0D" w:rsidRPr="002B42A7">
          <w:rPr>
            <w:rFonts w:ascii="Times New Roman" w:hAnsi="Times New Roman" w:cs="Times New Roman"/>
            <w:color w:val="000000" w:themeColor="text1"/>
            <w:highlight w:val="cyan"/>
            <w:rPrChange w:id="2789" w:author="Ruijie Xu" w:date="2022-03-10T12:31:00Z">
              <w:rPr>
                <w:color w:val="000000" w:themeColor="text1"/>
              </w:rPr>
            </w:rPrChange>
          </w:rPr>
          <w:t xml:space="preserve"> for </w:t>
        </w:r>
      </w:ins>
      <w:ins w:id="2790" w:author="Ruijie Xu" w:date="2022-03-04T10:37:00Z">
        <w:r w:rsidR="006D3A0D" w:rsidRPr="002B42A7">
          <w:rPr>
            <w:rFonts w:ascii="Times New Roman" w:hAnsi="Times New Roman" w:cs="Times New Roman"/>
            <w:color w:val="000000" w:themeColor="text1"/>
            <w:highlight w:val="cyan"/>
            <w:rPrChange w:id="2791" w:author="Ruijie Xu" w:date="2022-03-10T12:31:00Z">
              <w:rPr>
                <w:color w:val="000000" w:themeColor="text1"/>
              </w:rPr>
            </w:rPrChange>
          </w:rPr>
          <w:t>microbial profiling</w:t>
        </w:r>
      </w:ins>
      <w:ins w:id="2792" w:author="Ruijie Xu" w:date="2022-03-04T10:35:00Z">
        <w:r w:rsidR="006D3A0D" w:rsidRPr="002B42A7">
          <w:rPr>
            <w:rFonts w:ascii="Times New Roman" w:hAnsi="Times New Roman" w:cs="Times New Roman"/>
            <w:color w:val="000000" w:themeColor="text1"/>
            <w:highlight w:val="cyan"/>
            <w:rPrChange w:id="2793" w:author="Ruijie Xu" w:date="2022-03-10T12:31:00Z">
              <w:rPr>
                <w:color w:val="000000" w:themeColor="text1"/>
              </w:rPr>
            </w:rPrChange>
          </w:rPr>
          <w:t>.</w:t>
        </w:r>
      </w:ins>
    </w:p>
    <w:bookmarkEnd w:id="2428"/>
    <w:bookmarkEnd w:id="2429"/>
    <w:bookmarkEnd w:id="2430"/>
    <w:p w14:paraId="620DCC35" w14:textId="457EE632" w:rsidR="001329B6" w:rsidRPr="002B42A7" w:rsidRDefault="00D73618" w:rsidP="005912FB">
      <w:pPr>
        <w:spacing w:line="480" w:lineRule="auto"/>
        <w:rPr>
          <w:ins w:id="2794" w:author="Ruijie Xu" w:date="2022-02-27T13:40:00Z"/>
          <w:rFonts w:ascii="Times New Roman" w:hAnsi="Times New Roman" w:cs="Times New Roman"/>
          <w:b/>
          <w:bCs/>
          <w:color w:val="000000" w:themeColor="text1"/>
          <w:rPrChange w:id="2795" w:author="Ruijie Xu" w:date="2022-03-10T12:31:00Z">
            <w:rPr>
              <w:ins w:id="2796" w:author="Ruijie Xu" w:date="2022-02-27T13:40:00Z"/>
              <w:b/>
              <w:bCs/>
              <w:color w:val="000000" w:themeColor="text1"/>
            </w:rPr>
          </w:rPrChange>
        </w:rPr>
      </w:pPr>
      <w:ins w:id="2797" w:author="Ruijie Xu" w:date="2022-02-02T12:18:00Z">
        <w:r w:rsidRPr="002B42A7">
          <w:rPr>
            <w:rFonts w:ascii="Times New Roman" w:hAnsi="Times New Roman" w:cs="Times New Roman"/>
            <w:b/>
            <w:bCs/>
            <w:color w:val="000000" w:themeColor="text1"/>
            <w:rPrChange w:id="2798" w:author="Ruijie Xu" w:date="2022-03-10T12:31:00Z">
              <w:rPr>
                <w:color w:val="000000" w:themeColor="text1"/>
              </w:rPr>
            </w:rPrChange>
          </w:rPr>
          <w:t>Differences in Microbial Profiles Classified Using Different DBs and Software</w:t>
        </w:r>
      </w:ins>
    </w:p>
    <w:p w14:paraId="3051D752" w14:textId="7EFC19A6" w:rsidR="0052454F" w:rsidRPr="009E6746" w:rsidDel="00ED1003" w:rsidRDefault="002B774D" w:rsidP="005912FB">
      <w:pPr>
        <w:spacing w:line="480" w:lineRule="auto"/>
        <w:rPr>
          <w:del w:id="2799" w:author="Rajeev, Sree" w:date="2022-03-03T10:51:00Z"/>
          <w:rFonts w:ascii="Times New Roman" w:hAnsi="Times New Roman" w:cs="Times New Roman"/>
          <w:bCs/>
          <w:iCs/>
          <w:color w:val="000000" w:themeColor="text1"/>
          <w:highlight w:val="yellow"/>
          <w:rPrChange w:id="2800" w:author="Ruijie Xu" w:date="2022-03-11T14:16:00Z">
            <w:rPr>
              <w:del w:id="2801" w:author="Rajeev, Sree" w:date="2022-03-03T10:51:00Z"/>
              <w:bCs/>
              <w:iCs/>
              <w:color w:val="000000" w:themeColor="text1"/>
            </w:rPr>
          </w:rPrChange>
        </w:rPr>
      </w:pPr>
      <w:ins w:id="2802" w:author="Ruijie Xu" w:date="2022-03-04T13:52:00Z">
        <w:r w:rsidRPr="002B42A7">
          <w:rPr>
            <w:rFonts w:ascii="Times New Roman" w:hAnsi="Times New Roman" w:cs="Times New Roman"/>
            <w:bCs/>
            <w:iCs/>
            <w:color w:val="000000" w:themeColor="text1"/>
            <w:rPrChange w:id="2803" w:author="Ruijie Xu" w:date="2022-03-10T12:31:00Z">
              <w:rPr>
                <w:bCs/>
                <w:iCs/>
                <w:color w:val="000000" w:themeColor="text1"/>
              </w:rPr>
            </w:rPrChange>
          </w:rPr>
          <w:tab/>
        </w:r>
      </w:ins>
      <w:ins w:id="2804" w:author="Liliana Salvador" w:date="2022-03-16T09:14:00Z">
        <w:r w:rsidR="00CA0E7C">
          <w:rPr>
            <w:rFonts w:ascii="Times New Roman" w:hAnsi="Times New Roman" w:cs="Times New Roman"/>
            <w:bCs/>
            <w:iCs/>
            <w:color w:val="000000" w:themeColor="text1"/>
          </w:rPr>
          <w:t>The s</w:t>
        </w:r>
      </w:ins>
      <w:ins w:id="2805" w:author="Liliana Salvador" w:date="2022-03-16T09:13:00Z">
        <w:r w:rsidR="00CA0E7C">
          <w:rPr>
            <w:rFonts w:ascii="Times New Roman" w:hAnsi="Times New Roman" w:cs="Times New Roman"/>
            <w:bCs/>
            <w:iCs/>
            <w:color w:val="000000" w:themeColor="text1"/>
          </w:rPr>
          <w:t xml:space="preserve">tatistical </w:t>
        </w:r>
      </w:ins>
      <w:ins w:id="2806" w:author="Ruijie Xu" w:date="2022-02-27T13:40:00Z">
        <w:del w:id="2807" w:author="Rajeev, Sree" w:date="2022-03-03T10:51:00Z">
          <w:r w:rsidR="0052454F" w:rsidRPr="009E6746" w:rsidDel="00ED1003">
            <w:rPr>
              <w:rFonts w:ascii="Times New Roman" w:hAnsi="Times New Roman" w:cs="Times New Roman"/>
              <w:bCs/>
              <w:iCs/>
              <w:color w:val="000000" w:themeColor="text1"/>
              <w:highlight w:val="yellow"/>
              <w:rPrChange w:id="2808" w:author="Ruijie Xu" w:date="2022-03-11T14:16:00Z">
                <w:rPr>
                  <w:bCs/>
                  <w:i/>
                  <w:color w:val="000000" w:themeColor="text1"/>
                </w:rPr>
              </w:rPrChange>
            </w:rPr>
            <w:delText>Microbial profile comparison - DBs</w:delText>
          </w:r>
        </w:del>
      </w:ins>
    </w:p>
    <w:p w14:paraId="262DFADA" w14:textId="34317DC1" w:rsidR="00F5051E" w:rsidRPr="002B42A7" w:rsidRDefault="00CA0E7C" w:rsidP="0012569E">
      <w:pPr>
        <w:spacing w:line="480" w:lineRule="auto"/>
        <w:rPr>
          <w:ins w:id="2809" w:author="Ruijie Xu" w:date="2022-02-27T13:40:00Z"/>
          <w:rFonts w:ascii="Times New Roman" w:hAnsi="Times New Roman" w:cs="Times New Roman"/>
          <w:color w:val="000000" w:themeColor="text1"/>
          <w:rPrChange w:id="2810" w:author="Ruijie Xu" w:date="2022-03-10T12:31:00Z">
            <w:rPr>
              <w:ins w:id="2811" w:author="Ruijie Xu" w:date="2022-02-27T13:40:00Z"/>
              <w:color w:val="000000" w:themeColor="text1"/>
            </w:rPr>
          </w:rPrChange>
        </w:rPr>
      </w:pPr>
      <w:ins w:id="2812" w:author="Liliana Salvador" w:date="2022-03-16T09:13:00Z">
        <w:r>
          <w:rPr>
            <w:rFonts w:ascii="Times New Roman" w:hAnsi="Times New Roman" w:cs="Times New Roman"/>
            <w:iCs/>
            <w:color w:val="000000" w:themeColor="text1"/>
            <w:highlight w:val="yellow"/>
          </w:rPr>
          <w:t>c</w:t>
        </w:r>
      </w:ins>
      <w:ins w:id="2813" w:author="Ruijie Xu" w:date="2022-03-10T11:55:00Z">
        <w:del w:id="2814" w:author="Liliana Salvador" w:date="2022-03-16T09:13:00Z">
          <w:r w:rsidR="0012569E" w:rsidRPr="009E6746" w:rsidDel="00CA0E7C">
            <w:rPr>
              <w:rFonts w:ascii="Times New Roman" w:hAnsi="Times New Roman" w:cs="Times New Roman"/>
              <w:iCs/>
              <w:color w:val="000000" w:themeColor="text1"/>
              <w:highlight w:val="yellow"/>
              <w:rPrChange w:id="2815" w:author="Ruijie Xu" w:date="2022-03-11T14:16:00Z">
                <w:rPr>
                  <w:iCs/>
                  <w:color w:val="000000" w:themeColor="text1"/>
                </w:rPr>
              </w:rPrChange>
            </w:rPr>
            <w:delText>C</w:delText>
          </w:r>
        </w:del>
      </w:ins>
      <w:ins w:id="2816" w:author="Ruijie Xu" w:date="2022-03-10T11:54:00Z">
        <w:r w:rsidR="00BC6C11" w:rsidRPr="009E6746">
          <w:rPr>
            <w:rFonts w:ascii="Times New Roman" w:hAnsi="Times New Roman" w:cs="Times New Roman"/>
            <w:iCs/>
            <w:color w:val="000000" w:themeColor="text1"/>
            <w:highlight w:val="yellow"/>
            <w:rPrChange w:id="2817" w:author="Ruijie Xu" w:date="2022-03-11T14:16:00Z">
              <w:rPr>
                <w:iCs/>
                <w:color w:val="000000" w:themeColor="text1"/>
              </w:rPr>
            </w:rPrChange>
          </w:rPr>
          <w:t>omparisons</w:t>
        </w:r>
      </w:ins>
      <w:ins w:id="2818" w:author="Ruijie Xu" w:date="2022-03-10T11:55:00Z">
        <w:r w:rsidR="0012569E" w:rsidRPr="009E6746">
          <w:rPr>
            <w:rFonts w:ascii="Times New Roman" w:hAnsi="Times New Roman" w:cs="Times New Roman"/>
            <w:iCs/>
            <w:color w:val="000000" w:themeColor="text1"/>
            <w:highlight w:val="yellow"/>
            <w:rPrChange w:id="2819" w:author="Ruijie Xu" w:date="2022-03-11T14:16:00Z">
              <w:rPr>
                <w:iCs/>
                <w:color w:val="000000" w:themeColor="text1"/>
              </w:rPr>
            </w:rPrChange>
          </w:rPr>
          <w:t xml:space="preserve"> </w:t>
        </w:r>
      </w:ins>
      <w:ins w:id="2820" w:author="Ruijie Xu" w:date="2022-03-11T11:40:00Z">
        <w:del w:id="2821" w:author="Liliana Salvador" w:date="2022-03-16T09:13:00Z">
          <w:r w:rsidR="008E506D" w:rsidRPr="009E6746" w:rsidDel="00CA0E7C">
            <w:rPr>
              <w:rFonts w:ascii="Times New Roman" w:hAnsi="Times New Roman" w:cs="Times New Roman"/>
              <w:iCs/>
              <w:color w:val="000000" w:themeColor="text1"/>
              <w:highlight w:val="yellow"/>
              <w:rPrChange w:id="2822" w:author="Ruijie Xu" w:date="2022-03-11T14:16:00Z">
                <w:rPr>
                  <w:rFonts w:ascii="Times New Roman" w:hAnsi="Times New Roman" w:cs="Times New Roman"/>
                  <w:iCs/>
                  <w:color w:val="000000" w:themeColor="text1"/>
                </w:rPr>
              </w:rPrChange>
            </w:rPr>
            <w:delText>statistics</w:delText>
          </w:r>
        </w:del>
      </w:ins>
      <w:ins w:id="2823" w:author="Ruijie Xu" w:date="2022-03-10T11:54:00Z">
        <w:del w:id="2824" w:author="Liliana Salvador" w:date="2022-03-16T09:13:00Z">
          <w:r w:rsidR="00BC6C11" w:rsidRPr="009E6746" w:rsidDel="00CA0E7C">
            <w:rPr>
              <w:rFonts w:ascii="Times New Roman" w:hAnsi="Times New Roman" w:cs="Times New Roman"/>
              <w:color w:val="000000" w:themeColor="text1"/>
              <w:highlight w:val="yellow"/>
              <w:rPrChange w:id="2825" w:author="Ruijie Xu" w:date="2022-03-11T14:16:00Z">
                <w:rPr>
                  <w:color w:val="000000" w:themeColor="text1"/>
                </w:rPr>
              </w:rPrChange>
            </w:rPr>
            <w:delText xml:space="preserve"> </w:delText>
          </w:r>
        </w:del>
      </w:ins>
      <w:ins w:id="2826" w:author="Ruijie Xu" w:date="2022-02-02T12:22:00Z">
        <w:r w:rsidR="003D5D8B" w:rsidRPr="009E6746">
          <w:rPr>
            <w:rFonts w:ascii="Times New Roman" w:hAnsi="Times New Roman" w:cs="Times New Roman"/>
            <w:color w:val="000000" w:themeColor="text1"/>
            <w:highlight w:val="yellow"/>
            <w:rPrChange w:id="2827" w:author="Ruijie Xu" w:date="2022-03-11T14:16:00Z">
              <w:rPr>
                <w:color w:val="000000" w:themeColor="text1"/>
              </w:rPr>
            </w:rPrChange>
          </w:rPr>
          <w:t xml:space="preserve">between </w:t>
        </w:r>
        <w:del w:id="2828" w:author="Liliana Salvador" w:date="2022-03-16T09:14:00Z">
          <w:r w:rsidR="003D5D8B" w:rsidRPr="009E6746" w:rsidDel="00CA0E7C">
            <w:rPr>
              <w:rFonts w:ascii="Times New Roman" w:hAnsi="Times New Roman" w:cs="Times New Roman"/>
              <w:color w:val="000000" w:themeColor="text1"/>
              <w:highlight w:val="yellow"/>
              <w:rPrChange w:id="2829" w:author="Ruijie Xu" w:date="2022-03-11T14:16:00Z">
                <w:rPr>
                  <w:color w:val="000000" w:themeColor="text1"/>
                </w:rPr>
              </w:rPrChange>
            </w:rPr>
            <w:delText xml:space="preserve">the </w:delText>
          </w:r>
        </w:del>
        <w:r w:rsidR="003D5D8B" w:rsidRPr="009E6746">
          <w:rPr>
            <w:rFonts w:ascii="Times New Roman" w:hAnsi="Times New Roman" w:cs="Times New Roman"/>
            <w:color w:val="000000" w:themeColor="text1"/>
            <w:highlight w:val="yellow"/>
            <w:rPrChange w:id="2830" w:author="Ruijie Xu" w:date="2022-03-11T14:16:00Z">
              <w:rPr>
                <w:color w:val="000000" w:themeColor="text1"/>
              </w:rPr>
            </w:rPrChange>
          </w:rPr>
          <w:t>microb</w:t>
        </w:r>
      </w:ins>
      <w:ins w:id="2831" w:author="Ruijie Xu" w:date="2022-02-02T12:23:00Z">
        <w:r w:rsidR="003D5D8B" w:rsidRPr="009E6746">
          <w:rPr>
            <w:rFonts w:ascii="Times New Roman" w:hAnsi="Times New Roman" w:cs="Times New Roman"/>
            <w:color w:val="000000" w:themeColor="text1"/>
            <w:highlight w:val="yellow"/>
            <w:rPrChange w:id="2832" w:author="Ruijie Xu" w:date="2022-03-11T14:16:00Z">
              <w:rPr>
                <w:color w:val="000000" w:themeColor="text1"/>
              </w:rPr>
            </w:rPrChange>
          </w:rPr>
          <w:t>ial profiles of the rat samples when different DB</w:t>
        </w:r>
      </w:ins>
      <w:ins w:id="2833" w:author="Liliana Salvador" w:date="2022-02-23T19:36:00Z">
        <w:r w:rsidR="00EE5D21" w:rsidRPr="009E6746">
          <w:rPr>
            <w:rFonts w:ascii="Times New Roman" w:hAnsi="Times New Roman" w:cs="Times New Roman"/>
            <w:color w:val="000000" w:themeColor="text1"/>
            <w:highlight w:val="yellow"/>
            <w:rPrChange w:id="2834" w:author="Ruijie Xu" w:date="2022-03-11T14:16:00Z">
              <w:rPr>
                <w:color w:val="000000" w:themeColor="text1"/>
              </w:rPr>
            </w:rPrChange>
          </w:rPr>
          <w:t>s</w:t>
        </w:r>
      </w:ins>
      <w:ins w:id="2835" w:author="Ruijie Xu" w:date="2022-02-02T12:23:00Z">
        <w:r w:rsidR="003D5D8B" w:rsidRPr="009E6746">
          <w:rPr>
            <w:rFonts w:ascii="Times New Roman" w:hAnsi="Times New Roman" w:cs="Times New Roman"/>
            <w:color w:val="000000" w:themeColor="text1"/>
            <w:highlight w:val="yellow"/>
            <w:rPrChange w:id="2836" w:author="Ruijie Xu" w:date="2022-03-11T14:16:00Z">
              <w:rPr>
                <w:color w:val="000000" w:themeColor="text1"/>
              </w:rPr>
            </w:rPrChange>
          </w:rPr>
          <w:t xml:space="preserve"> w</w:t>
        </w:r>
      </w:ins>
      <w:ins w:id="2837" w:author="Liliana Salvador" w:date="2022-02-23T19:36:00Z">
        <w:r w:rsidR="00EE5D21" w:rsidRPr="009E6746">
          <w:rPr>
            <w:rFonts w:ascii="Times New Roman" w:hAnsi="Times New Roman" w:cs="Times New Roman"/>
            <w:color w:val="000000" w:themeColor="text1"/>
            <w:highlight w:val="yellow"/>
            <w:rPrChange w:id="2838" w:author="Ruijie Xu" w:date="2022-03-11T14:16:00Z">
              <w:rPr>
                <w:color w:val="000000" w:themeColor="text1"/>
              </w:rPr>
            </w:rPrChange>
          </w:rPr>
          <w:t>ere</w:t>
        </w:r>
      </w:ins>
      <w:ins w:id="2839" w:author="Ruijie Xu" w:date="2022-02-02T12:23:00Z">
        <w:del w:id="2840" w:author="Liliana Salvador" w:date="2022-02-23T19:36:00Z">
          <w:r w:rsidR="003D5D8B" w:rsidRPr="009E6746" w:rsidDel="00EE5D21">
            <w:rPr>
              <w:rFonts w:ascii="Times New Roman" w:hAnsi="Times New Roman" w:cs="Times New Roman"/>
              <w:color w:val="000000" w:themeColor="text1"/>
              <w:highlight w:val="yellow"/>
              <w:rPrChange w:id="2841" w:author="Ruijie Xu" w:date="2022-03-11T14:16:00Z">
                <w:rPr>
                  <w:color w:val="000000" w:themeColor="text1"/>
                </w:rPr>
              </w:rPrChange>
            </w:rPr>
            <w:delText>as</w:delText>
          </w:r>
        </w:del>
        <w:r w:rsidR="003D5D8B" w:rsidRPr="009E6746">
          <w:rPr>
            <w:rFonts w:ascii="Times New Roman" w:hAnsi="Times New Roman" w:cs="Times New Roman"/>
            <w:color w:val="000000" w:themeColor="text1"/>
            <w:highlight w:val="yellow"/>
            <w:rPrChange w:id="2842" w:author="Ruijie Xu" w:date="2022-03-11T14:16:00Z">
              <w:rPr>
                <w:color w:val="000000" w:themeColor="text1"/>
              </w:rPr>
            </w:rPrChange>
          </w:rPr>
          <w:t xml:space="preserve"> used </w:t>
        </w:r>
      </w:ins>
      <w:ins w:id="2843" w:author="Liliana Salvador" w:date="2022-03-16T09:14:00Z">
        <w:r>
          <w:rPr>
            <w:rFonts w:ascii="Times New Roman" w:hAnsi="Times New Roman" w:cs="Times New Roman"/>
            <w:color w:val="000000" w:themeColor="text1"/>
            <w:highlight w:val="yellow"/>
          </w:rPr>
          <w:t>are</w:t>
        </w:r>
      </w:ins>
      <w:ins w:id="2844" w:author="Ruijie Xu" w:date="2022-03-10T11:55:00Z">
        <w:del w:id="2845" w:author="Liliana Salvador" w:date="2022-03-16T09:14:00Z">
          <w:r w:rsidR="0012569E" w:rsidRPr="009E6746" w:rsidDel="00CA0E7C">
            <w:rPr>
              <w:rFonts w:ascii="Times New Roman" w:hAnsi="Times New Roman" w:cs="Times New Roman"/>
              <w:color w:val="000000" w:themeColor="text1"/>
              <w:highlight w:val="yellow"/>
              <w:rPrChange w:id="2846" w:author="Ruijie Xu" w:date="2022-03-11T14:16:00Z">
                <w:rPr>
                  <w:color w:val="000000" w:themeColor="text1"/>
                </w:rPr>
              </w:rPrChange>
            </w:rPr>
            <w:delText>is</w:delText>
          </w:r>
        </w:del>
        <w:r w:rsidR="0012569E" w:rsidRPr="009E6746">
          <w:rPr>
            <w:rFonts w:ascii="Times New Roman" w:hAnsi="Times New Roman" w:cs="Times New Roman"/>
            <w:color w:val="000000" w:themeColor="text1"/>
            <w:highlight w:val="yellow"/>
            <w:rPrChange w:id="2847" w:author="Ruijie Xu" w:date="2022-03-11T14:16:00Z">
              <w:rPr>
                <w:color w:val="000000" w:themeColor="text1"/>
              </w:rPr>
            </w:rPrChange>
          </w:rPr>
          <w:t xml:space="preserve"> available in </w:t>
        </w:r>
      </w:ins>
      <w:ins w:id="2848" w:author="Ruijie Xu" w:date="2022-02-02T12:23:00Z">
        <w:del w:id="2849" w:author="Liliana Salvador" w:date="2022-03-08T18:52:00Z">
          <w:r w:rsidR="003D5D8B" w:rsidRPr="009E6746" w:rsidDel="00454983">
            <w:rPr>
              <w:rFonts w:ascii="Times New Roman" w:hAnsi="Times New Roman" w:cs="Times New Roman"/>
              <w:color w:val="000000" w:themeColor="text1"/>
              <w:highlight w:val="yellow"/>
              <w:rPrChange w:id="2850" w:author="Ruijie Xu" w:date="2022-03-11T14:16:00Z">
                <w:rPr>
                  <w:color w:val="000000" w:themeColor="text1"/>
                </w:rPr>
              </w:rPrChange>
            </w:rPr>
            <w:delText>for classification</w:delText>
          </w:r>
        </w:del>
      </w:ins>
      <w:ins w:id="2851" w:author="Ruijie Xu" w:date="2022-02-03T12:05:00Z">
        <w:del w:id="2852" w:author="Liliana Salvador" w:date="2022-03-08T18:52:00Z">
          <w:r w:rsidR="00971368" w:rsidRPr="009E6746" w:rsidDel="00454983">
            <w:rPr>
              <w:rFonts w:ascii="Times New Roman" w:hAnsi="Times New Roman" w:cs="Times New Roman"/>
              <w:color w:val="000000" w:themeColor="text1"/>
              <w:highlight w:val="yellow"/>
              <w:rPrChange w:id="2853" w:author="Ruijie Xu" w:date="2022-03-11T14:16:00Z">
                <w:rPr>
                  <w:color w:val="000000" w:themeColor="text1"/>
                </w:rPr>
              </w:rPrChange>
            </w:rPr>
            <w:delText xml:space="preserve"> </w:delText>
          </w:r>
        </w:del>
        <w:bookmarkStart w:id="2854" w:name="OLE_LINK55"/>
        <w:bookmarkStart w:id="2855" w:name="OLE_LINK56"/>
        <w:r w:rsidR="00971368" w:rsidRPr="009E6746">
          <w:rPr>
            <w:rFonts w:ascii="Times New Roman" w:hAnsi="Times New Roman" w:cs="Times New Roman"/>
            <w:color w:val="000000" w:themeColor="text1"/>
            <w:highlight w:val="yellow"/>
            <w:rPrChange w:id="2856" w:author="Ruijie Xu" w:date="2022-03-11T14:16:00Z">
              <w:rPr>
                <w:color w:val="000000" w:themeColor="text1"/>
              </w:rPr>
            </w:rPrChange>
          </w:rPr>
          <w:t>Table SI.1</w:t>
        </w:r>
      </w:ins>
      <w:bookmarkEnd w:id="2854"/>
      <w:bookmarkEnd w:id="2855"/>
      <w:ins w:id="2857" w:author="Ruijie Xu" w:date="2022-02-02T12:21:00Z">
        <w:r w:rsidR="003D5D8B" w:rsidRPr="009E6746">
          <w:rPr>
            <w:rFonts w:ascii="Times New Roman" w:hAnsi="Times New Roman" w:cs="Times New Roman"/>
            <w:color w:val="000000" w:themeColor="text1"/>
            <w:highlight w:val="yellow"/>
            <w:rPrChange w:id="2858" w:author="Ruijie Xu" w:date="2022-03-11T14:16:00Z">
              <w:rPr>
                <w:color w:val="000000" w:themeColor="text1"/>
              </w:rPr>
            </w:rPrChange>
          </w:rPr>
          <w:t>.</w:t>
        </w:r>
      </w:ins>
      <w:ins w:id="2859" w:author="Ruijie Xu" w:date="2022-03-11T11:41:00Z">
        <w:r w:rsidR="008E506D" w:rsidRPr="009E6746">
          <w:rPr>
            <w:rFonts w:ascii="Times New Roman" w:hAnsi="Times New Roman" w:cs="Times New Roman"/>
            <w:color w:val="000000" w:themeColor="text1"/>
            <w:highlight w:val="yellow"/>
            <w:rPrChange w:id="2860" w:author="Ruijie Xu" w:date="2022-03-11T14:16:00Z">
              <w:rPr>
                <w:rFonts w:ascii="Times New Roman" w:hAnsi="Times New Roman" w:cs="Times New Roman"/>
                <w:color w:val="000000" w:themeColor="text1"/>
              </w:rPr>
            </w:rPrChange>
          </w:rPr>
          <w:t xml:space="preserve"> </w:t>
        </w:r>
      </w:ins>
      <w:ins w:id="2861" w:author="Ruijie Xu" w:date="2022-03-11T11:42:00Z">
        <w:r w:rsidR="008E506D" w:rsidRPr="009E6746">
          <w:rPr>
            <w:rFonts w:ascii="Times New Roman" w:hAnsi="Times New Roman" w:cs="Times New Roman"/>
            <w:color w:val="000000" w:themeColor="text1"/>
            <w:highlight w:val="yellow"/>
            <w:rPrChange w:id="2862" w:author="Ruijie Xu" w:date="2022-03-11T14:16:00Z">
              <w:rPr>
                <w:rFonts w:ascii="Times New Roman" w:hAnsi="Times New Roman" w:cs="Times New Roman"/>
                <w:color w:val="000000" w:themeColor="text1"/>
              </w:rPr>
            </w:rPrChange>
          </w:rPr>
          <w:t xml:space="preserve">The </w:t>
        </w:r>
        <w:del w:id="2863" w:author="Liliana Salvador" w:date="2022-03-16T09:14:00Z">
          <w:r w:rsidR="008E506D" w:rsidRPr="009E6746" w:rsidDel="00CA0E7C">
            <w:rPr>
              <w:rFonts w:ascii="Times New Roman" w:hAnsi="Times New Roman" w:cs="Times New Roman"/>
              <w:color w:val="000000" w:themeColor="text1"/>
              <w:highlight w:val="yellow"/>
              <w:rPrChange w:id="2864" w:author="Ruijie Xu" w:date="2022-03-11T14:16:00Z">
                <w:rPr>
                  <w:rFonts w:ascii="Times New Roman" w:hAnsi="Times New Roman" w:cs="Times New Roman"/>
                  <w:color w:val="000000" w:themeColor="text1"/>
                </w:rPr>
              </w:rPrChange>
            </w:rPr>
            <w:delText>classification profiles of</w:delText>
          </w:r>
        </w:del>
      </w:ins>
      <w:ins w:id="2865" w:author="Liliana Salvador" w:date="2022-03-16T09:14:00Z">
        <w:r>
          <w:rPr>
            <w:rFonts w:ascii="Times New Roman" w:hAnsi="Times New Roman" w:cs="Times New Roman"/>
            <w:color w:val="000000" w:themeColor="text1"/>
            <w:highlight w:val="yellow"/>
          </w:rPr>
          <w:t>DBs</w:t>
        </w:r>
      </w:ins>
      <w:ins w:id="2866" w:author="Ruijie Xu" w:date="2022-03-11T11:42:00Z">
        <w:r w:rsidR="008E506D" w:rsidRPr="009E6746">
          <w:rPr>
            <w:rFonts w:ascii="Times New Roman" w:hAnsi="Times New Roman" w:cs="Times New Roman"/>
            <w:color w:val="000000" w:themeColor="text1"/>
            <w:highlight w:val="yellow"/>
            <w:rPrChange w:id="2867" w:author="Ruijie Xu" w:date="2022-03-11T14:16:00Z">
              <w:rPr>
                <w:rFonts w:ascii="Times New Roman" w:hAnsi="Times New Roman" w:cs="Times New Roman"/>
                <w:color w:val="000000" w:themeColor="text1"/>
              </w:rPr>
            </w:rPrChange>
          </w:rPr>
          <w:t xml:space="preserve"> </w:t>
        </w:r>
      </w:ins>
      <w:ins w:id="2868" w:author="Ruijie Xu" w:date="2022-03-11T11:43:00Z">
        <w:r w:rsidR="00C25955" w:rsidRPr="009E6746">
          <w:rPr>
            <w:rFonts w:ascii="Times New Roman" w:hAnsi="Times New Roman" w:cs="Times New Roman"/>
            <w:color w:val="000000" w:themeColor="text1"/>
            <w:highlight w:val="yellow"/>
            <w:rPrChange w:id="2869" w:author="Ruijie Xu" w:date="2022-03-11T14:16:00Z">
              <w:rPr>
                <w:rFonts w:ascii="Times New Roman" w:hAnsi="Times New Roman" w:cs="Times New Roman"/>
                <w:color w:val="000000" w:themeColor="text1"/>
              </w:rPr>
            </w:rPrChange>
          </w:rPr>
          <w:t>min</w:t>
        </w:r>
      </w:ins>
      <w:ins w:id="2870" w:author="Liliana Salvador" w:date="2022-03-16T09:14:00Z">
        <w:r>
          <w:rPr>
            <w:rFonts w:ascii="Times New Roman" w:hAnsi="Times New Roman" w:cs="Times New Roman"/>
            <w:color w:val="000000" w:themeColor="text1"/>
            <w:highlight w:val="yellow"/>
          </w:rPr>
          <w:t>i</w:t>
        </w:r>
      </w:ins>
      <w:ins w:id="2871" w:author="Ruijie Xu" w:date="2022-03-11T11:43:00Z">
        <w:r w:rsidR="00C25955" w:rsidRPr="009E6746">
          <w:rPr>
            <w:rFonts w:ascii="Times New Roman" w:hAnsi="Times New Roman" w:cs="Times New Roman"/>
            <w:color w:val="000000" w:themeColor="text1"/>
            <w:highlight w:val="yellow"/>
            <w:rPrChange w:id="2872" w:author="Ruijie Xu" w:date="2022-03-11T14:16:00Z">
              <w:rPr>
                <w:rFonts w:ascii="Times New Roman" w:hAnsi="Times New Roman" w:cs="Times New Roman"/>
                <w:color w:val="000000" w:themeColor="text1"/>
              </w:rPr>
            </w:rPrChange>
          </w:rPr>
          <w:t xml:space="preserve">kraken, </w:t>
        </w:r>
      </w:ins>
      <w:ins w:id="2873" w:author="Ruijie Xu" w:date="2022-03-11T11:42:00Z">
        <w:r w:rsidR="008E506D" w:rsidRPr="009E6746">
          <w:rPr>
            <w:rFonts w:ascii="Times New Roman" w:hAnsi="Times New Roman" w:cs="Times New Roman"/>
            <w:color w:val="000000" w:themeColor="text1"/>
            <w:highlight w:val="yellow"/>
            <w:rPrChange w:id="2874" w:author="Ruijie Xu" w:date="2022-03-11T14:16:00Z">
              <w:rPr>
                <w:rFonts w:ascii="Times New Roman" w:hAnsi="Times New Roman" w:cs="Times New Roman"/>
                <w:color w:val="000000" w:themeColor="text1"/>
              </w:rPr>
            </w:rPrChange>
          </w:rPr>
          <w:t xml:space="preserve">standard, </w:t>
        </w:r>
      </w:ins>
      <w:ins w:id="2875" w:author="Ruijie Xu" w:date="2022-03-11T11:41:00Z">
        <w:r w:rsidR="008E506D" w:rsidRPr="009E6746">
          <w:rPr>
            <w:rFonts w:ascii="Times New Roman" w:hAnsi="Times New Roman" w:cs="Times New Roman"/>
            <w:color w:val="000000" w:themeColor="text1"/>
            <w:highlight w:val="yellow"/>
            <w:rPrChange w:id="2876" w:author="Ruijie Xu" w:date="2022-03-11T14:16:00Z">
              <w:rPr>
                <w:rFonts w:ascii="Times New Roman" w:hAnsi="Times New Roman" w:cs="Times New Roman"/>
                <w:color w:val="000000" w:themeColor="text1"/>
              </w:rPr>
            </w:rPrChange>
          </w:rPr>
          <w:t>customize</w:t>
        </w:r>
      </w:ins>
      <w:ins w:id="2877" w:author="Ruijie Xu" w:date="2022-03-11T11:42:00Z">
        <w:r w:rsidR="008E506D" w:rsidRPr="009E6746">
          <w:rPr>
            <w:rFonts w:ascii="Times New Roman" w:hAnsi="Times New Roman" w:cs="Times New Roman"/>
            <w:color w:val="000000" w:themeColor="text1"/>
            <w:highlight w:val="yellow"/>
            <w:rPrChange w:id="2878" w:author="Ruijie Xu" w:date="2022-03-11T14:16:00Z">
              <w:rPr>
                <w:rFonts w:ascii="Times New Roman" w:hAnsi="Times New Roman" w:cs="Times New Roman"/>
                <w:color w:val="000000" w:themeColor="text1"/>
              </w:rPr>
            </w:rPrChange>
          </w:rPr>
          <w:t>d</w:t>
        </w:r>
      </w:ins>
      <w:ins w:id="2879" w:author="Ruijie Xu" w:date="2022-03-11T11:41:00Z">
        <w:r w:rsidR="008E506D" w:rsidRPr="009E6746">
          <w:rPr>
            <w:rFonts w:ascii="Times New Roman" w:hAnsi="Times New Roman" w:cs="Times New Roman"/>
            <w:color w:val="000000" w:themeColor="text1"/>
            <w:highlight w:val="yellow"/>
            <w:rPrChange w:id="2880" w:author="Ruijie Xu" w:date="2022-03-11T14:16:00Z">
              <w:rPr>
                <w:rFonts w:ascii="Times New Roman" w:hAnsi="Times New Roman" w:cs="Times New Roman"/>
                <w:color w:val="000000" w:themeColor="text1"/>
              </w:rPr>
            </w:rPrChange>
          </w:rPr>
          <w:t xml:space="preserve">, </w:t>
        </w:r>
      </w:ins>
      <w:ins w:id="2881" w:author="Ruijie Xu" w:date="2022-03-11T11:42:00Z">
        <w:r w:rsidR="008E506D" w:rsidRPr="009E6746">
          <w:rPr>
            <w:rFonts w:ascii="Times New Roman" w:hAnsi="Times New Roman" w:cs="Times New Roman"/>
            <w:color w:val="000000" w:themeColor="text1"/>
            <w:highlight w:val="yellow"/>
            <w:rPrChange w:id="2882" w:author="Ruijie Xu" w:date="2022-03-11T14:16:00Z">
              <w:rPr>
                <w:rFonts w:ascii="Times New Roman" w:hAnsi="Times New Roman" w:cs="Times New Roman"/>
                <w:color w:val="000000" w:themeColor="text1"/>
              </w:rPr>
            </w:rPrChange>
          </w:rPr>
          <w:t xml:space="preserve">and </w:t>
        </w:r>
      </w:ins>
      <w:ins w:id="2883" w:author="Ruijie Xu" w:date="2022-03-11T11:41:00Z">
        <w:r w:rsidR="008E506D" w:rsidRPr="009E6746">
          <w:rPr>
            <w:rFonts w:ascii="Times New Roman" w:hAnsi="Times New Roman" w:cs="Times New Roman"/>
            <w:color w:val="000000" w:themeColor="text1"/>
            <w:highlight w:val="yellow"/>
            <w:rPrChange w:id="2884" w:author="Ruijie Xu" w:date="2022-03-11T14:16:00Z">
              <w:rPr>
                <w:rFonts w:ascii="Times New Roman" w:hAnsi="Times New Roman" w:cs="Times New Roman"/>
                <w:color w:val="000000" w:themeColor="text1"/>
              </w:rPr>
            </w:rPrChange>
          </w:rPr>
          <w:t>maxikraken</w:t>
        </w:r>
      </w:ins>
      <w:ins w:id="2885" w:author="Ruijie Xu" w:date="2022-03-11T11:42:00Z">
        <w:r w:rsidR="008E506D" w:rsidRPr="009E6746">
          <w:rPr>
            <w:rFonts w:ascii="Times New Roman" w:hAnsi="Times New Roman" w:cs="Times New Roman"/>
            <w:color w:val="000000" w:themeColor="text1"/>
            <w:highlight w:val="yellow"/>
            <w:rPrChange w:id="2886" w:author="Ruijie Xu" w:date="2022-03-11T14:16:00Z">
              <w:rPr>
                <w:rFonts w:ascii="Times New Roman" w:hAnsi="Times New Roman" w:cs="Times New Roman"/>
                <w:color w:val="000000" w:themeColor="text1"/>
              </w:rPr>
            </w:rPrChange>
          </w:rPr>
          <w:t xml:space="preserve"> </w:t>
        </w:r>
        <w:del w:id="2887" w:author="Liliana Salvador" w:date="2022-03-16T09:15:00Z">
          <w:r w:rsidR="008E506D" w:rsidRPr="009E6746" w:rsidDel="00CA0E7C">
            <w:rPr>
              <w:rFonts w:ascii="Times New Roman" w:hAnsi="Times New Roman" w:cs="Times New Roman"/>
              <w:color w:val="000000" w:themeColor="text1"/>
              <w:highlight w:val="yellow"/>
              <w:rPrChange w:id="2888" w:author="Ruijie Xu" w:date="2022-03-11T14:16:00Z">
                <w:rPr>
                  <w:rFonts w:ascii="Times New Roman" w:hAnsi="Times New Roman" w:cs="Times New Roman"/>
                  <w:color w:val="000000" w:themeColor="text1"/>
                </w:rPr>
              </w:rPrChange>
            </w:rPr>
            <w:delText xml:space="preserve">DB </w:delText>
          </w:r>
        </w:del>
        <w:r w:rsidR="008E506D" w:rsidRPr="009E6746">
          <w:rPr>
            <w:rFonts w:ascii="Times New Roman" w:hAnsi="Times New Roman" w:cs="Times New Roman"/>
            <w:color w:val="000000" w:themeColor="text1"/>
            <w:highlight w:val="yellow"/>
            <w:rPrChange w:id="2889" w:author="Ruijie Xu" w:date="2022-03-11T14:16:00Z">
              <w:rPr>
                <w:rFonts w:ascii="Times New Roman" w:hAnsi="Times New Roman" w:cs="Times New Roman"/>
                <w:color w:val="000000" w:themeColor="text1"/>
              </w:rPr>
            </w:rPrChange>
          </w:rPr>
          <w:t xml:space="preserve">have classified </w:t>
        </w:r>
      </w:ins>
      <w:ins w:id="2890" w:author="Liliana Salvador" w:date="2022-03-16T09:17:00Z">
        <w:r w:rsidR="00964FC3">
          <w:rPr>
            <w:rFonts w:ascii="Times New Roman" w:hAnsi="Times New Roman" w:cs="Times New Roman"/>
            <w:color w:val="000000" w:themeColor="text1"/>
            <w:highlight w:val="yellow"/>
          </w:rPr>
          <w:t xml:space="preserve">across samples </w:t>
        </w:r>
      </w:ins>
      <w:ins w:id="2891" w:author="Ruijie Xu" w:date="2022-03-11T11:44:00Z">
        <w:del w:id="2892" w:author="Liliana Salvador" w:date="2022-03-16T09:16:00Z">
          <w:r w:rsidR="00C25955" w:rsidRPr="009E6746" w:rsidDel="00964FC3">
            <w:rPr>
              <w:rFonts w:ascii="Times New Roman" w:hAnsi="Times New Roman" w:cs="Times New Roman"/>
              <w:color w:val="000000" w:themeColor="text1"/>
              <w:highlight w:val="yellow"/>
              <w:rPrChange w:id="2893" w:author="Ruijie Xu" w:date="2022-03-11T14:16:00Z">
                <w:rPr>
                  <w:rFonts w:ascii="Times New Roman" w:hAnsi="Times New Roman" w:cs="Times New Roman"/>
                  <w:color w:val="000000" w:themeColor="text1"/>
                </w:rPr>
              </w:rPrChange>
            </w:rPr>
            <w:delText>in total</w:delText>
          </w:r>
        </w:del>
      </w:ins>
      <w:ins w:id="2894" w:author="Liliana Salvador" w:date="2022-03-16T09:16:00Z">
        <w:r w:rsidR="00964FC3">
          <w:rPr>
            <w:rFonts w:ascii="Times New Roman" w:hAnsi="Times New Roman" w:cs="Times New Roman"/>
            <w:color w:val="000000" w:themeColor="text1"/>
            <w:highlight w:val="yellow"/>
          </w:rPr>
          <w:t>an</w:t>
        </w:r>
      </w:ins>
      <w:ins w:id="2895" w:author="Liliana Salvador" w:date="2022-03-16T09:17:00Z">
        <w:r w:rsidR="00964FC3">
          <w:rPr>
            <w:rFonts w:ascii="Times New Roman" w:hAnsi="Times New Roman" w:cs="Times New Roman"/>
            <w:color w:val="000000" w:themeColor="text1"/>
            <w:highlight w:val="yellow"/>
          </w:rPr>
          <w:t xml:space="preserve"> average number of reads of</w:t>
        </w:r>
      </w:ins>
      <w:ins w:id="2896" w:author="Liliana Salvador" w:date="2022-03-16T09:16:00Z">
        <w:r w:rsidR="00964FC3">
          <w:rPr>
            <w:rFonts w:ascii="Times New Roman" w:hAnsi="Times New Roman" w:cs="Times New Roman"/>
            <w:color w:val="000000" w:themeColor="text1"/>
            <w:highlight w:val="yellow"/>
          </w:rPr>
          <w:t xml:space="preserve"> </w:t>
        </w:r>
      </w:ins>
      <w:ins w:id="2897" w:author="Ruijie Xu" w:date="2022-03-11T11:43:00Z">
        <w:r w:rsidR="008E506D" w:rsidRPr="009E6746">
          <w:rPr>
            <w:rFonts w:ascii="Times New Roman" w:hAnsi="Times New Roman" w:cs="Times New Roman"/>
            <w:color w:val="000000" w:themeColor="text1"/>
            <w:highlight w:val="yellow"/>
            <w:rPrChange w:id="2898" w:author="Ruijie Xu" w:date="2022-03-11T14:16:00Z">
              <w:rPr>
                <w:rFonts w:ascii="Times New Roman" w:hAnsi="Times New Roman" w:cs="Times New Roman"/>
                <w:color w:val="000000" w:themeColor="text1"/>
              </w:rPr>
            </w:rPrChange>
          </w:rPr>
          <w:t xml:space="preserve"> </w:t>
        </w:r>
        <w:r w:rsidR="00C25955" w:rsidRPr="009E6746">
          <w:rPr>
            <w:rFonts w:ascii="Times New Roman" w:hAnsi="Times New Roman" w:cs="Times New Roman"/>
            <w:color w:val="000000" w:themeColor="text1"/>
            <w:highlight w:val="yellow"/>
            <w:rPrChange w:id="2899" w:author="Ruijie Xu" w:date="2022-03-11T14:16:00Z">
              <w:rPr>
                <w:rFonts w:ascii="Times New Roman" w:hAnsi="Times New Roman" w:cs="Times New Roman"/>
                <w:color w:val="000000" w:themeColor="text1"/>
              </w:rPr>
            </w:rPrChange>
          </w:rPr>
          <w:t>10</w:t>
        </w:r>
      </w:ins>
      <w:ins w:id="2900" w:author="Ruijie Xu" w:date="2022-03-11T11:44:00Z">
        <w:r w:rsidR="00C25955" w:rsidRPr="009E6746">
          <w:rPr>
            <w:rFonts w:ascii="Times New Roman" w:hAnsi="Times New Roman" w:cs="Times New Roman"/>
            <w:color w:val="000000" w:themeColor="text1"/>
            <w:highlight w:val="yellow"/>
            <w:rPrChange w:id="2901" w:author="Ruijie Xu" w:date="2022-03-11T14:16:00Z">
              <w:rPr>
                <w:rFonts w:ascii="Times New Roman" w:hAnsi="Times New Roman" w:cs="Times New Roman"/>
                <w:color w:val="000000" w:themeColor="text1"/>
              </w:rPr>
            </w:rPrChange>
          </w:rPr>
          <w:t>,</w:t>
        </w:r>
      </w:ins>
      <w:ins w:id="2902" w:author="Ruijie Xu" w:date="2022-03-11T11:43:00Z">
        <w:r w:rsidR="00C25955" w:rsidRPr="009E6746">
          <w:rPr>
            <w:rFonts w:ascii="Times New Roman" w:hAnsi="Times New Roman" w:cs="Times New Roman"/>
            <w:color w:val="000000" w:themeColor="text1"/>
            <w:highlight w:val="yellow"/>
            <w:rPrChange w:id="2903" w:author="Ruijie Xu" w:date="2022-03-11T14:16:00Z">
              <w:rPr>
                <w:rFonts w:ascii="Times New Roman" w:hAnsi="Times New Roman" w:cs="Times New Roman"/>
                <w:color w:val="000000" w:themeColor="text1"/>
              </w:rPr>
            </w:rPrChange>
          </w:rPr>
          <w:t>755</w:t>
        </w:r>
      </w:ins>
      <w:ins w:id="2904" w:author="Ruijie Xu" w:date="2022-03-11T11:44:00Z">
        <w:r w:rsidR="00C25955" w:rsidRPr="009E6746">
          <w:rPr>
            <w:rFonts w:ascii="Times New Roman" w:hAnsi="Times New Roman" w:cs="Times New Roman"/>
            <w:color w:val="000000" w:themeColor="text1"/>
            <w:highlight w:val="yellow"/>
            <w:rPrChange w:id="2905" w:author="Ruijie Xu" w:date="2022-03-11T14:16:00Z">
              <w:rPr>
                <w:rFonts w:ascii="Times New Roman" w:hAnsi="Times New Roman" w:cs="Times New Roman"/>
                <w:color w:val="000000" w:themeColor="text1"/>
              </w:rPr>
            </w:rPrChange>
          </w:rPr>
          <w:t xml:space="preserve"> (</w:t>
        </w:r>
      </w:ins>
      <w:ins w:id="2906" w:author="Liliana Salvador" w:date="2022-03-16T09:19:00Z">
        <w:r w:rsidR="00964FC3">
          <w:rPr>
            <w:rFonts w:ascii="Times New Roman" w:hAnsi="Times New Roman" w:cs="Times New Roman"/>
            <w:color w:val="000000" w:themeColor="text1"/>
            <w:highlight w:val="yellow"/>
          </w:rPr>
          <w:t>SD</w:t>
        </w:r>
      </w:ins>
      <w:ins w:id="2907" w:author="Ruijie Xu" w:date="2022-03-16T16:00:00Z">
        <w:r w:rsidR="00706BE5">
          <w:rPr>
            <w:rFonts w:ascii="Times New Roman" w:hAnsi="Times New Roman" w:cs="Times New Roman"/>
            <w:color w:val="000000" w:themeColor="text1"/>
            <w:highlight w:val="yellow"/>
          </w:rPr>
          <w:t>:</w:t>
        </w:r>
      </w:ins>
      <w:ins w:id="2908" w:author="Liliana Salvador" w:date="2022-03-16T09:19:00Z">
        <w:r w:rsidR="00964FC3">
          <w:rPr>
            <w:rFonts w:ascii="Times New Roman" w:hAnsi="Times New Roman" w:cs="Times New Roman"/>
            <w:color w:val="000000" w:themeColor="text1"/>
            <w:highlight w:val="yellow"/>
          </w:rPr>
          <w:t xml:space="preserve"> </w:t>
        </w:r>
      </w:ins>
      <w:ins w:id="2909" w:author="Ruijie Xu" w:date="2022-03-11T11:44:00Z">
        <w:r w:rsidR="00C25955" w:rsidRPr="009E6746">
          <w:rPr>
            <w:rFonts w:ascii="Times New Roman" w:hAnsi="Times New Roman" w:cs="Times New Roman"/>
            <w:color w:val="000000" w:themeColor="text1"/>
            <w:highlight w:val="yellow"/>
            <w:rPrChange w:id="2910" w:author="Ruijie Xu" w:date="2022-03-11T14:16:00Z">
              <w:rPr>
                <w:rFonts w:ascii="Times New Roman" w:hAnsi="Times New Roman" w:cs="Times New Roman"/>
                <w:color w:val="000000" w:themeColor="text1"/>
              </w:rPr>
            </w:rPrChange>
          </w:rPr>
          <w:t>20,651)</w:t>
        </w:r>
      </w:ins>
      <w:ins w:id="2911" w:author="Ruijie Xu" w:date="2022-03-11T11:43:00Z">
        <w:r w:rsidR="00C25955" w:rsidRPr="009E6746">
          <w:rPr>
            <w:rFonts w:ascii="Times New Roman" w:hAnsi="Times New Roman" w:cs="Times New Roman"/>
            <w:color w:val="000000" w:themeColor="text1"/>
            <w:highlight w:val="yellow"/>
            <w:rPrChange w:id="2912" w:author="Ruijie Xu" w:date="2022-03-11T14:16:00Z">
              <w:rPr>
                <w:rFonts w:ascii="Times New Roman" w:hAnsi="Times New Roman" w:cs="Times New Roman"/>
                <w:color w:val="000000" w:themeColor="text1"/>
              </w:rPr>
            </w:rPrChange>
          </w:rPr>
          <w:t>, 19</w:t>
        </w:r>
      </w:ins>
      <w:ins w:id="2913" w:author="Ruijie Xu" w:date="2022-03-11T11:44:00Z">
        <w:r w:rsidR="00C25955" w:rsidRPr="009E6746">
          <w:rPr>
            <w:rFonts w:ascii="Times New Roman" w:hAnsi="Times New Roman" w:cs="Times New Roman"/>
            <w:color w:val="000000" w:themeColor="text1"/>
            <w:highlight w:val="yellow"/>
            <w:rPrChange w:id="2914" w:author="Ruijie Xu" w:date="2022-03-11T14:16:00Z">
              <w:rPr>
                <w:rFonts w:ascii="Times New Roman" w:hAnsi="Times New Roman" w:cs="Times New Roman"/>
                <w:color w:val="000000" w:themeColor="text1"/>
              </w:rPr>
            </w:rPrChange>
          </w:rPr>
          <w:t>,</w:t>
        </w:r>
      </w:ins>
      <w:ins w:id="2915" w:author="Ruijie Xu" w:date="2022-03-11T11:43:00Z">
        <w:r w:rsidR="00C25955" w:rsidRPr="009E6746">
          <w:rPr>
            <w:rFonts w:ascii="Times New Roman" w:hAnsi="Times New Roman" w:cs="Times New Roman"/>
            <w:color w:val="000000" w:themeColor="text1"/>
            <w:highlight w:val="yellow"/>
            <w:rPrChange w:id="2916" w:author="Ruijie Xu" w:date="2022-03-11T14:16:00Z">
              <w:rPr>
                <w:rFonts w:ascii="Times New Roman" w:hAnsi="Times New Roman" w:cs="Times New Roman"/>
                <w:color w:val="000000" w:themeColor="text1"/>
              </w:rPr>
            </w:rPrChange>
          </w:rPr>
          <w:t>565</w:t>
        </w:r>
      </w:ins>
      <w:ins w:id="2917" w:author="Ruijie Xu" w:date="2022-03-11T11:44:00Z">
        <w:r w:rsidR="00C25955" w:rsidRPr="009E6746">
          <w:rPr>
            <w:rFonts w:ascii="Times New Roman" w:hAnsi="Times New Roman" w:cs="Times New Roman"/>
            <w:color w:val="000000" w:themeColor="text1"/>
            <w:highlight w:val="yellow"/>
            <w:rPrChange w:id="2918" w:author="Ruijie Xu" w:date="2022-03-11T14:16:00Z">
              <w:rPr>
                <w:rFonts w:ascii="Times New Roman" w:hAnsi="Times New Roman" w:cs="Times New Roman"/>
                <w:color w:val="000000" w:themeColor="text1"/>
              </w:rPr>
            </w:rPrChange>
          </w:rPr>
          <w:t xml:space="preserve"> (</w:t>
        </w:r>
      </w:ins>
      <w:ins w:id="2919" w:author="Liliana Salvador" w:date="2022-03-16T09:19:00Z">
        <w:r w:rsidR="00964FC3">
          <w:rPr>
            <w:rFonts w:ascii="Times New Roman" w:hAnsi="Times New Roman" w:cs="Times New Roman"/>
            <w:color w:val="000000" w:themeColor="text1"/>
            <w:highlight w:val="yellow"/>
          </w:rPr>
          <w:t>SD</w:t>
        </w:r>
      </w:ins>
      <w:ins w:id="2920" w:author="Ruijie Xu" w:date="2022-03-16T16:00:00Z">
        <w:r w:rsidR="00706BE5">
          <w:rPr>
            <w:rFonts w:ascii="Times New Roman" w:hAnsi="Times New Roman" w:cs="Times New Roman"/>
            <w:color w:val="000000" w:themeColor="text1"/>
            <w:highlight w:val="yellow"/>
          </w:rPr>
          <w:t>:</w:t>
        </w:r>
      </w:ins>
      <w:ins w:id="2921" w:author="Liliana Salvador" w:date="2022-03-16T09:19:00Z">
        <w:r w:rsidR="00964FC3">
          <w:rPr>
            <w:rFonts w:ascii="Times New Roman" w:hAnsi="Times New Roman" w:cs="Times New Roman"/>
            <w:color w:val="000000" w:themeColor="text1"/>
            <w:highlight w:val="yellow"/>
          </w:rPr>
          <w:t xml:space="preserve"> </w:t>
        </w:r>
      </w:ins>
      <w:ins w:id="2922" w:author="Ruijie Xu" w:date="2022-03-11T11:44:00Z">
        <w:r w:rsidR="00C25955" w:rsidRPr="009E6746">
          <w:rPr>
            <w:rFonts w:ascii="Times New Roman" w:hAnsi="Times New Roman" w:cs="Times New Roman"/>
            <w:color w:val="000000" w:themeColor="text1"/>
            <w:highlight w:val="yellow"/>
            <w:rPrChange w:id="2923" w:author="Ruijie Xu" w:date="2022-03-11T14:16:00Z">
              <w:rPr>
                <w:rFonts w:ascii="Times New Roman" w:hAnsi="Times New Roman" w:cs="Times New Roman"/>
                <w:color w:val="000000" w:themeColor="text1"/>
              </w:rPr>
            </w:rPrChange>
          </w:rPr>
          <w:t>26</w:t>
        </w:r>
      </w:ins>
      <w:ins w:id="2924" w:author="Ruijie Xu" w:date="2022-03-11T11:45:00Z">
        <w:r w:rsidR="00C25955" w:rsidRPr="009E6746">
          <w:rPr>
            <w:rFonts w:ascii="Times New Roman" w:hAnsi="Times New Roman" w:cs="Times New Roman"/>
            <w:color w:val="000000" w:themeColor="text1"/>
            <w:highlight w:val="yellow"/>
            <w:rPrChange w:id="2925" w:author="Ruijie Xu" w:date="2022-03-11T14:16:00Z">
              <w:rPr>
                <w:rFonts w:ascii="Times New Roman" w:hAnsi="Times New Roman" w:cs="Times New Roman"/>
                <w:color w:val="000000" w:themeColor="text1"/>
              </w:rPr>
            </w:rPrChange>
          </w:rPr>
          <w:t>,</w:t>
        </w:r>
      </w:ins>
      <w:ins w:id="2926" w:author="Ruijie Xu" w:date="2022-03-11T11:44:00Z">
        <w:r w:rsidR="00C25955" w:rsidRPr="009E6746">
          <w:rPr>
            <w:rFonts w:ascii="Times New Roman" w:hAnsi="Times New Roman" w:cs="Times New Roman"/>
            <w:color w:val="000000" w:themeColor="text1"/>
            <w:highlight w:val="yellow"/>
            <w:rPrChange w:id="2927" w:author="Ruijie Xu" w:date="2022-03-11T14:16:00Z">
              <w:rPr>
                <w:rFonts w:ascii="Times New Roman" w:hAnsi="Times New Roman" w:cs="Times New Roman"/>
                <w:color w:val="000000" w:themeColor="text1"/>
              </w:rPr>
            </w:rPrChange>
          </w:rPr>
          <w:t>468)</w:t>
        </w:r>
      </w:ins>
      <w:ins w:id="2928" w:author="Ruijie Xu" w:date="2022-03-11T11:43:00Z">
        <w:r w:rsidR="00C25955" w:rsidRPr="009E6746">
          <w:rPr>
            <w:rFonts w:ascii="Times New Roman" w:hAnsi="Times New Roman" w:cs="Times New Roman"/>
            <w:color w:val="000000" w:themeColor="text1"/>
            <w:highlight w:val="yellow"/>
            <w:rPrChange w:id="2929" w:author="Ruijie Xu" w:date="2022-03-11T14:16:00Z">
              <w:rPr>
                <w:rFonts w:ascii="Times New Roman" w:hAnsi="Times New Roman" w:cs="Times New Roman"/>
                <w:color w:val="000000" w:themeColor="text1"/>
              </w:rPr>
            </w:rPrChange>
          </w:rPr>
          <w:t>, 20</w:t>
        </w:r>
      </w:ins>
      <w:ins w:id="2930" w:author="Ruijie Xu" w:date="2022-03-11T11:45:00Z">
        <w:r w:rsidR="00C25955" w:rsidRPr="009E6746">
          <w:rPr>
            <w:rFonts w:ascii="Times New Roman" w:hAnsi="Times New Roman" w:cs="Times New Roman"/>
            <w:color w:val="000000" w:themeColor="text1"/>
            <w:highlight w:val="yellow"/>
            <w:rPrChange w:id="2931" w:author="Ruijie Xu" w:date="2022-03-11T14:16:00Z">
              <w:rPr>
                <w:rFonts w:ascii="Times New Roman" w:hAnsi="Times New Roman" w:cs="Times New Roman"/>
                <w:color w:val="000000" w:themeColor="text1"/>
              </w:rPr>
            </w:rPrChange>
          </w:rPr>
          <w:t>,</w:t>
        </w:r>
      </w:ins>
      <w:ins w:id="2932" w:author="Ruijie Xu" w:date="2022-03-11T11:43:00Z">
        <w:r w:rsidR="00C25955" w:rsidRPr="009E6746">
          <w:rPr>
            <w:rFonts w:ascii="Times New Roman" w:hAnsi="Times New Roman" w:cs="Times New Roman"/>
            <w:color w:val="000000" w:themeColor="text1"/>
            <w:highlight w:val="yellow"/>
            <w:rPrChange w:id="2933" w:author="Ruijie Xu" w:date="2022-03-11T14:16:00Z">
              <w:rPr>
                <w:rFonts w:ascii="Times New Roman" w:hAnsi="Times New Roman" w:cs="Times New Roman"/>
                <w:color w:val="000000" w:themeColor="text1"/>
              </w:rPr>
            </w:rPrChange>
          </w:rPr>
          <w:t>073</w:t>
        </w:r>
      </w:ins>
      <w:ins w:id="2934" w:author="Ruijie Xu" w:date="2022-03-11T11:44:00Z">
        <w:r w:rsidR="00C25955" w:rsidRPr="009E6746">
          <w:rPr>
            <w:rFonts w:ascii="Times New Roman" w:hAnsi="Times New Roman" w:cs="Times New Roman"/>
            <w:color w:val="000000" w:themeColor="text1"/>
            <w:highlight w:val="yellow"/>
            <w:rPrChange w:id="2935" w:author="Ruijie Xu" w:date="2022-03-11T14:16:00Z">
              <w:rPr>
                <w:rFonts w:ascii="Times New Roman" w:hAnsi="Times New Roman" w:cs="Times New Roman"/>
                <w:color w:val="000000" w:themeColor="text1"/>
              </w:rPr>
            </w:rPrChange>
          </w:rPr>
          <w:t xml:space="preserve"> (</w:t>
        </w:r>
      </w:ins>
      <w:ins w:id="2936" w:author="Liliana Salvador" w:date="2022-03-16T09:22:00Z">
        <w:r w:rsidR="00964FC3">
          <w:rPr>
            <w:rFonts w:ascii="Times New Roman" w:hAnsi="Times New Roman" w:cs="Times New Roman"/>
            <w:color w:val="000000" w:themeColor="text1"/>
            <w:highlight w:val="yellow"/>
          </w:rPr>
          <w:t>SD</w:t>
        </w:r>
      </w:ins>
      <w:ins w:id="2937" w:author="Ruijie Xu" w:date="2022-03-16T16:00:00Z">
        <w:r w:rsidR="00706BE5">
          <w:rPr>
            <w:rFonts w:ascii="Times New Roman" w:hAnsi="Times New Roman" w:cs="Times New Roman"/>
            <w:color w:val="000000" w:themeColor="text1"/>
            <w:highlight w:val="yellow"/>
          </w:rPr>
          <w:t>:</w:t>
        </w:r>
      </w:ins>
      <w:ins w:id="2938" w:author="Liliana Salvador" w:date="2022-03-16T09:22:00Z">
        <w:r w:rsidR="00964FC3">
          <w:rPr>
            <w:rFonts w:ascii="Times New Roman" w:hAnsi="Times New Roman" w:cs="Times New Roman"/>
            <w:color w:val="000000" w:themeColor="text1"/>
            <w:highlight w:val="yellow"/>
          </w:rPr>
          <w:t xml:space="preserve"> </w:t>
        </w:r>
      </w:ins>
      <w:ins w:id="2939" w:author="Ruijie Xu" w:date="2022-03-11T11:44:00Z">
        <w:r w:rsidR="00C25955" w:rsidRPr="009E6746">
          <w:rPr>
            <w:rFonts w:ascii="Times New Roman" w:hAnsi="Times New Roman" w:cs="Times New Roman"/>
            <w:color w:val="000000" w:themeColor="text1"/>
            <w:highlight w:val="yellow"/>
            <w:rPrChange w:id="2940" w:author="Ruijie Xu" w:date="2022-03-11T14:16:00Z">
              <w:rPr>
                <w:rFonts w:ascii="Times New Roman" w:hAnsi="Times New Roman" w:cs="Times New Roman"/>
                <w:color w:val="000000" w:themeColor="text1"/>
              </w:rPr>
            </w:rPrChange>
          </w:rPr>
          <w:t>26</w:t>
        </w:r>
      </w:ins>
      <w:ins w:id="2941" w:author="Liliana Salvador" w:date="2022-03-16T09:15:00Z">
        <w:r>
          <w:rPr>
            <w:rFonts w:ascii="Times New Roman" w:hAnsi="Times New Roman" w:cs="Times New Roman"/>
            <w:color w:val="000000" w:themeColor="text1"/>
            <w:highlight w:val="yellow"/>
          </w:rPr>
          <w:t>,</w:t>
        </w:r>
      </w:ins>
      <w:ins w:id="2942" w:author="Ruijie Xu" w:date="2022-03-11T11:44:00Z">
        <w:r w:rsidR="00C25955" w:rsidRPr="009E6746">
          <w:rPr>
            <w:rFonts w:ascii="Times New Roman" w:hAnsi="Times New Roman" w:cs="Times New Roman"/>
            <w:color w:val="000000" w:themeColor="text1"/>
            <w:highlight w:val="yellow"/>
            <w:rPrChange w:id="2943" w:author="Ruijie Xu" w:date="2022-03-11T14:16:00Z">
              <w:rPr>
                <w:rFonts w:ascii="Times New Roman" w:hAnsi="Times New Roman" w:cs="Times New Roman"/>
                <w:color w:val="000000" w:themeColor="text1"/>
              </w:rPr>
            </w:rPrChange>
          </w:rPr>
          <w:t>880)</w:t>
        </w:r>
      </w:ins>
      <w:ins w:id="2944" w:author="Ruijie Xu" w:date="2022-03-11T11:43:00Z">
        <w:r w:rsidR="00C25955" w:rsidRPr="009E6746">
          <w:rPr>
            <w:rFonts w:ascii="Times New Roman" w:hAnsi="Times New Roman" w:cs="Times New Roman"/>
            <w:color w:val="000000" w:themeColor="text1"/>
            <w:highlight w:val="yellow"/>
            <w:rPrChange w:id="2945" w:author="Ruijie Xu" w:date="2022-03-11T14:16:00Z">
              <w:rPr>
                <w:rFonts w:ascii="Times New Roman" w:hAnsi="Times New Roman" w:cs="Times New Roman"/>
                <w:color w:val="000000" w:themeColor="text1"/>
              </w:rPr>
            </w:rPrChange>
          </w:rPr>
          <w:t>, and 21</w:t>
        </w:r>
      </w:ins>
      <w:ins w:id="2946" w:author="Ruijie Xu" w:date="2022-03-11T11:45:00Z">
        <w:r w:rsidR="00C25955" w:rsidRPr="009E6746">
          <w:rPr>
            <w:rFonts w:ascii="Times New Roman" w:hAnsi="Times New Roman" w:cs="Times New Roman"/>
            <w:color w:val="000000" w:themeColor="text1"/>
            <w:highlight w:val="yellow"/>
            <w:rPrChange w:id="2947" w:author="Ruijie Xu" w:date="2022-03-11T14:16:00Z">
              <w:rPr>
                <w:rFonts w:ascii="Times New Roman" w:hAnsi="Times New Roman" w:cs="Times New Roman"/>
                <w:color w:val="000000" w:themeColor="text1"/>
              </w:rPr>
            </w:rPrChange>
          </w:rPr>
          <w:t>,</w:t>
        </w:r>
      </w:ins>
      <w:ins w:id="2948" w:author="Ruijie Xu" w:date="2022-03-11T11:43:00Z">
        <w:r w:rsidR="00C25955" w:rsidRPr="009E6746">
          <w:rPr>
            <w:rFonts w:ascii="Times New Roman" w:hAnsi="Times New Roman" w:cs="Times New Roman"/>
            <w:color w:val="000000" w:themeColor="text1"/>
            <w:highlight w:val="yellow"/>
            <w:rPrChange w:id="2949" w:author="Ruijie Xu" w:date="2022-03-11T14:16:00Z">
              <w:rPr>
                <w:rFonts w:ascii="Times New Roman" w:hAnsi="Times New Roman" w:cs="Times New Roman"/>
                <w:color w:val="000000" w:themeColor="text1"/>
              </w:rPr>
            </w:rPrChange>
          </w:rPr>
          <w:t>401</w:t>
        </w:r>
      </w:ins>
      <w:ins w:id="2950" w:author="Ruijie Xu" w:date="2022-03-11T11:44:00Z">
        <w:r w:rsidR="00C25955" w:rsidRPr="009E6746">
          <w:rPr>
            <w:rFonts w:ascii="Times New Roman" w:hAnsi="Times New Roman" w:cs="Times New Roman"/>
            <w:color w:val="000000" w:themeColor="text1"/>
            <w:highlight w:val="yellow"/>
            <w:rPrChange w:id="2951" w:author="Ruijie Xu" w:date="2022-03-11T14:16:00Z">
              <w:rPr>
                <w:rFonts w:ascii="Times New Roman" w:hAnsi="Times New Roman" w:cs="Times New Roman"/>
                <w:color w:val="000000" w:themeColor="text1"/>
              </w:rPr>
            </w:rPrChange>
          </w:rPr>
          <w:t>(</w:t>
        </w:r>
      </w:ins>
      <w:ins w:id="2952" w:author="Liliana Salvador" w:date="2022-03-16T09:22:00Z">
        <w:r w:rsidR="00964FC3">
          <w:rPr>
            <w:rFonts w:ascii="Times New Roman" w:hAnsi="Times New Roman" w:cs="Times New Roman"/>
            <w:color w:val="000000" w:themeColor="text1"/>
            <w:highlight w:val="yellow"/>
          </w:rPr>
          <w:t>SD</w:t>
        </w:r>
      </w:ins>
      <w:ins w:id="2953" w:author="Ruijie Xu" w:date="2022-03-16T16:00:00Z">
        <w:r w:rsidR="00706BE5">
          <w:rPr>
            <w:rFonts w:ascii="Times New Roman" w:hAnsi="Times New Roman" w:cs="Times New Roman"/>
            <w:color w:val="000000" w:themeColor="text1"/>
            <w:highlight w:val="yellow"/>
          </w:rPr>
          <w:t>:</w:t>
        </w:r>
      </w:ins>
      <w:ins w:id="2954" w:author="Liliana Salvador" w:date="2022-03-16T09:22:00Z">
        <w:r w:rsidR="00964FC3">
          <w:rPr>
            <w:rFonts w:ascii="Times New Roman" w:hAnsi="Times New Roman" w:cs="Times New Roman"/>
            <w:color w:val="000000" w:themeColor="text1"/>
            <w:highlight w:val="yellow"/>
          </w:rPr>
          <w:t xml:space="preserve"> </w:t>
        </w:r>
      </w:ins>
      <w:ins w:id="2955" w:author="Ruijie Xu" w:date="2022-03-11T11:44:00Z">
        <w:r w:rsidR="00C25955" w:rsidRPr="009E6746">
          <w:rPr>
            <w:rFonts w:ascii="Times New Roman" w:hAnsi="Times New Roman" w:cs="Times New Roman"/>
            <w:color w:val="000000" w:themeColor="text1"/>
            <w:highlight w:val="yellow"/>
            <w:rPrChange w:id="2956" w:author="Ruijie Xu" w:date="2022-03-11T14:16:00Z">
              <w:rPr>
                <w:rFonts w:ascii="Times New Roman" w:hAnsi="Times New Roman" w:cs="Times New Roman"/>
                <w:color w:val="000000" w:themeColor="text1"/>
              </w:rPr>
            </w:rPrChange>
          </w:rPr>
          <w:t>27</w:t>
        </w:r>
      </w:ins>
      <w:ins w:id="2957" w:author="Ruijie Xu" w:date="2022-03-11T11:45:00Z">
        <w:r w:rsidR="00C25955" w:rsidRPr="009E6746">
          <w:rPr>
            <w:rFonts w:ascii="Times New Roman" w:hAnsi="Times New Roman" w:cs="Times New Roman"/>
            <w:color w:val="000000" w:themeColor="text1"/>
            <w:highlight w:val="yellow"/>
            <w:rPrChange w:id="2958" w:author="Ruijie Xu" w:date="2022-03-11T14:16:00Z">
              <w:rPr>
                <w:rFonts w:ascii="Times New Roman" w:hAnsi="Times New Roman" w:cs="Times New Roman"/>
                <w:color w:val="000000" w:themeColor="text1"/>
              </w:rPr>
            </w:rPrChange>
          </w:rPr>
          <w:t>,</w:t>
        </w:r>
      </w:ins>
      <w:ins w:id="2959" w:author="Ruijie Xu" w:date="2022-03-11T11:44:00Z">
        <w:r w:rsidR="00C25955" w:rsidRPr="009E6746">
          <w:rPr>
            <w:rFonts w:ascii="Times New Roman" w:hAnsi="Times New Roman" w:cs="Times New Roman"/>
            <w:color w:val="000000" w:themeColor="text1"/>
            <w:highlight w:val="yellow"/>
            <w:rPrChange w:id="2960" w:author="Ruijie Xu" w:date="2022-03-11T14:16:00Z">
              <w:rPr>
                <w:rFonts w:ascii="Times New Roman" w:hAnsi="Times New Roman" w:cs="Times New Roman"/>
                <w:color w:val="000000" w:themeColor="text1"/>
              </w:rPr>
            </w:rPrChange>
          </w:rPr>
          <w:t>043)</w:t>
        </w:r>
      </w:ins>
      <w:ins w:id="2961" w:author="Liliana Salvador" w:date="2022-03-16T09:17:00Z">
        <w:r w:rsidR="00964FC3">
          <w:rPr>
            <w:rFonts w:ascii="Times New Roman" w:hAnsi="Times New Roman" w:cs="Times New Roman"/>
            <w:color w:val="000000" w:themeColor="text1"/>
            <w:highlight w:val="yellow"/>
          </w:rPr>
          <w:t>, respectively</w:t>
        </w:r>
      </w:ins>
      <w:ins w:id="2962" w:author="Ruijie Xu" w:date="2022-03-11T11:43:00Z">
        <w:del w:id="2963" w:author="Liliana Salvador" w:date="2022-03-16T09:17:00Z">
          <w:r w:rsidR="00C25955" w:rsidRPr="009E6746" w:rsidDel="00964FC3">
            <w:rPr>
              <w:rFonts w:ascii="Times New Roman" w:hAnsi="Times New Roman" w:cs="Times New Roman"/>
              <w:color w:val="000000" w:themeColor="text1"/>
              <w:highlight w:val="yellow"/>
              <w:rPrChange w:id="2964" w:author="Ruijie Xu" w:date="2022-03-11T14:16:00Z">
                <w:rPr>
                  <w:rFonts w:ascii="Times New Roman" w:hAnsi="Times New Roman" w:cs="Times New Roman"/>
                  <w:color w:val="000000" w:themeColor="text1"/>
                </w:rPr>
              </w:rPrChange>
            </w:rPr>
            <w:delText xml:space="preserve"> number of reads on</w:delText>
          </w:r>
        </w:del>
      </w:ins>
      <w:ins w:id="2965" w:author="Ruijie Xu" w:date="2022-03-11T11:44:00Z">
        <w:del w:id="2966" w:author="Liliana Salvador" w:date="2022-03-16T09:17:00Z">
          <w:r w:rsidR="00C25955" w:rsidRPr="009E6746" w:rsidDel="00964FC3">
            <w:rPr>
              <w:rFonts w:ascii="Times New Roman" w:hAnsi="Times New Roman" w:cs="Times New Roman"/>
              <w:color w:val="000000" w:themeColor="text1"/>
              <w:highlight w:val="yellow"/>
              <w:rPrChange w:id="2967" w:author="Ruijie Xu" w:date="2022-03-11T14:16:00Z">
                <w:rPr>
                  <w:rFonts w:ascii="Times New Roman" w:hAnsi="Times New Roman" w:cs="Times New Roman"/>
                  <w:color w:val="000000" w:themeColor="text1"/>
                </w:rPr>
              </w:rPrChange>
            </w:rPr>
            <w:delText xml:space="preserve"> average across samples</w:delText>
          </w:r>
        </w:del>
        <w:del w:id="2968" w:author="Liliana Salvador" w:date="2022-03-16T09:18:00Z">
          <w:r w:rsidR="00C25955" w:rsidRPr="009E6746" w:rsidDel="00964FC3">
            <w:rPr>
              <w:rFonts w:ascii="Times New Roman" w:hAnsi="Times New Roman" w:cs="Times New Roman"/>
              <w:color w:val="000000" w:themeColor="text1"/>
              <w:highlight w:val="yellow"/>
              <w:rPrChange w:id="2969" w:author="Ruijie Xu" w:date="2022-03-11T14:16:00Z">
                <w:rPr>
                  <w:rFonts w:ascii="Times New Roman" w:hAnsi="Times New Roman" w:cs="Times New Roman"/>
                  <w:color w:val="000000" w:themeColor="text1"/>
                </w:rPr>
              </w:rPrChange>
            </w:rPr>
            <w:delText xml:space="preserve">. </w:delText>
          </w:r>
        </w:del>
      </w:ins>
      <w:del w:id="2970" w:author="Liliana Salvador" w:date="2022-03-16T09:18:00Z">
        <w:r w:rsidR="00F440CF" w:rsidRPr="009E6746" w:rsidDel="00964FC3">
          <w:rPr>
            <w:rFonts w:ascii="Times New Roman" w:hAnsi="Times New Roman" w:cs="Times New Roman"/>
            <w:color w:val="000000" w:themeColor="text1"/>
            <w:highlight w:val="yellow"/>
            <w:rPrChange w:id="2971" w:author="Ruijie Xu" w:date="2022-03-11T14:16:00Z">
              <w:rPr>
                <w:color w:val="000000" w:themeColor="text1"/>
              </w:rPr>
            </w:rPrChange>
          </w:rPr>
          <w:delText>The</w:delText>
        </w:r>
        <w:r w:rsidR="00C0014F" w:rsidRPr="009E6746" w:rsidDel="00964FC3">
          <w:rPr>
            <w:rFonts w:ascii="Times New Roman" w:hAnsi="Times New Roman" w:cs="Times New Roman"/>
            <w:color w:val="000000" w:themeColor="text1"/>
            <w:highlight w:val="yellow"/>
            <w:rPrChange w:id="2972" w:author="Ruijie Xu" w:date="2022-03-11T14:16:00Z">
              <w:rPr>
                <w:color w:val="000000" w:themeColor="text1"/>
              </w:rPr>
            </w:rPrChange>
          </w:rPr>
          <w:delText xml:space="preserve"> </w:delText>
        </w:r>
        <w:r w:rsidR="00F440CF" w:rsidRPr="009E6746" w:rsidDel="00964FC3">
          <w:rPr>
            <w:rFonts w:ascii="Times New Roman" w:hAnsi="Times New Roman" w:cs="Times New Roman"/>
            <w:color w:val="000000" w:themeColor="text1"/>
            <w:highlight w:val="yellow"/>
            <w:rPrChange w:id="2973" w:author="Ruijie Xu" w:date="2022-03-11T14:16:00Z">
              <w:rPr>
                <w:color w:val="000000" w:themeColor="text1"/>
              </w:rPr>
            </w:rPrChange>
          </w:rPr>
          <w:delText xml:space="preserve">average </w:delText>
        </w:r>
        <w:r w:rsidR="00C0014F" w:rsidRPr="009E6746" w:rsidDel="00964FC3">
          <w:rPr>
            <w:rFonts w:ascii="Times New Roman" w:hAnsi="Times New Roman" w:cs="Times New Roman"/>
            <w:color w:val="000000" w:themeColor="text1"/>
            <w:highlight w:val="yellow"/>
            <w:rPrChange w:id="2974" w:author="Ruijie Xu" w:date="2022-03-11T14:16:00Z">
              <w:rPr>
                <w:color w:val="000000" w:themeColor="text1"/>
              </w:rPr>
            </w:rPrChange>
          </w:rPr>
          <w:delText>number</w:delText>
        </w:r>
      </w:del>
      <w:ins w:id="2975" w:author="Ruijie Xu" w:date="2022-02-02T12:24:00Z">
        <w:del w:id="2976" w:author="Liliana Salvador" w:date="2022-02-23T19:37:00Z">
          <w:r w:rsidR="00CF1D3A" w:rsidRPr="009E6746" w:rsidDel="00EE5D21">
            <w:rPr>
              <w:rFonts w:ascii="Times New Roman" w:hAnsi="Times New Roman" w:cs="Times New Roman"/>
              <w:color w:val="000000" w:themeColor="text1"/>
              <w:highlight w:val="yellow"/>
              <w:rPrChange w:id="2977" w:author="Ruijie Xu" w:date="2022-03-11T14:16:00Z">
                <w:rPr>
                  <w:color w:val="000000" w:themeColor="text1"/>
                </w:rPr>
              </w:rPrChange>
            </w:rPr>
            <w:delText>s</w:delText>
          </w:r>
        </w:del>
      </w:ins>
      <w:del w:id="2978" w:author="Liliana Salvador" w:date="2022-03-16T09:18:00Z">
        <w:r w:rsidR="00C0014F" w:rsidRPr="009E6746" w:rsidDel="00964FC3">
          <w:rPr>
            <w:rFonts w:ascii="Times New Roman" w:hAnsi="Times New Roman" w:cs="Times New Roman"/>
            <w:color w:val="000000" w:themeColor="text1"/>
            <w:highlight w:val="yellow"/>
            <w:rPrChange w:id="2979" w:author="Ruijie Xu" w:date="2022-03-11T14:16:00Z">
              <w:rPr>
                <w:color w:val="000000" w:themeColor="text1"/>
              </w:rPr>
            </w:rPrChange>
          </w:rPr>
          <w:delText xml:space="preserve"> of </w:delText>
        </w:r>
        <w:r w:rsidR="00A310EF" w:rsidRPr="009E6746" w:rsidDel="00964FC3">
          <w:rPr>
            <w:rFonts w:ascii="Times New Roman" w:hAnsi="Times New Roman" w:cs="Times New Roman"/>
            <w:color w:val="000000" w:themeColor="text1"/>
            <w:highlight w:val="yellow"/>
            <w:rPrChange w:id="2980" w:author="Ruijie Xu" w:date="2022-03-11T14:16:00Z">
              <w:rPr>
                <w:color w:val="000000" w:themeColor="text1"/>
              </w:rPr>
            </w:rPrChange>
          </w:rPr>
          <w:delText xml:space="preserve">total </w:delText>
        </w:r>
        <w:r w:rsidR="00F440CF" w:rsidRPr="009E6746" w:rsidDel="00964FC3">
          <w:rPr>
            <w:rFonts w:ascii="Times New Roman" w:hAnsi="Times New Roman" w:cs="Times New Roman"/>
            <w:color w:val="000000" w:themeColor="text1"/>
            <w:highlight w:val="yellow"/>
            <w:rPrChange w:id="2981" w:author="Ruijie Xu" w:date="2022-03-11T14:16:00Z">
              <w:rPr>
                <w:color w:val="000000" w:themeColor="text1"/>
              </w:rPr>
            </w:rPrChange>
          </w:rPr>
          <w:delText xml:space="preserve">classified </w:delText>
        </w:r>
        <w:r w:rsidR="00C0014F" w:rsidRPr="009E6746" w:rsidDel="00964FC3">
          <w:rPr>
            <w:rFonts w:ascii="Times New Roman" w:hAnsi="Times New Roman" w:cs="Times New Roman"/>
            <w:color w:val="000000" w:themeColor="text1"/>
            <w:highlight w:val="yellow"/>
            <w:rPrChange w:id="2982" w:author="Ruijie Xu" w:date="2022-03-11T14:16:00Z">
              <w:rPr>
                <w:color w:val="000000" w:themeColor="text1"/>
              </w:rPr>
            </w:rPrChange>
          </w:rPr>
          <w:delText xml:space="preserve">reads </w:delText>
        </w:r>
      </w:del>
      <w:ins w:id="2983" w:author="Rajeev, Sree" w:date="2022-03-03T10:53:00Z">
        <w:del w:id="2984" w:author="Liliana Salvador" w:date="2022-03-16T09:18:00Z">
          <w:r w:rsidR="00ED1003" w:rsidRPr="009E6746" w:rsidDel="00964FC3">
            <w:rPr>
              <w:rFonts w:ascii="Times New Roman" w:hAnsi="Times New Roman" w:cs="Times New Roman"/>
              <w:color w:val="000000" w:themeColor="text1"/>
              <w:highlight w:val="yellow"/>
              <w:rPrChange w:id="2985" w:author="Ruijie Xu" w:date="2022-03-11T14:16:00Z">
                <w:rPr>
                  <w:color w:val="000000" w:themeColor="text1"/>
                </w:rPr>
              </w:rPrChange>
            </w:rPr>
            <w:delText>are shown in</w:delText>
          </w:r>
        </w:del>
        <w:r w:rsidR="00ED1003" w:rsidRPr="009E6746">
          <w:rPr>
            <w:rFonts w:ascii="Times New Roman" w:hAnsi="Times New Roman" w:cs="Times New Roman"/>
            <w:color w:val="000000" w:themeColor="text1"/>
            <w:highlight w:val="yellow"/>
            <w:rPrChange w:id="2986" w:author="Ruijie Xu" w:date="2022-03-11T14:16:00Z">
              <w:rPr>
                <w:color w:val="000000" w:themeColor="text1"/>
              </w:rPr>
            </w:rPrChange>
          </w:rPr>
          <w:t xml:space="preserve"> </w:t>
        </w:r>
      </w:ins>
      <w:ins w:id="2987" w:author="Liliana Salvador" w:date="2022-03-16T09:18:00Z">
        <w:r w:rsidR="00964FC3">
          <w:rPr>
            <w:rFonts w:ascii="Times New Roman" w:hAnsi="Times New Roman" w:cs="Times New Roman"/>
            <w:color w:val="000000" w:themeColor="text1"/>
            <w:highlight w:val="yellow"/>
          </w:rPr>
          <w:t>(</w:t>
        </w:r>
      </w:ins>
      <w:del w:id="2988" w:author="Rajeev, Sree" w:date="2022-03-03T10:53:00Z">
        <w:r w:rsidR="00A310EF" w:rsidRPr="009E6746" w:rsidDel="00ED1003">
          <w:rPr>
            <w:rFonts w:ascii="Times New Roman" w:hAnsi="Times New Roman" w:cs="Times New Roman"/>
            <w:color w:val="000000" w:themeColor="text1"/>
            <w:highlight w:val="yellow"/>
            <w:rPrChange w:id="2989" w:author="Ruijie Xu" w:date="2022-03-11T14:16:00Z">
              <w:rPr>
                <w:color w:val="000000" w:themeColor="text1"/>
              </w:rPr>
            </w:rPrChange>
          </w:rPr>
          <w:delText xml:space="preserve">using these </w:delText>
        </w:r>
      </w:del>
      <w:ins w:id="2990" w:author="Ruijie Xu" w:date="2022-02-02T12:24:00Z">
        <w:del w:id="2991" w:author="Rajeev, Sree" w:date="2022-03-03T10:53:00Z">
          <w:r w:rsidR="00CF1D3A" w:rsidRPr="009E6746" w:rsidDel="00ED1003">
            <w:rPr>
              <w:rFonts w:ascii="Times New Roman" w:hAnsi="Times New Roman" w:cs="Times New Roman"/>
              <w:color w:val="000000" w:themeColor="text1"/>
              <w:highlight w:val="yellow"/>
              <w:rPrChange w:id="2992" w:author="Ruijie Xu" w:date="2022-03-11T14:16:00Z">
                <w:rPr>
                  <w:color w:val="000000" w:themeColor="text1"/>
                </w:rPr>
              </w:rPrChange>
            </w:rPr>
            <w:delText xml:space="preserve">kraken2 </w:delText>
          </w:r>
        </w:del>
      </w:ins>
      <w:del w:id="2993" w:author="Rajeev, Sree" w:date="2022-03-03T10:53:00Z">
        <w:r w:rsidR="00A310EF" w:rsidRPr="009E6746" w:rsidDel="00ED1003">
          <w:rPr>
            <w:rFonts w:ascii="Times New Roman" w:hAnsi="Times New Roman" w:cs="Times New Roman"/>
            <w:color w:val="000000" w:themeColor="text1"/>
            <w:highlight w:val="yellow"/>
            <w:rPrChange w:id="2994" w:author="Ruijie Xu" w:date="2022-03-11T14:16:00Z">
              <w:rPr>
                <w:color w:val="000000" w:themeColor="text1"/>
              </w:rPr>
            </w:rPrChange>
          </w:rPr>
          <w:delText>DBs</w:delText>
        </w:r>
        <w:r w:rsidR="00F440CF" w:rsidRPr="009E6746" w:rsidDel="00ED1003">
          <w:rPr>
            <w:rFonts w:ascii="Times New Roman" w:hAnsi="Times New Roman" w:cs="Times New Roman"/>
            <w:color w:val="000000" w:themeColor="text1"/>
            <w:highlight w:val="yellow"/>
            <w:rPrChange w:id="2995" w:author="Ruijie Xu" w:date="2022-03-11T14:16:00Z">
              <w:rPr>
                <w:color w:val="000000" w:themeColor="text1"/>
              </w:rPr>
            </w:rPrChange>
          </w:rPr>
          <w:delText xml:space="preserve"> range</w:delText>
        </w:r>
      </w:del>
      <w:ins w:id="2996" w:author="Rajeev, Sree" w:date="2022-02-28T15:39:00Z">
        <w:del w:id="2997" w:author="Rajeev, Sree" w:date="2022-03-03T10:53:00Z">
          <w:r w:rsidR="009B782E" w:rsidRPr="009E6746" w:rsidDel="00ED1003">
            <w:rPr>
              <w:rFonts w:ascii="Times New Roman" w:hAnsi="Times New Roman" w:cs="Times New Roman"/>
              <w:color w:val="000000" w:themeColor="text1"/>
              <w:highlight w:val="yellow"/>
              <w:rPrChange w:id="2998" w:author="Ruijie Xu" w:date="2022-03-11T14:16:00Z">
                <w:rPr>
                  <w:color w:val="000000" w:themeColor="text1"/>
                </w:rPr>
              </w:rPrChange>
            </w:rPr>
            <w:delText>d</w:delText>
          </w:r>
        </w:del>
      </w:ins>
      <w:del w:id="2999" w:author="Rajeev, Sree" w:date="2022-03-03T10:53:00Z">
        <w:r w:rsidR="00F440CF" w:rsidRPr="009E6746" w:rsidDel="00ED1003">
          <w:rPr>
            <w:rFonts w:ascii="Times New Roman" w:hAnsi="Times New Roman" w:cs="Times New Roman"/>
            <w:color w:val="000000" w:themeColor="text1"/>
            <w:highlight w:val="yellow"/>
            <w:rPrChange w:id="3000" w:author="Ruijie Xu" w:date="2022-03-11T14:16:00Z">
              <w:rPr>
                <w:color w:val="000000" w:themeColor="text1"/>
              </w:rPr>
            </w:rPrChange>
          </w:rPr>
          <w:delText xml:space="preserve"> from 10</w:delText>
        </w:r>
        <w:r w:rsidR="00F046AE" w:rsidRPr="009E6746" w:rsidDel="00ED1003">
          <w:rPr>
            <w:rFonts w:ascii="Times New Roman" w:hAnsi="Times New Roman" w:cs="Times New Roman"/>
            <w:color w:val="000000" w:themeColor="text1"/>
            <w:highlight w:val="yellow"/>
            <w:rPrChange w:id="3001"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02" w:author="Ruijie Xu" w:date="2022-03-11T14:16:00Z">
              <w:rPr>
                <w:color w:val="000000" w:themeColor="text1"/>
              </w:rPr>
            </w:rPrChange>
          </w:rPr>
          <w:delText xml:space="preserve">755 </w:delText>
        </w:r>
        <w:r w:rsidR="009A41D3" w:rsidRPr="009E6746" w:rsidDel="00ED1003">
          <w:rPr>
            <w:rFonts w:ascii="Times New Roman" w:hAnsi="Times New Roman" w:cs="Times New Roman"/>
            <w:color w:val="000000" w:themeColor="text1"/>
            <w:highlight w:val="yellow"/>
            <w:rPrChange w:id="3003" w:author="Ruijie Xu" w:date="2022-03-11T14:16:00Z">
              <w:rPr>
                <w:color w:val="000000" w:themeColor="text1"/>
              </w:rPr>
            </w:rPrChange>
          </w:rPr>
          <w:delText>(SD: 20</w:delText>
        </w:r>
        <w:r w:rsidR="00F046AE" w:rsidRPr="009E6746" w:rsidDel="00ED1003">
          <w:rPr>
            <w:rFonts w:ascii="Times New Roman" w:hAnsi="Times New Roman" w:cs="Times New Roman"/>
            <w:color w:val="000000" w:themeColor="text1"/>
            <w:highlight w:val="yellow"/>
            <w:rPrChange w:id="3004"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05" w:author="Ruijie Xu" w:date="2022-03-11T14:16:00Z">
              <w:rPr>
                <w:color w:val="000000" w:themeColor="text1"/>
              </w:rPr>
            </w:rPrChange>
          </w:rPr>
          <w:delText xml:space="preserve">651) </w:delText>
        </w:r>
        <w:r w:rsidR="00F440CF" w:rsidRPr="009E6746" w:rsidDel="00ED1003">
          <w:rPr>
            <w:rFonts w:ascii="Times New Roman" w:hAnsi="Times New Roman" w:cs="Times New Roman"/>
            <w:color w:val="000000" w:themeColor="text1"/>
            <w:highlight w:val="yellow"/>
            <w:rPrChange w:id="3006" w:author="Ruijie Xu" w:date="2022-03-11T14:16:00Z">
              <w:rPr>
                <w:color w:val="000000" w:themeColor="text1"/>
              </w:rPr>
            </w:rPrChange>
          </w:rPr>
          <w:delText>using the minikraken DB to 21</w:delText>
        </w:r>
        <w:r w:rsidR="00F046AE" w:rsidRPr="009E6746" w:rsidDel="00ED1003">
          <w:rPr>
            <w:rFonts w:ascii="Times New Roman" w:hAnsi="Times New Roman" w:cs="Times New Roman"/>
            <w:color w:val="000000" w:themeColor="text1"/>
            <w:highlight w:val="yellow"/>
            <w:rPrChange w:id="3007"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08" w:author="Ruijie Xu" w:date="2022-03-11T14:16:00Z">
              <w:rPr>
                <w:color w:val="000000" w:themeColor="text1"/>
              </w:rPr>
            </w:rPrChange>
          </w:rPr>
          <w:delText>402</w:delText>
        </w:r>
        <w:r w:rsidR="009A41D3" w:rsidRPr="009E6746" w:rsidDel="00ED1003">
          <w:rPr>
            <w:rFonts w:ascii="Times New Roman" w:hAnsi="Times New Roman" w:cs="Times New Roman"/>
            <w:color w:val="000000" w:themeColor="text1"/>
            <w:highlight w:val="yellow"/>
            <w:rPrChange w:id="3009" w:author="Ruijie Xu" w:date="2022-03-11T14:16:00Z">
              <w:rPr>
                <w:color w:val="000000" w:themeColor="text1"/>
              </w:rPr>
            </w:rPrChange>
          </w:rPr>
          <w:delText xml:space="preserve"> (SD: 27</w:delText>
        </w:r>
        <w:r w:rsidR="00F046AE" w:rsidRPr="009E6746" w:rsidDel="00ED1003">
          <w:rPr>
            <w:rFonts w:ascii="Times New Roman" w:hAnsi="Times New Roman" w:cs="Times New Roman"/>
            <w:color w:val="000000" w:themeColor="text1"/>
            <w:highlight w:val="yellow"/>
            <w:rPrChange w:id="3010"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11" w:author="Ruijie Xu" w:date="2022-03-11T14:16:00Z">
              <w:rPr>
                <w:color w:val="000000" w:themeColor="text1"/>
              </w:rPr>
            </w:rPrChange>
          </w:rPr>
          <w:delText>043)</w:delText>
        </w:r>
        <w:r w:rsidR="00A310EF" w:rsidRPr="009E6746" w:rsidDel="00ED1003">
          <w:rPr>
            <w:rFonts w:ascii="Times New Roman" w:hAnsi="Times New Roman" w:cs="Times New Roman"/>
            <w:color w:val="000000" w:themeColor="text1"/>
            <w:highlight w:val="yellow"/>
            <w:rPrChange w:id="3012" w:author="Ruijie Xu" w:date="2022-03-11T14:16:00Z">
              <w:rPr>
                <w:color w:val="000000" w:themeColor="text1"/>
              </w:rPr>
            </w:rPrChange>
          </w:rPr>
          <w:delText xml:space="preserve"> </w:delText>
        </w:r>
        <w:r w:rsidR="00F440CF" w:rsidRPr="009E6746" w:rsidDel="00ED1003">
          <w:rPr>
            <w:rFonts w:ascii="Times New Roman" w:hAnsi="Times New Roman" w:cs="Times New Roman"/>
            <w:color w:val="000000" w:themeColor="text1"/>
            <w:highlight w:val="yellow"/>
            <w:rPrChange w:id="3013" w:author="Ruijie Xu" w:date="2022-03-11T14:16:00Z">
              <w:rPr>
                <w:color w:val="000000" w:themeColor="text1"/>
              </w:rPr>
            </w:rPrChange>
          </w:rPr>
          <w:delText>using the maxikraken DB</w:delText>
        </w:r>
        <w:r w:rsidR="009A41D3" w:rsidRPr="009E6746" w:rsidDel="00ED1003">
          <w:rPr>
            <w:rFonts w:ascii="Times New Roman" w:hAnsi="Times New Roman" w:cs="Times New Roman"/>
            <w:color w:val="000000" w:themeColor="text1"/>
            <w:highlight w:val="yellow"/>
            <w:rPrChange w:id="3014" w:author="Ruijie Xu" w:date="2022-03-11T14:16:00Z">
              <w:rPr>
                <w:color w:val="000000" w:themeColor="text1"/>
              </w:rPr>
            </w:rPrChange>
          </w:rPr>
          <w:delText xml:space="preserve"> </w:delText>
        </w:r>
      </w:del>
      <w:del w:id="3015" w:author="Ruijie Xu" w:date="2022-03-04T13:34:00Z">
        <w:r w:rsidR="00C0014F" w:rsidRPr="009E6746" w:rsidDel="00582429">
          <w:rPr>
            <w:rFonts w:ascii="Times New Roman" w:hAnsi="Times New Roman" w:cs="Times New Roman"/>
            <w:color w:val="000000" w:themeColor="text1"/>
            <w:highlight w:val="yellow"/>
            <w:rPrChange w:id="3016"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17" w:author="Ruijie Xu" w:date="2022-03-11T14:16:00Z">
            <w:rPr>
              <w:color w:val="000000" w:themeColor="text1"/>
            </w:rPr>
          </w:rPrChange>
        </w:rPr>
        <w:t xml:space="preserve">Table </w:t>
      </w:r>
      <w:ins w:id="3018" w:author="Ruijie Xu" w:date="2022-02-02T12:25:00Z">
        <w:r w:rsidR="00CF1D3A" w:rsidRPr="009E6746">
          <w:rPr>
            <w:rFonts w:ascii="Times New Roman" w:hAnsi="Times New Roman" w:cs="Times New Roman"/>
            <w:color w:val="000000" w:themeColor="text1"/>
            <w:highlight w:val="yellow"/>
            <w:rPrChange w:id="3019" w:author="Ruijie Xu" w:date="2022-03-11T14:16:00Z">
              <w:rPr>
                <w:color w:val="000000" w:themeColor="text1"/>
              </w:rPr>
            </w:rPrChange>
          </w:rPr>
          <w:t>S</w:t>
        </w:r>
      </w:ins>
      <w:r w:rsidR="009A41D3" w:rsidRPr="009E6746">
        <w:rPr>
          <w:rFonts w:ascii="Times New Roman" w:hAnsi="Times New Roman" w:cs="Times New Roman"/>
          <w:color w:val="000000" w:themeColor="text1"/>
          <w:highlight w:val="yellow"/>
          <w:rPrChange w:id="3020" w:author="Ruijie Xu" w:date="2022-03-11T14:16:00Z">
            <w:rPr>
              <w:color w:val="000000" w:themeColor="text1"/>
            </w:rPr>
          </w:rPrChange>
        </w:rPr>
        <w:t>I.</w:t>
      </w:r>
      <w:ins w:id="3021" w:author="Ruijie Xu" w:date="2022-02-03T12:05:00Z">
        <w:r w:rsidR="00971368" w:rsidRPr="009E6746">
          <w:rPr>
            <w:rFonts w:ascii="Times New Roman" w:hAnsi="Times New Roman" w:cs="Times New Roman"/>
            <w:color w:val="000000" w:themeColor="text1"/>
            <w:highlight w:val="yellow"/>
            <w:rPrChange w:id="3022" w:author="Ruijie Xu" w:date="2022-03-11T14:16:00Z">
              <w:rPr>
                <w:color w:val="000000" w:themeColor="text1"/>
              </w:rPr>
            </w:rPrChange>
          </w:rPr>
          <w:t>2</w:t>
        </w:r>
      </w:ins>
      <w:ins w:id="3023" w:author="Liliana Salvador" w:date="2022-03-16T09:18:00Z">
        <w:r w:rsidR="00964FC3">
          <w:rPr>
            <w:rFonts w:ascii="Times New Roman" w:hAnsi="Times New Roman" w:cs="Times New Roman"/>
            <w:color w:val="000000" w:themeColor="text1"/>
            <w:highlight w:val="yellow"/>
          </w:rPr>
          <w:t>)</w:t>
        </w:r>
      </w:ins>
      <w:del w:id="3024" w:author="Ruijie Xu" w:date="2022-02-03T12:05:00Z">
        <w:r w:rsidR="009A41D3" w:rsidRPr="009E6746" w:rsidDel="00971368">
          <w:rPr>
            <w:rFonts w:ascii="Times New Roman" w:hAnsi="Times New Roman" w:cs="Times New Roman"/>
            <w:color w:val="000000" w:themeColor="text1"/>
            <w:highlight w:val="yellow"/>
            <w:rPrChange w:id="3025" w:author="Ruijie Xu" w:date="2022-03-11T14:16:00Z">
              <w:rPr>
                <w:color w:val="000000" w:themeColor="text1"/>
              </w:rPr>
            </w:rPrChange>
          </w:rPr>
          <w:delText>1</w:delText>
        </w:r>
      </w:del>
      <w:del w:id="3026" w:author="Ruijie Xu" w:date="2022-03-04T13:33:00Z">
        <w:r w:rsidR="00C0014F" w:rsidRPr="009E6746" w:rsidDel="00582429">
          <w:rPr>
            <w:rFonts w:ascii="Times New Roman" w:hAnsi="Times New Roman" w:cs="Times New Roman"/>
            <w:color w:val="000000" w:themeColor="text1"/>
            <w:highlight w:val="yellow"/>
            <w:rPrChange w:id="3027"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28"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3029" w:author="Ruijie Xu" w:date="2022-03-11T14:16:00Z">
            <w:rPr>
              <w:color w:val="000000" w:themeColor="text1"/>
            </w:rPr>
          </w:rPrChange>
        </w:rPr>
        <w:t>The number</w:t>
      </w:r>
      <w:del w:id="3030" w:author="Liliana Salvador" w:date="2022-02-23T19:38:00Z">
        <w:r w:rsidR="009A41D3" w:rsidRPr="009E6746" w:rsidDel="00EE5D21">
          <w:rPr>
            <w:rFonts w:ascii="Times New Roman" w:hAnsi="Times New Roman" w:cs="Times New Roman"/>
            <w:color w:val="000000" w:themeColor="text1"/>
            <w:highlight w:val="yellow"/>
            <w:rPrChange w:id="3031" w:author="Ruijie Xu" w:date="2022-03-11T14:16:00Z">
              <w:rPr>
                <w:color w:val="000000" w:themeColor="text1"/>
              </w:rPr>
            </w:rPrChange>
          </w:rPr>
          <w:delText>s</w:delText>
        </w:r>
      </w:del>
      <w:r w:rsidR="009A41D3" w:rsidRPr="009E6746">
        <w:rPr>
          <w:rFonts w:ascii="Times New Roman" w:hAnsi="Times New Roman" w:cs="Times New Roman"/>
          <w:color w:val="000000" w:themeColor="text1"/>
          <w:highlight w:val="yellow"/>
          <w:rPrChange w:id="3032" w:author="Ruijie Xu" w:date="2022-03-11T14:16:00Z">
            <w:rPr>
              <w:color w:val="000000" w:themeColor="text1"/>
            </w:rPr>
          </w:rPrChange>
        </w:rPr>
        <w:t xml:space="preserve"> of reads classified </w:t>
      </w:r>
      <w:ins w:id="3033" w:author="Liliana Salvador" w:date="2022-03-16T09:18:00Z">
        <w:r w:rsidR="00964FC3" w:rsidRPr="0005552C">
          <w:rPr>
            <w:rFonts w:ascii="Times New Roman" w:hAnsi="Times New Roman" w:cs="Times New Roman"/>
            <w:color w:val="000000" w:themeColor="text1"/>
            <w:highlight w:val="yellow"/>
          </w:rPr>
          <w:t>by each DB</w:t>
        </w:r>
        <w:r w:rsidR="00964FC3" w:rsidRPr="00964FC3">
          <w:rPr>
            <w:rFonts w:ascii="Times New Roman" w:hAnsi="Times New Roman" w:cs="Times New Roman"/>
            <w:color w:val="000000" w:themeColor="text1"/>
            <w:highlight w:val="yellow"/>
          </w:rPr>
          <w:t xml:space="preserve"> </w:t>
        </w:r>
      </w:ins>
      <w:r w:rsidR="009A41D3" w:rsidRPr="009E6746">
        <w:rPr>
          <w:rFonts w:ascii="Times New Roman" w:hAnsi="Times New Roman" w:cs="Times New Roman"/>
          <w:color w:val="000000" w:themeColor="text1"/>
          <w:highlight w:val="yellow"/>
          <w:rPrChange w:id="3034" w:author="Ruijie Xu" w:date="2022-03-11T14:16:00Z">
            <w:rPr>
              <w:color w:val="000000" w:themeColor="text1"/>
            </w:rPr>
          </w:rPrChange>
        </w:rPr>
        <w:t>under the</w:t>
      </w:r>
      <w:del w:id="3035" w:author="Liliana Salvador" w:date="2022-02-23T19:37:00Z">
        <w:r w:rsidR="009A41D3" w:rsidRPr="009E6746" w:rsidDel="00EE5D21">
          <w:rPr>
            <w:rFonts w:ascii="Times New Roman" w:hAnsi="Times New Roman" w:cs="Times New Roman"/>
            <w:color w:val="000000" w:themeColor="text1"/>
            <w:highlight w:val="yellow"/>
            <w:rPrChange w:id="3036" w:author="Ruijie Xu" w:date="2022-03-11T14:16:00Z">
              <w:rPr>
                <w:color w:val="000000" w:themeColor="text1"/>
              </w:rPr>
            </w:rPrChange>
          </w:rPr>
          <w:delText xml:space="preserve"> </w:delText>
        </w:r>
        <w:r w:rsidR="00F046AE" w:rsidRPr="009E6746" w:rsidDel="00EE5D21">
          <w:rPr>
            <w:rFonts w:ascii="Times New Roman" w:hAnsi="Times New Roman" w:cs="Times New Roman"/>
            <w:color w:val="000000" w:themeColor="text1"/>
            <w:highlight w:val="yellow"/>
            <w:rPrChange w:id="3037" w:author="Ruijie Xu" w:date="2022-03-11T14:16:00Z">
              <w:rPr>
                <w:color w:val="000000" w:themeColor="text1"/>
              </w:rPr>
            </w:rPrChange>
          </w:rPr>
          <w:delText>the</w:delText>
        </w:r>
      </w:del>
      <w:r w:rsidR="00F046AE" w:rsidRPr="009E6746">
        <w:rPr>
          <w:rFonts w:ascii="Times New Roman" w:hAnsi="Times New Roman" w:cs="Times New Roman"/>
          <w:color w:val="000000" w:themeColor="text1"/>
          <w:highlight w:val="yellow"/>
          <w:rPrChange w:id="3038" w:author="Ruijie Xu" w:date="2022-03-11T14:16:00Z">
            <w:rPr>
              <w:color w:val="000000" w:themeColor="text1"/>
            </w:rPr>
          </w:rPrChange>
        </w:rPr>
        <w:t xml:space="preserve"> four highest tax</w:t>
      </w:r>
      <w:ins w:id="3039" w:author="Ruijie Xu" w:date="2022-03-16T16:20:00Z">
        <w:r w:rsidR="00501791">
          <w:rPr>
            <w:rFonts w:ascii="Times New Roman" w:hAnsi="Times New Roman" w:cs="Times New Roman"/>
            <w:color w:val="000000" w:themeColor="text1"/>
            <w:highlight w:val="yellow"/>
          </w:rPr>
          <w:t>a</w:t>
        </w:r>
      </w:ins>
      <w:ins w:id="3040" w:author="Liliana Salvador" w:date="2022-03-08T18:52:00Z">
        <w:del w:id="3041" w:author="Ruijie Xu" w:date="2022-03-16T16:20:00Z">
          <w:r w:rsidR="00454983" w:rsidRPr="009E6746" w:rsidDel="00501791">
            <w:rPr>
              <w:rFonts w:ascii="Times New Roman" w:hAnsi="Times New Roman" w:cs="Times New Roman"/>
              <w:color w:val="000000" w:themeColor="text1"/>
              <w:highlight w:val="yellow"/>
              <w:rPrChange w:id="3042" w:author="Ruijie Xu" w:date="2022-03-11T14:16:00Z">
                <w:rPr>
                  <w:color w:val="000000" w:themeColor="text1"/>
                </w:rPr>
              </w:rPrChange>
            </w:rPr>
            <w:delText>o</w:delText>
          </w:r>
        </w:del>
      </w:ins>
      <w:del w:id="3043" w:author="Ruijie Xu" w:date="2022-03-16T16:20:00Z">
        <w:r w:rsidR="00F046AE" w:rsidRPr="009E6746" w:rsidDel="00501791">
          <w:rPr>
            <w:rFonts w:ascii="Times New Roman" w:hAnsi="Times New Roman" w:cs="Times New Roman"/>
            <w:color w:val="000000" w:themeColor="text1"/>
            <w:highlight w:val="yellow"/>
            <w:rPrChange w:id="3044" w:author="Ruijie Xu" w:date="2022-03-11T14:16:00Z">
              <w:rPr>
                <w:color w:val="000000" w:themeColor="text1"/>
              </w:rPr>
            </w:rPrChange>
          </w:rPr>
          <w:delText>nom</w:delText>
        </w:r>
      </w:del>
      <w:del w:id="3045" w:author="Ruijie Xu" w:date="2022-03-16T16:19:00Z">
        <w:r w:rsidR="00F046AE" w:rsidRPr="009E6746" w:rsidDel="00501791">
          <w:rPr>
            <w:rFonts w:ascii="Times New Roman" w:hAnsi="Times New Roman" w:cs="Times New Roman"/>
            <w:color w:val="000000" w:themeColor="text1"/>
            <w:highlight w:val="yellow"/>
            <w:rPrChange w:id="3046" w:author="Ruijie Xu" w:date="2022-03-11T14:16:00Z">
              <w:rPr>
                <w:color w:val="000000" w:themeColor="text1"/>
              </w:rPr>
            </w:rPrChange>
          </w:rPr>
          <w:delText>y level</w:delText>
        </w:r>
      </w:del>
      <w:ins w:id="3047" w:author="Liliana Salvador" w:date="2022-03-08T18:52:00Z">
        <w:del w:id="3048" w:author="Ruijie Xu" w:date="2022-03-16T16:19:00Z">
          <w:r w:rsidR="00454983" w:rsidRPr="009E6746" w:rsidDel="00501791">
            <w:rPr>
              <w:rFonts w:ascii="Times New Roman" w:hAnsi="Times New Roman" w:cs="Times New Roman"/>
              <w:color w:val="000000" w:themeColor="text1"/>
              <w:highlight w:val="yellow"/>
              <w:rPrChange w:id="3049" w:author="Ruijie Xu" w:date="2022-03-11T14:16:00Z">
                <w:rPr>
                  <w:color w:val="000000" w:themeColor="text1"/>
                </w:rPr>
              </w:rPrChange>
            </w:rPr>
            <w:delText>s</w:delText>
          </w:r>
        </w:del>
      </w:ins>
      <w:r w:rsidR="00F046AE" w:rsidRPr="009E6746">
        <w:rPr>
          <w:rFonts w:ascii="Times New Roman" w:hAnsi="Times New Roman" w:cs="Times New Roman"/>
          <w:color w:val="000000" w:themeColor="text1"/>
          <w:highlight w:val="yellow"/>
          <w:rPrChange w:id="3050" w:author="Ruijie Xu" w:date="2022-03-11T14:16:00Z">
            <w:rPr>
              <w:color w:val="000000" w:themeColor="text1"/>
            </w:rPr>
          </w:rPrChange>
        </w:rPr>
        <w:t xml:space="preserve"> (</w:t>
      </w:r>
      <w:del w:id="3051" w:author="Ruijie Xu" w:date="2022-03-16T14:57:00Z">
        <w:r w:rsidR="00F046AE" w:rsidRPr="009E6746" w:rsidDel="00131F48">
          <w:rPr>
            <w:rFonts w:ascii="Times New Roman" w:hAnsi="Times New Roman" w:cs="Times New Roman"/>
            <w:color w:val="000000" w:themeColor="text1"/>
            <w:highlight w:val="yellow"/>
            <w:rPrChange w:id="3052" w:author="Ruijie Xu" w:date="2022-03-11T14:16:00Z">
              <w:rPr>
                <w:color w:val="000000" w:themeColor="text1"/>
              </w:rPr>
            </w:rPrChange>
          </w:rPr>
          <w:delText xml:space="preserve">Domain), </w:delText>
        </w:r>
      </w:del>
      <w:r w:rsidR="009A41D3" w:rsidRPr="009E6746">
        <w:rPr>
          <w:rFonts w:ascii="Times New Roman" w:hAnsi="Times New Roman" w:cs="Times New Roman"/>
          <w:color w:val="000000" w:themeColor="text1"/>
          <w:highlight w:val="yellow"/>
          <w:rPrChange w:id="3053" w:author="Ruijie Xu" w:date="2022-03-11T14:16:00Z">
            <w:rPr>
              <w:color w:val="000000" w:themeColor="text1"/>
            </w:rPr>
          </w:rPrChange>
        </w:rPr>
        <w:t>Eukaryota, Bacteria, Viruses and Archaea</w:t>
      </w:r>
      <w:ins w:id="3054" w:author="Liliana Salvador" w:date="2022-03-16T09:18:00Z">
        <w:r w:rsidR="00964FC3">
          <w:rPr>
            <w:rFonts w:ascii="Times New Roman" w:hAnsi="Times New Roman" w:cs="Times New Roman"/>
            <w:color w:val="000000" w:themeColor="text1"/>
            <w:highlight w:val="yellow"/>
          </w:rPr>
          <w:t>)</w:t>
        </w:r>
      </w:ins>
      <w:del w:id="3055" w:author="Liliana Salvador" w:date="2022-03-08T18:52:00Z">
        <w:r w:rsidR="009A41D3" w:rsidRPr="009E6746" w:rsidDel="00454983">
          <w:rPr>
            <w:rFonts w:ascii="Times New Roman" w:hAnsi="Times New Roman" w:cs="Times New Roman"/>
            <w:color w:val="000000" w:themeColor="text1"/>
            <w:highlight w:val="yellow"/>
            <w:rPrChange w:id="3056" w:author="Ruijie Xu" w:date="2022-03-11T14:16:00Z">
              <w:rPr>
                <w:color w:val="000000" w:themeColor="text1"/>
              </w:rPr>
            </w:rPrChange>
          </w:rPr>
          <w:delText xml:space="preserve"> taxa</w:delText>
        </w:r>
      </w:del>
      <w:del w:id="3057" w:author="Ruijie Xu" w:date="2022-03-16T14:57:00Z">
        <w:r w:rsidR="00F046AE" w:rsidRPr="009E6746" w:rsidDel="00131F48">
          <w:rPr>
            <w:rFonts w:ascii="Times New Roman" w:hAnsi="Times New Roman" w:cs="Times New Roman"/>
            <w:color w:val="000000" w:themeColor="text1"/>
            <w:highlight w:val="yellow"/>
            <w:rPrChange w:id="3058" w:author="Ruijie Xu" w:date="2022-03-11T14:16:00Z">
              <w:rPr>
                <w:color w:val="000000" w:themeColor="text1"/>
              </w:rPr>
            </w:rPrChange>
          </w:rPr>
          <w:delText>,</w:delText>
        </w:r>
      </w:del>
      <w:r w:rsidR="009A41D3" w:rsidRPr="009E6746">
        <w:rPr>
          <w:rFonts w:ascii="Times New Roman" w:hAnsi="Times New Roman" w:cs="Times New Roman"/>
          <w:color w:val="000000" w:themeColor="text1"/>
          <w:highlight w:val="yellow"/>
          <w:rPrChange w:id="3059" w:author="Ruijie Xu" w:date="2022-03-11T14:16:00Z">
            <w:rPr>
              <w:color w:val="000000" w:themeColor="text1"/>
            </w:rPr>
          </w:rPrChange>
        </w:rPr>
        <w:t xml:space="preserve"> </w:t>
      </w:r>
      <w:del w:id="3060" w:author="Liliana Salvador" w:date="2022-03-16T09:18:00Z">
        <w:r w:rsidR="009A41D3" w:rsidRPr="009E6746" w:rsidDel="00964FC3">
          <w:rPr>
            <w:rFonts w:ascii="Times New Roman" w:hAnsi="Times New Roman" w:cs="Times New Roman"/>
            <w:color w:val="000000" w:themeColor="text1"/>
            <w:highlight w:val="yellow"/>
            <w:rPrChange w:id="3061" w:author="Ruijie Xu" w:date="2022-03-11T14:16:00Z">
              <w:rPr>
                <w:color w:val="000000" w:themeColor="text1"/>
              </w:rPr>
            </w:rPrChange>
          </w:rPr>
          <w:delText xml:space="preserve">by each </w:delText>
        </w:r>
      </w:del>
      <w:del w:id="3062" w:author="Liliana Salvador" w:date="2022-02-23T19:38:00Z">
        <w:r w:rsidR="009A41D3" w:rsidRPr="009E6746" w:rsidDel="00EE5D21">
          <w:rPr>
            <w:rFonts w:ascii="Times New Roman" w:hAnsi="Times New Roman" w:cs="Times New Roman"/>
            <w:color w:val="000000" w:themeColor="text1"/>
            <w:highlight w:val="yellow"/>
            <w:rPrChange w:id="3063" w:author="Ruijie Xu" w:date="2022-03-11T14:16:00Z">
              <w:rPr>
                <w:color w:val="000000" w:themeColor="text1"/>
              </w:rPr>
            </w:rPrChange>
          </w:rPr>
          <w:delText>databases</w:delText>
        </w:r>
      </w:del>
      <w:del w:id="3064" w:author="Liliana Salvador" w:date="2022-03-16T09:18:00Z">
        <w:r w:rsidR="009A41D3" w:rsidRPr="009E6746" w:rsidDel="00964FC3">
          <w:rPr>
            <w:rFonts w:ascii="Times New Roman" w:hAnsi="Times New Roman" w:cs="Times New Roman"/>
            <w:color w:val="000000" w:themeColor="text1"/>
            <w:highlight w:val="yellow"/>
            <w:rPrChange w:id="3065" w:author="Ruijie Xu" w:date="2022-03-11T14:16:00Z">
              <w:rPr>
                <w:color w:val="000000" w:themeColor="text1"/>
              </w:rPr>
            </w:rPrChange>
          </w:rPr>
          <w:delText xml:space="preserve"> </w:delText>
        </w:r>
      </w:del>
      <w:r w:rsidR="009A41D3" w:rsidRPr="009E6746">
        <w:rPr>
          <w:rFonts w:ascii="Times New Roman" w:hAnsi="Times New Roman" w:cs="Times New Roman"/>
          <w:color w:val="000000" w:themeColor="text1"/>
          <w:highlight w:val="yellow"/>
          <w:rPrChange w:id="3066" w:author="Ruijie Xu" w:date="2022-03-11T14:16:00Z">
            <w:rPr>
              <w:color w:val="000000" w:themeColor="text1"/>
            </w:rPr>
          </w:rPrChange>
        </w:rPr>
        <w:t xml:space="preserve">are presented in Figure 1a-d. </w:t>
      </w:r>
      <w:commentRangeStart w:id="3067"/>
      <w:del w:id="3068" w:author="Ruijie Xu" w:date="2022-02-27T11:01:00Z">
        <w:r w:rsidR="00C86E04" w:rsidRPr="009E6746" w:rsidDel="0078145E">
          <w:rPr>
            <w:rFonts w:ascii="Times New Roman" w:hAnsi="Times New Roman" w:cs="Times New Roman"/>
            <w:color w:val="000000" w:themeColor="text1"/>
            <w:highlight w:val="yellow"/>
            <w:rPrChange w:id="3069" w:author="Ruijie Xu" w:date="2022-03-11T14:16:00Z">
              <w:rPr>
                <w:color w:val="000000" w:themeColor="text1"/>
              </w:rPr>
            </w:rPrChange>
          </w:rPr>
          <w:delText xml:space="preserve">The statistical significance of the differences </w:delText>
        </w:r>
        <w:r w:rsidR="00F046AE" w:rsidRPr="009E6746" w:rsidDel="0078145E">
          <w:rPr>
            <w:rFonts w:ascii="Times New Roman" w:hAnsi="Times New Roman" w:cs="Times New Roman"/>
            <w:color w:val="000000" w:themeColor="text1"/>
            <w:highlight w:val="yellow"/>
            <w:rPrChange w:id="3070" w:author="Ruijie Xu" w:date="2022-03-11T14:16:00Z">
              <w:rPr>
                <w:color w:val="000000" w:themeColor="text1"/>
              </w:rPr>
            </w:rPrChange>
          </w:rPr>
          <w:delText>in</w:delText>
        </w:r>
        <w:r w:rsidR="00C86E04" w:rsidRPr="009E6746" w:rsidDel="0078145E">
          <w:rPr>
            <w:rFonts w:ascii="Times New Roman" w:hAnsi="Times New Roman" w:cs="Times New Roman"/>
            <w:color w:val="000000" w:themeColor="text1"/>
            <w:highlight w:val="yellow"/>
            <w:rPrChange w:id="3071" w:author="Ruijie Xu" w:date="2022-03-11T14:16:00Z">
              <w:rPr>
                <w:color w:val="000000" w:themeColor="text1"/>
              </w:rPr>
            </w:rPrChange>
          </w:rPr>
          <w:delText xml:space="preserve"> </w:delText>
        </w:r>
        <w:r w:rsidR="00A310EF" w:rsidRPr="009E6746" w:rsidDel="0078145E">
          <w:rPr>
            <w:rFonts w:ascii="Times New Roman" w:hAnsi="Times New Roman" w:cs="Times New Roman"/>
            <w:color w:val="000000" w:themeColor="text1"/>
            <w:highlight w:val="yellow"/>
            <w:rPrChange w:id="3072" w:author="Ruijie Xu" w:date="2022-03-11T14:16:00Z">
              <w:rPr>
                <w:color w:val="000000" w:themeColor="text1"/>
              </w:rPr>
            </w:rPrChange>
          </w:rPr>
          <w:delText xml:space="preserve">comparisons of the </w:delText>
        </w:r>
        <w:r w:rsidR="00C86E04" w:rsidRPr="009E6746" w:rsidDel="0078145E">
          <w:rPr>
            <w:rFonts w:ascii="Times New Roman" w:hAnsi="Times New Roman" w:cs="Times New Roman"/>
            <w:color w:val="000000" w:themeColor="text1"/>
            <w:highlight w:val="yellow"/>
            <w:rPrChange w:id="3073" w:author="Ruijie Xu" w:date="2022-03-11T14:16:00Z">
              <w:rPr>
                <w:color w:val="000000" w:themeColor="text1"/>
              </w:rPr>
            </w:rPrChange>
          </w:rPr>
          <w:delText xml:space="preserve">classification results for each </w:delText>
        </w:r>
        <w:r w:rsidR="00F046AE" w:rsidRPr="009E6746" w:rsidDel="0078145E">
          <w:rPr>
            <w:rFonts w:ascii="Times New Roman" w:hAnsi="Times New Roman" w:cs="Times New Roman"/>
            <w:color w:val="000000" w:themeColor="text1"/>
            <w:highlight w:val="yellow"/>
            <w:rPrChange w:id="3074" w:author="Ruijie Xu" w:date="2022-03-11T14:16:00Z">
              <w:rPr>
                <w:color w:val="000000" w:themeColor="text1"/>
              </w:rPr>
            </w:rPrChange>
          </w:rPr>
          <w:delText xml:space="preserve">Domain </w:delText>
        </w:r>
        <w:r w:rsidR="00C86E04" w:rsidRPr="009E6746" w:rsidDel="0078145E">
          <w:rPr>
            <w:rFonts w:ascii="Times New Roman" w:hAnsi="Times New Roman" w:cs="Times New Roman"/>
            <w:color w:val="000000" w:themeColor="text1"/>
            <w:highlight w:val="yellow"/>
            <w:rPrChange w:id="3075" w:author="Ruijie Xu" w:date="2022-03-11T14:16:00Z">
              <w:rPr>
                <w:color w:val="000000" w:themeColor="text1"/>
              </w:rPr>
            </w:rPrChange>
          </w:rPr>
          <w:delText xml:space="preserve">taxon classified by the four DBs </w:delText>
        </w:r>
        <w:r w:rsidR="00A310EF" w:rsidRPr="009E6746" w:rsidDel="0078145E">
          <w:rPr>
            <w:rFonts w:ascii="Times New Roman" w:hAnsi="Times New Roman" w:cs="Times New Roman"/>
            <w:color w:val="000000" w:themeColor="text1"/>
            <w:highlight w:val="yellow"/>
            <w:rPrChange w:id="3076" w:author="Ruijie Xu" w:date="2022-03-11T14:16:00Z">
              <w:rPr>
                <w:color w:val="000000" w:themeColor="text1"/>
              </w:rPr>
            </w:rPrChange>
          </w:rPr>
          <w:delText xml:space="preserve">were </w:delText>
        </w:r>
        <w:r w:rsidR="00C86E04" w:rsidRPr="009E6746" w:rsidDel="0078145E">
          <w:rPr>
            <w:rFonts w:ascii="Times New Roman" w:hAnsi="Times New Roman" w:cs="Times New Roman"/>
            <w:color w:val="000000" w:themeColor="text1"/>
            <w:highlight w:val="yellow"/>
            <w:rPrChange w:id="3077" w:author="Ruijie Xu" w:date="2022-03-11T14:16:00Z">
              <w:rPr>
                <w:color w:val="000000" w:themeColor="text1"/>
              </w:rPr>
            </w:rPrChange>
          </w:rPr>
          <w:delText xml:space="preserve">validated </w:delText>
        </w:r>
        <w:r w:rsidR="00A310EF" w:rsidRPr="009E6746" w:rsidDel="0078145E">
          <w:rPr>
            <w:rFonts w:ascii="Times New Roman" w:hAnsi="Times New Roman" w:cs="Times New Roman"/>
            <w:color w:val="000000" w:themeColor="text1"/>
            <w:highlight w:val="yellow"/>
            <w:rPrChange w:id="3078" w:author="Ruijie Xu" w:date="2022-03-11T14:16:00Z">
              <w:rPr>
                <w:color w:val="000000" w:themeColor="text1"/>
              </w:rPr>
            </w:rPrChange>
          </w:rPr>
          <w:delText xml:space="preserve">using </w:delText>
        </w:r>
        <w:r w:rsidR="00F046AE" w:rsidRPr="009E6746" w:rsidDel="0078145E">
          <w:rPr>
            <w:rFonts w:ascii="Times New Roman" w:hAnsi="Times New Roman" w:cs="Times New Roman"/>
            <w:color w:val="000000" w:themeColor="text1"/>
            <w:highlight w:val="yellow"/>
            <w:rPrChange w:id="3079" w:author="Ruijie Xu" w:date="2022-03-11T14:16:00Z">
              <w:rPr>
                <w:color w:val="000000" w:themeColor="text1"/>
              </w:rPr>
            </w:rPrChange>
          </w:rPr>
          <w:delText xml:space="preserve">the </w:delText>
        </w:r>
        <w:r w:rsidR="00A310EF" w:rsidRPr="009E6746" w:rsidDel="0078145E">
          <w:rPr>
            <w:rFonts w:ascii="Times New Roman" w:hAnsi="Times New Roman" w:cs="Times New Roman"/>
            <w:color w:val="000000" w:themeColor="text1"/>
            <w:highlight w:val="yellow"/>
            <w:rPrChange w:id="3080" w:author="Ruijie Xu" w:date="2022-03-11T14:16:00Z">
              <w:rPr>
                <w:color w:val="000000" w:themeColor="text1"/>
              </w:rPr>
            </w:rPrChange>
          </w:rPr>
          <w:delText>paired Wilicoxon signed rank test</w:delText>
        </w:r>
        <w:commentRangeEnd w:id="3067"/>
        <w:r w:rsidR="00EE5D21" w:rsidRPr="009E6746" w:rsidDel="0078145E">
          <w:rPr>
            <w:rStyle w:val="CommentReference"/>
            <w:rFonts w:ascii="Times New Roman" w:hAnsi="Times New Roman" w:cs="Times New Roman"/>
            <w:sz w:val="24"/>
            <w:szCs w:val="24"/>
            <w:highlight w:val="yellow"/>
            <w:rPrChange w:id="3081" w:author="Ruijie Xu" w:date="2022-03-11T14:16:00Z">
              <w:rPr>
                <w:rStyle w:val="CommentReference"/>
              </w:rPr>
            </w:rPrChange>
          </w:rPr>
          <w:commentReference w:id="3067"/>
        </w:r>
      </w:del>
      <w:del w:id="3082" w:author="Ruijie Xu" w:date="2022-02-03T12:06:00Z">
        <w:r w:rsidR="00C86E04" w:rsidRPr="009E6746" w:rsidDel="00971368">
          <w:rPr>
            <w:rFonts w:ascii="Times New Roman" w:hAnsi="Times New Roman" w:cs="Times New Roman"/>
            <w:color w:val="000000" w:themeColor="text1"/>
            <w:highlight w:val="yellow"/>
            <w:rPrChange w:id="3083" w:author="Ruijie Xu" w:date="2022-03-11T14:16:00Z">
              <w:rPr>
                <w:color w:val="000000" w:themeColor="text1"/>
              </w:rPr>
            </w:rPrChange>
          </w:rPr>
          <w:delText xml:space="preserve">. </w:delText>
        </w:r>
      </w:del>
      <w:r w:rsidR="00C86E04" w:rsidRPr="009E6746">
        <w:rPr>
          <w:rFonts w:ascii="Times New Roman" w:hAnsi="Times New Roman" w:cs="Times New Roman"/>
          <w:color w:val="000000" w:themeColor="text1"/>
          <w:highlight w:val="yellow"/>
          <w:rPrChange w:id="3084" w:author="Ruijie Xu" w:date="2022-03-11T14:16:00Z">
            <w:rPr>
              <w:color w:val="000000" w:themeColor="text1"/>
            </w:rPr>
          </w:rPrChange>
        </w:rPr>
        <w:t xml:space="preserve">The </w:t>
      </w:r>
      <w:ins w:id="3085" w:author="Ruijie Xu" w:date="2022-02-02T12:32:00Z">
        <w:r w:rsidR="00EF2BE5" w:rsidRPr="009E6746">
          <w:rPr>
            <w:rFonts w:ascii="Times New Roman" w:hAnsi="Times New Roman" w:cs="Times New Roman"/>
            <w:color w:val="000000" w:themeColor="text1"/>
            <w:highlight w:val="yellow"/>
            <w:rPrChange w:id="3086" w:author="Ruijie Xu" w:date="2022-03-11T14:16:00Z">
              <w:rPr>
                <w:color w:val="000000" w:themeColor="text1"/>
              </w:rPr>
            </w:rPrChange>
          </w:rPr>
          <w:t xml:space="preserve">padj </w:t>
        </w:r>
      </w:ins>
      <w:del w:id="3087" w:author="Ruijie Xu" w:date="2022-02-02T12:32:00Z">
        <w:r w:rsidR="00C86E04" w:rsidRPr="009E6746" w:rsidDel="00EF2BE5">
          <w:rPr>
            <w:rFonts w:ascii="Times New Roman" w:hAnsi="Times New Roman" w:cs="Times New Roman"/>
            <w:color w:val="000000" w:themeColor="text1"/>
            <w:highlight w:val="yellow"/>
            <w:rPrChange w:id="3088" w:author="Ruijie Xu" w:date="2022-03-11T14:16:00Z">
              <w:rPr>
                <w:color w:val="000000" w:themeColor="text1"/>
              </w:rPr>
            </w:rPrChange>
          </w:rPr>
          <w:delText xml:space="preserve">adjusted p </w:delText>
        </w:r>
      </w:del>
      <w:r w:rsidR="00C86E04" w:rsidRPr="009E6746">
        <w:rPr>
          <w:rFonts w:ascii="Times New Roman" w:hAnsi="Times New Roman" w:cs="Times New Roman"/>
          <w:color w:val="000000" w:themeColor="text1"/>
          <w:highlight w:val="yellow"/>
          <w:rPrChange w:id="3089" w:author="Ruijie Xu" w:date="2022-03-11T14:16:00Z">
            <w:rPr>
              <w:color w:val="000000" w:themeColor="text1"/>
            </w:rPr>
          </w:rPrChange>
        </w:rPr>
        <w:t>value</w:t>
      </w:r>
      <w:ins w:id="3090" w:author="Liliana Salvador" w:date="2022-02-23T19:40:00Z">
        <w:r w:rsidR="00EE5D21" w:rsidRPr="009E6746">
          <w:rPr>
            <w:rFonts w:ascii="Times New Roman" w:hAnsi="Times New Roman" w:cs="Times New Roman"/>
            <w:color w:val="000000" w:themeColor="text1"/>
            <w:highlight w:val="yellow"/>
            <w:rPrChange w:id="3091"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92" w:author="Ruijie Xu" w:date="2022-03-11T14:16:00Z">
            <w:rPr>
              <w:color w:val="000000" w:themeColor="text1"/>
            </w:rPr>
          </w:rPrChange>
        </w:rPr>
        <w:t xml:space="preserve"> for all comparisons </w:t>
      </w:r>
      <w:r w:rsidR="00374568" w:rsidRPr="009E6746">
        <w:rPr>
          <w:rFonts w:ascii="Times New Roman" w:hAnsi="Times New Roman" w:cs="Times New Roman"/>
          <w:color w:val="000000" w:themeColor="text1"/>
          <w:highlight w:val="yellow"/>
          <w:rPrChange w:id="3093" w:author="Ruijie Xu" w:date="2022-03-11T14:16:00Z">
            <w:rPr>
              <w:color w:val="000000" w:themeColor="text1"/>
            </w:rPr>
          </w:rPrChange>
        </w:rPr>
        <w:t xml:space="preserve">between DBs are </w:t>
      </w:r>
      <w:r w:rsidR="00C86E04" w:rsidRPr="009E6746">
        <w:rPr>
          <w:rFonts w:ascii="Times New Roman" w:hAnsi="Times New Roman" w:cs="Times New Roman"/>
          <w:color w:val="000000" w:themeColor="text1"/>
          <w:highlight w:val="yellow"/>
          <w:rPrChange w:id="3094" w:author="Ruijie Xu" w:date="2022-03-11T14:16:00Z">
            <w:rPr>
              <w:color w:val="000000" w:themeColor="text1"/>
            </w:rPr>
          </w:rPrChange>
        </w:rPr>
        <w:t xml:space="preserve">available in Table </w:t>
      </w:r>
      <w:ins w:id="3095" w:author="Ruijie Xu" w:date="2022-02-02T12:25:00Z">
        <w:r w:rsidR="00CF1D3A" w:rsidRPr="009E6746">
          <w:rPr>
            <w:rFonts w:ascii="Times New Roman" w:hAnsi="Times New Roman" w:cs="Times New Roman"/>
            <w:color w:val="000000" w:themeColor="text1"/>
            <w:highlight w:val="yellow"/>
            <w:rPrChange w:id="3096"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97" w:author="Ruijie Xu" w:date="2022-03-11T14:16:00Z">
            <w:rPr>
              <w:color w:val="000000" w:themeColor="text1"/>
            </w:rPr>
          </w:rPrChange>
        </w:rPr>
        <w:t>I.</w:t>
      </w:r>
      <w:ins w:id="3098" w:author="Ruijie Xu" w:date="2022-02-03T12:06:00Z">
        <w:r w:rsidR="00971368" w:rsidRPr="009E6746">
          <w:rPr>
            <w:rFonts w:ascii="Times New Roman" w:hAnsi="Times New Roman" w:cs="Times New Roman"/>
            <w:color w:val="000000" w:themeColor="text1"/>
            <w:highlight w:val="yellow"/>
            <w:rPrChange w:id="3099" w:author="Ruijie Xu" w:date="2022-03-11T14:16:00Z">
              <w:rPr>
                <w:color w:val="000000" w:themeColor="text1"/>
              </w:rPr>
            </w:rPrChange>
          </w:rPr>
          <w:t>3</w:t>
        </w:r>
      </w:ins>
      <w:ins w:id="3100" w:author="Ruijie Xu" w:date="2022-03-16T16:20:00Z">
        <w:r w:rsidR="00501791">
          <w:rPr>
            <w:rFonts w:ascii="Times New Roman" w:hAnsi="Times New Roman" w:cs="Times New Roman"/>
            <w:color w:val="000000" w:themeColor="text1"/>
            <w:highlight w:val="yellow"/>
          </w:rPr>
          <w:t>. Detailed</w:t>
        </w:r>
      </w:ins>
      <w:ins w:id="3101" w:author="Liliana Salvador" w:date="2022-03-16T10:44:00Z">
        <w:del w:id="3102" w:author="Ruijie Xu" w:date="2022-03-16T16:20:00Z">
          <w:r w:rsidR="00BE72E0" w:rsidDel="00501791">
            <w:rPr>
              <w:rFonts w:ascii="Times New Roman" w:hAnsi="Times New Roman" w:cs="Times New Roman"/>
              <w:color w:val="000000" w:themeColor="text1"/>
              <w:highlight w:val="yellow"/>
            </w:rPr>
            <w:delText xml:space="preserve"> </w:delText>
          </w:r>
          <w:r w:rsidR="00D66A2E" w:rsidDel="00501791">
            <w:rPr>
              <w:rFonts w:ascii="Times New Roman" w:hAnsi="Times New Roman" w:cs="Times New Roman"/>
              <w:color w:val="000000" w:themeColor="text1"/>
              <w:highlight w:val="yellow"/>
            </w:rPr>
            <w:delText>and the</w:delText>
          </w:r>
        </w:del>
        <w:r w:rsidR="00D66A2E">
          <w:rPr>
            <w:rFonts w:ascii="Times New Roman" w:hAnsi="Times New Roman" w:cs="Times New Roman"/>
            <w:color w:val="000000" w:themeColor="text1"/>
            <w:highlight w:val="yellow"/>
          </w:rPr>
          <w:t xml:space="preserve"> DB comparisons across all taxa </w:t>
        </w:r>
      </w:ins>
      <w:ins w:id="3103" w:author="Ruijie Xu" w:date="2022-03-16T14:56:00Z">
        <w:r w:rsidR="00131F48">
          <w:rPr>
            <w:rFonts w:ascii="Times New Roman" w:hAnsi="Times New Roman" w:cs="Times New Roman"/>
            <w:color w:val="000000" w:themeColor="text1"/>
            <w:highlight w:val="yellow"/>
          </w:rPr>
          <w:t xml:space="preserve">at </w:t>
        </w:r>
      </w:ins>
      <w:ins w:id="3104" w:author="Ruijie Xu" w:date="2022-03-16T16:20:00Z">
        <w:r w:rsidR="001F58F5">
          <w:rPr>
            <w:rFonts w:ascii="Times New Roman" w:hAnsi="Times New Roman" w:cs="Times New Roman"/>
            <w:color w:val="000000" w:themeColor="text1"/>
            <w:highlight w:val="yellow"/>
          </w:rPr>
          <w:t xml:space="preserve">domain, </w:t>
        </w:r>
      </w:ins>
      <w:ins w:id="3105" w:author="Ruijie Xu" w:date="2022-03-16T14:57:00Z">
        <w:r w:rsidR="00131F48">
          <w:rPr>
            <w:rFonts w:ascii="Times New Roman" w:hAnsi="Times New Roman" w:cs="Times New Roman"/>
            <w:color w:val="000000" w:themeColor="text1"/>
            <w:highlight w:val="yellow"/>
          </w:rPr>
          <w:t xml:space="preserve">genus, and species </w:t>
        </w:r>
      </w:ins>
      <w:ins w:id="3106" w:author="Liliana Salvador" w:date="2022-03-16T10:44:00Z">
        <w:del w:id="3107" w:author="Ruijie Xu" w:date="2022-03-16T14:56:00Z">
          <w:r w:rsidR="00D66A2E" w:rsidDel="00131F48">
            <w:rPr>
              <w:rFonts w:ascii="Times New Roman" w:hAnsi="Times New Roman" w:cs="Times New Roman"/>
              <w:color w:val="000000" w:themeColor="text1"/>
              <w:highlight w:val="yellow"/>
            </w:rPr>
            <w:delText xml:space="preserve">are </w:delText>
          </w:r>
        </w:del>
        <w:r w:rsidR="00D66A2E">
          <w:rPr>
            <w:rFonts w:ascii="Times New Roman" w:hAnsi="Times New Roman" w:cs="Times New Roman"/>
            <w:color w:val="000000" w:themeColor="text1"/>
            <w:highlight w:val="yellow"/>
          </w:rPr>
          <w:t>in Supplementary Text 2</w:t>
        </w:r>
      </w:ins>
      <w:del w:id="3108" w:author="Ruijie Xu" w:date="2022-02-03T12:06:00Z">
        <w:r w:rsidR="00C86E04" w:rsidRPr="009E6746" w:rsidDel="00971368">
          <w:rPr>
            <w:rFonts w:ascii="Times New Roman" w:hAnsi="Times New Roman" w:cs="Times New Roman"/>
            <w:color w:val="000000" w:themeColor="text1"/>
            <w:highlight w:val="yellow"/>
            <w:rPrChange w:id="3109" w:author="Ruijie Xu" w:date="2022-03-11T14:16:00Z">
              <w:rPr>
                <w:color w:val="000000" w:themeColor="text1"/>
              </w:rPr>
            </w:rPrChange>
          </w:rPr>
          <w:delText>2</w:delText>
        </w:r>
      </w:del>
      <w:r w:rsidR="00C86E04" w:rsidRPr="009E6746">
        <w:rPr>
          <w:rFonts w:ascii="Times New Roman" w:hAnsi="Times New Roman" w:cs="Times New Roman"/>
          <w:color w:val="000000" w:themeColor="text1"/>
          <w:highlight w:val="yellow"/>
          <w:rPrChange w:id="3110" w:author="Ruijie Xu" w:date="2022-03-11T14:16:00Z">
            <w:rPr>
              <w:color w:val="000000" w:themeColor="text1"/>
            </w:rPr>
          </w:rPrChange>
        </w:rPr>
        <w:t xml:space="preserve">. </w:t>
      </w:r>
      <w:del w:id="3111" w:author="Ruijie Xu" w:date="2022-02-02T12:26:00Z">
        <w:r w:rsidR="00C86E04" w:rsidRPr="009E6746" w:rsidDel="00CF1D3A">
          <w:rPr>
            <w:rFonts w:ascii="Times New Roman" w:hAnsi="Times New Roman" w:cs="Times New Roman"/>
            <w:color w:val="000000" w:themeColor="text1"/>
            <w:highlight w:val="yellow"/>
            <w:rPrChange w:id="3112" w:author="Ruijie Xu" w:date="2022-03-11T14:16:00Z">
              <w:rPr>
                <w:color w:val="000000" w:themeColor="text1"/>
              </w:rPr>
            </w:rPrChange>
          </w:rPr>
          <w:delText xml:space="preserve">Most of these pairwise comparisons between </w:delText>
        </w:r>
        <w:r w:rsidR="00374568" w:rsidRPr="009E6746" w:rsidDel="00CF1D3A">
          <w:rPr>
            <w:rFonts w:ascii="Times New Roman" w:hAnsi="Times New Roman" w:cs="Times New Roman"/>
            <w:color w:val="000000" w:themeColor="text1"/>
            <w:highlight w:val="yellow"/>
            <w:rPrChange w:id="3113" w:author="Ruijie Xu" w:date="2022-03-11T14:16:00Z">
              <w:rPr>
                <w:color w:val="000000" w:themeColor="text1"/>
              </w:rPr>
            </w:rPrChange>
          </w:rPr>
          <w:delText xml:space="preserve">the results of </w:delText>
        </w:r>
        <w:r w:rsidR="00C86E04" w:rsidRPr="009E6746" w:rsidDel="00CF1D3A">
          <w:rPr>
            <w:rFonts w:ascii="Times New Roman" w:hAnsi="Times New Roman" w:cs="Times New Roman"/>
            <w:color w:val="000000" w:themeColor="text1"/>
            <w:highlight w:val="yellow"/>
            <w:rPrChange w:id="3114" w:author="Ruijie Xu" w:date="2022-03-11T14:16:00Z">
              <w:rPr>
                <w:color w:val="000000" w:themeColor="text1"/>
              </w:rPr>
            </w:rPrChange>
          </w:rPr>
          <w:delText xml:space="preserve">DBs were significant. For example, </w:delText>
        </w:r>
      </w:del>
      <w:del w:id="3115" w:author="Ruijie Xu" w:date="2022-02-02T12:27:00Z">
        <w:r w:rsidR="00C86E04" w:rsidRPr="009E6746" w:rsidDel="00CF1D3A">
          <w:rPr>
            <w:rFonts w:ascii="Times New Roman" w:hAnsi="Times New Roman" w:cs="Times New Roman"/>
            <w:color w:val="000000" w:themeColor="text1"/>
            <w:highlight w:val="yellow"/>
            <w:rPrChange w:id="3116" w:author="Ruijie Xu" w:date="2022-03-11T14:16:00Z">
              <w:rPr>
                <w:color w:val="000000" w:themeColor="text1"/>
              </w:rPr>
            </w:rPrChange>
          </w:rPr>
          <w:delText xml:space="preserve">the </w:delText>
        </w:r>
      </w:del>
      <w:del w:id="3117" w:author="Ruijie Xu" w:date="2022-02-02T12:26:00Z">
        <w:r w:rsidR="00C86E04" w:rsidRPr="009E6746" w:rsidDel="00CF1D3A">
          <w:rPr>
            <w:rFonts w:ascii="Times New Roman" w:hAnsi="Times New Roman" w:cs="Times New Roman"/>
            <w:color w:val="000000" w:themeColor="text1"/>
            <w:highlight w:val="yellow"/>
            <w:rPrChange w:id="3118" w:author="Ruijie Xu" w:date="2022-03-11T14:16:00Z">
              <w:rPr>
                <w:color w:val="000000" w:themeColor="text1"/>
              </w:rPr>
            </w:rPrChange>
          </w:rPr>
          <w:delText xml:space="preserve">differences in </w:delText>
        </w:r>
      </w:del>
      <w:del w:id="3119" w:author="Ruijie Xu" w:date="2022-02-02T12:28:00Z">
        <w:r w:rsidR="00C86E04" w:rsidRPr="009E6746" w:rsidDel="00CF1D3A">
          <w:rPr>
            <w:rFonts w:ascii="Times New Roman" w:hAnsi="Times New Roman" w:cs="Times New Roman"/>
            <w:color w:val="000000" w:themeColor="text1"/>
            <w:highlight w:val="yellow"/>
            <w:rPrChange w:id="3120" w:author="Ruijie Xu" w:date="2022-03-11T14:16:00Z">
              <w:rPr>
                <w:color w:val="000000" w:themeColor="text1"/>
              </w:rPr>
            </w:rPrChange>
          </w:rPr>
          <w:delText>the number of reads classified</w:delText>
        </w:r>
      </w:del>
      <w:del w:id="3121" w:author="Ruijie Xu" w:date="2022-02-02T12:27:00Z">
        <w:r w:rsidR="00C86E04" w:rsidRPr="009E6746" w:rsidDel="00CF1D3A">
          <w:rPr>
            <w:rFonts w:ascii="Times New Roman" w:hAnsi="Times New Roman" w:cs="Times New Roman"/>
            <w:color w:val="000000" w:themeColor="text1"/>
            <w:highlight w:val="yellow"/>
            <w:rPrChange w:id="3122" w:author="Ruijie Xu" w:date="2022-03-11T14:16:00Z">
              <w:rPr>
                <w:color w:val="000000" w:themeColor="text1"/>
              </w:rPr>
            </w:rPrChange>
          </w:rPr>
          <w:delText xml:space="preserve"> under the Bacteria taxon </w:delText>
        </w:r>
      </w:del>
      <w:del w:id="3123" w:author="Ruijie Xu" w:date="2022-02-02T12:28:00Z">
        <w:r w:rsidR="00C86E04" w:rsidRPr="009E6746" w:rsidDel="00CF1D3A">
          <w:rPr>
            <w:rFonts w:ascii="Times New Roman" w:hAnsi="Times New Roman" w:cs="Times New Roman"/>
            <w:color w:val="000000" w:themeColor="text1"/>
            <w:highlight w:val="yellow"/>
            <w:rPrChange w:id="3124" w:author="Ruijie Xu" w:date="2022-03-11T14:16:00Z">
              <w:rPr>
                <w:color w:val="000000" w:themeColor="text1"/>
              </w:rPr>
            </w:rPrChange>
          </w:rPr>
          <w:delText>were significant</w:delText>
        </w:r>
        <w:r w:rsidR="00374568" w:rsidRPr="009E6746" w:rsidDel="00CF1D3A">
          <w:rPr>
            <w:rFonts w:ascii="Times New Roman" w:hAnsi="Times New Roman" w:cs="Times New Roman"/>
            <w:color w:val="000000" w:themeColor="text1"/>
            <w:highlight w:val="yellow"/>
            <w:rPrChange w:id="3125" w:author="Ruijie Xu" w:date="2022-03-11T14:16:00Z">
              <w:rPr>
                <w:color w:val="000000" w:themeColor="text1"/>
              </w:rPr>
            </w:rPrChange>
          </w:rPr>
          <w:delText>ly different</w:delText>
        </w:r>
        <w:r w:rsidR="00C86E04" w:rsidRPr="009E6746" w:rsidDel="00CF1D3A">
          <w:rPr>
            <w:rFonts w:ascii="Times New Roman" w:hAnsi="Times New Roman" w:cs="Times New Roman"/>
            <w:color w:val="000000" w:themeColor="text1"/>
            <w:highlight w:val="yellow"/>
            <w:rPrChange w:id="3126" w:author="Ruijie Xu" w:date="2022-03-11T14:16:00Z">
              <w:rPr>
                <w:color w:val="000000" w:themeColor="text1"/>
              </w:rPr>
            </w:rPrChange>
          </w:rPr>
          <w:delText xml:space="preserve"> </w:delText>
        </w:r>
      </w:del>
      <w:del w:id="3127" w:author="Ruijie Xu" w:date="2022-02-02T12:27:00Z">
        <w:r w:rsidR="00C86E04" w:rsidRPr="009E6746" w:rsidDel="00CF1D3A">
          <w:rPr>
            <w:rFonts w:ascii="Times New Roman" w:hAnsi="Times New Roman" w:cs="Times New Roman"/>
            <w:color w:val="000000" w:themeColor="text1"/>
            <w:highlight w:val="yellow"/>
            <w:rPrChange w:id="3128" w:author="Ruijie Xu" w:date="2022-03-11T14:16:00Z">
              <w:rPr>
                <w:color w:val="000000" w:themeColor="text1"/>
              </w:rPr>
            </w:rPrChange>
          </w:rPr>
          <w:delText xml:space="preserve">for </w:delText>
        </w:r>
      </w:del>
      <w:del w:id="3129" w:author="Ruijie Xu" w:date="2022-02-02T12:28:00Z">
        <w:r w:rsidR="00C86E04" w:rsidRPr="009E6746" w:rsidDel="00CF1D3A">
          <w:rPr>
            <w:rFonts w:ascii="Times New Roman" w:hAnsi="Times New Roman" w:cs="Times New Roman"/>
            <w:color w:val="000000" w:themeColor="text1"/>
            <w:highlight w:val="yellow"/>
            <w:rPrChange w:id="3130" w:author="Ruijie Xu" w:date="2022-03-11T14:16:00Z">
              <w:rPr>
                <w:color w:val="000000" w:themeColor="text1"/>
              </w:rPr>
            </w:rPrChange>
          </w:rPr>
          <w:delText>all</w:delText>
        </w:r>
      </w:del>
      <w:del w:id="3131" w:author="Ruijie Xu" w:date="2022-02-02T12:27:00Z">
        <w:r w:rsidR="00C86E04" w:rsidRPr="009E6746" w:rsidDel="00CF1D3A">
          <w:rPr>
            <w:rFonts w:ascii="Times New Roman" w:hAnsi="Times New Roman" w:cs="Times New Roman"/>
            <w:color w:val="000000" w:themeColor="text1"/>
            <w:highlight w:val="yellow"/>
            <w:rPrChange w:id="3132" w:author="Ruijie Xu" w:date="2022-03-11T14:16:00Z">
              <w:rPr>
                <w:color w:val="000000" w:themeColor="text1"/>
              </w:rPr>
            </w:rPrChange>
          </w:rPr>
          <w:delText xml:space="preserve"> pairwise </w:delText>
        </w:r>
      </w:del>
      <w:del w:id="3133" w:author="Ruijie Xu" w:date="2022-02-02T12:28:00Z">
        <w:r w:rsidR="00374568" w:rsidRPr="009E6746" w:rsidDel="00CF1D3A">
          <w:rPr>
            <w:rFonts w:ascii="Times New Roman" w:hAnsi="Times New Roman" w:cs="Times New Roman"/>
            <w:color w:val="000000" w:themeColor="text1"/>
            <w:highlight w:val="yellow"/>
            <w:rPrChange w:id="3134" w:author="Ruijie Xu" w:date="2022-03-11T14:16:00Z">
              <w:rPr>
                <w:color w:val="000000" w:themeColor="text1"/>
              </w:rPr>
            </w:rPrChange>
          </w:rPr>
          <w:delText xml:space="preserve">DB </w:delText>
        </w:r>
        <w:r w:rsidR="00C86E04" w:rsidRPr="009E6746" w:rsidDel="00CF1D3A">
          <w:rPr>
            <w:rFonts w:ascii="Times New Roman" w:hAnsi="Times New Roman" w:cs="Times New Roman"/>
            <w:color w:val="000000" w:themeColor="text1"/>
            <w:highlight w:val="yellow"/>
            <w:rPrChange w:id="3135" w:author="Ruijie Xu" w:date="2022-03-11T14:16:00Z">
              <w:rPr>
                <w:color w:val="000000" w:themeColor="text1"/>
              </w:rPr>
            </w:rPrChange>
          </w:rPr>
          <w:delText>compa</w:delText>
        </w:r>
      </w:del>
      <w:del w:id="3136" w:author="Ruijie Xu" w:date="2022-02-02T12:27:00Z">
        <w:r w:rsidR="00C86E04" w:rsidRPr="009E6746" w:rsidDel="00CF1D3A">
          <w:rPr>
            <w:rFonts w:ascii="Times New Roman" w:hAnsi="Times New Roman" w:cs="Times New Roman"/>
            <w:color w:val="000000" w:themeColor="text1"/>
            <w:highlight w:val="yellow"/>
            <w:rPrChange w:id="3137" w:author="Ruijie Xu" w:date="2022-03-11T14:16:00Z">
              <w:rPr>
                <w:color w:val="000000" w:themeColor="text1"/>
              </w:rPr>
            </w:rPrChange>
          </w:rPr>
          <w:delText>risons</w:delText>
        </w:r>
      </w:del>
      <w:del w:id="3138" w:author="Ruijie Xu" w:date="2022-02-02T12:28:00Z">
        <w:r w:rsidR="00C86E04" w:rsidRPr="009E6746" w:rsidDel="00CF1D3A">
          <w:rPr>
            <w:rFonts w:ascii="Times New Roman" w:hAnsi="Times New Roman" w:cs="Times New Roman"/>
            <w:color w:val="000000" w:themeColor="text1"/>
            <w:highlight w:val="yellow"/>
            <w:rPrChange w:id="3139" w:author="Ruijie Xu" w:date="2022-03-11T14:16:00Z">
              <w:rPr>
                <w:color w:val="000000" w:themeColor="text1"/>
              </w:rPr>
            </w:rPrChange>
          </w:rPr>
          <w:delText xml:space="preserve"> (Figure 1b).  </w:delText>
        </w:r>
      </w:del>
      <w:del w:id="3140" w:author="Ruijie Xu" w:date="2022-03-16T14:53:00Z">
        <w:r w:rsidR="00C86E04" w:rsidRPr="009E6746" w:rsidDel="00131F48">
          <w:rPr>
            <w:rFonts w:ascii="Times New Roman" w:hAnsi="Times New Roman" w:cs="Times New Roman"/>
            <w:color w:val="000000" w:themeColor="text1"/>
            <w:highlight w:val="yellow"/>
            <w:rPrChange w:id="3141" w:author="Ruijie Xu" w:date="2022-03-11T14:16:00Z">
              <w:rPr>
                <w:color w:val="000000" w:themeColor="text1"/>
              </w:rPr>
            </w:rPrChange>
          </w:rPr>
          <w:delText xml:space="preserve">For </w:delText>
        </w:r>
      </w:del>
      <w:ins w:id="3142" w:author="Liliana Salvador" w:date="2022-02-23T19:41:00Z">
        <w:del w:id="3143" w:author="Ruijie Xu" w:date="2022-03-16T14:53:00Z">
          <w:r w:rsidR="00EE5D21" w:rsidRPr="009E6746" w:rsidDel="00131F48">
            <w:rPr>
              <w:rFonts w:ascii="Times New Roman" w:hAnsi="Times New Roman" w:cs="Times New Roman"/>
              <w:color w:val="000000" w:themeColor="text1"/>
              <w:highlight w:val="yellow"/>
              <w:rPrChange w:id="3144" w:author="Ruijie Xu" w:date="2022-03-11T14:16:00Z">
                <w:rPr>
                  <w:color w:val="000000" w:themeColor="text1"/>
                </w:rPr>
              </w:rPrChange>
            </w:rPr>
            <w:delText xml:space="preserve">the </w:delText>
          </w:r>
        </w:del>
      </w:ins>
      <w:del w:id="3145" w:author="Ruijie Xu" w:date="2022-03-16T14:53:00Z">
        <w:r w:rsidR="0023783D" w:rsidRPr="009E6746" w:rsidDel="00131F48">
          <w:rPr>
            <w:rFonts w:ascii="Times New Roman" w:hAnsi="Times New Roman" w:cs="Times New Roman"/>
            <w:color w:val="000000" w:themeColor="text1"/>
            <w:highlight w:val="yellow"/>
            <w:rPrChange w:id="3146" w:author="Ruijie Xu" w:date="2022-03-11T14:16:00Z">
              <w:rPr>
                <w:color w:val="000000" w:themeColor="text1"/>
              </w:rPr>
            </w:rPrChange>
          </w:rPr>
          <w:delText xml:space="preserve">Eukaryota taxon, </w:delText>
        </w:r>
      </w:del>
      <w:del w:id="3147" w:author="Ruijie Xu" w:date="2022-02-02T12:32:00Z">
        <w:r w:rsidR="0023783D" w:rsidRPr="009E6746" w:rsidDel="00EF2BE5">
          <w:rPr>
            <w:rFonts w:ascii="Times New Roman" w:hAnsi="Times New Roman" w:cs="Times New Roman"/>
            <w:color w:val="000000" w:themeColor="text1"/>
            <w:highlight w:val="yellow"/>
            <w:rPrChange w:id="3148" w:author="Ruijie Xu" w:date="2022-03-11T14:16:00Z">
              <w:rPr>
                <w:color w:val="000000" w:themeColor="text1"/>
              </w:rPr>
            </w:rPrChange>
          </w:rPr>
          <w:delText>only</w:delText>
        </w:r>
      </w:del>
      <w:del w:id="3149" w:author="Ruijie Xu" w:date="2022-03-16T14:53:00Z">
        <w:r w:rsidR="0023783D" w:rsidRPr="009E6746" w:rsidDel="00131F48">
          <w:rPr>
            <w:rFonts w:ascii="Times New Roman" w:hAnsi="Times New Roman" w:cs="Times New Roman"/>
            <w:color w:val="000000" w:themeColor="text1"/>
            <w:highlight w:val="yellow"/>
            <w:rPrChange w:id="3150" w:author="Ruijie Xu" w:date="2022-03-11T14:16:00Z">
              <w:rPr>
                <w:color w:val="000000" w:themeColor="text1"/>
              </w:rPr>
            </w:rPrChange>
          </w:rPr>
          <w:delText xml:space="preserve"> the number of reads classified by the standard and customized DBs were foun</w:delText>
        </w:r>
      </w:del>
      <w:del w:id="3151" w:author="Ruijie Xu" w:date="2022-02-27T11:03:00Z">
        <w:r w:rsidR="0023783D" w:rsidRPr="009E6746" w:rsidDel="0078145E">
          <w:rPr>
            <w:rFonts w:ascii="Times New Roman" w:hAnsi="Times New Roman" w:cs="Times New Roman"/>
            <w:color w:val="000000" w:themeColor="text1"/>
            <w:highlight w:val="yellow"/>
            <w:rPrChange w:id="3152" w:author="Ruijie Xu" w:date="2022-03-11T14:16:00Z">
              <w:rPr>
                <w:color w:val="000000" w:themeColor="text1"/>
              </w:rPr>
            </w:rPrChange>
          </w:rPr>
          <w:delText>d not</w:delText>
        </w:r>
      </w:del>
      <w:del w:id="3153" w:author="Ruijie Xu" w:date="2022-03-16T14:53:00Z">
        <w:r w:rsidR="0023783D" w:rsidRPr="009E6746" w:rsidDel="00131F48">
          <w:rPr>
            <w:rFonts w:ascii="Times New Roman" w:hAnsi="Times New Roman" w:cs="Times New Roman"/>
            <w:color w:val="000000" w:themeColor="text1"/>
            <w:highlight w:val="yellow"/>
            <w:rPrChange w:id="3154" w:author="Ruijie Xu" w:date="2022-03-11T14:16:00Z">
              <w:rPr>
                <w:color w:val="000000" w:themeColor="text1"/>
              </w:rPr>
            </w:rPrChange>
          </w:rPr>
          <w:delText xml:space="preserve"> significantly different </w:delText>
        </w:r>
        <w:r w:rsidR="00C86E04" w:rsidRPr="009E6746" w:rsidDel="00131F48">
          <w:rPr>
            <w:rFonts w:ascii="Times New Roman" w:hAnsi="Times New Roman" w:cs="Times New Roman"/>
            <w:color w:val="000000" w:themeColor="text1"/>
            <w:highlight w:val="yellow"/>
            <w:rPrChange w:id="3155" w:author="Ruijie Xu" w:date="2022-03-11T14:16:00Z">
              <w:rPr>
                <w:color w:val="000000" w:themeColor="text1"/>
              </w:rPr>
            </w:rPrChange>
          </w:rPr>
          <w:delText>in comparion</w:delText>
        </w:r>
      </w:del>
      <w:ins w:id="3156" w:author="Liliana Salvador" w:date="2022-03-10T19:40:00Z">
        <w:del w:id="3157" w:author="Ruijie Xu" w:date="2022-03-16T14:53:00Z">
          <w:r w:rsidR="00310A6D" w:rsidRPr="009E6746" w:rsidDel="00131F48">
            <w:rPr>
              <w:rFonts w:ascii="Times New Roman" w:hAnsi="Times New Roman" w:cs="Times New Roman"/>
              <w:color w:val="000000" w:themeColor="text1"/>
              <w:highlight w:val="yellow"/>
            </w:rPr>
            <w:delText xml:space="preserve">not to have </w:delText>
          </w:r>
        </w:del>
      </w:ins>
      <w:ins w:id="3158" w:author="Liliana Salvador" w:date="2022-03-10T19:41:00Z">
        <w:del w:id="3159" w:author="Ruijie Xu" w:date="2022-03-16T14:53:00Z">
          <w:r w:rsidR="00310A6D" w:rsidRPr="009E6746" w:rsidDel="00131F48">
            <w:rPr>
              <w:rFonts w:ascii="Times New Roman" w:hAnsi="Times New Roman" w:cs="Times New Roman"/>
              <w:color w:val="000000" w:themeColor="text1"/>
              <w:highlight w:val="yellow"/>
            </w:rPr>
            <w:delText xml:space="preserve">statistically </w:delText>
          </w:r>
        </w:del>
      </w:ins>
      <w:ins w:id="3160" w:author="Liliana Salvador" w:date="2022-03-10T19:40:00Z">
        <w:del w:id="3161" w:author="Ruijie Xu" w:date="2022-03-16T14:53:00Z">
          <w:r w:rsidR="00310A6D" w:rsidRPr="009E6746" w:rsidDel="00131F48">
            <w:rPr>
              <w:rFonts w:ascii="Times New Roman" w:hAnsi="Times New Roman" w:cs="Times New Roman"/>
              <w:color w:val="000000" w:themeColor="text1"/>
              <w:highlight w:val="yellow"/>
            </w:rPr>
            <w:delText>sig</w:delText>
          </w:r>
        </w:del>
      </w:ins>
      <w:ins w:id="3162" w:author="Liliana Salvador" w:date="2022-03-10T19:41:00Z">
        <w:del w:id="3163" w:author="Ruijie Xu" w:date="2022-03-16T14:53:00Z">
          <w:r w:rsidR="00310A6D" w:rsidRPr="009E6746" w:rsidDel="00131F48">
            <w:rPr>
              <w:rFonts w:ascii="Times New Roman" w:hAnsi="Times New Roman" w:cs="Times New Roman"/>
              <w:color w:val="000000" w:themeColor="text1"/>
              <w:highlight w:val="yellow"/>
            </w:rPr>
            <w:delText xml:space="preserve">nificant differences </w:delText>
          </w:r>
        </w:del>
      </w:ins>
      <w:del w:id="3164" w:author="Ruijie Xu" w:date="2022-03-16T14:53:00Z">
        <w:r w:rsidR="0023783D" w:rsidRPr="009E6746" w:rsidDel="00131F48">
          <w:rPr>
            <w:rFonts w:ascii="Times New Roman" w:hAnsi="Times New Roman" w:cs="Times New Roman"/>
            <w:color w:val="000000" w:themeColor="text1"/>
            <w:highlight w:val="yellow"/>
            <w:rPrChange w:id="3165" w:author="Ruijie Xu" w:date="2022-03-11T14:16:00Z">
              <w:rPr>
                <w:color w:val="000000" w:themeColor="text1"/>
              </w:rPr>
            </w:rPrChange>
          </w:rPr>
          <w:delText xml:space="preserve"> (Figure 1a)</w:delText>
        </w:r>
      </w:del>
      <w:ins w:id="3166" w:author="Liliana Salvador" w:date="2022-03-16T09:45:00Z">
        <w:del w:id="3167" w:author="Ruijie Xu" w:date="2022-03-16T14:53:00Z">
          <w:r w:rsidR="00DC1363" w:rsidDel="00131F48">
            <w:rPr>
              <w:rFonts w:ascii="Times New Roman" w:hAnsi="Times New Roman" w:cs="Times New Roman"/>
              <w:color w:val="000000" w:themeColor="text1"/>
              <w:highlight w:val="yellow"/>
            </w:rPr>
            <w:delText>se.T</w:delText>
          </w:r>
        </w:del>
      </w:ins>
      <w:ins w:id="3168" w:author="Liliana Salvador" w:date="2022-03-16T09:46:00Z">
        <w:del w:id="3169" w:author="Ruijie Xu" w:date="2022-03-16T14:53:00Z">
          <w:r w:rsidR="00DC1363" w:rsidDel="00131F48">
            <w:rPr>
              <w:rFonts w:ascii="Times New Roman" w:hAnsi="Times New Roman" w:cs="Times New Roman"/>
              <w:color w:val="000000" w:themeColor="text1"/>
              <w:highlight w:val="yellow"/>
            </w:rPr>
            <w:delText xml:space="preserve">ingwhile </w:delText>
          </w:r>
        </w:del>
      </w:ins>
      <w:ins w:id="3170" w:author="Liliana Salvador" w:date="2022-03-16T09:47:00Z">
        <w:del w:id="3171" w:author="Ruijie Xu" w:date="2022-03-16T14:53:00Z">
          <w:r w:rsidR="00DC1363" w:rsidDel="00131F48">
            <w:rPr>
              <w:rFonts w:ascii="Times New Roman" w:hAnsi="Times New Roman" w:cs="Times New Roman"/>
              <w:color w:val="000000" w:themeColor="text1"/>
              <w:highlight w:val="yellow"/>
            </w:rPr>
            <w:delText>ing ,</w:delText>
          </w:r>
        </w:del>
      </w:ins>
      <w:ins w:id="3172" w:author="Liliana Salvador" w:date="2022-03-16T09:50:00Z">
        <w:del w:id="3173" w:author="Ruijie Xu" w:date="2022-03-16T14:53:00Z">
          <w:r w:rsidR="00DC1363" w:rsidDel="00131F48">
            <w:rPr>
              <w:rFonts w:ascii="Times New Roman" w:hAnsi="Times New Roman" w:cs="Times New Roman"/>
              <w:color w:val="000000" w:themeColor="text1"/>
              <w:highlight w:val="yellow"/>
            </w:rPr>
            <w:delText>the</w:delText>
          </w:r>
        </w:del>
      </w:ins>
      <w:ins w:id="3174" w:author="Liliana Salvador" w:date="2022-03-16T09:51:00Z">
        <w:del w:id="3175" w:author="Ruijie Xu" w:date="2022-03-16T14:53:00Z">
          <w:r w:rsidR="00DC1363" w:rsidDel="00131F48">
            <w:rPr>
              <w:rFonts w:ascii="Times New Roman" w:hAnsi="Times New Roman" w:cs="Times New Roman"/>
              <w:color w:val="000000" w:themeColor="text1"/>
              <w:highlight w:val="yellow"/>
            </w:rPr>
            <w:delText>amoebae</w:delText>
          </w:r>
        </w:del>
      </w:ins>
      <w:del w:id="3176" w:author="Ruijie Xu" w:date="2022-03-11T11:13:00Z">
        <w:r w:rsidR="0023783D" w:rsidRPr="009E6746" w:rsidDel="00A7245F">
          <w:rPr>
            <w:rFonts w:ascii="Times New Roman" w:hAnsi="Times New Roman" w:cs="Times New Roman"/>
            <w:color w:val="000000" w:themeColor="text1"/>
            <w:highlight w:val="yellow"/>
            <w:rPrChange w:id="3177" w:author="Ruijie Xu" w:date="2022-03-11T14:16:00Z">
              <w:rPr>
                <w:color w:val="000000" w:themeColor="text1"/>
              </w:rPr>
            </w:rPrChange>
          </w:rPr>
          <w:delText>.</w:delText>
        </w:r>
      </w:del>
      <w:ins w:id="3178" w:author="Liliana Salvador" w:date="2022-02-23T20:08:00Z">
        <w:del w:id="3179" w:author="Ruijie Xu" w:date="2022-03-16T14:53:00Z">
          <w:r w:rsidR="00E837FA" w:rsidRPr="009E6746" w:rsidDel="00131F48">
            <w:rPr>
              <w:rFonts w:ascii="Times New Roman" w:hAnsi="Times New Roman" w:cs="Times New Roman"/>
              <w:color w:val="000000" w:themeColor="text1"/>
              <w:highlight w:val="yellow"/>
              <w:rPrChange w:id="3180" w:author="Ruijie Xu" w:date="2022-03-11T14:16:00Z">
                <w:rPr>
                  <w:color w:val="000000" w:themeColor="text1"/>
                </w:rPr>
              </w:rPrChange>
            </w:rPr>
            <w:delText xml:space="preserve"> For the </w:delText>
          </w:r>
        </w:del>
      </w:ins>
      <w:ins w:id="3181" w:author="Rajeev, Sree" w:date="2022-03-03T10:58:00Z">
        <w:del w:id="3182" w:author="Ruijie Xu" w:date="2022-03-04T13:34:00Z">
          <w:r w:rsidR="00B95BF0" w:rsidRPr="009E6746" w:rsidDel="00582429">
            <w:rPr>
              <w:rFonts w:ascii="Times New Roman" w:hAnsi="Times New Roman" w:cs="Times New Roman"/>
              <w:color w:val="000000" w:themeColor="text1"/>
              <w:highlight w:val="yellow"/>
              <w:rPrChange w:id="3183" w:author="Ruijie Xu" w:date="2022-03-11T14:16:00Z">
                <w:rPr>
                  <w:color w:val="000000" w:themeColor="text1"/>
                </w:rPr>
              </w:rPrChange>
            </w:rPr>
            <w:delText>b</w:delText>
          </w:r>
        </w:del>
      </w:ins>
      <w:ins w:id="3184" w:author="Liliana Salvador" w:date="2022-02-23T20:08:00Z">
        <w:del w:id="3185" w:author="Ruijie Xu" w:date="2022-03-16T14:53:00Z">
          <w:r w:rsidR="00E837FA" w:rsidRPr="009E6746" w:rsidDel="00131F48">
            <w:rPr>
              <w:rFonts w:ascii="Times New Roman" w:hAnsi="Times New Roman" w:cs="Times New Roman"/>
              <w:color w:val="000000" w:themeColor="text1"/>
              <w:highlight w:val="yellow"/>
              <w:rPrChange w:id="3186" w:author="Ruijie Xu" w:date="2022-03-11T14:16:00Z">
                <w:rPr>
                  <w:color w:val="000000" w:themeColor="text1"/>
                </w:rPr>
              </w:rPrChange>
            </w:rPr>
            <w:delText xml:space="preserve">Bacteria taxon, all the </w:delText>
          </w:r>
        </w:del>
      </w:ins>
      <w:ins w:id="3187" w:author="Liliana Salvador" w:date="2022-02-23T20:09:00Z">
        <w:del w:id="3188" w:author="Ruijie Xu" w:date="2022-03-16T14:53:00Z">
          <w:r w:rsidR="00E837FA" w:rsidRPr="009E6746" w:rsidDel="00131F48">
            <w:rPr>
              <w:rFonts w:ascii="Times New Roman" w:hAnsi="Times New Roman" w:cs="Times New Roman"/>
              <w:color w:val="000000" w:themeColor="text1"/>
              <w:highlight w:val="yellow"/>
              <w:rPrChange w:id="3189" w:author="Ruijie Xu" w:date="2022-03-11T14:16:00Z">
                <w:rPr>
                  <w:color w:val="000000" w:themeColor="text1"/>
                </w:rPr>
              </w:rPrChange>
            </w:rPr>
            <w:delText xml:space="preserve">pairwise </w:delText>
          </w:r>
        </w:del>
      </w:ins>
      <w:ins w:id="3190" w:author="Liliana Salvador" w:date="2022-02-23T20:08:00Z">
        <w:del w:id="3191" w:author="Ruijie Xu" w:date="2022-03-16T14:53:00Z">
          <w:r w:rsidR="00E837FA" w:rsidRPr="009E6746" w:rsidDel="00131F48">
            <w:rPr>
              <w:rFonts w:ascii="Times New Roman" w:hAnsi="Times New Roman" w:cs="Times New Roman"/>
              <w:color w:val="000000" w:themeColor="text1"/>
              <w:highlight w:val="yellow"/>
              <w:rPrChange w:id="3192" w:author="Ruijie Xu" w:date="2022-03-11T14:16:00Z">
                <w:rPr>
                  <w:color w:val="000000" w:themeColor="text1"/>
                </w:rPr>
              </w:rPrChange>
            </w:rPr>
            <w:delText>comparisons of the number of reads classified by the different DB</w:delText>
          </w:r>
        </w:del>
      </w:ins>
      <w:ins w:id="3193" w:author="Liliana Salvador" w:date="2022-02-23T20:09:00Z">
        <w:del w:id="3194" w:author="Ruijie Xu" w:date="2022-03-16T14:53:00Z">
          <w:r w:rsidR="00E837FA" w:rsidRPr="009E6746" w:rsidDel="00131F48">
            <w:rPr>
              <w:rFonts w:ascii="Times New Roman" w:hAnsi="Times New Roman" w:cs="Times New Roman"/>
              <w:color w:val="000000" w:themeColor="text1"/>
              <w:highlight w:val="yellow"/>
              <w:rPrChange w:id="3195" w:author="Ruijie Xu" w:date="2022-03-11T14:16:00Z">
                <w:rPr>
                  <w:color w:val="000000" w:themeColor="text1"/>
                </w:rPr>
              </w:rPrChange>
            </w:rPr>
            <w:delText>s</w:delText>
          </w:r>
        </w:del>
      </w:ins>
      <w:del w:id="3196" w:author="Ruijie Xu" w:date="2022-03-16T14:53:00Z">
        <w:r w:rsidR="0023783D" w:rsidRPr="009E6746" w:rsidDel="00131F48">
          <w:rPr>
            <w:rFonts w:ascii="Times New Roman" w:hAnsi="Times New Roman" w:cs="Times New Roman"/>
            <w:color w:val="000000" w:themeColor="text1"/>
            <w:highlight w:val="yellow"/>
            <w:rPrChange w:id="3197" w:author="Ruijie Xu" w:date="2022-03-11T14:16:00Z">
              <w:rPr>
                <w:color w:val="000000" w:themeColor="text1"/>
              </w:rPr>
            </w:rPrChange>
          </w:rPr>
          <w:delText xml:space="preserve"> </w:delText>
        </w:r>
      </w:del>
      <w:ins w:id="3198" w:author="Liliana Salvador" w:date="2022-02-23T20:09:00Z">
        <w:del w:id="3199" w:author="Ruijie Xu" w:date="2022-03-16T14:53:00Z">
          <w:r w:rsidR="00E837FA" w:rsidRPr="009E6746" w:rsidDel="00131F48">
            <w:rPr>
              <w:rFonts w:ascii="Times New Roman" w:hAnsi="Times New Roman" w:cs="Times New Roman"/>
              <w:color w:val="000000" w:themeColor="text1"/>
              <w:highlight w:val="yellow"/>
              <w:rPrChange w:id="3200" w:author="Ruijie Xu" w:date="2022-03-11T14:16:00Z">
                <w:rPr>
                  <w:color w:val="000000" w:themeColor="text1"/>
                </w:rPr>
              </w:rPrChange>
            </w:rPr>
            <w:delText xml:space="preserve"> to </w:delText>
          </w:r>
        </w:del>
      </w:ins>
      <w:ins w:id="3201" w:author="Liliana Salvador" w:date="2022-03-16T09:54:00Z">
        <w:del w:id="3202" w:author="Ruijie Xu" w:date="2022-03-16T14:53:00Z">
          <w:r w:rsidR="00DC1363" w:rsidDel="00131F48">
            <w:rPr>
              <w:rFonts w:ascii="Times New Roman" w:hAnsi="Times New Roman" w:cs="Times New Roman"/>
              <w:color w:val="000000" w:themeColor="text1"/>
              <w:highlight w:val="yellow"/>
            </w:rPr>
            <w:delText>have statistically ces</w:delText>
          </w:r>
        </w:del>
      </w:ins>
      <w:ins w:id="3203" w:author="Liliana Salvador" w:date="2022-03-16T09:55:00Z">
        <w:del w:id="3204" w:author="Ruijie Xu" w:date="2022-03-16T14:53:00Z">
          <w:r w:rsidR="007B1842" w:rsidDel="00131F48">
            <w:rPr>
              <w:rFonts w:ascii="Times New Roman" w:hAnsi="Times New Roman" w:cs="Times New Roman"/>
              <w:color w:val="000000" w:themeColor="text1"/>
              <w:highlight w:val="yellow"/>
            </w:rPr>
            <w:delText>s</w:delText>
          </w:r>
        </w:del>
      </w:ins>
      <w:ins w:id="3205" w:author="Liliana Salvador" w:date="2022-03-16T09:56:00Z">
        <w:del w:id="3206" w:author="Ruijie Xu" w:date="2022-03-16T14:53:00Z">
          <w:r w:rsidR="007B1842" w:rsidDel="00131F48">
            <w:rPr>
              <w:rFonts w:ascii="Times New Roman" w:hAnsi="Times New Roman" w:cs="Times New Roman"/>
              <w:color w:val="000000" w:themeColor="text1"/>
              <w:highlight w:val="yellow"/>
            </w:rPr>
            <w:delText xml:space="preserve">,were </w:delText>
          </w:r>
        </w:del>
      </w:ins>
      <w:ins w:id="3207" w:author="Liliana Salvador" w:date="2022-03-16T10:01:00Z">
        <w:del w:id="3208" w:author="Ruijie Xu" w:date="2022-03-16T14:53:00Z">
          <w:r w:rsidR="007B1842" w:rsidDel="00131F48">
            <w:rPr>
              <w:rFonts w:ascii="Times New Roman" w:hAnsi="Times New Roman" w:cs="Times New Roman"/>
              <w:color w:val="000000" w:themeColor="text1"/>
              <w:highlight w:val="yellow"/>
            </w:rPr>
            <w:delText xml:space="preserve">that </w:delText>
          </w:r>
        </w:del>
      </w:ins>
      <w:ins w:id="3209" w:author="Liliana Salvador" w:date="2022-03-16T10:02:00Z">
        <w:del w:id="3210" w:author="Ruijie Xu" w:date="2022-03-16T14:53:00Z">
          <w:r w:rsidR="007B1842" w:rsidDel="00131F48">
            <w:rPr>
              <w:rFonts w:ascii="Times New Roman" w:hAnsi="Times New Roman" w:cs="Times New Roman"/>
              <w:color w:val="000000" w:themeColor="text1"/>
              <w:highlight w:val="yellow"/>
            </w:rPr>
            <w:delText xml:space="preserve">the </w:delText>
          </w:r>
        </w:del>
      </w:ins>
      <w:ins w:id="3211" w:author="Liliana Salvador" w:date="2022-03-16T10:04:00Z">
        <w:del w:id="3212" w:author="Ruijie Xu" w:date="2022-03-16T14:53:00Z">
          <w:r w:rsidR="007B1842" w:rsidDel="00131F48">
            <w:rPr>
              <w:rFonts w:ascii="Times New Roman" w:hAnsi="Times New Roman" w:cs="Times New Roman"/>
              <w:color w:val="000000" w:themeColor="text1"/>
              <w:highlight w:val="yellow"/>
            </w:rPr>
            <w:delText xml:space="preserve">,;,;,the </w:delText>
          </w:r>
        </w:del>
      </w:ins>
      <w:del w:id="3213" w:author="Ruijie Xu" w:date="2022-03-10T11:57:00Z">
        <w:r w:rsidR="00C86E04" w:rsidRPr="009E6746" w:rsidDel="006504E4">
          <w:rPr>
            <w:rFonts w:ascii="Times New Roman" w:hAnsi="Times New Roman" w:cs="Times New Roman"/>
            <w:color w:val="000000" w:themeColor="text1"/>
            <w:highlight w:val="yellow"/>
            <w:rPrChange w:id="3214" w:author="Ruijie Xu" w:date="2022-03-11T14:16:00Z">
              <w:rPr>
                <w:color w:val="000000" w:themeColor="text1"/>
              </w:rPr>
            </w:rPrChange>
          </w:rPr>
          <w:delText xml:space="preserve">Classification results for </w:delText>
        </w:r>
      </w:del>
      <w:ins w:id="3215" w:author="Rajeev, Sree" w:date="2022-03-03T10:58:00Z">
        <w:del w:id="3216" w:author="Ruijie Xu" w:date="2022-03-04T13:35:00Z">
          <w:r w:rsidR="00B95BF0" w:rsidRPr="009E6746" w:rsidDel="00582429">
            <w:rPr>
              <w:rFonts w:ascii="Times New Roman" w:hAnsi="Times New Roman" w:cs="Times New Roman"/>
              <w:color w:val="000000" w:themeColor="text1"/>
              <w:highlight w:val="yellow"/>
              <w:rPrChange w:id="3217" w:author="Ruijie Xu" w:date="2022-03-11T14:16:00Z">
                <w:rPr>
                  <w:color w:val="000000" w:themeColor="text1"/>
                </w:rPr>
              </w:rPrChange>
            </w:rPr>
            <w:delText>v</w:delText>
          </w:r>
        </w:del>
      </w:ins>
      <w:del w:id="3218" w:author="Ruijie Xu" w:date="2022-03-04T13:35:00Z">
        <w:r w:rsidR="00C86E04" w:rsidRPr="009E6746" w:rsidDel="00582429">
          <w:rPr>
            <w:rFonts w:ascii="Times New Roman" w:hAnsi="Times New Roman" w:cs="Times New Roman"/>
            <w:color w:val="000000" w:themeColor="text1"/>
            <w:highlight w:val="yellow"/>
            <w:rPrChange w:id="3219" w:author="Ruijie Xu" w:date="2022-03-11T14:16:00Z">
              <w:rPr>
                <w:color w:val="000000" w:themeColor="text1"/>
              </w:rPr>
            </w:rPrChange>
          </w:rPr>
          <w:delText>Viruses</w:delText>
        </w:r>
      </w:del>
      <w:del w:id="3220" w:author="Ruijie Xu" w:date="2022-03-10T11:57:00Z">
        <w:r w:rsidR="00C86E04" w:rsidRPr="009E6746" w:rsidDel="006504E4">
          <w:rPr>
            <w:rFonts w:ascii="Times New Roman" w:hAnsi="Times New Roman" w:cs="Times New Roman"/>
            <w:color w:val="000000" w:themeColor="text1"/>
            <w:highlight w:val="yellow"/>
            <w:rPrChange w:id="3221" w:author="Ruijie Xu" w:date="2022-03-11T14:16:00Z">
              <w:rPr>
                <w:color w:val="000000" w:themeColor="text1"/>
              </w:rPr>
            </w:rPrChange>
          </w:rPr>
          <w:delText xml:space="preserve"> are more similar across DBs </w:delText>
        </w:r>
      </w:del>
      <w:ins w:id="3222" w:author="Liliana Salvador" w:date="2022-02-23T19:46:00Z">
        <w:del w:id="3223" w:author="Ruijie Xu" w:date="2022-03-10T11:57:00Z">
          <w:r w:rsidR="00E31DF6" w:rsidRPr="009E6746" w:rsidDel="006504E4">
            <w:rPr>
              <w:rFonts w:ascii="Times New Roman" w:hAnsi="Times New Roman" w:cs="Times New Roman"/>
              <w:color w:val="000000" w:themeColor="text1"/>
              <w:highlight w:val="yellow"/>
              <w:rPrChange w:id="3224" w:author="Ruijie Xu" w:date="2022-03-11T14:16:00Z">
                <w:rPr>
                  <w:color w:val="000000" w:themeColor="text1"/>
                </w:rPr>
              </w:rPrChange>
            </w:rPr>
            <w:delText>than</w:delText>
          </w:r>
        </w:del>
      </w:ins>
      <w:del w:id="3225" w:author="Ruijie Xu" w:date="2022-03-10T11:57:00Z">
        <w:r w:rsidR="00C86E04" w:rsidRPr="009E6746" w:rsidDel="006504E4">
          <w:rPr>
            <w:rFonts w:ascii="Times New Roman" w:hAnsi="Times New Roman" w:cs="Times New Roman"/>
            <w:color w:val="000000" w:themeColor="text1"/>
            <w:highlight w:val="yellow"/>
            <w:rPrChange w:id="3226" w:author="Ruijie Xu" w:date="2022-03-11T14:16:00Z">
              <w:rPr>
                <w:color w:val="000000" w:themeColor="text1"/>
              </w:rPr>
            </w:rPrChange>
          </w:rPr>
          <w:delText>compare to th</w:delText>
        </w:r>
      </w:del>
      <w:ins w:id="3227" w:author="Liliana Salvador" w:date="2022-02-23T19:45:00Z">
        <w:del w:id="3228" w:author="Ruijie Xu" w:date="2022-03-10T11:57:00Z">
          <w:r w:rsidR="00E31DF6" w:rsidRPr="009E6746" w:rsidDel="006504E4">
            <w:rPr>
              <w:rFonts w:ascii="Times New Roman" w:hAnsi="Times New Roman" w:cs="Times New Roman"/>
              <w:color w:val="000000" w:themeColor="text1"/>
              <w:highlight w:val="yellow"/>
              <w:rPrChange w:id="3229" w:author="Ruijie Xu" w:date="2022-03-11T14:16:00Z">
                <w:rPr>
                  <w:color w:val="000000" w:themeColor="text1"/>
                </w:rPr>
              </w:rPrChange>
            </w:rPr>
            <w:delText xml:space="preserve">e </w:delText>
          </w:r>
        </w:del>
      </w:ins>
      <w:ins w:id="3230" w:author="Liliana Salvador" w:date="2022-02-23T19:47:00Z">
        <w:del w:id="3231" w:author="Ruijie Xu" w:date="2022-03-10T11:57:00Z">
          <w:r w:rsidR="00E31DF6" w:rsidRPr="009E6746" w:rsidDel="006504E4">
            <w:rPr>
              <w:rFonts w:ascii="Times New Roman" w:hAnsi="Times New Roman" w:cs="Times New Roman"/>
              <w:color w:val="000000" w:themeColor="text1"/>
              <w:highlight w:val="yellow"/>
              <w:rPrChange w:id="3232" w:author="Ruijie Xu" w:date="2022-03-11T14:16:00Z">
                <w:rPr>
                  <w:color w:val="000000" w:themeColor="text1"/>
                </w:rPr>
              </w:rPrChange>
            </w:rPr>
            <w:delText>results for</w:delText>
          </w:r>
        </w:del>
      </w:ins>
      <w:del w:id="3233" w:author="Ruijie Xu" w:date="2022-03-10T11:57:00Z">
        <w:r w:rsidR="00C86E04" w:rsidRPr="009E6746" w:rsidDel="006504E4">
          <w:rPr>
            <w:rFonts w:ascii="Times New Roman" w:hAnsi="Times New Roman" w:cs="Times New Roman"/>
            <w:color w:val="000000" w:themeColor="text1"/>
            <w:highlight w:val="yellow"/>
            <w:rPrChange w:id="3234" w:author="Ruijie Xu" w:date="2022-03-11T14:16:00Z">
              <w:rPr>
                <w:color w:val="000000" w:themeColor="text1"/>
              </w:rPr>
            </w:rPrChange>
          </w:rPr>
          <w:delText>at of Eukaryota and Bacteria</w:delText>
        </w:r>
      </w:del>
      <w:ins w:id="3235" w:author="Liliana Salvador" w:date="2022-03-08T18:55:00Z">
        <w:del w:id="3236" w:author="Ruijie Xu" w:date="2022-03-10T11:57:00Z">
          <w:r w:rsidR="00454983" w:rsidRPr="009E6746" w:rsidDel="006504E4">
            <w:rPr>
              <w:rFonts w:ascii="Times New Roman" w:hAnsi="Times New Roman" w:cs="Times New Roman"/>
              <w:color w:val="000000" w:themeColor="text1"/>
              <w:highlight w:val="yellow"/>
              <w:rPrChange w:id="3237" w:author="Ruijie Xu" w:date="2022-03-11T14:16:00Z">
                <w:rPr>
                  <w:color w:val="000000" w:themeColor="text1"/>
                </w:rPr>
              </w:rPrChange>
            </w:rPr>
            <w:delText xml:space="preserve">. </w:delText>
          </w:r>
        </w:del>
      </w:ins>
      <w:del w:id="3238" w:author="Ruijie Xu" w:date="2022-03-16T14:53:00Z">
        <w:r w:rsidR="00C86E04" w:rsidRPr="009E6746" w:rsidDel="00131F48">
          <w:rPr>
            <w:rFonts w:ascii="Times New Roman" w:hAnsi="Times New Roman" w:cs="Times New Roman"/>
            <w:color w:val="000000" w:themeColor="text1"/>
            <w:highlight w:val="yellow"/>
            <w:rPrChange w:id="3239" w:author="Ruijie Xu" w:date="2022-03-11T14:16:00Z">
              <w:rPr>
                <w:color w:val="000000" w:themeColor="text1"/>
              </w:rPr>
            </w:rPrChange>
          </w:rPr>
          <w:delText>,</w:delText>
        </w:r>
      </w:del>
      <w:ins w:id="3240" w:author="Liliana Salvador" w:date="2022-03-08T18:55:00Z">
        <w:del w:id="3241" w:author="Ruijie Xu" w:date="2022-03-10T11:57:00Z">
          <w:r w:rsidR="00454983" w:rsidRPr="009E6746" w:rsidDel="006504E4">
            <w:rPr>
              <w:rFonts w:ascii="Times New Roman" w:hAnsi="Times New Roman" w:cs="Times New Roman"/>
              <w:color w:val="000000" w:themeColor="text1"/>
              <w:highlight w:val="yellow"/>
              <w:rPrChange w:id="3242" w:author="Ruijie Xu" w:date="2022-03-11T14:16:00Z">
                <w:rPr>
                  <w:color w:val="000000" w:themeColor="text1"/>
                </w:rPr>
              </w:rPrChange>
            </w:rPr>
            <w:delText>O</w:delText>
          </w:r>
        </w:del>
      </w:ins>
      <w:del w:id="3243" w:author="Ruijie Xu" w:date="2022-03-16T14:53:00Z">
        <w:r w:rsidR="00C86E04" w:rsidRPr="009E6746" w:rsidDel="00131F48">
          <w:rPr>
            <w:rFonts w:ascii="Times New Roman" w:hAnsi="Times New Roman" w:cs="Times New Roman"/>
            <w:color w:val="000000" w:themeColor="text1"/>
            <w:highlight w:val="yellow"/>
            <w:rPrChange w:id="3244" w:author="Ruijie Xu" w:date="2022-03-11T14:16:00Z">
              <w:rPr>
                <w:color w:val="000000" w:themeColor="text1"/>
              </w:rPr>
            </w:rPrChange>
          </w:rPr>
          <w:delText xml:space="preserve"> but still </w:delText>
        </w:r>
      </w:del>
      <w:del w:id="3245" w:author="Ruijie Xu" w:date="2022-02-27T11:05:00Z">
        <w:r w:rsidR="00C86E04" w:rsidRPr="009E6746" w:rsidDel="009D7A07">
          <w:rPr>
            <w:rFonts w:ascii="Times New Roman" w:hAnsi="Times New Roman" w:cs="Times New Roman"/>
            <w:color w:val="000000" w:themeColor="text1"/>
            <w:highlight w:val="yellow"/>
            <w:rPrChange w:id="3246" w:author="Ruijie Xu" w:date="2022-03-11T14:16:00Z">
              <w:rPr>
                <w:color w:val="000000" w:themeColor="text1"/>
              </w:rPr>
            </w:rPrChange>
          </w:rPr>
          <w:delText xml:space="preserve">with 4 out of 6 </w:delText>
        </w:r>
      </w:del>
      <w:del w:id="3247" w:author="Ruijie Xu" w:date="2022-03-16T14:53:00Z">
        <w:r w:rsidR="00C86E04" w:rsidRPr="009E6746" w:rsidDel="00131F48">
          <w:rPr>
            <w:rFonts w:ascii="Times New Roman" w:hAnsi="Times New Roman" w:cs="Times New Roman"/>
            <w:color w:val="000000" w:themeColor="text1"/>
            <w:highlight w:val="yellow"/>
            <w:rPrChange w:id="3248" w:author="Ruijie Xu" w:date="2022-03-11T14:16:00Z">
              <w:rPr>
                <w:color w:val="000000" w:themeColor="text1"/>
              </w:rPr>
            </w:rPrChange>
          </w:rPr>
          <w:delText>comparison</w:delText>
        </w:r>
      </w:del>
      <w:ins w:id="3249" w:author="Liliana Salvador" w:date="2022-02-23T19:49:00Z">
        <w:del w:id="3250" w:author="Ruijie Xu" w:date="2022-03-16T14:53:00Z">
          <w:r w:rsidR="00E31DF6" w:rsidRPr="009E6746" w:rsidDel="00131F48">
            <w:rPr>
              <w:rFonts w:ascii="Times New Roman" w:hAnsi="Times New Roman" w:cs="Times New Roman"/>
              <w:color w:val="000000" w:themeColor="text1"/>
              <w:highlight w:val="yellow"/>
              <w:rPrChange w:id="3251" w:author="Ruijie Xu" w:date="2022-03-11T14:16:00Z">
                <w:rPr>
                  <w:color w:val="000000" w:themeColor="text1"/>
                </w:rPr>
              </w:rPrChange>
            </w:rPr>
            <w:delText>s</w:delText>
          </w:r>
        </w:del>
      </w:ins>
      <w:ins w:id="3252" w:author="Liliana Salvador" w:date="2022-03-16T10:06:00Z">
        <w:del w:id="3253" w:author="Ruijie Xu" w:date="2022-03-16T14:53:00Z">
          <w:r w:rsidR="0004014D" w:rsidDel="00131F48">
            <w:rPr>
              <w:rFonts w:ascii="Times New Roman" w:hAnsi="Times New Roman" w:cs="Times New Roman"/>
              <w:color w:val="000000" w:themeColor="text1"/>
              <w:highlight w:val="yellow"/>
            </w:rPr>
            <w:delText>vsvs</w:delText>
          </w:r>
        </w:del>
      </w:ins>
      <w:ins w:id="3254" w:author="Liliana Salvador" w:date="2022-02-23T19:49:00Z">
        <w:del w:id="3255" w:author="Ruijie Xu" w:date="2022-03-16T14:53:00Z">
          <w:r w:rsidR="00E31DF6" w:rsidRPr="009E6746" w:rsidDel="00131F48">
            <w:rPr>
              <w:rFonts w:ascii="Times New Roman" w:hAnsi="Times New Roman" w:cs="Times New Roman"/>
              <w:color w:val="000000" w:themeColor="text1"/>
              <w:highlight w:val="yellow"/>
              <w:rPrChange w:id="3256" w:author="Ruijie Xu" w:date="2022-03-11T14:16:00Z">
                <w:rPr>
                  <w:color w:val="000000" w:themeColor="text1"/>
                </w:rPr>
              </w:rPrChange>
            </w:rPr>
            <w:delText xml:space="preserve"> were</w:delText>
          </w:r>
        </w:del>
      </w:ins>
      <w:ins w:id="3257" w:author="Liliana Salvador" w:date="2022-03-16T10:05:00Z">
        <w:del w:id="3258" w:author="Ruijie Xu" w:date="2022-03-16T14:53:00Z">
          <w:r w:rsidR="007B1842" w:rsidRPr="0005552C" w:rsidDel="00131F48">
            <w:rPr>
              <w:rFonts w:ascii="Times New Roman" w:hAnsi="Times New Roman" w:cs="Times New Roman"/>
              <w:color w:val="000000" w:themeColor="text1"/>
              <w:highlight w:val="yellow"/>
            </w:rPr>
            <w:delText>found</w:delText>
          </w:r>
          <w:r w:rsidR="007B1842" w:rsidDel="00131F48">
            <w:rPr>
              <w:rFonts w:ascii="Times New Roman" w:hAnsi="Times New Roman" w:cs="Times New Roman"/>
              <w:color w:val="000000" w:themeColor="text1"/>
              <w:highlight w:val="yellow"/>
            </w:rPr>
            <w:delText xml:space="preserve"> not</w:delText>
          </w:r>
          <w:r w:rsidR="007B1842" w:rsidRPr="0005552C" w:rsidDel="00131F48">
            <w:rPr>
              <w:rFonts w:ascii="Times New Roman" w:hAnsi="Times New Roman" w:cs="Times New Roman"/>
              <w:color w:val="000000" w:themeColor="text1"/>
              <w:highlight w:val="yellow"/>
            </w:rPr>
            <w:delText xml:space="preserve"> to </w:delText>
          </w:r>
          <w:r w:rsidR="007B1842" w:rsidDel="00131F48">
            <w:rPr>
              <w:rFonts w:ascii="Times New Roman" w:hAnsi="Times New Roman" w:cs="Times New Roman"/>
              <w:color w:val="000000" w:themeColor="text1"/>
              <w:highlight w:val="yellow"/>
            </w:rPr>
            <w:delText xml:space="preserve">have statistically </w:delText>
          </w:r>
          <w:r w:rsidR="007B1842" w:rsidRPr="0005552C" w:rsidDel="00131F48">
            <w:rPr>
              <w:rFonts w:ascii="Times New Roman" w:hAnsi="Times New Roman" w:cs="Times New Roman"/>
              <w:color w:val="000000" w:themeColor="text1"/>
              <w:highlight w:val="yellow"/>
            </w:rPr>
            <w:delText>significant differen</w:delText>
          </w:r>
          <w:r w:rsidR="007B1842" w:rsidDel="00131F48">
            <w:rPr>
              <w:rFonts w:ascii="Times New Roman" w:hAnsi="Times New Roman" w:cs="Times New Roman"/>
              <w:color w:val="000000" w:themeColor="text1"/>
              <w:highlight w:val="yellow"/>
            </w:rPr>
            <w:delText>ces</w:delText>
          </w:r>
        </w:del>
      </w:ins>
      <w:del w:id="3259" w:author="Ruijie Xu" w:date="2022-03-16T14:53:00Z">
        <w:r w:rsidR="00C86E04" w:rsidRPr="009E6746" w:rsidDel="00131F48">
          <w:rPr>
            <w:rFonts w:ascii="Times New Roman" w:hAnsi="Times New Roman" w:cs="Times New Roman"/>
            <w:color w:val="000000" w:themeColor="text1"/>
            <w:highlight w:val="yellow"/>
            <w:rPrChange w:id="3260" w:author="Ruijie Xu" w:date="2022-03-11T14:16:00Z">
              <w:rPr>
                <w:color w:val="000000" w:themeColor="text1"/>
              </w:rPr>
            </w:rPrChange>
          </w:rPr>
          <w:delText xml:space="preserve"> </w:delText>
        </w:r>
      </w:del>
      <w:ins w:id="3261" w:author="Liliana Salvador" w:date="2022-02-23T19:49:00Z">
        <w:del w:id="3262" w:author="Ruijie Xu" w:date="2022-02-27T11:07:00Z">
          <w:r w:rsidR="00E31DF6" w:rsidRPr="009E6746" w:rsidDel="00D26360">
            <w:rPr>
              <w:rFonts w:ascii="Times New Roman" w:hAnsi="Times New Roman" w:cs="Times New Roman"/>
              <w:color w:val="000000" w:themeColor="text1"/>
              <w:highlight w:val="yellow"/>
              <w:rPrChange w:id="3263" w:author="Ruijie Xu" w:date="2022-03-11T14:16:00Z">
                <w:rPr>
                  <w:color w:val="000000" w:themeColor="text1"/>
                </w:rPr>
              </w:rPrChange>
            </w:rPr>
            <w:delText xml:space="preserve"> </w:delText>
          </w:r>
        </w:del>
      </w:ins>
      <w:del w:id="3264" w:author="Ruijie Xu" w:date="2022-02-27T11:07:00Z">
        <w:r w:rsidR="00374568" w:rsidRPr="009E6746" w:rsidDel="00D26360">
          <w:rPr>
            <w:rFonts w:ascii="Times New Roman" w:hAnsi="Times New Roman" w:cs="Times New Roman"/>
            <w:color w:val="000000" w:themeColor="text1"/>
            <w:highlight w:val="yellow"/>
            <w:rPrChange w:id="3265" w:author="Ruijie Xu" w:date="2022-03-11T14:16:00Z">
              <w:rPr>
                <w:color w:val="000000" w:themeColor="text1"/>
              </w:rPr>
            </w:rPrChange>
          </w:rPr>
          <w:delText>different</w:delText>
        </w:r>
        <w:r w:rsidR="00C86E04" w:rsidRPr="009E6746" w:rsidDel="00D26360">
          <w:rPr>
            <w:rFonts w:ascii="Times New Roman" w:hAnsi="Times New Roman" w:cs="Times New Roman"/>
            <w:color w:val="000000" w:themeColor="text1"/>
            <w:highlight w:val="yellow"/>
            <w:rPrChange w:id="3266" w:author="Ruijie Xu" w:date="2022-03-11T14:16:00Z">
              <w:rPr>
                <w:color w:val="000000" w:themeColor="text1"/>
              </w:rPr>
            </w:rPrChange>
          </w:rPr>
          <w:delText xml:space="preserve"> significantly.</w:delText>
        </w:r>
      </w:del>
      <w:del w:id="3267" w:author="Ruijie Xu" w:date="2022-03-16T14:53:00Z">
        <w:r w:rsidR="00C86E04" w:rsidRPr="009E6746" w:rsidDel="00131F48">
          <w:rPr>
            <w:rFonts w:ascii="Times New Roman" w:hAnsi="Times New Roman" w:cs="Times New Roman"/>
            <w:color w:val="000000" w:themeColor="text1"/>
            <w:highlight w:val="yellow"/>
            <w:rPrChange w:id="3268" w:author="Ruijie Xu" w:date="2022-03-11T14:16:00Z">
              <w:rPr>
                <w:color w:val="000000" w:themeColor="text1"/>
              </w:rPr>
            </w:rPrChange>
          </w:rPr>
          <w:delText xml:space="preserve"> </w:delText>
        </w:r>
      </w:del>
      <w:ins w:id="3269" w:author="Liliana Salvador" w:date="2022-03-16T10:06:00Z">
        <w:del w:id="3270" w:author="Ruijie Xu" w:date="2022-03-16T14:53:00Z">
          <w:r w:rsidR="0004014D" w:rsidDel="00131F48">
            <w:rPr>
              <w:rFonts w:ascii="Times New Roman" w:hAnsi="Times New Roman" w:cs="Times New Roman"/>
              <w:color w:val="000000" w:themeColor="text1"/>
              <w:highlight w:val="yellow"/>
            </w:rPr>
            <w:delText xml:space="preserve">SD SD SD  and </w:delText>
          </w:r>
        </w:del>
      </w:ins>
      <w:ins w:id="3271" w:author="Liliana Salvador" w:date="2022-03-16T10:07:00Z">
        <w:del w:id="3272" w:author="Ruijie Xu" w:date="2022-03-16T14:53:00Z">
          <w:r w:rsidR="0004014D" w:rsidDel="00131F48">
            <w:rPr>
              <w:rFonts w:ascii="Times New Roman" w:hAnsi="Times New Roman" w:cs="Times New Roman"/>
              <w:color w:val="000000" w:themeColor="text1"/>
              <w:highlight w:val="yellow"/>
            </w:rPr>
            <w:delText>SD s,ere</w:delText>
          </w:r>
        </w:del>
      </w:ins>
      <w:ins w:id="3273" w:author="Liliana Salvador" w:date="2022-03-16T10:08:00Z">
        <w:del w:id="3274" w:author="Ruijie Xu" w:date="2022-03-16T14:53:00Z">
          <w:r w:rsidR="0004014D" w:rsidRPr="0005552C" w:rsidDel="00131F48">
            <w:rPr>
              <w:rFonts w:ascii="Times New Roman" w:hAnsi="Times New Roman" w:cs="Times New Roman"/>
              <w:color w:val="000000" w:themeColor="text1"/>
              <w:highlight w:val="yellow"/>
            </w:rPr>
            <w:delText xml:space="preserve">genus taxa </w:delText>
          </w:r>
        </w:del>
      </w:ins>
      <w:ins w:id="3275" w:author="Liliana Salvador" w:date="2022-03-16T10:09:00Z">
        <w:del w:id="3276" w:author="Ruijie Xu" w:date="2022-03-16T14:53:00Z">
          <w:r w:rsidR="0004014D" w:rsidDel="00131F48">
            <w:rPr>
              <w:rFonts w:ascii="Times New Roman" w:hAnsi="Times New Roman" w:cs="Times New Roman"/>
              <w:color w:val="000000" w:themeColor="text1"/>
              <w:highlight w:val="yellow"/>
            </w:rPr>
            <w:delText xml:space="preserve"> not </w:delText>
          </w:r>
        </w:del>
      </w:ins>
      <w:del w:id="3277" w:author="Ruijie Xu" w:date="2022-03-16T14:53:00Z">
        <w:r w:rsidR="00C86E04" w:rsidRPr="009E6746" w:rsidDel="00131F48">
          <w:rPr>
            <w:rFonts w:ascii="Times New Roman" w:hAnsi="Times New Roman" w:cs="Times New Roman"/>
            <w:color w:val="000000" w:themeColor="text1"/>
            <w:highlight w:val="yellow"/>
            <w:rPrChange w:id="3278" w:author="Ruijie Xu" w:date="2022-03-11T14:16:00Z">
              <w:rPr>
                <w:color w:val="000000" w:themeColor="text1"/>
              </w:rPr>
            </w:rPrChange>
          </w:rPr>
          <w:delText>In the end,  for</w:delText>
        </w:r>
      </w:del>
      <w:ins w:id="3279" w:author="Liliana Salvador" w:date="2022-02-23T19:50:00Z">
        <w:del w:id="3280" w:author="Ruijie Xu" w:date="2022-03-16T14:53:00Z">
          <w:r w:rsidR="00E31DF6" w:rsidRPr="009E6746" w:rsidDel="00131F48">
            <w:rPr>
              <w:rFonts w:ascii="Times New Roman" w:hAnsi="Times New Roman" w:cs="Times New Roman"/>
              <w:color w:val="000000" w:themeColor="text1"/>
              <w:highlight w:val="yellow"/>
              <w:rPrChange w:id="3281" w:author="Ruijie Xu" w:date="2022-03-11T14:16:00Z">
                <w:rPr>
                  <w:color w:val="000000" w:themeColor="text1"/>
                </w:rPr>
              </w:rPrChange>
            </w:rPr>
            <w:delText>In the case of</w:delText>
          </w:r>
        </w:del>
      </w:ins>
      <w:del w:id="3282" w:author="Ruijie Xu" w:date="2022-03-16T14:53:00Z">
        <w:r w:rsidR="00C86E04" w:rsidRPr="009E6746" w:rsidDel="00131F48">
          <w:rPr>
            <w:rFonts w:ascii="Times New Roman" w:hAnsi="Times New Roman" w:cs="Times New Roman"/>
            <w:color w:val="000000" w:themeColor="text1"/>
            <w:highlight w:val="yellow"/>
            <w:rPrChange w:id="3283" w:author="Ruijie Xu" w:date="2022-03-11T14:16:00Z">
              <w:rPr>
                <w:color w:val="000000" w:themeColor="text1"/>
              </w:rPr>
            </w:rPrChange>
          </w:rPr>
          <w:delText xml:space="preserve"> Archaea classification, only the classification results of minikraken were found </w:delText>
        </w:r>
      </w:del>
      <w:ins w:id="3284" w:author="Liliana Salvador" w:date="2022-03-16T10:09:00Z">
        <w:del w:id="3285" w:author="Ruijie Xu" w:date="2022-03-16T14:53:00Z">
          <w:r w:rsidR="0004014D" w:rsidDel="00131F48">
            <w:rPr>
              <w:rFonts w:ascii="Times New Roman" w:hAnsi="Times New Roman" w:cs="Times New Roman"/>
              <w:color w:val="000000" w:themeColor="text1"/>
              <w:highlight w:val="yellow"/>
            </w:rPr>
            <w:delText xml:space="preserve">to have statistically </w:delText>
          </w:r>
        </w:del>
      </w:ins>
      <w:del w:id="3286" w:author="Ruijie Xu" w:date="2022-03-11T12:15:00Z">
        <w:r w:rsidR="00C86E04" w:rsidRPr="009E6746" w:rsidDel="00E037C5">
          <w:rPr>
            <w:rFonts w:ascii="Times New Roman" w:hAnsi="Times New Roman" w:cs="Times New Roman"/>
            <w:color w:val="000000" w:themeColor="text1"/>
            <w:highlight w:val="yellow"/>
            <w:rPrChange w:id="3287" w:author="Ruijie Xu" w:date="2022-03-11T14:16:00Z">
              <w:rPr>
                <w:color w:val="000000" w:themeColor="text1"/>
              </w:rPr>
            </w:rPrChange>
          </w:rPr>
          <w:delText>significanly</w:delText>
        </w:r>
      </w:del>
      <w:del w:id="3288" w:author="Ruijie Xu" w:date="2022-03-16T14:53:00Z">
        <w:r w:rsidR="00C86E04" w:rsidRPr="009E6746" w:rsidDel="00131F48">
          <w:rPr>
            <w:rFonts w:ascii="Times New Roman" w:hAnsi="Times New Roman" w:cs="Times New Roman"/>
            <w:color w:val="000000" w:themeColor="text1"/>
            <w:highlight w:val="yellow"/>
            <w:rPrChange w:id="3289" w:author="Ruijie Xu" w:date="2022-03-11T14:16:00Z">
              <w:rPr>
                <w:color w:val="000000" w:themeColor="text1"/>
              </w:rPr>
            </w:rPrChange>
          </w:rPr>
          <w:delText xml:space="preserve"> differen</w:delText>
        </w:r>
      </w:del>
      <w:ins w:id="3290" w:author="Liliana Salvador" w:date="2022-03-16T10:10:00Z">
        <w:del w:id="3291" w:author="Ruijie Xu" w:date="2022-03-16T14:53:00Z">
          <w:r w:rsidR="0004014D" w:rsidDel="00131F48">
            <w:rPr>
              <w:rFonts w:ascii="Times New Roman" w:hAnsi="Times New Roman" w:cs="Times New Roman"/>
              <w:color w:val="000000" w:themeColor="text1"/>
              <w:highlight w:val="yellow"/>
            </w:rPr>
            <w:delText>ces</w:delText>
          </w:r>
        </w:del>
      </w:ins>
      <w:del w:id="3292" w:author="Ruijie Xu" w:date="2022-03-16T14:53:00Z">
        <w:r w:rsidR="00C86E04" w:rsidRPr="009E6746" w:rsidDel="00131F48">
          <w:rPr>
            <w:rFonts w:ascii="Times New Roman" w:hAnsi="Times New Roman" w:cs="Times New Roman"/>
            <w:color w:val="000000" w:themeColor="text1"/>
            <w:highlight w:val="yellow"/>
            <w:rPrChange w:id="3293" w:author="Ruijie Xu" w:date="2022-03-11T14:16:00Z">
              <w:rPr>
                <w:color w:val="000000" w:themeColor="text1"/>
              </w:rPr>
            </w:rPrChange>
          </w:rPr>
          <w:delText xml:space="preserve">t when compared </w:delText>
        </w:r>
        <w:r w:rsidR="00374568" w:rsidRPr="009E6746" w:rsidDel="00131F48">
          <w:rPr>
            <w:rFonts w:ascii="Times New Roman" w:hAnsi="Times New Roman" w:cs="Times New Roman"/>
            <w:color w:val="000000" w:themeColor="text1"/>
            <w:highlight w:val="yellow"/>
            <w:rPrChange w:id="3294" w:author="Ruijie Xu" w:date="2022-03-11T14:16:00Z">
              <w:rPr>
                <w:color w:val="000000" w:themeColor="text1"/>
              </w:rPr>
            </w:rPrChange>
          </w:rPr>
          <w:delText>with</w:delText>
        </w:r>
        <w:r w:rsidR="00C86E04" w:rsidRPr="009E6746" w:rsidDel="00131F48">
          <w:rPr>
            <w:rFonts w:ascii="Times New Roman" w:hAnsi="Times New Roman" w:cs="Times New Roman"/>
            <w:color w:val="000000" w:themeColor="text1"/>
            <w:highlight w:val="yellow"/>
            <w:rPrChange w:id="3295" w:author="Ruijie Xu" w:date="2022-03-11T14:16:00Z">
              <w:rPr>
                <w:color w:val="000000" w:themeColor="text1"/>
              </w:rPr>
            </w:rPrChange>
          </w:rPr>
          <w:delText xml:space="preserve"> the results of other DBs, </w:delText>
        </w:r>
      </w:del>
      <w:ins w:id="3296" w:author="Liliana Salvador" w:date="2022-02-23T19:52:00Z">
        <w:del w:id="3297" w:author="Ruijie Xu" w:date="2022-03-16T14:53:00Z">
          <w:r w:rsidR="00A9746D" w:rsidRPr="009E6746" w:rsidDel="00131F48">
            <w:rPr>
              <w:rFonts w:ascii="Times New Roman" w:hAnsi="Times New Roman" w:cs="Times New Roman"/>
              <w:color w:val="000000" w:themeColor="text1"/>
              <w:highlight w:val="yellow"/>
              <w:rPrChange w:id="3298" w:author="Ruijie Xu" w:date="2022-03-11T14:16:00Z">
                <w:rPr>
                  <w:color w:val="000000" w:themeColor="text1"/>
                </w:rPr>
              </w:rPrChange>
            </w:rPr>
            <w:delText>and</w:delText>
          </w:r>
        </w:del>
      </w:ins>
      <w:ins w:id="3299" w:author="Liliana Salvador" w:date="2022-02-23T19:51:00Z">
        <w:del w:id="3300" w:author="Ruijie Xu" w:date="2022-03-16T14:53:00Z">
          <w:r w:rsidR="00E31DF6" w:rsidRPr="009E6746" w:rsidDel="00131F48">
            <w:rPr>
              <w:rFonts w:ascii="Times New Roman" w:hAnsi="Times New Roman" w:cs="Times New Roman"/>
              <w:color w:val="000000" w:themeColor="text1"/>
              <w:highlight w:val="yellow"/>
              <w:rPrChange w:id="3301" w:author="Ruijie Xu" w:date="2022-03-11T14:16:00Z">
                <w:rPr>
                  <w:color w:val="000000" w:themeColor="text1"/>
                </w:rPr>
              </w:rPrChange>
            </w:rPr>
            <w:delText xml:space="preserve"> </w:delText>
          </w:r>
        </w:del>
      </w:ins>
      <w:del w:id="3302" w:author="Ruijie Xu" w:date="2022-03-16T14:53:00Z">
        <w:r w:rsidR="00C86E04" w:rsidRPr="009E6746" w:rsidDel="00131F48">
          <w:rPr>
            <w:rFonts w:ascii="Times New Roman" w:hAnsi="Times New Roman" w:cs="Times New Roman"/>
            <w:color w:val="000000" w:themeColor="text1"/>
            <w:highlight w:val="yellow"/>
            <w:rPrChange w:id="3303" w:author="Ruijie Xu" w:date="2022-03-11T14:16:00Z">
              <w:rPr>
                <w:color w:val="000000" w:themeColor="text1"/>
              </w:rPr>
            </w:rPrChange>
          </w:rPr>
          <w:delText xml:space="preserve">the classification results </w:delText>
        </w:r>
        <w:r w:rsidR="00374568" w:rsidRPr="009E6746" w:rsidDel="00131F48">
          <w:rPr>
            <w:rFonts w:ascii="Times New Roman" w:hAnsi="Times New Roman" w:cs="Times New Roman"/>
            <w:color w:val="000000" w:themeColor="text1"/>
            <w:highlight w:val="yellow"/>
            <w:rPrChange w:id="3304" w:author="Ruijie Xu" w:date="2022-03-11T14:16:00Z">
              <w:rPr>
                <w:color w:val="000000" w:themeColor="text1"/>
              </w:rPr>
            </w:rPrChange>
          </w:rPr>
          <w:delText xml:space="preserve">of </w:delText>
        </w:r>
      </w:del>
      <w:ins w:id="3305" w:author="Liliana Salvador" w:date="2022-02-23T19:51:00Z">
        <w:del w:id="3306" w:author="Ruijie Xu" w:date="2022-03-16T14:53:00Z">
          <w:r w:rsidR="00E31DF6" w:rsidRPr="009E6746" w:rsidDel="00131F48">
            <w:rPr>
              <w:rFonts w:ascii="Times New Roman" w:hAnsi="Times New Roman" w:cs="Times New Roman"/>
              <w:color w:val="000000" w:themeColor="text1"/>
              <w:highlight w:val="yellow"/>
              <w:rPrChange w:id="3307" w:author="Ruijie Xu" w:date="2022-03-11T14:16:00Z">
                <w:rPr>
                  <w:color w:val="000000" w:themeColor="text1"/>
                </w:rPr>
              </w:rPrChange>
            </w:rPr>
            <w:delText xml:space="preserve">the </w:delText>
          </w:r>
        </w:del>
      </w:ins>
      <w:del w:id="3308" w:author="Ruijie Xu" w:date="2022-03-16T14:53:00Z">
        <w:r w:rsidR="00C86E04" w:rsidRPr="009E6746" w:rsidDel="00131F48">
          <w:rPr>
            <w:rFonts w:ascii="Times New Roman" w:hAnsi="Times New Roman" w:cs="Times New Roman"/>
            <w:color w:val="000000" w:themeColor="text1"/>
            <w:highlight w:val="yellow"/>
            <w:rPrChange w:id="3309" w:author="Ruijie Xu" w:date="2022-03-11T14:16:00Z">
              <w:rPr>
                <w:color w:val="000000" w:themeColor="text1"/>
              </w:rPr>
            </w:rPrChange>
          </w:rPr>
          <w:delText xml:space="preserve">other three DBs were </w:delText>
        </w:r>
      </w:del>
      <w:ins w:id="3310" w:author="Liliana Salvador" w:date="2022-03-16T10:10:00Z">
        <w:del w:id="3311" w:author="Ruijie Xu" w:date="2022-03-16T14:53:00Z">
          <w:r w:rsidR="0004014D" w:rsidDel="00131F48">
            <w:rPr>
              <w:rFonts w:ascii="Times New Roman" w:hAnsi="Times New Roman" w:cs="Times New Roman"/>
              <w:color w:val="000000" w:themeColor="text1"/>
              <w:highlight w:val="yellow"/>
            </w:rPr>
            <w:delText>did</w:delText>
          </w:r>
          <w:r w:rsidR="0004014D" w:rsidRPr="009E6746" w:rsidDel="00131F48">
            <w:rPr>
              <w:rFonts w:ascii="Times New Roman" w:hAnsi="Times New Roman" w:cs="Times New Roman"/>
              <w:color w:val="000000" w:themeColor="text1"/>
              <w:highlight w:val="yellow"/>
              <w:rPrChange w:id="3312" w:author="Ruijie Xu" w:date="2022-03-11T14:16:00Z">
                <w:rPr>
                  <w:color w:val="000000" w:themeColor="text1"/>
                </w:rPr>
              </w:rPrChange>
            </w:rPr>
            <w:delText xml:space="preserve"> </w:delText>
          </w:r>
        </w:del>
      </w:ins>
      <w:del w:id="3313" w:author="Ruijie Xu" w:date="2022-03-16T14:53:00Z">
        <w:r w:rsidR="00C86E04" w:rsidRPr="009E6746" w:rsidDel="00131F48">
          <w:rPr>
            <w:rFonts w:ascii="Times New Roman" w:hAnsi="Times New Roman" w:cs="Times New Roman"/>
            <w:color w:val="000000" w:themeColor="text1"/>
            <w:highlight w:val="yellow"/>
            <w:rPrChange w:id="3314" w:author="Ruijie Xu" w:date="2022-03-11T14:16:00Z">
              <w:rPr>
                <w:color w:val="000000" w:themeColor="text1"/>
              </w:rPr>
            </w:rPrChange>
          </w:rPr>
          <w:delText>not</w:delText>
        </w:r>
      </w:del>
      <w:ins w:id="3315" w:author="Liliana Salvador" w:date="2022-03-16T10:10:00Z">
        <w:del w:id="3316" w:author="Ruijie Xu" w:date="2022-03-16T14:53:00Z">
          <w:r w:rsidR="0004014D" w:rsidDel="00131F48">
            <w:rPr>
              <w:rFonts w:ascii="Times New Roman" w:hAnsi="Times New Roman" w:cs="Times New Roman"/>
              <w:color w:val="000000" w:themeColor="text1"/>
              <w:highlight w:val="yellow"/>
            </w:rPr>
            <w:delText xml:space="preserve"> have</w:delText>
          </w:r>
        </w:del>
      </w:ins>
      <w:del w:id="3317" w:author="Ruijie Xu" w:date="2022-03-16T14:53:00Z">
        <w:r w:rsidR="00C86E04" w:rsidRPr="009E6746" w:rsidDel="00131F48">
          <w:rPr>
            <w:rFonts w:ascii="Times New Roman" w:hAnsi="Times New Roman" w:cs="Times New Roman"/>
            <w:color w:val="000000" w:themeColor="text1"/>
            <w:highlight w:val="yellow"/>
            <w:rPrChange w:id="3318" w:author="Ruijie Xu" w:date="2022-03-11T14:16:00Z">
              <w:rPr>
                <w:color w:val="000000" w:themeColor="text1"/>
              </w:rPr>
            </w:rPrChange>
          </w:rPr>
          <w:delText xml:space="preserve"> </w:delText>
        </w:r>
      </w:del>
      <w:ins w:id="3319" w:author="Liliana Salvador" w:date="2022-03-16T10:10:00Z">
        <w:del w:id="3320" w:author="Ruijie Xu" w:date="2022-03-16T14:53:00Z">
          <w:r w:rsidR="0004014D" w:rsidDel="00131F48">
            <w:rPr>
              <w:rFonts w:ascii="Times New Roman" w:hAnsi="Times New Roman" w:cs="Times New Roman"/>
              <w:color w:val="000000" w:themeColor="text1"/>
              <w:highlight w:val="yellow"/>
            </w:rPr>
            <w:delText xml:space="preserve">statistically </w:delText>
          </w:r>
        </w:del>
      </w:ins>
      <w:del w:id="3321" w:author="Ruijie Xu" w:date="2022-03-16T14:53:00Z">
        <w:r w:rsidR="00C86E04" w:rsidRPr="009E6746" w:rsidDel="00131F48">
          <w:rPr>
            <w:rFonts w:ascii="Times New Roman" w:hAnsi="Times New Roman" w:cs="Times New Roman"/>
            <w:color w:val="000000" w:themeColor="text1"/>
            <w:highlight w:val="yellow"/>
            <w:rPrChange w:id="3322" w:author="Ruijie Xu" w:date="2022-03-11T14:16:00Z">
              <w:rPr>
                <w:color w:val="000000" w:themeColor="text1"/>
              </w:rPr>
            </w:rPrChange>
          </w:rPr>
          <w:delText>different significantly</w:delText>
        </w:r>
      </w:del>
      <w:ins w:id="3323" w:author="Liliana Salvador" w:date="2022-02-23T19:51:00Z">
        <w:del w:id="3324" w:author="Ruijie Xu" w:date="2022-03-16T14:53:00Z">
          <w:r w:rsidR="00E31DF6" w:rsidRPr="009E6746" w:rsidDel="00131F48">
            <w:rPr>
              <w:rFonts w:ascii="Times New Roman" w:hAnsi="Times New Roman" w:cs="Times New Roman"/>
              <w:color w:val="000000" w:themeColor="text1"/>
              <w:highlight w:val="yellow"/>
              <w:rPrChange w:id="3325" w:author="Ruijie Xu" w:date="2022-03-11T14:16:00Z">
                <w:rPr>
                  <w:color w:val="000000" w:themeColor="text1"/>
                </w:rPr>
              </w:rPrChange>
            </w:rPr>
            <w:delText xml:space="preserve"> differen</w:delText>
          </w:r>
        </w:del>
      </w:ins>
      <w:ins w:id="3326" w:author="Liliana Salvador" w:date="2022-03-16T10:10:00Z">
        <w:del w:id="3327" w:author="Ruijie Xu" w:date="2022-03-16T14:53:00Z">
          <w:r w:rsidR="0004014D" w:rsidDel="00131F48">
            <w:rPr>
              <w:rFonts w:ascii="Times New Roman" w:hAnsi="Times New Roman" w:cs="Times New Roman"/>
              <w:color w:val="000000" w:themeColor="text1"/>
              <w:highlight w:val="yellow"/>
            </w:rPr>
            <w:delText>ces</w:delText>
          </w:r>
        </w:del>
      </w:ins>
      <w:del w:id="3328" w:author="Ruijie Xu" w:date="2022-03-16T14:53:00Z">
        <w:r w:rsidR="00374568" w:rsidRPr="009E6746" w:rsidDel="00131F48">
          <w:rPr>
            <w:rFonts w:ascii="Times New Roman" w:hAnsi="Times New Roman" w:cs="Times New Roman"/>
            <w:color w:val="000000" w:themeColor="text1"/>
            <w:highlight w:val="yellow"/>
            <w:rPrChange w:id="3329" w:author="Ruijie Xu" w:date="2022-03-11T14:16:00Z">
              <w:rPr>
                <w:color w:val="000000" w:themeColor="text1"/>
              </w:rPr>
            </w:rPrChange>
          </w:rPr>
          <w:delText xml:space="preserve"> between each other</w:delText>
        </w:r>
        <w:r w:rsidR="00C86E04" w:rsidRPr="009E6746" w:rsidDel="00131F48">
          <w:rPr>
            <w:rFonts w:ascii="Times New Roman" w:hAnsi="Times New Roman" w:cs="Times New Roman"/>
            <w:color w:val="000000" w:themeColor="text1"/>
            <w:highlight w:val="yellow"/>
            <w:rPrChange w:id="3330" w:author="Ruijie Xu" w:date="2022-03-11T14:16:00Z">
              <w:rPr>
                <w:color w:val="000000" w:themeColor="text1"/>
              </w:rPr>
            </w:rPrChange>
          </w:rPr>
          <w:delText xml:space="preserve">. </w:delText>
        </w:r>
      </w:del>
      <w:ins w:id="3331" w:author="Liliana Salvador" w:date="2022-03-16T10:14:00Z">
        <w:del w:id="3332" w:author="Ruijie Xu" w:date="2022-03-16T14:53:00Z">
          <w:r w:rsidR="008D275C" w:rsidDel="00131F48">
            <w:rPr>
              <w:rFonts w:ascii="Times New Roman" w:hAnsi="Times New Roman" w:cs="Times New Roman"/>
              <w:color w:val="000000" w:themeColor="text1"/>
              <w:highlight w:val="yellow"/>
            </w:rPr>
            <w:delText xml:space="preserve"> SD  S</w:delText>
          </w:r>
        </w:del>
      </w:ins>
      <w:ins w:id="3333" w:author="Liliana Salvador" w:date="2022-03-16T10:15:00Z">
        <w:del w:id="3334" w:author="Ruijie Xu" w:date="2022-03-16T14:53:00Z">
          <w:r w:rsidR="008D275C" w:rsidDel="00131F48">
            <w:rPr>
              <w:rFonts w:ascii="Times New Roman" w:hAnsi="Times New Roman" w:cs="Times New Roman"/>
              <w:color w:val="000000" w:themeColor="text1"/>
              <w:highlight w:val="yellow"/>
            </w:rPr>
            <w:delText>D</w:delText>
          </w:r>
        </w:del>
      </w:ins>
      <w:ins w:id="3335" w:author="Liliana Salvador" w:date="2022-03-16T10:14:00Z">
        <w:del w:id="3336" w:author="Ruijie Xu" w:date="2022-03-16T14:53:00Z">
          <w:r w:rsidR="008D275C" w:rsidDel="00131F48">
            <w:rPr>
              <w:rFonts w:ascii="Times New Roman" w:hAnsi="Times New Roman" w:cs="Times New Roman"/>
              <w:color w:val="000000" w:themeColor="text1"/>
              <w:highlight w:val="yellow"/>
            </w:rPr>
            <w:delText xml:space="preserve"> </w:delText>
          </w:r>
        </w:del>
      </w:ins>
      <w:ins w:id="3337" w:author="Liliana Salvador" w:date="2022-03-16T10:15:00Z">
        <w:del w:id="3338" w:author="Ruijie Xu" w:date="2022-03-16T14:53:00Z">
          <w:r w:rsidR="008D275C" w:rsidDel="00131F48">
            <w:rPr>
              <w:rFonts w:ascii="Times New Roman" w:hAnsi="Times New Roman" w:cs="Times New Roman"/>
              <w:color w:val="000000" w:themeColor="text1"/>
              <w:highlight w:val="yellow"/>
            </w:rPr>
            <w:delText xml:space="preserve"> Sd </w:delText>
          </w:r>
        </w:del>
      </w:ins>
      <w:ins w:id="3339" w:author="Liliana Salvador" w:date="2022-03-16T10:14:00Z">
        <w:del w:id="3340" w:author="Ruijie Xu" w:date="2022-03-16T14:53:00Z">
          <w:r w:rsidR="008D275C" w:rsidDel="00131F48">
            <w:rPr>
              <w:rFonts w:ascii="Times New Roman" w:hAnsi="Times New Roman" w:cs="Times New Roman"/>
              <w:color w:val="000000" w:themeColor="text1"/>
              <w:highlight w:val="yellow"/>
            </w:rPr>
            <w:delText xml:space="preserve">and </w:delText>
          </w:r>
        </w:del>
      </w:ins>
      <w:ins w:id="3341" w:author="Liliana Salvador" w:date="2022-03-16T10:15:00Z">
        <w:del w:id="3342" w:author="Ruijie Xu" w:date="2022-03-16T14:53:00Z">
          <w:r w:rsidR="008D275C" w:rsidDel="00131F48">
            <w:rPr>
              <w:rFonts w:ascii="Times New Roman" w:hAnsi="Times New Roman" w:cs="Times New Roman"/>
              <w:color w:val="000000" w:themeColor="text1"/>
              <w:highlight w:val="yellow"/>
            </w:rPr>
            <w:delText xml:space="preserve"> SD </w:delText>
          </w:r>
        </w:del>
      </w:ins>
      <w:ins w:id="3343" w:author="Liliana Salvador" w:date="2022-03-16T10:46:00Z">
        <w:del w:id="3344" w:author="Ruijie Xu" w:date="2022-03-16T14:53:00Z">
          <w:r w:rsidR="00D66A2E" w:rsidDel="00131F48">
            <w:rPr>
              <w:rFonts w:ascii="Times New Roman" w:hAnsi="Times New Roman" w:cs="Times New Roman"/>
              <w:color w:val="000000" w:themeColor="text1"/>
              <w:highlight w:val="yellow"/>
            </w:rPr>
            <w:delText>The genus taxon</w:delText>
          </w:r>
        </w:del>
      </w:ins>
      <w:ins w:id="3345" w:author="Liliana Salvador" w:date="2022-03-16T10:47:00Z">
        <w:del w:id="3346" w:author="Ruijie Xu" w:date="2022-03-16T14:53:00Z">
          <w:r w:rsidR="00D66A2E" w:rsidDel="00131F48">
            <w:rPr>
              <w:rFonts w:ascii="Times New Roman" w:hAnsi="Times New Roman" w:cs="Times New Roman"/>
              <w:color w:val="000000" w:themeColor="text1"/>
              <w:highlight w:val="yellow"/>
            </w:rPr>
            <w:delText>ones</w:delText>
          </w:r>
        </w:del>
      </w:ins>
      <w:ins w:id="3347" w:author="Liliana Salvador" w:date="2022-03-16T10:16:00Z">
        <w:del w:id="3348" w:author="Ruijie Xu" w:date="2022-03-16T14:53:00Z">
          <w:r w:rsidR="008D275C" w:rsidDel="00131F48">
            <w:rPr>
              <w:rFonts w:ascii="Times New Roman" w:hAnsi="Times New Roman" w:cs="Times New Roman"/>
              <w:color w:val="000000" w:themeColor="text1"/>
              <w:highlight w:val="yellow"/>
            </w:rPr>
            <w:delText xml:space="preserve">the </w:delText>
          </w:r>
        </w:del>
      </w:ins>
    </w:p>
    <w:p w14:paraId="1B187E5B" w14:textId="1EF32D8E" w:rsidR="0052454F" w:rsidRPr="002B42A7" w:rsidDel="00B95BF0" w:rsidRDefault="002B774D">
      <w:pPr>
        <w:spacing w:line="480" w:lineRule="auto"/>
        <w:rPr>
          <w:del w:id="3349" w:author="Rajeev, Sree" w:date="2022-03-03T10:59:00Z"/>
          <w:rFonts w:ascii="Times New Roman" w:hAnsi="Times New Roman" w:cs="Times New Roman"/>
          <w:iCs/>
          <w:color w:val="000000" w:themeColor="text1"/>
          <w:rPrChange w:id="3350" w:author="Ruijie Xu" w:date="2022-03-10T12:31:00Z">
            <w:rPr>
              <w:del w:id="3351" w:author="Rajeev, Sree" w:date="2022-03-03T10:59:00Z"/>
              <w:iCs/>
              <w:color w:val="000000" w:themeColor="text1"/>
            </w:rPr>
          </w:rPrChange>
        </w:rPr>
      </w:pPr>
      <w:ins w:id="3352" w:author="Ruijie Xu" w:date="2022-03-04T13:52:00Z">
        <w:r w:rsidRPr="002B42A7">
          <w:rPr>
            <w:rFonts w:ascii="Times New Roman" w:hAnsi="Times New Roman" w:cs="Times New Roman"/>
            <w:bCs/>
            <w:iCs/>
            <w:color w:val="000000" w:themeColor="text1"/>
            <w:rPrChange w:id="3353" w:author="Ruijie Xu" w:date="2022-03-10T12:31:00Z">
              <w:rPr>
                <w:bCs/>
                <w:iCs/>
                <w:color w:val="000000" w:themeColor="text1"/>
              </w:rPr>
            </w:rPrChange>
          </w:rPr>
          <w:tab/>
        </w:r>
      </w:ins>
      <w:ins w:id="3354" w:author="Ruijie Xu" w:date="2022-02-27T13:41:00Z">
        <w:del w:id="3355" w:author="Rajeev, Sree" w:date="2022-03-03T10:59:00Z">
          <w:r w:rsidR="0052454F" w:rsidRPr="002B42A7" w:rsidDel="00B95BF0">
            <w:rPr>
              <w:rFonts w:ascii="Times New Roman" w:hAnsi="Times New Roman" w:cs="Times New Roman"/>
              <w:bCs/>
              <w:iCs/>
              <w:color w:val="000000" w:themeColor="text1"/>
              <w:rPrChange w:id="3356" w:author="Ruijie Xu" w:date="2022-03-10T12:31:00Z">
                <w:rPr>
                  <w:bCs/>
                  <w:i/>
                  <w:color w:val="000000" w:themeColor="text1"/>
                </w:rPr>
              </w:rPrChange>
            </w:rPr>
            <w:delText xml:space="preserve">Microbial profile comparisons - </w:delText>
          </w:r>
        </w:del>
      </w:ins>
      <w:ins w:id="3357" w:author="Ruijie Xu" w:date="2022-02-27T13:42:00Z">
        <w:del w:id="3358" w:author="Rajeev, Sree" w:date="2022-03-03T10:59:00Z">
          <w:r w:rsidR="00C20546" w:rsidRPr="002B42A7" w:rsidDel="00B95BF0">
            <w:rPr>
              <w:rFonts w:ascii="Times New Roman" w:hAnsi="Times New Roman" w:cs="Times New Roman"/>
              <w:bCs/>
              <w:iCs/>
              <w:color w:val="000000" w:themeColor="text1"/>
              <w:rPrChange w:id="3359" w:author="Ruijie Xu" w:date="2022-03-10T12:31:00Z">
                <w:rPr>
                  <w:bCs/>
                  <w:i/>
                  <w:color w:val="000000" w:themeColor="text1"/>
                </w:rPr>
              </w:rPrChange>
            </w:rPr>
            <w:delText>S</w:delText>
          </w:r>
        </w:del>
      </w:ins>
      <w:ins w:id="3360" w:author="Ruijie Xu" w:date="2022-02-27T13:41:00Z">
        <w:del w:id="3361" w:author="Rajeev, Sree" w:date="2022-03-03T10:59:00Z">
          <w:r w:rsidR="0052454F" w:rsidRPr="002B42A7" w:rsidDel="00B95BF0">
            <w:rPr>
              <w:rFonts w:ascii="Times New Roman" w:hAnsi="Times New Roman" w:cs="Times New Roman"/>
              <w:bCs/>
              <w:iCs/>
              <w:color w:val="000000" w:themeColor="text1"/>
              <w:rPrChange w:id="3362" w:author="Ruijie Xu" w:date="2022-03-10T12:31:00Z">
                <w:rPr>
                  <w:bCs/>
                  <w:i/>
                  <w:color w:val="000000" w:themeColor="text1"/>
                </w:rPr>
              </w:rPrChange>
            </w:rPr>
            <w:delText>oftware</w:delText>
          </w:r>
        </w:del>
      </w:ins>
    </w:p>
    <w:p w14:paraId="3135F7F9" w14:textId="19A1044F" w:rsidR="003D5D8B" w:rsidRPr="002B42A7" w:rsidRDefault="00C70849">
      <w:pPr>
        <w:spacing w:line="480" w:lineRule="auto"/>
        <w:rPr>
          <w:ins w:id="3363" w:author="Ruijie Xu" w:date="2022-02-27T13:44:00Z"/>
          <w:rFonts w:ascii="Times New Roman" w:hAnsi="Times New Roman" w:cs="Times New Roman"/>
          <w:color w:val="000000" w:themeColor="text1"/>
          <w:rPrChange w:id="3364" w:author="Ruijie Xu" w:date="2022-03-10T12:31:00Z">
            <w:rPr>
              <w:ins w:id="3365" w:author="Ruijie Xu" w:date="2022-02-27T13:44:00Z"/>
              <w:color w:val="000000" w:themeColor="text1"/>
            </w:rPr>
          </w:rPrChange>
        </w:rPr>
        <w:pPrChange w:id="3366" w:author="Ruijie Xu" w:date="2022-03-10T11:58:00Z">
          <w:pPr>
            <w:spacing w:line="480" w:lineRule="auto"/>
            <w:ind w:firstLine="720"/>
          </w:pPr>
        </w:pPrChange>
      </w:pPr>
      <w:ins w:id="3367" w:author="Ruijie Xu" w:date="2022-03-10T11:58:00Z">
        <w:r w:rsidRPr="002B42A7">
          <w:rPr>
            <w:rFonts w:ascii="Times New Roman" w:hAnsi="Times New Roman" w:cs="Times New Roman"/>
            <w:bCs/>
            <w:iCs/>
            <w:color w:val="000000" w:themeColor="text1"/>
            <w:rPrChange w:id="3368" w:author="Ruijie Xu" w:date="2022-03-10T12:31:00Z">
              <w:rPr>
                <w:bCs/>
                <w:i/>
                <w:color w:val="000000" w:themeColor="text1"/>
              </w:rPr>
            </w:rPrChange>
          </w:rPr>
          <w:t xml:space="preserve">The </w:t>
        </w:r>
      </w:ins>
      <w:ins w:id="3369" w:author="Ruijie Xu" w:date="2022-02-02T12:20:00Z">
        <w:r w:rsidR="003D5D8B" w:rsidRPr="002B42A7">
          <w:rPr>
            <w:rFonts w:ascii="Times New Roman" w:hAnsi="Times New Roman" w:cs="Times New Roman"/>
            <w:iCs/>
            <w:color w:val="000000" w:themeColor="text1"/>
            <w:rPrChange w:id="3370" w:author="Ruijie Xu" w:date="2022-03-10T12:31:00Z">
              <w:rPr>
                <w:iCs/>
                <w:color w:val="000000" w:themeColor="text1"/>
              </w:rPr>
            </w:rPrChange>
          </w:rPr>
          <w:t>n</w:t>
        </w:r>
        <w:r w:rsidR="003D5D8B" w:rsidRPr="002B42A7">
          <w:rPr>
            <w:rFonts w:ascii="Times New Roman" w:hAnsi="Times New Roman" w:cs="Times New Roman"/>
            <w:color w:val="000000" w:themeColor="text1"/>
            <w:rPrChange w:id="3371" w:author="Ruijie Xu" w:date="2022-03-10T12:31:00Z">
              <w:rPr>
                <w:color w:val="000000" w:themeColor="text1"/>
              </w:rPr>
            </w:rPrChange>
          </w:rPr>
          <w:t xml:space="preserve">umber of total classified reads for each sample at </w:t>
        </w:r>
      </w:ins>
      <w:ins w:id="3372" w:author="Ruijie Xu" w:date="2022-02-03T12:07:00Z">
        <w:r w:rsidR="00971368" w:rsidRPr="002B42A7">
          <w:rPr>
            <w:rFonts w:ascii="Times New Roman" w:hAnsi="Times New Roman" w:cs="Times New Roman"/>
            <w:color w:val="000000" w:themeColor="text1"/>
            <w:rPrChange w:id="3373" w:author="Ruijie Xu" w:date="2022-03-10T12:31:00Z">
              <w:rPr>
                <w:color w:val="000000" w:themeColor="text1"/>
              </w:rPr>
            </w:rPrChange>
          </w:rPr>
          <w:t>multiple</w:t>
        </w:r>
      </w:ins>
      <w:ins w:id="3374" w:author="Ruijie Xu" w:date="2022-02-02T12:20:00Z">
        <w:r w:rsidR="003D5D8B" w:rsidRPr="002B42A7">
          <w:rPr>
            <w:rFonts w:ascii="Times New Roman" w:hAnsi="Times New Roman" w:cs="Times New Roman"/>
            <w:color w:val="000000" w:themeColor="text1"/>
            <w:rPrChange w:id="3375" w:author="Ruijie Xu" w:date="2022-03-10T12:31:00Z">
              <w:rPr>
                <w:color w:val="000000" w:themeColor="text1"/>
              </w:rPr>
            </w:rPrChange>
          </w:rPr>
          <w:t xml:space="preserve"> </w:t>
        </w:r>
      </w:ins>
      <w:ins w:id="3376" w:author="Ruijie Xu" w:date="2022-03-11T11:10:00Z">
        <w:r w:rsidR="00A7245F" w:rsidRPr="00A7245F">
          <w:rPr>
            <w:rFonts w:ascii="Times New Roman" w:hAnsi="Times New Roman" w:cs="Times New Roman"/>
            <w:color w:val="000000" w:themeColor="text1"/>
          </w:rPr>
          <w:t>taxonomical</w:t>
        </w:r>
      </w:ins>
      <w:ins w:id="3377" w:author="Ruijie Xu" w:date="2022-03-10T11:59:00Z">
        <w:r w:rsidRPr="002B42A7">
          <w:rPr>
            <w:rFonts w:ascii="Times New Roman" w:hAnsi="Times New Roman" w:cs="Times New Roman"/>
            <w:color w:val="000000" w:themeColor="text1"/>
            <w:rPrChange w:id="3378" w:author="Ruijie Xu" w:date="2022-03-10T12:31:00Z">
              <w:rPr>
                <w:color w:val="000000" w:themeColor="text1"/>
              </w:rPr>
            </w:rPrChange>
          </w:rPr>
          <w:t xml:space="preserve"> </w:t>
        </w:r>
      </w:ins>
      <w:ins w:id="3379" w:author="Ruijie Xu" w:date="2022-02-02T12:20:00Z">
        <w:r w:rsidR="003D5D8B" w:rsidRPr="002B42A7">
          <w:rPr>
            <w:rFonts w:ascii="Times New Roman" w:hAnsi="Times New Roman" w:cs="Times New Roman"/>
            <w:color w:val="000000" w:themeColor="text1"/>
            <w:rPrChange w:id="3380" w:author="Ruijie Xu" w:date="2022-03-10T12:31:00Z">
              <w:rPr>
                <w:color w:val="000000" w:themeColor="text1"/>
              </w:rPr>
            </w:rPrChange>
          </w:rPr>
          <w:t>levels</w:t>
        </w:r>
      </w:ins>
      <w:ins w:id="3381" w:author="Ruijie Xu" w:date="2022-02-03T12:08:00Z">
        <w:r w:rsidR="00971368" w:rsidRPr="002B42A7">
          <w:rPr>
            <w:rFonts w:ascii="Times New Roman" w:hAnsi="Times New Roman" w:cs="Times New Roman"/>
            <w:color w:val="000000" w:themeColor="text1"/>
            <w:rPrChange w:id="3382" w:author="Ruijie Xu" w:date="2022-03-10T12:31:00Z">
              <w:rPr>
                <w:color w:val="000000" w:themeColor="text1"/>
              </w:rPr>
            </w:rPrChange>
          </w:rPr>
          <w:t xml:space="preserve"> </w:t>
        </w:r>
      </w:ins>
      <w:ins w:id="3383" w:author="Ruijie Xu" w:date="2022-03-10T11:59:00Z">
        <w:r w:rsidR="009F67AE" w:rsidRPr="002B42A7">
          <w:rPr>
            <w:rFonts w:ascii="Times New Roman" w:hAnsi="Times New Roman" w:cs="Times New Roman"/>
            <w:color w:val="000000" w:themeColor="text1"/>
            <w:rPrChange w:id="3384" w:author="Ruijie Xu" w:date="2022-03-10T12:31:00Z">
              <w:rPr>
                <w:color w:val="000000" w:themeColor="text1"/>
              </w:rPr>
            </w:rPrChange>
          </w:rPr>
          <w:t xml:space="preserve">is available in </w:t>
        </w:r>
      </w:ins>
      <w:ins w:id="3385" w:author="Ruijie Xu" w:date="2022-02-03T12:08:00Z">
        <w:r w:rsidR="00971368" w:rsidRPr="002B42A7">
          <w:rPr>
            <w:rFonts w:ascii="Times New Roman" w:hAnsi="Times New Roman" w:cs="Times New Roman"/>
            <w:color w:val="000000" w:themeColor="text1"/>
            <w:rPrChange w:id="3386" w:author="Ruijie Xu" w:date="2022-03-10T12:31:00Z">
              <w:rPr>
                <w:color w:val="000000" w:themeColor="text1"/>
              </w:rPr>
            </w:rPrChange>
          </w:rPr>
          <w:t>Table SII.1</w:t>
        </w:r>
      </w:ins>
      <w:ins w:id="3387" w:author="Ruijie Xu" w:date="2022-02-02T12:20:00Z">
        <w:r w:rsidR="003D5D8B" w:rsidRPr="002B42A7">
          <w:rPr>
            <w:rFonts w:ascii="Times New Roman" w:hAnsi="Times New Roman" w:cs="Times New Roman"/>
            <w:color w:val="000000" w:themeColor="text1"/>
            <w:rPrChange w:id="3388" w:author="Ruijie Xu" w:date="2022-03-10T12:31:00Z">
              <w:rPr>
                <w:color w:val="000000" w:themeColor="text1"/>
              </w:rPr>
            </w:rPrChange>
          </w:rPr>
          <w:t xml:space="preserve">. The average number of total reads classified </w:t>
        </w:r>
      </w:ins>
      <w:ins w:id="3389" w:author="Ruijie Xu" w:date="2022-03-04T13:37:00Z">
        <w:r w:rsidR="00582429" w:rsidRPr="002B42A7">
          <w:rPr>
            <w:rFonts w:ascii="Times New Roman" w:hAnsi="Times New Roman" w:cs="Times New Roman"/>
            <w:color w:val="000000" w:themeColor="text1"/>
            <w:rPrChange w:id="3390" w:author="Ruijie Xu" w:date="2022-03-10T12:31:00Z">
              <w:rPr>
                <w:color w:val="000000" w:themeColor="text1"/>
              </w:rPr>
            </w:rPrChange>
          </w:rPr>
          <w:t>ranges from</w:t>
        </w:r>
      </w:ins>
      <w:ins w:id="3391" w:author="Rajeev, Sree" w:date="2022-03-01T12:36:00Z">
        <w:del w:id="3392" w:author="Ruijie Xu" w:date="2022-03-04T13:37:00Z">
          <w:r w:rsidR="009F44E3" w:rsidRPr="002B42A7" w:rsidDel="00582429">
            <w:rPr>
              <w:rFonts w:ascii="Times New Roman" w:hAnsi="Times New Roman" w:cs="Times New Roman"/>
              <w:color w:val="000000" w:themeColor="text1"/>
              <w:rPrChange w:id="3393" w:author="Ruijie Xu" w:date="2022-03-10T12:31:00Z">
                <w:rPr>
                  <w:color w:val="000000" w:themeColor="text1"/>
                </w:rPr>
              </w:rPrChange>
            </w:rPr>
            <w:delText xml:space="preserve"> was</w:delText>
          </w:r>
        </w:del>
      </w:ins>
      <w:ins w:id="3394" w:author="Rajeev, Sree" w:date="2022-03-01T12:37:00Z">
        <w:del w:id="3395" w:author="Ruijie Xu" w:date="2022-03-04T13:37:00Z">
          <w:r w:rsidR="009F44E3" w:rsidRPr="002B42A7" w:rsidDel="00582429">
            <w:rPr>
              <w:rFonts w:ascii="Times New Roman" w:hAnsi="Times New Roman" w:cs="Times New Roman"/>
              <w:color w:val="000000" w:themeColor="text1"/>
              <w:rPrChange w:id="3396" w:author="Ruijie Xu" w:date="2022-03-10T12:31:00Z">
                <w:rPr>
                  <w:color w:val="000000" w:themeColor="text1"/>
                </w:rPr>
              </w:rPrChange>
            </w:rPr>
            <w:delText xml:space="preserve"> lower </w:delText>
          </w:r>
        </w:del>
      </w:ins>
      <w:ins w:id="3397" w:author="Rajeev, Sree" w:date="2022-03-01T12:36:00Z">
        <w:r w:rsidR="009F44E3" w:rsidRPr="002B42A7">
          <w:rPr>
            <w:rFonts w:ascii="Times New Roman" w:hAnsi="Times New Roman" w:cs="Times New Roman"/>
            <w:color w:val="000000" w:themeColor="text1"/>
            <w:rPrChange w:id="3398" w:author="Ruijie Xu" w:date="2022-03-10T12:31:00Z">
              <w:rPr>
                <w:color w:val="000000" w:themeColor="text1"/>
              </w:rPr>
            </w:rPrChange>
          </w:rPr>
          <w:t xml:space="preserve"> </w:t>
        </w:r>
      </w:ins>
      <w:ins w:id="3399" w:author="Ruijie Xu" w:date="2022-02-02T12:20:00Z">
        <w:del w:id="3400" w:author="Rajeev, Sree" w:date="2022-03-01T12:36:00Z">
          <w:r w:rsidR="003D5D8B" w:rsidRPr="002B42A7" w:rsidDel="009F44E3">
            <w:rPr>
              <w:rFonts w:ascii="Times New Roman" w:hAnsi="Times New Roman" w:cs="Times New Roman"/>
              <w:color w:val="000000" w:themeColor="text1"/>
              <w:rPrChange w:id="3401" w:author="Ruijie Xu" w:date="2022-03-10T12:31:00Z">
                <w:rPr>
                  <w:color w:val="000000" w:themeColor="text1"/>
                </w:rPr>
              </w:rPrChange>
            </w:rPr>
            <w:delText xml:space="preserve">by each software ranges from </w:delText>
          </w:r>
        </w:del>
      </w:ins>
      <w:ins w:id="3402" w:author="Rajeev, Sree" w:date="2022-03-01T12:37:00Z">
        <w:del w:id="3403" w:author="Liliana Salvador" w:date="2022-03-08T18:58:00Z">
          <w:r w:rsidR="009F44E3" w:rsidRPr="002B42A7" w:rsidDel="002E56AD">
            <w:rPr>
              <w:rFonts w:ascii="Times New Roman" w:hAnsi="Times New Roman" w:cs="Times New Roman"/>
              <w:color w:val="000000" w:themeColor="text1"/>
              <w:rPrChange w:id="3404"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3405" w:author="Ruijie Xu" w:date="2022-03-10T12:31:00Z">
              <w:rPr>
                <w:color w:val="000000" w:themeColor="text1"/>
              </w:rPr>
            </w:rPrChange>
          </w:rPr>
          <w:t>n=</w:t>
        </w:r>
      </w:ins>
      <w:ins w:id="3406" w:author="Ruijie Xu" w:date="2022-02-02T12:20:00Z">
        <w:r w:rsidR="003D5D8B" w:rsidRPr="002B42A7">
          <w:rPr>
            <w:rFonts w:ascii="Times New Roman" w:hAnsi="Times New Roman" w:cs="Times New Roman"/>
            <w:color w:val="000000" w:themeColor="text1"/>
            <w:rPrChange w:id="3407" w:author="Ruijie Xu" w:date="2022-03-10T12:31:00Z">
              <w:rPr>
                <w:color w:val="000000" w:themeColor="text1"/>
              </w:rPr>
            </w:rPrChange>
          </w:rPr>
          <w:t>10,955</w:t>
        </w:r>
      </w:ins>
      <w:ins w:id="3408" w:author="Rajeev, Sree" w:date="2022-03-01T12:37:00Z">
        <w:del w:id="3409" w:author="Liliana Salvador" w:date="2022-03-08T18:58:00Z">
          <w:r w:rsidR="009F44E3" w:rsidRPr="002B42A7" w:rsidDel="002E56AD">
            <w:rPr>
              <w:rFonts w:ascii="Times New Roman" w:hAnsi="Times New Roman" w:cs="Times New Roman"/>
              <w:color w:val="000000" w:themeColor="text1"/>
              <w:rPrChange w:id="3410" w:author="Ruijie Xu" w:date="2022-03-10T12:31:00Z">
                <w:rPr>
                  <w:color w:val="000000" w:themeColor="text1"/>
                </w:rPr>
              </w:rPrChange>
            </w:rPr>
            <w:delText>)</w:delText>
          </w:r>
        </w:del>
      </w:ins>
      <w:ins w:id="3411" w:author="Ruijie Xu" w:date="2022-02-02T12:20:00Z">
        <w:r w:rsidR="003D5D8B" w:rsidRPr="002B42A7">
          <w:rPr>
            <w:rFonts w:ascii="Times New Roman" w:hAnsi="Times New Roman" w:cs="Times New Roman"/>
            <w:color w:val="000000" w:themeColor="text1"/>
            <w:rPrChange w:id="3412" w:author="Ruijie Xu" w:date="2022-03-10T12:31:00Z">
              <w:rPr>
                <w:color w:val="000000" w:themeColor="text1"/>
              </w:rPr>
            </w:rPrChange>
          </w:rPr>
          <w:t xml:space="preserve"> using CLARK-s </w:t>
        </w:r>
      </w:ins>
      <w:ins w:id="3413" w:author="Rajeev, Sree" w:date="2022-03-01T12:37:00Z">
        <w:del w:id="3414" w:author="Liliana Salvador" w:date="2022-03-08T18:58:00Z">
          <w:r w:rsidR="009F44E3" w:rsidRPr="002B42A7" w:rsidDel="002E56AD">
            <w:rPr>
              <w:rFonts w:ascii="Times New Roman" w:hAnsi="Times New Roman" w:cs="Times New Roman"/>
              <w:color w:val="000000" w:themeColor="text1"/>
              <w:rPrChange w:id="3415" w:author="Ruijie Xu" w:date="2022-03-10T12:31:00Z">
                <w:rPr>
                  <w:color w:val="000000" w:themeColor="text1"/>
                </w:rPr>
              </w:rPrChange>
            </w:rPr>
            <w:delText xml:space="preserve"> compared </w:delText>
          </w:r>
        </w:del>
      </w:ins>
      <w:ins w:id="3416" w:author="Ruijie Xu" w:date="2022-02-02T12:20:00Z">
        <w:r w:rsidR="003D5D8B" w:rsidRPr="002B42A7">
          <w:rPr>
            <w:rFonts w:ascii="Times New Roman" w:hAnsi="Times New Roman" w:cs="Times New Roman"/>
            <w:color w:val="000000" w:themeColor="text1"/>
            <w:rPrChange w:id="3417" w:author="Ruijie Xu" w:date="2022-03-10T12:31:00Z">
              <w:rPr>
                <w:color w:val="000000" w:themeColor="text1"/>
              </w:rPr>
            </w:rPrChange>
          </w:rPr>
          <w:t xml:space="preserve">to </w:t>
        </w:r>
        <w:del w:id="3418" w:author="Rajeev, Sree" w:date="2022-03-01T12:37:00Z">
          <w:r w:rsidR="003D5D8B" w:rsidRPr="002B42A7" w:rsidDel="009F44E3">
            <w:rPr>
              <w:rFonts w:ascii="Times New Roman" w:hAnsi="Times New Roman" w:cs="Times New Roman"/>
              <w:color w:val="000000" w:themeColor="text1"/>
              <w:rPrChange w:id="3419" w:author="Ruijie Xu" w:date="2022-03-10T12:31:00Z">
                <w:rPr>
                  <w:color w:val="000000" w:themeColor="text1"/>
                </w:rPr>
              </w:rPrChange>
            </w:rPr>
            <w:delText xml:space="preserve">77,499 using </w:delText>
          </w:r>
        </w:del>
        <w:del w:id="3420" w:author="Liliana Salvador" w:date="2022-03-08T18:58:00Z">
          <w:r w:rsidR="003D5D8B" w:rsidRPr="002B42A7" w:rsidDel="002E56AD">
            <w:rPr>
              <w:rFonts w:ascii="Times New Roman" w:hAnsi="Times New Roman" w:cs="Times New Roman"/>
              <w:color w:val="000000" w:themeColor="text1"/>
              <w:rPrChange w:id="3421" w:author="Ruijie Xu" w:date="2022-03-10T12:31:00Z">
                <w:rPr>
                  <w:color w:val="000000" w:themeColor="text1"/>
                </w:rPr>
              </w:rPrChange>
            </w:rPr>
            <w:delText>Diamond</w:delText>
          </w:r>
        </w:del>
      </w:ins>
      <w:ins w:id="3422" w:author="Rajeev, Sree" w:date="2022-03-01T12:38:00Z">
        <w:del w:id="3423" w:author="Liliana Salvador" w:date="2022-03-08T18:58:00Z">
          <w:r w:rsidR="009F44E3" w:rsidRPr="002B42A7" w:rsidDel="002E56AD">
            <w:rPr>
              <w:rFonts w:ascii="Times New Roman" w:hAnsi="Times New Roman" w:cs="Times New Roman"/>
              <w:color w:val="000000" w:themeColor="text1"/>
              <w:rPrChange w:id="3424" w:author="Ruijie Xu" w:date="2022-03-10T12:31:00Z">
                <w:rPr>
                  <w:color w:val="000000" w:themeColor="text1"/>
                </w:rPr>
              </w:rPrChange>
            </w:rPr>
            <w:delText xml:space="preserve"> (</w:delText>
          </w:r>
        </w:del>
      </w:ins>
      <w:ins w:id="3425" w:author="Rajeev, Sree" w:date="2022-03-01T12:37:00Z">
        <w:r w:rsidR="009F44E3" w:rsidRPr="002B42A7">
          <w:rPr>
            <w:rFonts w:ascii="Times New Roman" w:hAnsi="Times New Roman" w:cs="Times New Roman"/>
            <w:color w:val="000000" w:themeColor="text1"/>
            <w:rPrChange w:id="3426" w:author="Ruijie Xu" w:date="2022-03-10T12:31:00Z">
              <w:rPr>
                <w:color w:val="000000" w:themeColor="text1"/>
              </w:rPr>
            </w:rPrChange>
          </w:rPr>
          <w:t>n=77,499</w:t>
        </w:r>
      </w:ins>
      <w:ins w:id="3427" w:author="Liliana Salvador" w:date="2022-03-08T18:58:00Z">
        <w:r w:rsidR="002E56AD" w:rsidRPr="002B42A7">
          <w:rPr>
            <w:rFonts w:ascii="Times New Roman" w:hAnsi="Times New Roman" w:cs="Times New Roman"/>
            <w:color w:val="000000" w:themeColor="text1"/>
            <w:rPrChange w:id="3428" w:author="Ruijie Xu" w:date="2022-03-10T12:31:00Z">
              <w:rPr>
                <w:color w:val="000000" w:themeColor="text1"/>
              </w:rPr>
            </w:rPrChange>
          </w:rPr>
          <w:t xml:space="preserve"> using Diamond</w:t>
        </w:r>
      </w:ins>
      <w:ins w:id="3429" w:author="Rajeev, Sree" w:date="2022-03-01T12:37:00Z">
        <w:r w:rsidR="009F44E3" w:rsidRPr="002B42A7">
          <w:rPr>
            <w:rFonts w:ascii="Times New Roman" w:hAnsi="Times New Roman" w:cs="Times New Roman"/>
            <w:color w:val="000000" w:themeColor="text1"/>
            <w:rPrChange w:id="3430" w:author="Ruijie Xu" w:date="2022-03-10T12:31:00Z">
              <w:rPr>
                <w:color w:val="000000" w:themeColor="text1"/>
              </w:rPr>
            </w:rPrChange>
          </w:rPr>
          <w:t xml:space="preserve"> </w:t>
        </w:r>
      </w:ins>
      <w:ins w:id="3431" w:author="Ruijie Xu" w:date="2022-02-02T12:20:00Z">
        <w:del w:id="3432" w:author="Rajeev, Sree" w:date="2022-03-01T12:38:00Z">
          <w:r w:rsidR="003D5D8B" w:rsidRPr="002B42A7" w:rsidDel="009F44E3">
            <w:rPr>
              <w:rFonts w:ascii="Times New Roman" w:hAnsi="Times New Roman" w:cs="Times New Roman"/>
              <w:color w:val="000000" w:themeColor="text1"/>
              <w:rPrChange w:id="3433"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3434" w:author="Ruijie Xu" w:date="2022-03-10T12:31:00Z">
              <w:rPr>
                <w:color w:val="000000" w:themeColor="text1"/>
              </w:rPr>
            </w:rPrChange>
          </w:rPr>
          <w:t xml:space="preserve">(Table </w:t>
        </w:r>
      </w:ins>
      <w:ins w:id="3435" w:author="Ruijie Xu" w:date="2022-02-03T12:07:00Z">
        <w:r w:rsidR="00971368" w:rsidRPr="002B42A7">
          <w:rPr>
            <w:rFonts w:ascii="Times New Roman" w:hAnsi="Times New Roman" w:cs="Times New Roman"/>
            <w:color w:val="000000" w:themeColor="text1"/>
            <w:rPrChange w:id="3436" w:author="Ruijie Xu" w:date="2022-03-10T12:31:00Z">
              <w:rPr>
                <w:color w:val="000000" w:themeColor="text1"/>
              </w:rPr>
            </w:rPrChange>
          </w:rPr>
          <w:t>S</w:t>
        </w:r>
      </w:ins>
      <w:ins w:id="3437" w:author="Ruijie Xu" w:date="2022-02-02T12:20:00Z">
        <w:r w:rsidR="003D5D8B" w:rsidRPr="002B42A7">
          <w:rPr>
            <w:rFonts w:ascii="Times New Roman" w:hAnsi="Times New Roman" w:cs="Times New Roman"/>
            <w:color w:val="000000" w:themeColor="text1"/>
            <w:rPrChange w:id="3438" w:author="Ruijie Xu" w:date="2022-03-10T12:31:00Z">
              <w:rPr>
                <w:color w:val="000000" w:themeColor="text1"/>
              </w:rPr>
            </w:rPrChange>
          </w:rPr>
          <w:t>II.</w:t>
        </w:r>
      </w:ins>
      <w:ins w:id="3439" w:author="Ruijie Xu" w:date="2022-02-03T12:08:00Z">
        <w:r w:rsidR="00971368" w:rsidRPr="002B42A7">
          <w:rPr>
            <w:rFonts w:ascii="Times New Roman" w:hAnsi="Times New Roman" w:cs="Times New Roman"/>
            <w:color w:val="000000" w:themeColor="text1"/>
            <w:rPrChange w:id="3440" w:author="Ruijie Xu" w:date="2022-03-10T12:31:00Z">
              <w:rPr>
                <w:color w:val="000000" w:themeColor="text1"/>
              </w:rPr>
            </w:rPrChange>
          </w:rPr>
          <w:t>2</w:t>
        </w:r>
      </w:ins>
      <w:ins w:id="3441" w:author="Ruijie Xu" w:date="2022-02-02T12:20:00Z">
        <w:r w:rsidR="003D5D8B" w:rsidRPr="002B42A7">
          <w:rPr>
            <w:rFonts w:ascii="Times New Roman" w:hAnsi="Times New Roman" w:cs="Times New Roman"/>
            <w:color w:val="000000" w:themeColor="text1"/>
            <w:rPrChange w:id="3442" w:author="Ruijie Xu" w:date="2022-03-10T12:31:00Z">
              <w:rPr>
                <w:color w:val="000000" w:themeColor="text1"/>
              </w:rPr>
            </w:rPrChange>
          </w:rPr>
          <w:t xml:space="preserve">). The number of unique taxa classified by each software </w:t>
        </w:r>
        <w:del w:id="3443" w:author="Liliana Salvador" w:date="2022-02-23T19:53:00Z">
          <w:r w:rsidR="003D5D8B" w:rsidRPr="002B42A7" w:rsidDel="00A9746D">
            <w:rPr>
              <w:rFonts w:ascii="Times New Roman" w:hAnsi="Times New Roman" w:cs="Times New Roman"/>
              <w:color w:val="000000" w:themeColor="text1"/>
              <w:rPrChange w:id="3444" w:author="Ruijie Xu" w:date="2022-03-10T12:31:00Z">
                <w:rPr>
                  <w:color w:val="000000" w:themeColor="text1"/>
                </w:rPr>
              </w:rPrChange>
            </w:rPr>
            <w:delText xml:space="preserve">also </w:delText>
          </w:r>
        </w:del>
      </w:ins>
      <w:ins w:id="3445" w:author="Rajeev, Sree" w:date="2022-03-01T12:41:00Z">
        <w:del w:id="3446" w:author="Ruijie Xu" w:date="2022-03-04T13:36:00Z">
          <w:r w:rsidR="009F44E3" w:rsidRPr="002B42A7" w:rsidDel="00582429">
            <w:rPr>
              <w:rFonts w:ascii="Times New Roman" w:hAnsi="Times New Roman" w:cs="Times New Roman"/>
              <w:color w:val="000000" w:themeColor="text1"/>
              <w:rPrChange w:id="3447"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3448" w:author="Ruijie Xu" w:date="2022-03-10T12:31:00Z">
              <w:rPr>
                <w:color w:val="000000" w:themeColor="text1"/>
              </w:rPr>
            </w:rPrChange>
          </w:rPr>
          <w:t>varied consider</w:t>
        </w:r>
      </w:ins>
      <w:ins w:id="3449" w:author="Liliana Salvador" w:date="2022-03-08T18:58:00Z">
        <w:r w:rsidR="002E56AD" w:rsidRPr="002B42A7">
          <w:rPr>
            <w:rFonts w:ascii="Times New Roman" w:hAnsi="Times New Roman" w:cs="Times New Roman"/>
            <w:color w:val="000000" w:themeColor="text1"/>
            <w:rPrChange w:id="3450" w:author="Ruijie Xu" w:date="2022-03-10T12:31:00Z">
              <w:rPr>
                <w:color w:val="000000" w:themeColor="text1"/>
              </w:rPr>
            </w:rPrChange>
          </w:rPr>
          <w:t>a</w:t>
        </w:r>
      </w:ins>
      <w:ins w:id="3451" w:author="Rajeev, Sree" w:date="2022-03-01T12:41:00Z">
        <w:r w:rsidR="009F44E3" w:rsidRPr="002B42A7">
          <w:rPr>
            <w:rFonts w:ascii="Times New Roman" w:hAnsi="Times New Roman" w:cs="Times New Roman"/>
            <w:color w:val="000000" w:themeColor="text1"/>
            <w:rPrChange w:id="3452" w:author="Ruijie Xu" w:date="2022-03-10T12:31:00Z">
              <w:rPr>
                <w:color w:val="000000" w:themeColor="text1"/>
              </w:rPr>
            </w:rPrChange>
          </w:rPr>
          <w:t>bly</w:t>
        </w:r>
        <w:del w:id="3453" w:author="Ruijie Xu" w:date="2022-03-04T10:49:00Z">
          <w:r w:rsidR="009F44E3" w:rsidRPr="002B42A7" w:rsidDel="00FB7A23">
            <w:rPr>
              <w:rFonts w:ascii="Times New Roman" w:hAnsi="Times New Roman" w:cs="Times New Roman"/>
              <w:color w:val="000000" w:themeColor="text1"/>
              <w:rPrChange w:id="3454" w:author="Ruijie Xu" w:date="2022-03-10T12:31:00Z">
                <w:rPr>
                  <w:color w:val="000000" w:themeColor="text1"/>
                </w:rPr>
              </w:rPrChange>
            </w:rPr>
            <w:delText xml:space="preserve"> </w:delText>
          </w:r>
        </w:del>
      </w:ins>
      <w:ins w:id="3455" w:author="Ruijie Xu" w:date="2022-02-02T12:20:00Z">
        <w:del w:id="3456" w:author="Rajeev, Sree" w:date="2022-03-01T12:41:00Z">
          <w:r w:rsidR="003D5D8B" w:rsidRPr="002B42A7" w:rsidDel="009F44E3">
            <w:rPr>
              <w:rFonts w:ascii="Times New Roman" w:hAnsi="Times New Roman" w:cs="Times New Roman"/>
              <w:color w:val="000000" w:themeColor="text1"/>
              <w:rPrChange w:id="3457" w:author="Ruijie Xu" w:date="2022-03-10T12:31:00Z">
                <w:rPr>
                  <w:color w:val="000000" w:themeColor="text1"/>
                </w:rPr>
              </w:rPrChange>
            </w:rPr>
            <w:delText>range</w:delText>
          </w:r>
        </w:del>
        <w:del w:id="3458" w:author="Rajeev, Sree" w:date="2022-03-01T12:38:00Z">
          <w:r w:rsidR="003D5D8B" w:rsidRPr="002B42A7" w:rsidDel="009F44E3">
            <w:rPr>
              <w:rFonts w:ascii="Times New Roman" w:hAnsi="Times New Roman" w:cs="Times New Roman"/>
              <w:color w:val="000000" w:themeColor="text1"/>
              <w:rPrChange w:id="3459"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460" w:author="Ruijie Xu" w:date="2022-03-10T12:31:00Z">
              <w:rPr>
                <w:color w:val="000000" w:themeColor="text1"/>
              </w:rPr>
            </w:rPrChange>
          </w:rPr>
          <w:t xml:space="preserve"> from 18 </w:t>
        </w:r>
        <w:del w:id="3461" w:author="Liliana Salvador" w:date="2022-02-23T19:53:00Z">
          <w:r w:rsidR="003D5D8B" w:rsidRPr="002B42A7" w:rsidDel="00A9746D">
            <w:rPr>
              <w:rFonts w:ascii="Times New Roman" w:hAnsi="Times New Roman" w:cs="Times New Roman"/>
              <w:color w:val="000000" w:themeColor="text1"/>
              <w:rPrChange w:id="3462"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3463" w:author="Ruijie Xu" w:date="2022-03-10T12:31:00Z">
              <w:rPr>
                <w:color w:val="000000" w:themeColor="text1"/>
              </w:rPr>
            </w:rPrChange>
          </w:rPr>
          <w:t>by Metaphlan3 to 4</w:t>
        </w:r>
      </w:ins>
      <w:ins w:id="3464" w:author="Ruijie Xu" w:date="2022-02-27T11:13:00Z">
        <w:r w:rsidR="00D26360" w:rsidRPr="002B42A7">
          <w:rPr>
            <w:rFonts w:ascii="Times New Roman" w:hAnsi="Times New Roman" w:cs="Times New Roman"/>
            <w:color w:val="000000" w:themeColor="text1"/>
            <w:rPrChange w:id="3465" w:author="Ruijie Xu" w:date="2022-03-10T12:31:00Z">
              <w:rPr>
                <w:color w:val="000000" w:themeColor="text1"/>
              </w:rPr>
            </w:rPrChange>
          </w:rPr>
          <w:t>,</w:t>
        </w:r>
      </w:ins>
      <w:ins w:id="3466" w:author="Ruijie Xu" w:date="2022-02-02T12:20:00Z">
        <w:r w:rsidR="003D5D8B" w:rsidRPr="002B42A7">
          <w:rPr>
            <w:rFonts w:ascii="Times New Roman" w:hAnsi="Times New Roman" w:cs="Times New Roman"/>
            <w:color w:val="000000" w:themeColor="text1"/>
            <w:rPrChange w:id="3467" w:author="Ruijie Xu" w:date="2022-03-10T12:31:00Z">
              <w:rPr>
                <w:color w:val="000000" w:themeColor="text1"/>
              </w:rPr>
            </w:rPrChange>
          </w:rPr>
          <w:t>816 taxa by Kaiju (Table II.</w:t>
        </w:r>
      </w:ins>
      <w:ins w:id="3468" w:author="Ruijie Xu" w:date="2022-02-03T12:08:00Z">
        <w:r w:rsidR="00971368" w:rsidRPr="002B42A7">
          <w:rPr>
            <w:rFonts w:ascii="Times New Roman" w:hAnsi="Times New Roman" w:cs="Times New Roman"/>
            <w:color w:val="000000" w:themeColor="text1"/>
            <w:rPrChange w:id="3469" w:author="Ruijie Xu" w:date="2022-03-10T12:31:00Z">
              <w:rPr>
                <w:color w:val="000000" w:themeColor="text1"/>
              </w:rPr>
            </w:rPrChange>
          </w:rPr>
          <w:t>S2</w:t>
        </w:r>
      </w:ins>
      <w:ins w:id="3470" w:author="Ruijie Xu" w:date="2022-02-02T12:20:00Z">
        <w:r w:rsidR="003D5D8B" w:rsidRPr="002B42A7">
          <w:rPr>
            <w:rFonts w:ascii="Times New Roman" w:hAnsi="Times New Roman" w:cs="Times New Roman"/>
            <w:color w:val="000000" w:themeColor="text1"/>
            <w:rPrChange w:id="3471" w:author="Ruijie Xu" w:date="2022-03-10T12:31:00Z">
              <w:rPr>
                <w:color w:val="000000" w:themeColor="text1"/>
              </w:rPr>
            </w:rPrChange>
          </w:rPr>
          <w:t>).  Furthermore, we</w:t>
        </w:r>
        <w:del w:id="3472" w:author="Liliana Salvador" w:date="2022-03-08T18:59:00Z">
          <w:r w:rsidR="003D5D8B" w:rsidRPr="002B42A7" w:rsidDel="002E56AD">
            <w:rPr>
              <w:rFonts w:ascii="Times New Roman" w:hAnsi="Times New Roman" w:cs="Times New Roman"/>
              <w:color w:val="000000" w:themeColor="text1"/>
              <w:rPrChange w:id="3473"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3474" w:author="Ruijie Xu" w:date="2022-03-10T12:31:00Z">
              <w:rPr>
                <w:color w:val="000000" w:themeColor="text1"/>
              </w:rPr>
            </w:rPrChange>
          </w:rPr>
          <w:t xml:space="preserve"> found that Metaphlan3 </w:t>
        </w:r>
      </w:ins>
      <w:ins w:id="3475" w:author="Rajeev, Sree" w:date="2022-03-03T10:59:00Z">
        <w:r w:rsidR="00B95BF0" w:rsidRPr="002B42A7">
          <w:rPr>
            <w:rFonts w:ascii="Times New Roman" w:hAnsi="Times New Roman" w:cs="Times New Roman"/>
            <w:color w:val="000000" w:themeColor="text1"/>
            <w:rPrChange w:id="3476" w:author="Ruijie Xu" w:date="2022-03-10T12:31:00Z">
              <w:rPr>
                <w:color w:val="000000" w:themeColor="text1"/>
              </w:rPr>
            </w:rPrChange>
          </w:rPr>
          <w:t>did</w:t>
        </w:r>
        <w:del w:id="3477" w:author="Liliana Salvador" w:date="2022-03-16T10:47:00Z">
          <w:r w:rsidR="00B95BF0" w:rsidRPr="002B42A7" w:rsidDel="00D66A2E">
            <w:rPr>
              <w:rFonts w:ascii="Times New Roman" w:hAnsi="Times New Roman" w:cs="Times New Roman"/>
              <w:color w:val="000000" w:themeColor="text1"/>
              <w:rPrChange w:id="3478" w:author="Ruijie Xu" w:date="2022-03-10T12:31:00Z">
                <w:rPr>
                  <w:color w:val="000000" w:themeColor="text1"/>
                </w:rPr>
              </w:rPrChange>
            </w:rPr>
            <w:delText xml:space="preserve"> </w:delText>
          </w:r>
        </w:del>
      </w:ins>
      <w:ins w:id="3479" w:author="Ruijie Xu" w:date="2022-02-02T12:20:00Z">
        <w:del w:id="3480" w:author="Rajeev, Sree" w:date="2022-03-03T10:59:00Z">
          <w:r w:rsidR="003D5D8B" w:rsidRPr="002B42A7" w:rsidDel="00B95BF0">
            <w:rPr>
              <w:rFonts w:ascii="Times New Roman" w:hAnsi="Times New Roman" w:cs="Times New Roman"/>
              <w:color w:val="000000" w:themeColor="text1"/>
              <w:rPrChange w:id="3481"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3482" w:author="Ruijie Xu" w:date="2022-03-10T12:31:00Z">
              <w:rPr>
                <w:color w:val="000000" w:themeColor="text1"/>
              </w:rPr>
            </w:rPrChange>
          </w:rPr>
          <w:t xml:space="preserve"> not classif</w:t>
        </w:r>
      </w:ins>
      <w:ins w:id="3483" w:author="Rajeev, Sree" w:date="2022-03-03T11:00:00Z">
        <w:r w:rsidR="00B95BF0" w:rsidRPr="002B42A7">
          <w:rPr>
            <w:rFonts w:ascii="Times New Roman" w:hAnsi="Times New Roman" w:cs="Times New Roman"/>
            <w:color w:val="000000" w:themeColor="text1"/>
            <w:rPrChange w:id="3484" w:author="Ruijie Xu" w:date="2022-03-10T12:31:00Z">
              <w:rPr>
                <w:color w:val="000000" w:themeColor="text1"/>
              </w:rPr>
            </w:rPrChange>
          </w:rPr>
          <w:t>y</w:t>
        </w:r>
      </w:ins>
      <w:ins w:id="3485" w:author="Ruijie Xu" w:date="2022-02-02T12:20:00Z">
        <w:del w:id="3486" w:author="Rajeev, Sree" w:date="2022-03-03T11:00:00Z">
          <w:r w:rsidR="003D5D8B" w:rsidRPr="002B42A7" w:rsidDel="00B95BF0">
            <w:rPr>
              <w:rFonts w:ascii="Times New Roman" w:hAnsi="Times New Roman" w:cs="Times New Roman"/>
              <w:color w:val="000000" w:themeColor="text1"/>
              <w:rPrChange w:id="3487"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3488" w:author="Ruijie Xu" w:date="2022-03-10T12:31:00Z">
              <w:rPr>
                <w:color w:val="000000" w:themeColor="text1"/>
              </w:rPr>
            </w:rPrChange>
          </w:rPr>
          <w:t xml:space="preserve"> any reads in samples of </w:t>
        </w:r>
      </w:ins>
      <w:ins w:id="3489" w:author="Ruijie Xu" w:date="2022-03-16T17:04:00Z">
        <w:r w:rsidR="00FE67E6" w:rsidRPr="00FE67E6">
          <w:rPr>
            <w:rFonts w:ascii="Times New Roman" w:hAnsi="Times New Roman" w:cs="Times New Roman"/>
            <w:i/>
            <w:color w:val="000000" w:themeColor="text1"/>
          </w:rPr>
          <w:t>Rattus</w:t>
        </w:r>
      </w:ins>
      <w:ins w:id="3490" w:author="Ruijie Xu" w:date="2022-02-02T12:20:00Z">
        <w:r w:rsidR="003D5D8B" w:rsidRPr="002B42A7">
          <w:rPr>
            <w:rFonts w:ascii="Times New Roman" w:hAnsi="Times New Roman" w:cs="Times New Roman"/>
            <w:color w:val="000000" w:themeColor="text1"/>
            <w:rPrChange w:id="3491" w:author="Ruijie Xu" w:date="2022-03-10T12:31:00Z">
              <w:rPr>
                <w:color w:val="000000" w:themeColor="text1"/>
              </w:rPr>
            </w:rPrChange>
          </w:rPr>
          <w:t xml:space="preserve"> R26 (R26.K, R26.L. and R26.S) and sample R22.L and R27.K, while other software</w:t>
        </w:r>
        <w:del w:id="3492" w:author="Liliana Salvador" w:date="2022-03-08T18:59:00Z">
          <w:r w:rsidR="003D5D8B" w:rsidRPr="002B42A7" w:rsidDel="002E56AD">
            <w:rPr>
              <w:rFonts w:ascii="Times New Roman" w:hAnsi="Times New Roman" w:cs="Times New Roman"/>
              <w:color w:val="000000" w:themeColor="text1"/>
              <w:rPrChange w:id="3493" w:author="Ruijie Xu" w:date="2022-03-10T12:31:00Z">
                <w:rPr>
                  <w:color w:val="000000" w:themeColor="text1"/>
                </w:rPr>
              </w:rPrChange>
            </w:rPr>
            <w:delText xml:space="preserve"> ha</w:delText>
          </w:r>
        </w:del>
        <w:del w:id="3494" w:author="Liliana Salvador" w:date="2022-02-23T19:53:00Z">
          <w:r w:rsidR="003D5D8B" w:rsidRPr="002B42A7" w:rsidDel="00A9746D">
            <w:rPr>
              <w:rFonts w:ascii="Times New Roman" w:hAnsi="Times New Roman" w:cs="Times New Roman"/>
              <w:color w:val="000000" w:themeColor="text1"/>
              <w:rPrChange w:id="3495"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496" w:author="Ruijie Xu" w:date="2022-03-10T12:31:00Z">
              <w:rPr>
                <w:color w:val="000000" w:themeColor="text1"/>
              </w:rPr>
            </w:rPrChange>
          </w:rPr>
          <w:t xml:space="preserve"> classified on average 1</w:t>
        </w:r>
      </w:ins>
      <w:ins w:id="3497" w:author="Ruijie Xu" w:date="2022-02-27T11:13:00Z">
        <w:r w:rsidR="00D26360" w:rsidRPr="002B42A7">
          <w:rPr>
            <w:rFonts w:ascii="Times New Roman" w:hAnsi="Times New Roman" w:cs="Times New Roman"/>
            <w:color w:val="000000" w:themeColor="text1"/>
            <w:rPrChange w:id="3498" w:author="Ruijie Xu" w:date="2022-03-10T12:31:00Z">
              <w:rPr>
                <w:color w:val="000000" w:themeColor="text1"/>
              </w:rPr>
            </w:rPrChange>
          </w:rPr>
          <w:t>,</w:t>
        </w:r>
      </w:ins>
      <w:ins w:id="3499" w:author="Ruijie Xu" w:date="2022-02-02T12:20:00Z">
        <w:r w:rsidR="003D5D8B" w:rsidRPr="002B42A7">
          <w:rPr>
            <w:rFonts w:ascii="Times New Roman" w:hAnsi="Times New Roman" w:cs="Times New Roman"/>
            <w:color w:val="000000" w:themeColor="text1"/>
            <w:rPrChange w:id="3500" w:author="Ruijie Xu" w:date="2022-03-10T12:31:00Z">
              <w:rPr>
                <w:color w:val="000000" w:themeColor="text1"/>
              </w:rPr>
            </w:rPrChange>
          </w:rPr>
          <w:t>252 (SD: 1408), 32</w:t>
        </w:r>
      </w:ins>
      <w:ins w:id="3501" w:author="Ruijie Xu" w:date="2022-02-27T11:13:00Z">
        <w:r w:rsidR="00D26360" w:rsidRPr="002B42A7">
          <w:rPr>
            <w:rFonts w:ascii="Times New Roman" w:hAnsi="Times New Roman" w:cs="Times New Roman"/>
            <w:color w:val="000000" w:themeColor="text1"/>
            <w:rPrChange w:id="3502" w:author="Ruijie Xu" w:date="2022-03-10T12:31:00Z">
              <w:rPr>
                <w:color w:val="000000" w:themeColor="text1"/>
              </w:rPr>
            </w:rPrChange>
          </w:rPr>
          <w:t>,</w:t>
        </w:r>
      </w:ins>
      <w:ins w:id="3503" w:author="Ruijie Xu" w:date="2022-02-02T12:20:00Z">
        <w:r w:rsidR="003D5D8B" w:rsidRPr="002B42A7">
          <w:rPr>
            <w:rFonts w:ascii="Times New Roman" w:hAnsi="Times New Roman" w:cs="Times New Roman"/>
            <w:color w:val="000000" w:themeColor="text1"/>
            <w:rPrChange w:id="3504" w:author="Ruijie Xu" w:date="2022-03-10T12:31:00Z">
              <w:rPr>
                <w:color w:val="000000" w:themeColor="text1"/>
              </w:rPr>
            </w:rPrChange>
          </w:rPr>
          <w:t>748 (SD: 32</w:t>
        </w:r>
      </w:ins>
      <w:ins w:id="3505" w:author="Ruijie Xu" w:date="2022-02-27T11:13:00Z">
        <w:r w:rsidR="00D26360" w:rsidRPr="002B42A7">
          <w:rPr>
            <w:rFonts w:ascii="Times New Roman" w:hAnsi="Times New Roman" w:cs="Times New Roman"/>
            <w:color w:val="000000" w:themeColor="text1"/>
            <w:rPrChange w:id="3506" w:author="Ruijie Xu" w:date="2022-03-10T12:31:00Z">
              <w:rPr>
                <w:color w:val="000000" w:themeColor="text1"/>
              </w:rPr>
            </w:rPrChange>
          </w:rPr>
          <w:t>,</w:t>
        </w:r>
      </w:ins>
      <w:ins w:id="3507" w:author="Ruijie Xu" w:date="2022-02-02T12:20:00Z">
        <w:r w:rsidR="003D5D8B" w:rsidRPr="002B42A7">
          <w:rPr>
            <w:rFonts w:ascii="Times New Roman" w:hAnsi="Times New Roman" w:cs="Times New Roman"/>
            <w:color w:val="000000" w:themeColor="text1"/>
            <w:rPrChange w:id="3508" w:author="Ruijie Xu" w:date="2022-03-10T12:31:00Z">
              <w:rPr>
                <w:color w:val="000000" w:themeColor="text1"/>
              </w:rPr>
            </w:rPrChange>
          </w:rPr>
          <w:t xml:space="preserve">178), 133 (SD: 112), </w:t>
        </w:r>
        <w:r w:rsidR="003D5D8B" w:rsidRPr="002B42A7">
          <w:rPr>
            <w:rFonts w:ascii="Times New Roman" w:hAnsi="Times New Roman" w:cs="Times New Roman"/>
            <w:color w:val="000000" w:themeColor="text1"/>
            <w:rPrChange w:id="3509" w:author="Ruijie Xu" w:date="2022-03-10T12:31:00Z">
              <w:rPr>
                <w:color w:val="000000" w:themeColor="text1"/>
              </w:rPr>
            </w:rPrChange>
          </w:rPr>
          <w:lastRenderedPageBreak/>
          <w:t>111</w:t>
        </w:r>
      </w:ins>
      <w:ins w:id="3510" w:author="Liliana Salvador" w:date="2022-03-08T19:00:00Z">
        <w:r w:rsidR="002E56AD" w:rsidRPr="002B42A7">
          <w:rPr>
            <w:rFonts w:ascii="Times New Roman" w:hAnsi="Times New Roman" w:cs="Times New Roman"/>
            <w:color w:val="000000" w:themeColor="text1"/>
            <w:rPrChange w:id="3511" w:author="Ruijie Xu" w:date="2022-03-10T12:31:00Z">
              <w:rPr>
                <w:color w:val="000000" w:themeColor="text1"/>
              </w:rPr>
            </w:rPrChange>
          </w:rPr>
          <w:t>,</w:t>
        </w:r>
      </w:ins>
      <w:ins w:id="3512" w:author="Ruijie Xu" w:date="2022-02-02T12:20:00Z">
        <w:r w:rsidR="003D5D8B" w:rsidRPr="002B42A7">
          <w:rPr>
            <w:rFonts w:ascii="Times New Roman" w:hAnsi="Times New Roman" w:cs="Times New Roman"/>
            <w:color w:val="000000" w:themeColor="text1"/>
            <w:rPrChange w:id="3513" w:author="Ruijie Xu" w:date="2022-03-10T12:31:00Z">
              <w:rPr>
                <w:color w:val="000000" w:themeColor="text1"/>
              </w:rPr>
            </w:rPrChange>
          </w:rPr>
          <w:t>068 (SD: 113</w:t>
        </w:r>
      </w:ins>
      <w:ins w:id="3514" w:author="Ruijie Xu" w:date="2022-02-27T11:13:00Z">
        <w:r w:rsidR="00D26360" w:rsidRPr="002B42A7">
          <w:rPr>
            <w:rFonts w:ascii="Times New Roman" w:hAnsi="Times New Roman" w:cs="Times New Roman"/>
            <w:color w:val="000000" w:themeColor="text1"/>
            <w:rPrChange w:id="3515" w:author="Ruijie Xu" w:date="2022-03-10T12:31:00Z">
              <w:rPr>
                <w:color w:val="000000" w:themeColor="text1"/>
              </w:rPr>
            </w:rPrChange>
          </w:rPr>
          <w:t>,</w:t>
        </w:r>
      </w:ins>
      <w:ins w:id="3516" w:author="Ruijie Xu" w:date="2022-02-02T12:20:00Z">
        <w:r w:rsidR="003D5D8B" w:rsidRPr="002B42A7">
          <w:rPr>
            <w:rFonts w:ascii="Times New Roman" w:hAnsi="Times New Roman" w:cs="Times New Roman"/>
            <w:color w:val="000000" w:themeColor="text1"/>
            <w:rPrChange w:id="3517" w:author="Ruijie Xu" w:date="2022-03-10T12:31:00Z">
              <w:rPr>
                <w:color w:val="000000" w:themeColor="text1"/>
              </w:rPr>
            </w:rPrChange>
          </w:rPr>
          <w:t>203), and 4</w:t>
        </w:r>
      </w:ins>
      <w:ins w:id="3518" w:author="Liliana Salvador" w:date="2022-03-08T19:00:00Z">
        <w:r w:rsidR="002E56AD" w:rsidRPr="002B42A7">
          <w:rPr>
            <w:rFonts w:ascii="Times New Roman" w:hAnsi="Times New Roman" w:cs="Times New Roman"/>
            <w:color w:val="000000" w:themeColor="text1"/>
            <w:rPrChange w:id="3519" w:author="Ruijie Xu" w:date="2022-03-10T12:31:00Z">
              <w:rPr>
                <w:color w:val="000000" w:themeColor="text1"/>
              </w:rPr>
            </w:rPrChange>
          </w:rPr>
          <w:t>,</w:t>
        </w:r>
      </w:ins>
      <w:ins w:id="3520" w:author="Ruijie Xu" w:date="2022-02-02T12:20:00Z">
        <w:r w:rsidR="003D5D8B" w:rsidRPr="002B42A7">
          <w:rPr>
            <w:rFonts w:ascii="Times New Roman" w:hAnsi="Times New Roman" w:cs="Times New Roman"/>
            <w:color w:val="000000" w:themeColor="text1"/>
            <w:rPrChange w:id="3521" w:author="Ruijie Xu" w:date="2022-03-10T12:31:00Z">
              <w:rPr>
                <w:color w:val="000000" w:themeColor="text1"/>
              </w:rPr>
            </w:rPrChange>
          </w:rPr>
          <w:t>011 (SD: 4</w:t>
        </w:r>
      </w:ins>
      <w:ins w:id="3522" w:author="Ruijie Xu" w:date="2022-02-27T11:13:00Z">
        <w:r w:rsidR="00D26360" w:rsidRPr="002B42A7">
          <w:rPr>
            <w:rFonts w:ascii="Times New Roman" w:hAnsi="Times New Roman" w:cs="Times New Roman"/>
            <w:color w:val="000000" w:themeColor="text1"/>
            <w:rPrChange w:id="3523" w:author="Ruijie Xu" w:date="2022-03-10T12:31:00Z">
              <w:rPr>
                <w:color w:val="000000" w:themeColor="text1"/>
              </w:rPr>
            </w:rPrChange>
          </w:rPr>
          <w:t>,</w:t>
        </w:r>
      </w:ins>
      <w:ins w:id="3524" w:author="Ruijie Xu" w:date="2022-02-02T12:20:00Z">
        <w:r w:rsidR="003D5D8B" w:rsidRPr="002B42A7">
          <w:rPr>
            <w:rFonts w:ascii="Times New Roman" w:hAnsi="Times New Roman" w:cs="Times New Roman"/>
            <w:color w:val="000000" w:themeColor="text1"/>
            <w:rPrChange w:id="3525" w:author="Ruijie Xu" w:date="2022-03-10T12:31:00Z">
              <w:rPr>
                <w:color w:val="000000" w:themeColor="text1"/>
              </w:rPr>
            </w:rPrChange>
          </w:rPr>
          <w:t>325) reads with these five samples</w:t>
        </w:r>
      </w:ins>
      <w:ins w:id="3526" w:author="Liliana Salvador" w:date="2022-03-08T19:00:00Z">
        <w:r w:rsidR="002E56AD" w:rsidRPr="002B42A7">
          <w:rPr>
            <w:rFonts w:ascii="Times New Roman" w:hAnsi="Times New Roman" w:cs="Times New Roman"/>
            <w:color w:val="000000" w:themeColor="text1"/>
            <w:rPrChange w:id="3527" w:author="Ruijie Xu" w:date="2022-03-10T12:31:00Z">
              <w:rPr>
                <w:color w:val="000000" w:themeColor="text1"/>
              </w:rPr>
            </w:rPrChange>
          </w:rPr>
          <w:t>,</w:t>
        </w:r>
      </w:ins>
      <w:ins w:id="3528" w:author="Ruijie Xu" w:date="2022-02-02T12:20:00Z">
        <w:r w:rsidR="003D5D8B" w:rsidRPr="002B42A7">
          <w:rPr>
            <w:rFonts w:ascii="Times New Roman" w:hAnsi="Times New Roman" w:cs="Times New Roman"/>
            <w:color w:val="000000" w:themeColor="text1"/>
            <w:rPrChange w:id="3529" w:author="Ruijie Xu" w:date="2022-03-10T12:31:00Z">
              <w:rPr>
                <w:color w:val="000000" w:themeColor="text1"/>
              </w:rPr>
            </w:rPrChange>
          </w:rPr>
          <w:t xml:space="preserve"> respectively (Table </w:t>
        </w:r>
      </w:ins>
      <w:ins w:id="3530" w:author="Ruijie Xu" w:date="2022-02-03T12:09:00Z">
        <w:r w:rsidR="00971368" w:rsidRPr="002B42A7">
          <w:rPr>
            <w:rFonts w:ascii="Times New Roman" w:hAnsi="Times New Roman" w:cs="Times New Roman"/>
            <w:color w:val="000000" w:themeColor="text1"/>
            <w:rPrChange w:id="3531" w:author="Ruijie Xu" w:date="2022-03-10T12:31:00Z">
              <w:rPr>
                <w:color w:val="000000" w:themeColor="text1"/>
              </w:rPr>
            </w:rPrChange>
          </w:rPr>
          <w:t>S</w:t>
        </w:r>
      </w:ins>
      <w:ins w:id="3532" w:author="Ruijie Xu" w:date="2022-02-02T12:20:00Z">
        <w:r w:rsidR="003D5D8B" w:rsidRPr="002B42A7">
          <w:rPr>
            <w:rFonts w:ascii="Times New Roman" w:hAnsi="Times New Roman" w:cs="Times New Roman"/>
            <w:color w:val="000000" w:themeColor="text1"/>
            <w:rPrChange w:id="3533"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3534" w:author="Ruijie Xu" w:date="2022-02-02T12:20:00Z"/>
          <w:del w:id="3535" w:author="Rajeev, Sree" w:date="2022-03-03T11:00:00Z"/>
          <w:rFonts w:ascii="Times New Roman" w:hAnsi="Times New Roman" w:cs="Times New Roman"/>
          <w:color w:val="000000" w:themeColor="text1"/>
          <w:rPrChange w:id="3536" w:author="Ruijie Xu" w:date="2022-03-10T12:31:00Z">
            <w:rPr>
              <w:ins w:id="3537" w:author="Ruijie Xu" w:date="2022-02-02T12:20:00Z"/>
              <w:del w:id="3538" w:author="Rajeev, Sree" w:date="2022-03-03T11:00:00Z"/>
              <w:color w:val="000000" w:themeColor="text1"/>
            </w:rPr>
          </w:rPrChange>
        </w:rPr>
      </w:pPr>
      <w:ins w:id="3539" w:author="Ruijie Xu" w:date="2022-03-04T13:52:00Z">
        <w:r w:rsidRPr="002B42A7">
          <w:rPr>
            <w:rFonts w:ascii="Times New Roman" w:hAnsi="Times New Roman" w:cs="Times New Roman"/>
            <w:color w:val="000000" w:themeColor="text1"/>
            <w:rPrChange w:id="3540" w:author="Ruijie Xu" w:date="2022-03-10T12:31:00Z">
              <w:rPr>
                <w:color w:val="000000" w:themeColor="text1"/>
              </w:rPr>
            </w:rPrChange>
          </w:rPr>
          <w:tab/>
        </w:r>
      </w:ins>
      <w:ins w:id="3541" w:author="Ruijie Xu" w:date="2022-02-27T13:44:00Z">
        <w:del w:id="3542" w:author="Rajeev, Sree" w:date="2022-03-03T11:00:00Z">
          <w:r w:rsidR="00C20546" w:rsidRPr="002B42A7" w:rsidDel="00B95BF0">
            <w:rPr>
              <w:rFonts w:ascii="Times New Roman" w:hAnsi="Times New Roman" w:cs="Times New Roman"/>
              <w:color w:val="000000" w:themeColor="text1"/>
              <w:rPrChange w:id="3543" w:author="Ruijie Xu" w:date="2022-03-10T12:31:00Z">
                <w:rPr>
                  <w:color w:val="000000" w:themeColor="text1"/>
                </w:rPr>
              </w:rPrChange>
            </w:rPr>
            <w:delText>Domain-level</w:delText>
          </w:r>
        </w:del>
      </w:ins>
    </w:p>
    <w:p w14:paraId="7E76D58F" w14:textId="0ACCE190" w:rsidR="003D5D8B" w:rsidRPr="002B42A7" w:rsidRDefault="003D5D8B">
      <w:pPr>
        <w:spacing w:line="480" w:lineRule="auto"/>
        <w:rPr>
          <w:ins w:id="3544" w:author="Ruijie Xu" w:date="2022-02-02T12:20:00Z"/>
          <w:rFonts w:ascii="Times New Roman" w:hAnsi="Times New Roman" w:cs="Times New Roman"/>
          <w:color w:val="000000" w:themeColor="text1"/>
          <w:rPrChange w:id="3545" w:author="Ruijie Xu" w:date="2022-03-10T12:31:00Z">
            <w:rPr>
              <w:ins w:id="3546" w:author="Ruijie Xu" w:date="2022-02-02T12:20:00Z"/>
              <w:color w:val="000000" w:themeColor="text1"/>
            </w:rPr>
          </w:rPrChange>
        </w:rPr>
        <w:pPrChange w:id="3547" w:author="Ruijie Xu" w:date="2022-03-10T12:00:00Z">
          <w:pPr>
            <w:spacing w:line="480" w:lineRule="auto"/>
            <w:ind w:firstLine="720"/>
          </w:pPr>
        </w:pPrChange>
      </w:pPr>
      <w:ins w:id="3548" w:author="Ruijie Xu" w:date="2022-02-02T12:20:00Z">
        <w:del w:id="3549" w:author="Rajeev, Sree" w:date="2022-03-01T12:46:00Z">
          <w:r w:rsidRPr="002B42A7" w:rsidDel="004B3E3F">
            <w:rPr>
              <w:rFonts w:ascii="Times New Roman" w:hAnsi="Times New Roman" w:cs="Times New Roman"/>
              <w:color w:val="000000" w:themeColor="text1"/>
              <w:rPrChange w:id="3550" w:author="Ruijie Xu" w:date="2022-03-10T12:31:00Z">
                <w:rPr>
                  <w:color w:val="000000" w:themeColor="text1"/>
                </w:rPr>
              </w:rPrChange>
            </w:rPr>
            <w:delText>The number of</w:delText>
          </w:r>
        </w:del>
      </w:ins>
      <w:ins w:id="3551" w:author="Rajeev, Sree" w:date="2022-03-01T12:46:00Z">
        <w:del w:id="3552" w:author="Ruijie Xu" w:date="2022-03-10T12:00:00Z">
          <w:r w:rsidR="004B3E3F" w:rsidRPr="002B42A7" w:rsidDel="00953491">
            <w:rPr>
              <w:rFonts w:ascii="Times New Roman" w:hAnsi="Times New Roman" w:cs="Times New Roman"/>
              <w:color w:val="000000" w:themeColor="text1"/>
              <w:rPrChange w:id="3553" w:author="Ruijie Xu" w:date="2022-03-10T12:31:00Z">
                <w:rPr>
                  <w:color w:val="000000" w:themeColor="text1"/>
                </w:rPr>
              </w:rPrChange>
            </w:rPr>
            <w:delText>We</w:delText>
          </w:r>
        </w:del>
      </w:ins>
      <w:ins w:id="3554" w:author="Ruijie Xu" w:date="2022-03-10T12:00:00Z">
        <w:r w:rsidR="00953491" w:rsidRPr="002B42A7">
          <w:rPr>
            <w:rFonts w:ascii="Times New Roman" w:hAnsi="Times New Roman" w:cs="Times New Roman"/>
            <w:color w:val="000000" w:themeColor="text1"/>
            <w:rPrChange w:id="3555" w:author="Ruijie Xu" w:date="2022-03-10T12:31:00Z">
              <w:rPr>
                <w:color w:val="000000" w:themeColor="text1"/>
                <w:u w:val="single"/>
              </w:rPr>
            </w:rPrChange>
          </w:rPr>
          <w:t>The number of</w:t>
        </w:r>
      </w:ins>
      <w:ins w:id="3556" w:author="Ruijie Xu" w:date="2022-02-02T12:20:00Z">
        <w:r w:rsidRPr="002B42A7">
          <w:rPr>
            <w:rFonts w:ascii="Times New Roman" w:hAnsi="Times New Roman" w:cs="Times New Roman"/>
            <w:color w:val="000000" w:themeColor="text1"/>
            <w:rPrChange w:id="3557" w:author="Ruijie Xu" w:date="2022-03-10T12:31:00Z">
              <w:rPr>
                <w:color w:val="000000" w:themeColor="text1"/>
              </w:rPr>
            </w:rPrChange>
          </w:rPr>
          <w:t xml:space="preserve"> reads</w:t>
        </w:r>
      </w:ins>
      <w:ins w:id="3558" w:author="Rajeev, Sree" w:date="2022-03-03T11:00:00Z">
        <w:r w:rsidR="00B95BF0" w:rsidRPr="002B42A7">
          <w:rPr>
            <w:rFonts w:ascii="Times New Roman" w:hAnsi="Times New Roman" w:cs="Times New Roman"/>
            <w:color w:val="000000" w:themeColor="text1"/>
            <w:rPrChange w:id="3559" w:author="Ruijie Xu" w:date="2022-03-10T12:31:00Z">
              <w:rPr>
                <w:color w:val="000000" w:themeColor="text1"/>
              </w:rPr>
            </w:rPrChange>
          </w:rPr>
          <w:t xml:space="preserve"> </w:t>
        </w:r>
      </w:ins>
      <w:ins w:id="3560" w:author="Ruijie Xu" w:date="2022-03-10T12:00:00Z">
        <w:r w:rsidR="00953491" w:rsidRPr="002B42A7">
          <w:rPr>
            <w:rFonts w:ascii="Times New Roman" w:hAnsi="Times New Roman" w:cs="Times New Roman"/>
            <w:color w:val="000000" w:themeColor="text1"/>
            <w:rPrChange w:id="3561" w:author="Ruijie Xu" w:date="2022-03-10T12:31:00Z">
              <w:rPr>
                <w:color w:val="000000" w:themeColor="text1"/>
              </w:rPr>
            </w:rPrChange>
          </w:rPr>
          <w:t xml:space="preserve">classified </w:t>
        </w:r>
      </w:ins>
      <w:ins w:id="3562" w:author="Rajeev, Sree" w:date="2022-03-01T12:46:00Z">
        <w:del w:id="3563" w:author="Rajeev, Sree" w:date="2022-03-03T11:00:00Z">
          <w:r w:rsidR="004B3E3F" w:rsidRPr="002B42A7" w:rsidDel="00B95BF0">
            <w:rPr>
              <w:rFonts w:ascii="Times New Roman" w:hAnsi="Times New Roman" w:cs="Times New Roman"/>
              <w:color w:val="000000" w:themeColor="text1"/>
              <w:rPrChange w:id="3564"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565" w:author="Ruijie Xu" w:date="2022-03-10T12:31:00Z">
              <w:rPr>
                <w:color w:val="000000" w:themeColor="text1"/>
              </w:rPr>
            </w:rPrChange>
          </w:rPr>
          <w:t>by each software</w:t>
        </w:r>
      </w:ins>
      <w:ins w:id="3566" w:author="Ruijie Xu" w:date="2022-02-02T12:20:00Z">
        <w:r w:rsidRPr="002B42A7">
          <w:rPr>
            <w:rFonts w:ascii="Times New Roman" w:hAnsi="Times New Roman" w:cs="Times New Roman"/>
            <w:color w:val="000000" w:themeColor="text1"/>
            <w:rPrChange w:id="3567" w:author="Ruijie Xu" w:date="2022-03-10T12:31:00Z">
              <w:rPr>
                <w:color w:val="000000" w:themeColor="text1"/>
              </w:rPr>
            </w:rPrChange>
          </w:rPr>
          <w:t xml:space="preserve"> </w:t>
        </w:r>
        <w:del w:id="3568" w:author="Rajeev, Sree" w:date="2022-03-01T12:46:00Z">
          <w:r w:rsidRPr="002B42A7" w:rsidDel="004B3E3F">
            <w:rPr>
              <w:rFonts w:ascii="Times New Roman" w:hAnsi="Times New Roman" w:cs="Times New Roman"/>
              <w:color w:val="000000" w:themeColor="text1"/>
              <w:rPrChange w:id="3569" w:author="Ruijie Xu" w:date="2022-03-10T12:31:00Z">
                <w:rPr>
                  <w:color w:val="000000" w:themeColor="text1"/>
                </w:rPr>
              </w:rPrChange>
            </w:rPr>
            <w:delText>were break down</w:delText>
          </w:r>
        </w:del>
      </w:ins>
      <w:ins w:id="3570" w:author="Liliana Salvador" w:date="2022-02-23T19:54:00Z">
        <w:del w:id="3571" w:author="Rajeev, Sree" w:date="2022-03-01T12:46:00Z">
          <w:r w:rsidR="00A9746D" w:rsidRPr="002B42A7" w:rsidDel="004B3E3F">
            <w:rPr>
              <w:rFonts w:ascii="Times New Roman" w:hAnsi="Times New Roman" w:cs="Times New Roman"/>
              <w:color w:val="000000" w:themeColor="text1"/>
              <w:rPrChange w:id="3572" w:author="Ruijie Xu" w:date="2022-03-10T12:31:00Z">
                <w:rPr>
                  <w:color w:val="000000" w:themeColor="text1"/>
                </w:rPr>
              </w:rPrChange>
            </w:rPr>
            <w:delText>identified</w:delText>
          </w:r>
        </w:del>
      </w:ins>
      <w:ins w:id="3573" w:author="Ruijie Xu" w:date="2022-02-02T12:20:00Z">
        <w:del w:id="3574" w:author="Rajeev, Sree" w:date="2022-03-01T12:46:00Z">
          <w:r w:rsidRPr="002B42A7" w:rsidDel="004B3E3F">
            <w:rPr>
              <w:rFonts w:ascii="Times New Roman" w:hAnsi="Times New Roman" w:cs="Times New Roman"/>
              <w:color w:val="000000" w:themeColor="text1"/>
              <w:rPrChange w:id="357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3576" w:author="Ruijie Xu" w:date="2022-03-10T12:31:00Z">
              <w:rPr>
                <w:color w:val="000000" w:themeColor="text1"/>
              </w:rPr>
            </w:rPrChange>
          </w:rPr>
          <w:t>at the domain level taxa</w:t>
        </w:r>
        <w:del w:id="3577" w:author="Rajeev, Sree" w:date="2022-03-01T12:46:00Z">
          <w:r w:rsidRPr="002B42A7" w:rsidDel="004B3E3F">
            <w:rPr>
              <w:rFonts w:ascii="Times New Roman" w:hAnsi="Times New Roman" w:cs="Times New Roman"/>
              <w:color w:val="000000" w:themeColor="text1"/>
              <w:rPrChange w:id="3578" w:author="Ruijie Xu" w:date="2022-03-10T12:31:00Z">
                <w:rPr>
                  <w:color w:val="000000" w:themeColor="text1"/>
                </w:rPr>
              </w:rPrChange>
            </w:rPr>
            <w:delText>, where we closely examined the number of reads classified</w:delText>
          </w:r>
        </w:del>
      </w:ins>
      <w:ins w:id="3579" w:author="Liliana Salvador" w:date="2022-02-23T19:55:00Z">
        <w:del w:id="3580" w:author="Rajeev, Sree" w:date="2022-03-01T12:46:00Z">
          <w:r w:rsidR="00A9746D" w:rsidRPr="002B42A7" w:rsidDel="004B3E3F">
            <w:rPr>
              <w:rFonts w:ascii="Times New Roman" w:hAnsi="Times New Roman" w:cs="Times New Roman"/>
              <w:color w:val="000000" w:themeColor="text1"/>
              <w:rPrChange w:id="3581" w:author="Ruijie Xu" w:date="2022-03-10T12:31:00Z">
                <w:rPr>
                  <w:color w:val="000000" w:themeColor="text1"/>
                </w:rPr>
              </w:rPrChange>
            </w:rPr>
            <w:delText xml:space="preserve"> by each software</w:delText>
          </w:r>
        </w:del>
      </w:ins>
      <w:ins w:id="3582" w:author="Ruijie Xu" w:date="2022-02-02T12:20:00Z">
        <w:r w:rsidRPr="002B42A7">
          <w:rPr>
            <w:rFonts w:ascii="Times New Roman" w:hAnsi="Times New Roman" w:cs="Times New Roman"/>
            <w:color w:val="000000" w:themeColor="text1"/>
            <w:rPrChange w:id="3583" w:author="Ruijie Xu" w:date="2022-03-10T12:31:00Z">
              <w:rPr>
                <w:color w:val="000000" w:themeColor="text1"/>
              </w:rPr>
            </w:rPrChange>
          </w:rPr>
          <w:t xml:space="preserve"> into Eukaryota, Bacteria, Vir</w:t>
        </w:r>
      </w:ins>
      <w:ins w:id="3584" w:author="Liliana Salvador" w:date="2022-02-23T19:54:00Z">
        <w:r w:rsidR="00A9746D" w:rsidRPr="002B42A7">
          <w:rPr>
            <w:rFonts w:ascii="Times New Roman" w:hAnsi="Times New Roman" w:cs="Times New Roman"/>
            <w:color w:val="000000" w:themeColor="text1"/>
            <w:rPrChange w:id="3585" w:author="Ruijie Xu" w:date="2022-03-10T12:31:00Z">
              <w:rPr>
                <w:color w:val="000000" w:themeColor="text1"/>
              </w:rPr>
            </w:rPrChange>
          </w:rPr>
          <w:t>u</w:t>
        </w:r>
      </w:ins>
      <w:ins w:id="3586" w:author="Ruijie Xu" w:date="2022-02-02T12:20:00Z">
        <w:del w:id="3587" w:author="Liliana Salvador" w:date="2022-02-23T19:54:00Z">
          <w:r w:rsidRPr="002B42A7" w:rsidDel="00A9746D">
            <w:rPr>
              <w:rFonts w:ascii="Times New Roman" w:hAnsi="Times New Roman" w:cs="Times New Roman"/>
              <w:color w:val="000000" w:themeColor="text1"/>
              <w:rPrChange w:id="3588" w:author="Ruijie Xu" w:date="2022-03-10T12:31:00Z">
                <w:rPr>
                  <w:color w:val="000000" w:themeColor="text1"/>
                </w:rPr>
              </w:rPrChange>
            </w:rPr>
            <w:delText>s</w:delText>
          </w:r>
        </w:del>
      </w:ins>
      <w:ins w:id="3589" w:author="Liliana Salvador" w:date="2022-02-23T19:54:00Z">
        <w:r w:rsidR="00A9746D" w:rsidRPr="002B42A7">
          <w:rPr>
            <w:rFonts w:ascii="Times New Roman" w:hAnsi="Times New Roman" w:cs="Times New Roman"/>
            <w:color w:val="000000" w:themeColor="text1"/>
            <w:rPrChange w:id="3590" w:author="Ruijie Xu" w:date="2022-03-10T12:31:00Z">
              <w:rPr>
                <w:color w:val="000000" w:themeColor="text1"/>
              </w:rPr>
            </w:rPrChange>
          </w:rPr>
          <w:t>s</w:t>
        </w:r>
      </w:ins>
      <w:ins w:id="3591" w:author="Ruijie Xu" w:date="2022-02-02T12:20:00Z">
        <w:del w:id="3592" w:author="Liliana Salvador" w:date="2022-02-23T19:54:00Z">
          <w:r w:rsidRPr="002B42A7" w:rsidDel="00A9746D">
            <w:rPr>
              <w:rFonts w:ascii="Times New Roman" w:hAnsi="Times New Roman" w:cs="Times New Roman"/>
              <w:color w:val="000000" w:themeColor="text1"/>
              <w:rPrChange w:id="3593" w:author="Ruijie Xu" w:date="2022-03-10T12:31:00Z">
                <w:rPr>
                  <w:color w:val="000000" w:themeColor="text1"/>
                </w:rPr>
              </w:rPrChange>
            </w:rPr>
            <w:delText>u</w:delText>
          </w:r>
        </w:del>
        <w:r w:rsidRPr="002B42A7">
          <w:rPr>
            <w:rFonts w:ascii="Times New Roman" w:hAnsi="Times New Roman" w:cs="Times New Roman"/>
            <w:color w:val="000000" w:themeColor="text1"/>
            <w:rPrChange w:id="3594" w:author="Ruijie Xu" w:date="2022-03-10T12:31:00Z">
              <w:rPr>
                <w:color w:val="000000" w:themeColor="text1"/>
              </w:rPr>
            </w:rPrChange>
          </w:rPr>
          <w:t xml:space="preserve">es, and Archaea </w:t>
        </w:r>
        <w:del w:id="3595" w:author="Liliana Salvador" w:date="2022-02-23T19:55:00Z">
          <w:r w:rsidRPr="002B42A7" w:rsidDel="00A9746D">
            <w:rPr>
              <w:rFonts w:ascii="Times New Roman" w:hAnsi="Times New Roman" w:cs="Times New Roman"/>
              <w:color w:val="000000" w:themeColor="text1"/>
              <w:rPrChange w:id="3596" w:author="Ruijie Xu" w:date="2022-03-10T12:31:00Z">
                <w:rPr>
                  <w:color w:val="000000" w:themeColor="text1"/>
                </w:rPr>
              </w:rPrChange>
            </w:rPr>
            <w:delText xml:space="preserve">by each software </w:delText>
          </w:r>
        </w:del>
      </w:ins>
      <w:ins w:id="3597" w:author="Ruijie Xu" w:date="2022-03-10T12:00:00Z">
        <w:r w:rsidR="00953491" w:rsidRPr="002B42A7">
          <w:rPr>
            <w:rFonts w:ascii="Times New Roman" w:hAnsi="Times New Roman" w:cs="Times New Roman"/>
            <w:color w:val="000000" w:themeColor="text1"/>
            <w:rPrChange w:id="3598" w:author="Ruijie Xu" w:date="2022-03-10T12:31:00Z">
              <w:rPr>
                <w:color w:val="000000" w:themeColor="text1"/>
              </w:rPr>
            </w:rPrChange>
          </w:rPr>
          <w:t xml:space="preserve">is shown in </w:t>
        </w:r>
      </w:ins>
      <w:ins w:id="3599" w:author="Ruijie Xu" w:date="2022-02-02T12:20:00Z">
        <w:r w:rsidRPr="002B42A7">
          <w:rPr>
            <w:rFonts w:ascii="Times New Roman" w:hAnsi="Times New Roman" w:cs="Times New Roman"/>
            <w:color w:val="000000" w:themeColor="text1"/>
            <w:rPrChange w:id="3600" w:author="Ruijie Xu" w:date="2022-03-10T12:31:00Z">
              <w:rPr>
                <w:color w:val="000000" w:themeColor="text1"/>
              </w:rPr>
            </w:rPrChange>
          </w:rPr>
          <w:t xml:space="preserve">Figure </w:t>
        </w:r>
      </w:ins>
      <w:ins w:id="3601" w:author="Ruijie Xu" w:date="2022-03-10T10:05:00Z">
        <w:r w:rsidR="000361F5" w:rsidRPr="002B42A7">
          <w:rPr>
            <w:rFonts w:ascii="Times New Roman" w:hAnsi="Times New Roman" w:cs="Times New Roman"/>
            <w:color w:val="000000" w:themeColor="text1"/>
            <w:rPrChange w:id="3602" w:author="Ruijie Xu" w:date="2022-03-10T12:31:00Z">
              <w:rPr>
                <w:color w:val="000000" w:themeColor="text1"/>
              </w:rPr>
            </w:rPrChange>
          </w:rPr>
          <w:t>1e</w:t>
        </w:r>
      </w:ins>
      <w:ins w:id="3603" w:author="Ruijie Xu" w:date="2022-02-03T12:10:00Z">
        <w:r w:rsidR="002E6F22" w:rsidRPr="002B42A7">
          <w:rPr>
            <w:rFonts w:ascii="Times New Roman" w:hAnsi="Times New Roman" w:cs="Times New Roman"/>
            <w:color w:val="000000" w:themeColor="text1"/>
            <w:rPrChange w:id="3604" w:author="Ruijie Xu" w:date="2022-03-10T12:31:00Z">
              <w:rPr>
                <w:color w:val="000000" w:themeColor="text1"/>
              </w:rPr>
            </w:rPrChange>
          </w:rPr>
          <w:t>-h</w:t>
        </w:r>
      </w:ins>
      <w:ins w:id="3605" w:author="Ruijie Xu" w:date="2022-03-10T12:00:00Z">
        <w:r w:rsidR="00953491" w:rsidRPr="002B42A7">
          <w:rPr>
            <w:rFonts w:ascii="Times New Roman" w:hAnsi="Times New Roman" w:cs="Times New Roman"/>
            <w:color w:val="000000" w:themeColor="text1"/>
            <w:rPrChange w:id="3606" w:author="Ruijie Xu" w:date="2022-03-10T12:31:00Z">
              <w:rPr>
                <w:color w:val="000000" w:themeColor="text1"/>
              </w:rPr>
            </w:rPrChange>
          </w:rPr>
          <w:t>, and wit</w:t>
        </w:r>
      </w:ins>
      <w:ins w:id="3607" w:author="Ruijie Xu" w:date="2022-03-10T12:01:00Z">
        <w:r w:rsidR="00953491" w:rsidRPr="002B42A7">
          <w:rPr>
            <w:rFonts w:ascii="Times New Roman" w:hAnsi="Times New Roman" w:cs="Times New Roman"/>
            <w:color w:val="000000" w:themeColor="text1"/>
            <w:rPrChange w:id="3608" w:author="Ruijie Xu" w:date="2022-03-10T12:31:00Z">
              <w:rPr>
                <w:color w:val="000000" w:themeColor="text1"/>
              </w:rPr>
            </w:rPrChange>
          </w:rPr>
          <w:t>h detailed statistics available in</w:t>
        </w:r>
      </w:ins>
      <w:ins w:id="3609" w:author="Ruijie Xu" w:date="2022-02-03T12:09:00Z">
        <w:r w:rsidR="00971368" w:rsidRPr="002B42A7">
          <w:rPr>
            <w:rFonts w:ascii="Times New Roman" w:hAnsi="Times New Roman" w:cs="Times New Roman"/>
            <w:color w:val="000000" w:themeColor="text1"/>
            <w:rPrChange w:id="3610" w:author="Ruijie Xu" w:date="2022-03-10T12:31:00Z">
              <w:rPr>
                <w:color w:val="000000" w:themeColor="text1"/>
              </w:rPr>
            </w:rPrChange>
          </w:rPr>
          <w:t xml:space="preserve"> Table SII</w:t>
        </w:r>
      </w:ins>
      <w:ins w:id="3611" w:author="Ruijie Xu" w:date="2022-02-03T12:11:00Z">
        <w:r w:rsidR="002E6F22" w:rsidRPr="002B42A7">
          <w:rPr>
            <w:rFonts w:ascii="Times New Roman" w:hAnsi="Times New Roman" w:cs="Times New Roman"/>
            <w:color w:val="000000" w:themeColor="text1"/>
            <w:rPrChange w:id="3612" w:author="Ruijie Xu" w:date="2022-03-10T12:31:00Z">
              <w:rPr>
                <w:color w:val="000000" w:themeColor="text1"/>
              </w:rPr>
            </w:rPrChange>
          </w:rPr>
          <w:t>.</w:t>
        </w:r>
      </w:ins>
      <w:ins w:id="3613" w:author="Ruijie Xu" w:date="2022-02-03T12:09:00Z">
        <w:r w:rsidR="00971368" w:rsidRPr="002B42A7">
          <w:rPr>
            <w:rFonts w:ascii="Times New Roman" w:hAnsi="Times New Roman" w:cs="Times New Roman"/>
            <w:color w:val="000000" w:themeColor="text1"/>
            <w:rPrChange w:id="3614" w:author="Ruijie Xu" w:date="2022-03-10T12:31:00Z">
              <w:rPr>
                <w:color w:val="000000" w:themeColor="text1"/>
              </w:rPr>
            </w:rPrChange>
          </w:rPr>
          <w:t>3</w:t>
        </w:r>
      </w:ins>
      <w:ins w:id="3615" w:author="Ruijie Xu" w:date="2022-02-02T12:20:00Z">
        <w:r w:rsidRPr="002B42A7">
          <w:rPr>
            <w:rFonts w:ascii="Times New Roman" w:hAnsi="Times New Roman" w:cs="Times New Roman"/>
            <w:color w:val="000000" w:themeColor="text1"/>
            <w:rPrChange w:id="3616" w:author="Ruijie Xu" w:date="2022-03-10T12:31:00Z">
              <w:rPr>
                <w:color w:val="000000" w:themeColor="text1"/>
              </w:rPr>
            </w:rPrChange>
          </w:rPr>
          <w:t>.</w:t>
        </w:r>
      </w:ins>
      <w:ins w:id="3617" w:author="Rajeev, Sree" w:date="2022-03-01T12:48:00Z">
        <w:r w:rsidR="004B3E3F" w:rsidRPr="002B42A7">
          <w:rPr>
            <w:rFonts w:ascii="Times New Roman" w:hAnsi="Times New Roman" w:cs="Times New Roman"/>
            <w:color w:val="000000" w:themeColor="text1"/>
            <w:rPrChange w:id="3618" w:author="Ruijie Xu" w:date="2022-03-10T12:31:00Z">
              <w:rPr>
                <w:color w:val="000000" w:themeColor="text1"/>
              </w:rPr>
            </w:rPrChange>
          </w:rPr>
          <w:t xml:space="preserve"> </w:t>
        </w:r>
      </w:ins>
      <w:ins w:id="3619" w:author="Ruijie Xu" w:date="2022-03-10T10:10:00Z">
        <w:r w:rsidR="00287AFC" w:rsidRPr="002B42A7">
          <w:rPr>
            <w:rFonts w:ascii="Times New Roman" w:hAnsi="Times New Roman" w:cs="Times New Roman"/>
            <w:color w:val="000000" w:themeColor="text1"/>
            <w:rPrChange w:id="3620" w:author="Ruijie Xu" w:date="2022-03-10T12:31:00Z">
              <w:rPr>
                <w:color w:val="000000" w:themeColor="text1"/>
              </w:rPr>
            </w:rPrChange>
          </w:rPr>
          <w:t xml:space="preserve">For the number of reads classified into the Eukaryota taxon, the classifications between all </w:t>
        </w:r>
      </w:ins>
      <w:ins w:id="3621" w:author="Rajeev, Sree" w:date="2022-03-01T12:48:00Z">
        <w:del w:id="3622" w:author="Ruijie Xu" w:date="2022-03-10T10:09:00Z">
          <w:r w:rsidR="004B3E3F" w:rsidRPr="002B42A7" w:rsidDel="00287AFC">
            <w:rPr>
              <w:rFonts w:ascii="Times New Roman" w:hAnsi="Times New Roman" w:cs="Times New Roman"/>
              <w:color w:val="000000" w:themeColor="text1"/>
              <w:rPrChange w:id="3623" w:author="Ruijie Xu" w:date="2022-03-10T12:31:00Z">
                <w:rPr>
                  <w:color w:val="000000" w:themeColor="text1"/>
                </w:rPr>
              </w:rPrChange>
            </w:rPr>
            <w:delText xml:space="preserve">All </w:delText>
          </w:r>
        </w:del>
      </w:ins>
      <w:ins w:id="3624" w:author="Rajeev, Sree" w:date="2022-03-01T12:49:00Z">
        <w:del w:id="3625" w:author="Ruijie Xu" w:date="2022-03-10T10:05:00Z">
          <w:r w:rsidR="004B3E3F" w:rsidRPr="002B42A7" w:rsidDel="000361F5">
            <w:rPr>
              <w:rFonts w:ascii="Times New Roman" w:hAnsi="Times New Roman" w:cs="Times New Roman"/>
              <w:color w:val="000000" w:themeColor="text1"/>
              <w:rPrChange w:id="3626"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627" w:author="Ruijie Xu" w:date="2022-03-10T12:31:00Z">
              <w:rPr>
                <w:color w:val="000000" w:themeColor="text1"/>
              </w:rPr>
            </w:rPrChange>
          </w:rPr>
          <w:t>software</w:t>
        </w:r>
      </w:ins>
      <w:ins w:id="3628" w:author="Liliana Salvador" w:date="2022-03-10T18:55:00Z">
        <w:r w:rsidR="00565D5E">
          <w:rPr>
            <w:rFonts w:ascii="Times New Roman" w:hAnsi="Times New Roman" w:cs="Times New Roman"/>
            <w:color w:val="000000" w:themeColor="text1"/>
          </w:rPr>
          <w:t>,</w:t>
        </w:r>
      </w:ins>
      <w:ins w:id="3629" w:author="Ruijie Xu" w:date="2022-03-10T10:10:00Z">
        <w:del w:id="3630" w:author="Liliana Salvador" w:date="2022-03-10T18:54:00Z">
          <w:r w:rsidR="00287AFC" w:rsidRPr="002B42A7" w:rsidDel="00565D5E">
            <w:rPr>
              <w:rFonts w:ascii="Times New Roman" w:hAnsi="Times New Roman" w:cs="Times New Roman"/>
              <w:color w:val="000000" w:themeColor="text1"/>
              <w:rPrChange w:id="3631" w:author="Ruijie Xu" w:date="2022-03-10T12:31:00Z">
                <w:rPr>
                  <w:color w:val="000000" w:themeColor="text1"/>
                </w:rPr>
              </w:rPrChange>
            </w:rPr>
            <w:delText>s</w:delText>
          </w:r>
        </w:del>
      </w:ins>
      <w:ins w:id="3632" w:author="Rajeev, Sree" w:date="2022-03-01T12:49:00Z">
        <w:r w:rsidR="004B3E3F" w:rsidRPr="002B42A7">
          <w:rPr>
            <w:rFonts w:ascii="Times New Roman" w:hAnsi="Times New Roman" w:cs="Times New Roman"/>
            <w:color w:val="000000" w:themeColor="text1"/>
            <w:rPrChange w:id="3633" w:author="Ruijie Xu" w:date="2022-03-10T12:31:00Z">
              <w:rPr>
                <w:color w:val="000000" w:themeColor="text1"/>
              </w:rPr>
            </w:rPrChange>
          </w:rPr>
          <w:t xml:space="preserve"> except</w:t>
        </w:r>
        <w:del w:id="3634" w:author="Ruijie Xu" w:date="2022-03-04T10:50:00Z">
          <w:r w:rsidR="004B3E3F" w:rsidRPr="002B42A7" w:rsidDel="00FB7A23">
            <w:rPr>
              <w:rFonts w:ascii="Times New Roman" w:hAnsi="Times New Roman" w:cs="Times New Roman"/>
              <w:color w:val="000000" w:themeColor="text1"/>
              <w:rPrChange w:id="3635" w:author="Ruijie Xu" w:date="2022-03-10T12:31:00Z">
                <w:rPr>
                  <w:color w:val="000000" w:themeColor="text1"/>
                </w:rPr>
              </w:rPrChange>
            </w:rPr>
            <w:delText xml:space="preserve"> </w:delText>
          </w:r>
        </w:del>
      </w:ins>
      <w:ins w:id="3636" w:author="Rajeev, Sree" w:date="2022-03-01T12:48:00Z">
        <w:r w:rsidR="004B3E3F" w:rsidRPr="002B42A7">
          <w:rPr>
            <w:rFonts w:ascii="Times New Roman" w:hAnsi="Times New Roman" w:cs="Times New Roman"/>
            <w:color w:val="000000" w:themeColor="text1"/>
            <w:rPrChange w:id="3637" w:author="Ruijie Xu" w:date="2022-03-10T12:31:00Z">
              <w:rPr>
                <w:color w:val="000000" w:themeColor="text1"/>
              </w:rPr>
            </w:rPrChange>
          </w:rPr>
          <w:t xml:space="preserve"> </w:t>
        </w:r>
      </w:ins>
      <w:ins w:id="3638" w:author="Ruijie Xu" w:date="2022-03-10T10:09:00Z">
        <w:r w:rsidR="00287AFC" w:rsidRPr="002B42A7">
          <w:rPr>
            <w:rFonts w:ascii="Times New Roman" w:hAnsi="Times New Roman" w:cs="Times New Roman"/>
            <w:color w:val="000000" w:themeColor="text1"/>
            <w:rPrChange w:id="3639" w:author="Ruijie Xu" w:date="2022-03-10T12:31:00Z">
              <w:rPr>
                <w:color w:val="000000" w:themeColor="text1"/>
              </w:rPr>
            </w:rPrChange>
          </w:rPr>
          <w:t xml:space="preserve">for between </w:t>
        </w:r>
      </w:ins>
      <w:ins w:id="3640" w:author="Ruijie Xu" w:date="2022-03-10T10:11:00Z">
        <w:del w:id="3641" w:author="Liliana Salvador" w:date="2022-03-10T18:55:00Z">
          <w:r w:rsidR="00287AFC" w:rsidRPr="002B42A7" w:rsidDel="00565D5E">
            <w:rPr>
              <w:rFonts w:ascii="Times New Roman" w:hAnsi="Times New Roman" w:cs="Times New Roman"/>
              <w:color w:val="000000" w:themeColor="text1"/>
              <w:rPrChange w:id="3642" w:author="Ruijie Xu" w:date="2022-03-10T12:31:00Z">
                <w:rPr>
                  <w:color w:val="000000" w:themeColor="text1"/>
                </w:rPr>
              </w:rPrChange>
            </w:rPr>
            <w:delText xml:space="preserve">that of </w:delText>
          </w:r>
        </w:del>
      </w:ins>
      <w:ins w:id="3643" w:author="Rajeev, Sree" w:date="2022-03-01T12:48:00Z">
        <w:r w:rsidR="004B3E3F" w:rsidRPr="002B42A7">
          <w:rPr>
            <w:rFonts w:ascii="Times New Roman" w:hAnsi="Times New Roman" w:cs="Times New Roman"/>
            <w:color w:val="000000" w:themeColor="text1"/>
            <w:rPrChange w:id="3644" w:author="Ruijie Xu" w:date="2022-03-10T12:31:00Z">
              <w:rPr>
                <w:color w:val="000000" w:themeColor="text1"/>
              </w:rPr>
            </w:rPrChange>
          </w:rPr>
          <w:t>Centrifuge and Diamond</w:t>
        </w:r>
      </w:ins>
      <w:ins w:id="3645" w:author="Liliana Salvador" w:date="2022-03-10T18:55:00Z">
        <w:r w:rsidR="00565D5E">
          <w:rPr>
            <w:rFonts w:ascii="Times New Roman" w:hAnsi="Times New Roman" w:cs="Times New Roman"/>
            <w:color w:val="000000" w:themeColor="text1"/>
          </w:rPr>
          <w:t>,</w:t>
        </w:r>
      </w:ins>
      <w:ins w:id="3646" w:author="Rajeev, Sree" w:date="2022-03-01T12:49:00Z">
        <w:r w:rsidR="004B3E3F" w:rsidRPr="002B42A7">
          <w:rPr>
            <w:rFonts w:ascii="Times New Roman" w:hAnsi="Times New Roman" w:cs="Times New Roman"/>
            <w:color w:val="000000" w:themeColor="text1"/>
            <w:rPrChange w:id="3647" w:author="Ruijie Xu" w:date="2022-03-10T12:31:00Z">
              <w:rPr>
                <w:color w:val="000000" w:themeColor="text1"/>
              </w:rPr>
            </w:rPrChange>
          </w:rPr>
          <w:t xml:space="preserve"> </w:t>
        </w:r>
      </w:ins>
      <w:ins w:id="3648" w:author="Ruijie Xu" w:date="2022-03-10T10:11:00Z">
        <w:del w:id="3649" w:author="Liliana Salvador" w:date="2022-03-16T10:49:00Z">
          <w:r w:rsidR="00287AFC" w:rsidRPr="002B42A7" w:rsidDel="00D66A2E">
            <w:rPr>
              <w:rFonts w:ascii="Times New Roman" w:hAnsi="Times New Roman" w:cs="Times New Roman"/>
              <w:color w:val="000000" w:themeColor="text1"/>
              <w:rPrChange w:id="3650" w:author="Ruijie Xu" w:date="2022-03-10T12:31:00Z">
                <w:rPr>
                  <w:color w:val="000000" w:themeColor="text1"/>
                </w:rPr>
              </w:rPrChange>
            </w:rPr>
            <w:delText>were</w:delText>
          </w:r>
        </w:del>
      </w:ins>
      <w:ins w:id="3651" w:author="Rajeev, Sree" w:date="2022-03-01T12:49:00Z">
        <w:del w:id="3652" w:author="Liliana Salvador" w:date="2022-03-16T10:49:00Z">
          <w:r w:rsidR="004B3E3F" w:rsidRPr="002B42A7" w:rsidDel="00D66A2E">
            <w:rPr>
              <w:rFonts w:ascii="Times New Roman" w:hAnsi="Times New Roman" w:cs="Times New Roman"/>
              <w:color w:val="000000" w:themeColor="text1"/>
              <w:rPrChange w:id="3653" w:author="Ruijie Xu" w:date="2022-03-10T12:31:00Z">
                <w:rPr>
                  <w:color w:val="000000" w:themeColor="text1"/>
                </w:rPr>
              </w:rPrChange>
            </w:rPr>
            <w:delText>showed the largest</w:delText>
          </w:r>
        </w:del>
      </w:ins>
      <w:ins w:id="3654" w:author="Rajeev, Sree" w:date="2022-03-01T12:50:00Z">
        <w:del w:id="3655" w:author="Liliana Salvador" w:date="2022-03-16T10:49:00Z">
          <w:r w:rsidR="004B3E3F" w:rsidRPr="002B42A7" w:rsidDel="00D66A2E">
            <w:rPr>
              <w:rFonts w:ascii="Times New Roman" w:hAnsi="Times New Roman" w:cs="Times New Roman"/>
              <w:color w:val="000000" w:themeColor="text1"/>
              <w:rPrChange w:id="3656" w:author="Ruijie Xu" w:date="2022-03-10T12:31:00Z">
                <w:rPr>
                  <w:color w:val="000000" w:themeColor="text1"/>
                </w:rPr>
              </w:rPrChange>
            </w:rPr>
            <w:delText xml:space="preserve"> and </w:delText>
          </w:r>
        </w:del>
      </w:ins>
      <w:ins w:id="3657" w:author="Liliana Salvador" w:date="2022-03-16T10:49:00Z">
        <w:r w:rsidR="00D66A2E">
          <w:rPr>
            <w:rFonts w:ascii="Times New Roman" w:hAnsi="Times New Roman" w:cs="Times New Roman"/>
            <w:color w:val="000000" w:themeColor="text1"/>
          </w:rPr>
          <w:t xml:space="preserve">showed statistically </w:t>
        </w:r>
      </w:ins>
      <w:ins w:id="3658" w:author="Rajeev, Sree" w:date="2022-03-01T12:50:00Z">
        <w:r w:rsidR="004B3E3F" w:rsidRPr="002B42A7">
          <w:rPr>
            <w:rFonts w:ascii="Times New Roman" w:hAnsi="Times New Roman" w:cs="Times New Roman"/>
            <w:color w:val="000000" w:themeColor="text1"/>
            <w:rPrChange w:id="3659" w:author="Ruijie Xu" w:date="2022-03-10T12:31:00Z">
              <w:rPr>
                <w:color w:val="000000" w:themeColor="text1"/>
              </w:rPr>
            </w:rPrChange>
          </w:rPr>
          <w:t>significant</w:t>
        </w:r>
      </w:ins>
      <w:ins w:id="3660" w:author="Ruijie Xu" w:date="2022-03-10T10:11:00Z">
        <w:del w:id="3661" w:author="Liliana Salvador" w:date="2022-03-16T10:49:00Z">
          <w:r w:rsidR="00287AFC" w:rsidRPr="002B42A7" w:rsidDel="00D66A2E">
            <w:rPr>
              <w:rFonts w:ascii="Times New Roman" w:hAnsi="Times New Roman" w:cs="Times New Roman"/>
              <w:color w:val="000000" w:themeColor="text1"/>
              <w:rPrChange w:id="3662" w:author="Ruijie Xu" w:date="2022-03-10T12:31:00Z">
                <w:rPr>
                  <w:color w:val="000000" w:themeColor="text1"/>
                </w:rPr>
              </w:rPrChange>
            </w:rPr>
            <w:delText>ly</w:delText>
          </w:r>
        </w:del>
      </w:ins>
      <w:ins w:id="3663" w:author="Rajeev, Sree" w:date="2022-03-01T12:50:00Z">
        <w:del w:id="3664" w:author="Ruijie Xu" w:date="2022-03-04T10:49:00Z">
          <w:r w:rsidR="004B3E3F" w:rsidRPr="002B42A7" w:rsidDel="00FB7A23">
            <w:rPr>
              <w:rFonts w:ascii="Times New Roman" w:hAnsi="Times New Roman" w:cs="Times New Roman"/>
              <w:color w:val="000000" w:themeColor="text1"/>
              <w:rPrChange w:id="3665" w:author="Ruijie Xu" w:date="2022-03-10T12:31:00Z">
                <w:rPr>
                  <w:color w:val="000000" w:themeColor="text1"/>
                </w:rPr>
              </w:rPrChange>
            </w:rPr>
            <w:delText xml:space="preserve"> </w:delText>
          </w:r>
        </w:del>
      </w:ins>
      <w:ins w:id="3666" w:author="Rajeev, Sree" w:date="2022-03-01T12:49:00Z">
        <w:del w:id="3667" w:author="Ruijie Xu" w:date="2022-03-10T10:11:00Z">
          <w:r w:rsidR="004B3E3F" w:rsidRPr="002B42A7" w:rsidDel="00287AFC">
            <w:rPr>
              <w:rFonts w:ascii="Times New Roman" w:hAnsi="Times New Roman" w:cs="Times New Roman"/>
              <w:color w:val="000000" w:themeColor="text1"/>
              <w:rPrChange w:id="3668" w:author="Ruijie Xu" w:date="2022-03-10T12:31:00Z">
                <w:rPr>
                  <w:color w:val="000000" w:themeColor="text1"/>
                </w:rPr>
              </w:rPrChange>
            </w:rPr>
            <w:delText xml:space="preserve"> </w:delText>
          </w:r>
        </w:del>
      </w:ins>
      <w:ins w:id="3669" w:author="Ruijie Xu" w:date="2022-03-10T10:11:00Z">
        <w:r w:rsidR="00287AFC" w:rsidRPr="002B42A7">
          <w:rPr>
            <w:rFonts w:ascii="Times New Roman" w:hAnsi="Times New Roman" w:cs="Times New Roman"/>
            <w:color w:val="000000" w:themeColor="text1"/>
            <w:rPrChange w:id="3670" w:author="Ruijie Xu" w:date="2022-03-10T12:31:00Z">
              <w:rPr>
                <w:color w:val="000000" w:themeColor="text1"/>
              </w:rPr>
            </w:rPrChange>
          </w:rPr>
          <w:t xml:space="preserve"> </w:t>
        </w:r>
      </w:ins>
      <w:ins w:id="3671" w:author="Rajeev, Sree" w:date="2022-03-01T12:49:00Z">
        <w:r w:rsidR="004B3E3F" w:rsidRPr="002B42A7">
          <w:rPr>
            <w:rFonts w:ascii="Times New Roman" w:hAnsi="Times New Roman" w:cs="Times New Roman"/>
            <w:color w:val="000000" w:themeColor="text1"/>
            <w:rPrChange w:id="3672" w:author="Ruijie Xu" w:date="2022-03-10T12:31:00Z">
              <w:rPr>
                <w:color w:val="000000" w:themeColor="text1"/>
              </w:rPr>
            </w:rPrChange>
          </w:rPr>
          <w:t>differen</w:t>
        </w:r>
        <w:del w:id="3673" w:author="Liliana Salvador" w:date="2022-03-10T18:55:00Z">
          <w:r w:rsidR="004B3E3F" w:rsidRPr="002B42A7" w:rsidDel="00565D5E">
            <w:rPr>
              <w:rFonts w:ascii="Times New Roman" w:hAnsi="Times New Roman" w:cs="Times New Roman"/>
              <w:color w:val="000000" w:themeColor="text1"/>
              <w:rPrChange w:id="3674" w:author="Ruijie Xu" w:date="2022-03-10T12:31:00Z">
                <w:rPr>
                  <w:color w:val="000000" w:themeColor="text1"/>
                </w:rPr>
              </w:rPrChange>
            </w:rPr>
            <w:delText>ce</w:delText>
          </w:r>
        </w:del>
      </w:ins>
      <w:ins w:id="3675" w:author="Rajeev, Sree" w:date="2022-03-01T12:50:00Z">
        <w:del w:id="3676" w:author="Liliana Salvador" w:date="2022-03-10T18:55:00Z">
          <w:r w:rsidR="004B3E3F" w:rsidRPr="002B42A7" w:rsidDel="00565D5E">
            <w:rPr>
              <w:rFonts w:ascii="Times New Roman" w:hAnsi="Times New Roman" w:cs="Times New Roman"/>
              <w:color w:val="000000" w:themeColor="text1"/>
              <w:rPrChange w:id="3677" w:author="Ruijie Xu" w:date="2022-03-10T12:31:00Z">
                <w:rPr>
                  <w:color w:val="000000" w:themeColor="text1"/>
                </w:rPr>
              </w:rPrChange>
            </w:rPr>
            <w:delText>s</w:delText>
          </w:r>
        </w:del>
      </w:ins>
      <w:ins w:id="3678" w:author="Liliana Salvador" w:date="2022-03-16T10:49:00Z">
        <w:r w:rsidR="00D66A2E">
          <w:rPr>
            <w:rFonts w:ascii="Times New Roman" w:hAnsi="Times New Roman" w:cs="Times New Roman"/>
            <w:color w:val="000000" w:themeColor="text1"/>
          </w:rPr>
          <w:t>ces</w:t>
        </w:r>
      </w:ins>
      <w:ins w:id="3679" w:author="Rajeev, Sree" w:date="2022-03-01T12:49:00Z">
        <w:del w:id="3680" w:author="Ruijie Xu" w:date="2022-03-10T10:11:00Z">
          <w:r w:rsidR="004B3E3F" w:rsidRPr="002B42A7" w:rsidDel="00287AFC">
            <w:rPr>
              <w:rFonts w:ascii="Times New Roman" w:hAnsi="Times New Roman" w:cs="Times New Roman"/>
              <w:color w:val="000000" w:themeColor="text1"/>
              <w:rPrChange w:id="3681" w:author="Ruijie Xu" w:date="2022-03-10T12:31:00Z">
                <w:rPr>
                  <w:color w:val="000000" w:themeColor="text1"/>
                </w:rPr>
              </w:rPrChange>
            </w:rPr>
            <w:delText xml:space="preserve"> across different software’s classification results</w:delText>
          </w:r>
        </w:del>
      </w:ins>
      <w:ins w:id="3682" w:author="Rajeev, Sree" w:date="2022-03-01T12:50:00Z">
        <w:del w:id="3683" w:author="Ruijie Xu" w:date="2022-03-10T10:11:00Z">
          <w:r w:rsidR="004B3E3F" w:rsidRPr="002B42A7" w:rsidDel="00287AFC">
            <w:rPr>
              <w:rFonts w:ascii="Times New Roman" w:hAnsi="Times New Roman" w:cs="Times New Roman"/>
              <w:color w:val="000000" w:themeColor="text1"/>
              <w:rPrChange w:id="3684" w:author="Ruijie Xu" w:date="2022-03-10T12:31:00Z">
                <w:rPr>
                  <w:color w:val="000000" w:themeColor="text1"/>
                </w:rPr>
              </w:rPrChange>
            </w:rPr>
            <w:delText xml:space="preserve"> </w:delText>
          </w:r>
        </w:del>
        <w:del w:id="3685" w:author="Ruijie Xu" w:date="2022-03-10T10:09:00Z">
          <w:r w:rsidR="004B3E3F" w:rsidRPr="002B42A7" w:rsidDel="00287AFC">
            <w:rPr>
              <w:rFonts w:ascii="Times New Roman" w:hAnsi="Times New Roman" w:cs="Times New Roman"/>
              <w:color w:val="000000" w:themeColor="text1"/>
              <w:rPrChange w:id="3686" w:author="Ruijie Xu" w:date="2022-03-10T12:31:00Z">
                <w:rPr>
                  <w:color w:val="000000" w:themeColor="text1"/>
                </w:rPr>
              </w:rPrChange>
            </w:rPr>
            <w:delText>for</w:delText>
          </w:r>
        </w:del>
        <w:del w:id="3687" w:author="Ruijie Xu" w:date="2022-03-04T10:50:00Z">
          <w:r w:rsidR="004B3E3F" w:rsidRPr="002B42A7" w:rsidDel="00FB7A23">
            <w:rPr>
              <w:rFonts w:ascii="Times New Roman" w:hAnsi="Times New Roman" w:cs="Times New Roman"/>
              <w:color w:val="000000" w:themeColor="text1"/>
              <w:rPrChange w:id="3688" w:author="Ruijie Xu" w:date="2022-03-10T12:31:00Z">
                <w:rPr>
                  <w:color w:val="000000" w:themeColor="text1"/>
                </w:rPr>
              </w:rPrChange>
            </w:rPr>
            <w:delText xml:space="preserve"> </w:delText>
          </w:r>
        </w:del>
      </w:ins>
      <w:ins w:id="3689" w:author="Rajeev, Sree" w:date="2022-03-01T12:48:00Z">
        <w:del w:id="3690" w:author="Ruijie Xu" w:date="2022-03-10T10:09:00Z">
          <w:r w:rsidR="004B3E3F" w:rsidRPr="002B42A7" w:rsidDel="00287AFC">
            <w:rPr>
              <w:rFonts w:ascii="Times New Roman" w:hAnsi="Times New Roman" w:cs="Times New Roman"/>
              <w:color w:val="000000" w:themeColor="text1"/>
              <w:rPrChange w:id="3691" w:author="Ruijie Xu" w:date="2022-03-10T12:31:00Z">
                <w:rPr>
                  <w:color w:val="000000" w:themeColor="text1"/>
                </w:rPr>
              </w:rPrChange>
            </w:rPr>
            <w:delText xml:space="preserve"> </w:delText>
          </w:r>
        </w:del>
      </w:ins>
      <w:ins w:id="3692" w:author="Rajeev, Sree" w:date="2022-03-01T12:50:00Z">
        <w:del w:id="3693" w:author="Ruijie Xu" w:date="2022-03-10T10:09:00Z">
          <w:r w:rsidR="004B3E3F" w:rsidRPr="002B42A7" w:rsidDel="00287AFC">
            <w:rPr>
              <w:rFonts w:ascii="Times New Roman" w:hAnsi="Times New Roman" w:cs="Times New Roman"/>
              <w:color w:val="000000" w:themeColor="text1"/>
              <w:rPrChange w:id="3694" w:author="Ruijie Xu" w:date="2022-03-10T12:31:00Z">
                <w:rPr>
                  <w:color w:val="000000" w:themeColor="text1"/>
                </w:rPr>
              </w:rPrChange>
            </w:rPr>
            <w:delText>t</w:delText>
          </w:r>
        </w:del>
      </w:ins>
      <w:ins w:id="3695" w:author="Rajeev, Sree" w:date="2022-03-01T12:48:00Z">
        <w:del w:id="3696" w:author="Ruijie Xu" w:date="2022-03-10T10:09:00Z">
          <w:r w:rsidR="004B3E3F" w:rsidRPr="002B42A7" w:rsidDel="00287AFC">
            <w:rPr>
              <w:rFonts w:ascii="Times New Roman" w:hAnsi="Times New Roman" w:cs="Times New Roman"/>
              <w:color w:val="000000" w:themeColor="text1"/>
              <w:rPrChange w:id="3697" w:author="Ruijie Xu" w:date="2022-03-10T12:31:00Z">
                <w:rPr>
                  <w:color w:val="000000" w:themeColor="text1"/>
                </w:rPr>
              </w:rPrChange>
            </w:rPr>
            <w:delText>he number of reads classified into the Eukaryota taxon</w:delText>
          </w:r>
        </w:del>
      </w:ins>
      <w:ins w:id="3698" w:author="Rajeev, Sree" w:date="2022-03-01T12:50:00Z">
        <w:r w:rsidR="004B3E3F" w:rsidRPr="002B42A7">
          <w:rPr>
            <w:rFonts w:ascii="Times New Roman" w:hAnsi="Times New Roman" w:cs="Times New Roman"/>
            <w:color w:val="000000" w:themeColor="text1"/>
            <w:rPrChange w:id="3699" w:author="Ruijie Xu" w:date="2022-03-10T12:31:00Z">
              <w:rPr>
                <w:color w:val="000000" w:themeColor="text1"/>
              </w:rPr>
            </w:rPrChange>
          </w:rPr>
          <w:t xml:space="preserve">. </w:t>
        </w:r>
      </w:ins>
      <w:ins w:id="3700" w:author="Rajeev, Sree" w:date="2022-03-01T12:48:00Z">
        <w:del w:id="3701" w:author="Ruijie Xu" w:date="2022-03-04T10:50:00Z">
          <w:r w:rsidR="004B3E3F" w:rsidRPr="002B42A7" w:rsidDel="00FB7A23">
            <w:rPr>
              <w:rFonts w:ascii="Times New Roman" w:hAnsi="Times New Roman" w:cs="Times New Roman"/>
              <w:color w:val="000000" w:themeColor="text1"/>
              <w:rPrChange w:id="3702" w:author="Ruijie Xu" w:date="2022-03-10T12:31:00Z">
                <w:rPr>
                  <w:color w:val="000000" w:themeColor="text1"/>
                </w:rPr>
              </w:rPrChange>
            </w:rPr>
            <w:delText xml:space="preserve"> </w:delText>
          </w:r>
        </w:del>
      </w:ins>
      <w:ins w:id="3703" w:author="Ruijie Xu" w:date="2022-02-02T12:20:00Z">
        <w:del w:id="3704" w:author="Rajeev, Sree" w:date="2022-03-01T12:50:00Z">
          <w:r w:rsidRPr="002B42A7" w:rsidDel="004B3E3F">
            <w:rPr>
              <w:rFonts w:ascii="Times New Roman" w:hAnsi="Times New Roman" w:cs="Times New Roman"/>
              <w:color w:val="000000" w:themeColor="text1"/>
              <w:rPrChange w:id="3705" w:author="Ruijie Xu" w:date="2022-03-10T12:31:00Z">
                <w:rPr>
                  <w:color w:val="000000" w:themeColor="text1"/>
                </w:rPr>
              </w:rPrChange>
            </w:rPr>
            <w:delText xml:space="preserve"> </w:delText>
          </w:r>
        </w:del>
        <w:del w:id="3706" w:author="Rajeev, Sree" w:date="2022-03-01T12:48:00Z">
          <w:r w:rsidRPr="002B42A7" w:rsidDel="004B3E3F">
            <w:rPr>
              <w:rFonts w:ascii="Times New Roman" w:hAnsi="Times New Roman" w:cs="Times New Roman"/>
              <w:color w:val="000000" w:themeColor="text1"/>
              <w:rPrChange w:id="3707" w:author="Ruijie Xu" w:date="2022-03-10T12:31:00Z">
                <w:rPr>
                  <w:color w:val="000000" w:themeColor="text1"/>
                </w:rPr>
              </w:rPrChange>
            </w:rPr>
            <w:delText xml:space="preserve">The number of reads classified into the Eukaryota taxon has the largest differences across </w:delText>
          </w:r>
        </w:del>
      </w:ins>
      <w:ins w:id="3708" w:author="Liliana Salvador" w:date="2022-02-23T19:55:00Z">
        <w:del w:id="3709" w:author="Rajeev, Sree" w:date="2022-03-01T12:48:00Z">
          <w:r w:rsidR="00A9746D" w:rsidRPr="002B42A7" w:rsidDel="004B3E3F">
            <w:rPr>
              <w:rFonts w:ascii="Times New Roman" w:hAnsi="Times New Roman" w:cs="Times New Roman"/>
              <w:color w:val="000000" w:themeColor="text1"/>
              <w:rPrChange w:id="3710" w:author="Ruijie Xu" w:date="2022-03-10T12:31:00Z">
                <w:rPr>
                  <w:color w:val="000000" w:themeColor="text1"/>
                </w:rPr>
              </w:rPrChange>
            </w:rPr>
            <w:delText>different software</w:delText>
          </w:r>
        </w:del>
      </w:ins>
      <w:ins w:id="3711" w:author="Ruijie Xu" w:date="2022-02-27T11:15:00Z">
        <w:del w:id="3712" w:author="Rajeev, Sree" w:date="2022-03-01T12:48:00Z">
          <w:r w:rsidR="000874C0" w:rsidRPr="002B42A7" w:rsidDel="004B3E3F">
            <w:rPr>
              <w:rFonts w:ascii="Times New Roman" w:hAnsi="Times New Roman" w:cs="Times New Roman"/>
              <w:color w:val="000000" w:themeColor="text1"/>
              <w:rPrChange w:id="3713" w:author="Ruijie Xu" w:date="2022-03-10T12:31:00Z">
                <w:rPr>
                  <w:color w:val="000000" w:themeColor="text1"/>
                </w:rPr>
              </w:rPrChange>
            </w:rPr>
            <w:delText>’s</w:delText>
          </w:r>
        </w:del>
      </w:ins>
      <w:ins w:id="3714" w:author="Liliana Salvador" w:date="2022-02-23T19:55:00Z">
        <w:del w:id="3715" w:author="Rajeev, Sree" w:date="2022-03-01T12:48:00Z">
          <w:r w:rsidR="00A9746D" w:rsidRPr="002B42A7" w:rsidDel="004B3E3F">
            <w:rPr>
              <w:rFonts w:ascii="Times New Roman" w:hAnsi="Times New Roman" w:cs="Times New Roman"/>
              <w:color w:val="000000" w:themeColor="text1"/>
              <w:rPrChange w:id="3716" w:author="Ruijie Xu" w:date="2022-03-10T12:31:00Z">
                <w:rPr>
                  <w:color w:val="000000" w:themeColor="text1"/>
                </w:rPr>
              </w:rPrChange>
            </w:rPr>
            <w:delText xml:space="preserve"> </w:delText>
          </w:r>
        </w:del>
      </w:ins>
      <w:ins w:id="3717" w:author="Ruijie Xu" w:date="2022-02-02T12:20:00Z">
        <w:del w:id="3718" w:author="Rajeev, Sree" w:date="2022-03-01T12:48:00Z">
          <w:r w:rsidRPr="002B42A7" w:rsidDel="004B3E3F">
            <w:rPr>
              <w:rFonts w:ascii="Times New Roman" w:hAnsi="Times New Roman" w:cs="Times New Roman"/>
              <w:color w:val="000000" w:themeColor="text1"/>
              <w:rPrChange w:id="3719" w:author="Ruijie Xu" w:date="2022-03-10T12:31:00Z">
                <w:rPr>
                  <w:color w:val="000000" w:themeColor="text1"/>
                </w:rPr>
              </w:rPrChange>
            </w:rPr>
            <w:delText>classification results of different software</w:delText>
          </w:r>
        </w:del>
        <w:del w:id="3720" w:author="Rajeev, Sree" w:date="2022-03-01T12:47:00Z">
          <w:r w:rsidRPr="002B42A7" w:rsidDel="004B3E3F">
            <w:rPr>
              <w:rFonts w:ascii="Times New Roman" w:hAnsi="Times New Roman" w:cs="Times New Roman"/>
              <w:color w:val="000000" w:themeColor="text1"/>
              <w:rPrChange w:id="3721" w:author="Ruijie Xu" w:date="2022-03-10T12:31:00Z">
                <w:rPr>
                  <w:color w:val="000000" w:themeColor="text1"/>
                </w:rPr>
              </w:rPrChange>
            </w:rPr>
            <w:delText>,</w:delText>
          </w:r>
        </w:del>
        <w:del w:id="3722" w:author="Rajeev, Sree" w:date="2022-03-01T12:48:00Z">
          <w:r w:rsidRPr="002B42A7" w:rsidDel="004B3E3F">
            <w:rPr>
              <w:rFonts w:ascii="Times New Roman" w:hAnsi="Times New Roman" w:cs="Times New Roman"/>
              <w:color w:val="000000" w:themeColor="text1"/>
              <w:rPrChange w:id="3723" w:author="Ruijie Xu" w:date="2022-03-10T12:31:00Z">
                <w:rPr>
                  <w:color w:val="000000" w:themeColor="text1"/>
                </w:rPr>
              </w:rPrChange>
            </w:rPr>
            <w:delText xml:space="preserve"> </w:delText>
          </w:r>
        </w:del>
        <w:del w:id="3724" w:author="Rajeev, Sree" w:date="2022-03-01T12:47:00Z">
          <w:r w:rsidRPr="002B42A7" w:rsidDel="004B3E3F">
            <w:rPr>
              <w:rFonts w:ascii="Times New Roman" w:hAnsi="Times New Roman" w:cs="Times New Roman"/>
              <w:color w:val="000000" w:themeColor="text1"/>
              <w:rPrChange w:id="3725" w:author="Ruijie Xu" w:date="2022-03-10T12:31:00Z">
                <w:rPr>
                  <w:color w:val="000000" w:themeColor="text1"/>
                </w:rPr>
              </w:rPrChange>
            </w:rPr>
            <w:delText xml:space="preserve">where only the number of reads classified by Centrifuge and Diamond were found </w:delText>
          </w:r>
        </w:del>
      </w:ins>
      <w:ins w:id="3726" w:author="Liliana Salvador" w:date="2022-02-23T19:56:00Z">
        <w:del w:id="3727" w:author="Rajeev, Sree" w:date="2022-03-01T12:47:00Z">
          <w:r w:rsidR="00A9746D" w:rsidRPr="002B42A7" w:rsidDel="004B3E3F">
            <w:rPr>
              <w:rFonts w:ascii="Times New Roman" w:hAnsi="Times New Roman" w:cs="Times New Roman"/>
              <w:color w:val="000000" w:themeColor="text1"/>
              <w:rPrChange w:id="3728" w:author="Ruijie Xu" w:date="2022-03-10T12:31:00Z">
                <w:rPr>
                  <w:color w:val="000000" w:themeColor="text1"/>
                </w:rPr>
              </w:rPrChange>
            </w:rPr>
            <w:delText xml:space="preserve">to be </w:delText>
          </w:r>
        </w:del>
      </w:ins>
      <w:ins w:id="3729" w:author="Ruijie Xu" w:date="2022-02-02T12:20:00Z">
        <w:del w:id="3730" w:author="Rajeev, Sree" w:date="2022-03-01T12:47:00Z">
          <w:r w:rsidRPr="002B42A7" w:rsidDel="004B3E3F">
            <w:rPr>
              <w:rFonts w:ascii="Times New Roman" w:hAnsi="Times New Roman" w:cs="Times New Roman"/>
              <w:color w:val="000000" w:themeColor="text1"/>
              <w:rPrChange w:id="3731"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3732" w:author="Ruijie Xu" w:date="2022-03-10T12:31:00Z">
              <w:rPr>
                <w:color w:val="000000" w:themeColor="text1"/>
              </w:rPr>
            </w:rPrChange>
          </w:rPr>
          <w:t>Furthermore, due to the limitation of their DB</w:t>
        </w:r>
      </w:ins>
      <w:ins w:id="3733" w:author="Liliana Salvador" w:date="2022-03-16T10:49:00Z">
        <w:r w:rsidR="00D66A2E">
          <w:rPr>
            <w:rFonts w:ascii="Times New Roman" w:hAnsi="Times New Roman" w:cs="Times New Roman"/>
            <w:color w:val="000000" w:themeColor="text1"/>
          </w:rPr>
          <w:t>s</w:t>
        </w:r>
      </w:ins>
      <w:ins w:id="3734" w:author="Ruijie Xu" w:date="2022-02-02T12:20:00Z">
        <w:r w:rsidRPr="002B42A7">
          <w:rPr>
            <w:rFonts w:ascii="Times New Roman" w:hAnsi="Times New Roman" w:cs="Times New Roman"/>
            <w:color w:val="000000" w:themeColor="text1"/>
            <w:rPrChange w:id="3735" w:author="Ruijie Xu" w:date="2022-03-10T12:31:00Z">
              <w:rPr>
                <w:color w:val="000000" w:themeColor="text1"/>
              </w:rPr>
            </w:rPrChange>
          </w:rPr>
          <w:t xml:space="preserve"> composition</w:t>
        </w:r>
      </w:ins>
      <w:ins w:id="3736" w:author="Liliana Salvador" w:date="2022-03-08T19:04:00Z">
        <w:r w:rsidR="00041922" w:rsidRPr="002B42A7">
          <w:rPr>
            <w:rFonts w:ascii="Times New Roman" w:hAnsi="Times New Roman" w:cs="Times New Roman"/>
            <w:color w:val="000000" w:themeColor="text1"/>
            <w:rPrChange w:id="3737" w:author="Ruijie Xu" w:date="2022-03-10T12:31:00Z">
              <w:rPr>
                <w:color w:val="000000" w:themeColor="text1"/>
              </w:rPr>
            </w:rPrChange>
          </w:rPr>
          <w:t>s</w:t>
        </w:r>
      </w:ins>
      <w:ins w:id="3738" w:author="Ruijie Xu" w:date="2022-02-02T12:20:00Z">
        <w:r w:rsidRPr="002B42A7">
          <w:rPr>
            <w:rFonts w:ascii="Times New Roman" w:hAnsi="Times New Roman" w:cs="Times New Roman"/>
            <w:color w:val="000000" w:themeColor="text1"/>
            <w:rPrChange w:id="3739" w:author="Ruijie Xu" w:date="2022-03-10T12:31:00Z">
              <w:rPr>
                <w:color w:val="000000" w:themeColor="text1"/>
              </w:rPr>
            </w:rPrChange>
          </w:rPr>
          <w:t>, Metaphlan3, CLARK-s, and Kaiju did not report</w:t>
        </w:r>
        <w:del w:id="3740" w:author="Liliana Salvador" w:date="2022-02-23T19:56:00Z">
          <w:r w:rsidRPr="002B42A7" w:rsidDel="00A9746D">
            <w:rPr>
              <w:rFonts w:ascii="Times New Roman" w:hAnsi="Times New Roman" w:cs="Times New Roman"/>
              <w:color w:val="000000" w:themeColor="text1"/>
              <w:rPrChange w:id="3741" w:author="Ruijie Xu" w:date="2022-03-10T12:31:00Z">
                <w:rPr>
                  <w:color w:val="000000" w:themeColor="text1"/>
                </w:rPr>
              </w:rPrChange>
            </w:rPr>
            <w:delText>ed</w:delText>
          </w:r>
        </w:del>
        <w:r w:rsidRPr="002B42A7">
          <w:rPr>
            <w:rFonts w:ascii="Times New Roman" w:hAnsi="Times New Roman" w:cs="Times New Roman"/>
            <w:color w:val="000000" w:themeColor="text1"/>
            <w:rPrChange w:id="3742" w:author="Ruijie Xu" w:date="2022-03-10T12:31:00Z">
              <w:rPr>
                <w:color w:val="000000" w:themeColor="text1"/>
              </w:rPr>
            </w:rPrChange>
          </w:rPr>
          <w:t xml:space="preserve"> reads classified into the Eukaryota taxon</w:t>
        </w:r>
      </w:ins>
      <w:ins w:id="3743" w:author="Ruijie Xu" w:date="2022-02-03T12:10:00Z">
        <w:r w:rsidR="002E6F22" w:rsidRPr="002B42A7">
          <w:rPr>
            <w:rFonts w:ascii="Times New Roman" w:hAnsi="Times New Roman" w:cs="Times New Roman"/>
            <w:color w:val="000000" w:themeColor="text1"/>
            <w:rPrChange w:id="3744" w:author="Ruijie Xu" w:date="2022-03-10T12:31:00Z">
              <w:rPr>
                <w:color w:val="000000" w:themeColor="text1"/>
              </w:rPr>
            </w:rPrChange>
          </w:rPr>
          <w:t xml:space="preserve"> (Figure 1e)</w:t>
        </w:r>
      </w:ins>
      <w:ins w:id="3745" w:author="Ruijie Xu" w:date="2022-02-02T12:20:00Z">
        <w:r w:rsidRPr="002B42A7">
          <w:rPr>
            <w:rFonts w:ascii="Times New Roman" w:hAnsi="Times New Roman" w:cs="Times New Roman"/>
            <w:color w:val="000000" w:themeColor="text1"/>
            <w:rPrChange w:id="3746" w:author="Ruijie Xu" w:date="2022-03-10T12:31:00Z">
              <w:rPr>
                <w:color w:val="000000" w:themeColor="text1"/>
              </w:rPr>
            </w:rPrChange>
          </w:rPr>
          <w:t xml:space="preserve">. </w:t>
        </w:r>
      </w:ins>
      <w:ins w:id="3747" w:author="Ruijie Xu" w:date="2022-03-10T12:02:00Z">
        <w:r w:rsidR="00F919BB" w:rsidRPr="002B42A7">
          <w:rPr>
            <w:rFonts w:ascii="Times New Roman" w:hAnsi="Times New Roman" w:cs="Times New Roman"/>
            <w:color w:val="000000" w:themeColor="text1"/>
            <w:rPrChange w:id="3748" w:author="Ruijie Xu" w:date="2022-03-10T12:31:00Z">
              <w:rPr>
                <w:color w:val="000000" w:themeColor="text1"/>
              </w:rPr>
            </w:rPrChange>
          </w:rPr>
          <w:t>For Bacteria</w:t>
        </w:r>
      </w:ins>
      <w:ins w:id="3749" w:author="Ruijie Xu" w:date="2022-03-10T12:03:00Z">
        <w:r w:rsidR="00F919BB" w:rsidRPr="002B42A7">
          <w:rPr>
            <w:rFonts w:ascii="Times New Roman" w:hAnsi="Times New Roman" w:cs="Times New Roman"/>
            <w:color w:val="000000" w:themeColor="text1"/>
            <w:rPrChange w:id="3750" w:author="Ruijie Xu" w:date="2022-03-10T12:31:00Z">
              <w:rPr>
                <w:color w:val="000000" w:themeColor="text1"/>
              </w:rPr>
            </w:rPrChange>
          </w:rPr>
          <w:t xml:space="preserve"> taxon classification, </w:t>
        </w:r>
      </w:ins>
      <w:commentRangeStart w:id="3751"/>
      <w:ins w:id="3752" w:author="Liliana Salvador" w:date="2022-02-23T19:56:00Z">
        <w:del w:id="3753" w:author="Ruijie Xu" w:date="2022-03-10T12:02:00Z">
          <w:r w:rsidR="00A9746D" w:rsidRPr="002B42A7" w:rsidDel="00F919BB">
            <w:rPr>
              <w:rFonts w:ascii="Times New Roman" w:hAnsi="Times New Roman" w:cs="Times New Roman"/>
              <w:color w:val="000000" w:themeColor="text1"/>
              <w:rPrChange w:id="3754" w:author="Ruijie Xu" w:date="2022-03-10T12:31:00Z">
                <w:rPr>
                  <w:color w:val="000000" w:themeColor="text1"/>
                </w:rPr>
              </w:rPrChange>
            </w:rPr>
            <w:delText>d</w:delText>
          </w:r>
        </w:del>
      </w:ins>
      <w:commentRangeEnd w:id="3751"/>
      <w:del w:id="3755" w:author="Ruijie Xu" w:date="2022-03-10T12:02:00Z">
        <w:r w:rsidR="00A9746D" w:rsidRPr="002B42A7" w:rsidDel="00F919BB">
          <w:rPr>
            <w:rStyle w:val="CommentReference"/>
            <w:rFonts w:ascii="Times New Roman" w:hAnsi="Times New Roman" w:cs="Times New Roman"/>
            <w:sz w:val="24"/>
            <w:szCs w:val="24"/>
            <w:rPrChange w:id="3756" w:author="Ruijie Xu" w:date="2022-03-10T12:31:00Z">
              <w:rPr>
                <w:rStyle w:val="CommentReference"/>
              </w:rPr>
            </w:rPrChange>
          </w:rPr>
          <w:commentReference w:id="3751"/>
        </w:r>
      </w:del>
      <w:ins w:id="3757" w:author="Ruijie Xu" w:date="2022-03-10T12:03:00Z">
        <w:r w:rsidR="00F919BB" w:rsidRPr="002B42A7">
          <w:rPr>
            <w:rFonts w:ascii="Times New Roman" w:hAnsi="Times New Roman" w:cs="Times New Roman"/>
            <w:color w:val="000000" w:themeColor="text1"/>
            <w:rPrChange w:id="3758" w:author="Ruijie Xu" w:date="2022-03-10T12:31:00Z">
              <w:rPr>
                <w:color w:val="000000" w:themeColor="text1"/>
              </w:rPr>
            </w:rPrChange>
          </w:rPr>
          <w:t>t</w:t>
        </w:r>
      </w:ins>
      <w:ins w:id="3759" w:author="Rajeev, Sree" w:date="2022-03-01T12:51:00Z">
        <w:del w:id="3760" w:author="Ruijie Xu" w:date="2022-03-10T12:03:00Z">
          <w:r w:rsidR="004B3E3F" w:rsidRPr="002B42A7" w:rsidDel="00F919BB">
            <w:rPr>
              <w:rFonts w:ascii="Times New Roman" w:hAnsi="Times New Roman" w:cs="Times New Roman"/>
              <w:color w:val="000000" w:themeColor="text1"/>
              <w:rPrChange w:id="3761"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3762" w:author="Ruijie Xu" w:date="2022-03-10T12:31:00Z">
              <w:rPr>
                <w:color w:val="000000" w:themeColor="text1"/>
              </w:rPr>
            </w:rPrChange>
          </w:rPr>
          <w:t xml:space="preserve">he </w:t>
        </w:r>
      </w:ins>
      <w:ins w:id="3763" w:author="Ruijie Xu" w:date="2022-02-02T12:20:00Z">
        <w:del w:id="3764" w:author="Rajeev, Sree" w:date="2022-03-01T12:51:00Z">
          <w:r w:rsidRPr="002B42A7" w:rsidDel="004B3E3F">
            <w:rPr>
              <w:rFonts w:ascii="Times New Roman" w:hAnsi="Times New Roman" w:cs="Times New Roman"/>
              <w:color w:val="000000" w:themeColor="text1"/>
              <w:rPrChange w:id="3765" w:author="Ruijie Xu" w:date="2022-03-10T12:31:00Z">
                <w:rPr>
                  <w:color w:val="000000" w:themeColor="text1"/>
                </w:rPr>
              </w:rPrChange>
            </w:rPr>
            <w:delText>Only</w:delText>
          </w:r>
        </w:del>
        <w:r w:rsidRPr="002B42A7">
          <w:rPr>
            <w:rFonts w:ascii="Times New Roman" w:hAnsi="Times New Roman" w:cs="Times New Roman"/>
            <w:color w:val="000000" w:themeColor="text1"/>
            <w:rPrChange w:id="3766" w:author="Ruijie Xu" w:date="2022-03-10T12:31:00Z">
              <w:rPr>
                <w:color w:val="000000" w:themeColor="text1"/>
              </w:rPr>
            </w:rPrChange>
          </w:rPr>
          <w:t>reads classified by CLARK and CLARK-s were</w:t>
        </w:r>
        <w:del w:id="3767" w:author="Rajeev, Sree" w:date="2022-03-01T12:51:00Z">
          <w:r w:rsidRPr="002B42A7" w:rsidDel="004B3E3F">
            <w:rPr>
              <w:rFonts w:ascii="Times New Roman" w:hAnsi="Times New Roman" w:cs="Times New Roman"/>
              <w:color w:val="000000" w:themeColor="text1"/>
              <w:rPrChange w:id="3768" w:author="Ruijie Xu" w:date="2022-03-10T12:31:00Z">
                <w:rPr>
                  <w:color w:val="000000" w:themeColor="text1"/>
                </w:rPr>
              </w:rPrChange>
            </w:rPr>
            <w:delText>found</w:delText>
          </w:r>
        </w:del>
        <w:r w:rsidRPr="002B42A7">
          <w:rPr>
            <w:rFonts w:ascii="Times New Roman" w:hAnsi="Times New Roman" w:cs="Times New Roman"/>
            <w:color w:val="000000" w:themeColor="text1"/>
            <w:rPrChange w:id="3769" w:author="Ruijie Xu" w:date="2022-03-10T12:31:00Z">
              <w:rPr>
                <w:color w:val="000000" w:themeColor="text1"/>
              </w:rPr>
            </w:rPrChange>
          </w:rPr>
          <w:t xml:space="preserve"> </w:t>
        </w:r>
      </w:ins>
      <w:ins w:id="3770" w:author="Ruijie Xu" w:date="2022-03-10T12:03:00Z">
        <w:r w:rsidR="00E26091" w:rsidRPr="002B42A7">
          <w:rPr>
            <w:rFonts w:ascii="Times New Roman" w:hAnsi="Times New Roman" w:cs="Times New Roman"/>
            <w:color w:val="000000" w:themeColor="text1"/>
            <w:rPrChange w:id="3771" w:author="Ruijie Xu" w:date="2022-03-10T12:31:00Z">
              <w:rPr>
                <w:color w:val="000000" w:themeColor="text1"/>
              </w:rPr>
            </w:rPrChange>
          </w:rPr>
          <w:t xml:space="preserve">found </w:t>
        </w:r>
      </w:ins>
      <w:ins w:id="3772" w:author="Liliana Salvador" w:date="2022-03-10T19:42:00Z">
        <w:r w:rsidR="002618C1">
          <w:rPr>
            <w:rFonts w:ascii="Times New Roman" w:hAnsi="Times New Roman" w:cs="Times New Roman"/>
            <w:color w:val="000000" w:themeColor="text1"/>
          </w:rPr>
          <w:t>with</w:t>
        </w:r>
        <w:del w:id="3773" w:author="Ruijie Xu" w:date="2022-03-16T16:24:00Z">
          <w:r w:rsidR="002618C1" w:rsidDel="001F58F5">
            <w:rPr>
              <w:rFonts w:ascii="Times New Roman" w:hAnsi="Times New Roman" w:cs="Times New Roman"/>
              <w:color w:val="000000" w:themeColor="text1"/>
            </w:rPr>
            <w:delText xml:space="preserve"> </w:delText>
          </w:r>
        </w:del>
        <w:del w:id="3774" w:author="Ruijie Xu" w:date="2022-03-11T12:18:00Z">
          <w:r w:rsidR="002618C1" w:rsidDel="00F61309">
            <w:rPr>
              <w:rFonts w:ascii="Times New Roman" w:hAnsi="Times New Roman" w:cs="Times New Roman"/>
              <w:color w:val="000000" w:themeColor="text1"/>
            </w:rPr>
            <w:delText>no</w:delText>
          </w:r>
        </w:del>
      </w:ins>
      <w:ins w:id="3775" w:author="Ruijie Xu" w:date="2022-03-11T12:18:00Z">
        <w:del w:id="3776" w:author="Liliana Salvador" w:date="2022-03-16T10:49:00Z">
          <w:r w:rsidR="00F61309" w:rsidDel="00D66A2E">
            <w:rPr>
              <w:rFonts w:ascii="Times New Roman" w:hAnsi="Times New Roman" w:cs="Times New Roman"/>
              <w:color w:val="000000" w:themeColor="text1"/>
            </w:rPr>
            <w:delText>t</w:delText>
          </w:r>
        </w:del>
      </w:ins>
      <w:ins w:id="3777" w:author="Liliana Salvador" w:date="2022-03-10T19:42:00Z">
        <w:r w:rsidR="002618C1">
          <w:rPr>
            <w:rFonts w:ascii="Times New Roman" w:hAnsi="Times New Roman" w:cs="Times New Roman"/>
            <w:color w:val="000000" w:themeColor="text1"/>
          </w:rPr>
          <w:t xml:space="preserve"> statistically </w:t>
        </w:r>
      </w:ins>
      <w:ins w:id="3778" w:author="Ruijie Xu" w:date="2022-02-02T12:20:00Z">
        <w:r w:rsidRPr="002B42A7">
          <w:rPr>
            <w:rFonts w:ascii="Times New Roman" w:hAnsi="Times New Roman" w:cs="Times New Roman"/>
            <w:color w:val="000000" w:themeColor="text1"/>
            <w:rPrChange w:id="3779" w:author="Ruijie Xu" w:date="2022-03-10T12:31:00Z">
              <w:rPr>
                <w:color w:val="000000" w:themeColor="text1"/>
              </w:rPr>
            </w:rPrChange>
          </w:rPr>
          <w:t>significant</w:t>
        </w:r>
        <w:del w:id="3780" w:author="Liliana Salvador" w:date="2022-03-10T19:42:00Z">
          <w:r w:rsidRPr="002B42A7" w:rsidDel="002618C1">
            <w:rPr>
              <w:rFonts w:ascii="Times New Roman" w:hAnsi="Times New Roman" w:cs="Times New Roman"/>
              <w:color w:val="000000" w:themeColor="text1"/>
              <w:rPrChange w:id="3781" w:author="Ruijie Xu" w:date="2022-03-10T12:31:00Z">
                <w:rPr>
                  <w:color w:val="000000" w:themeColor="text1"/>
                </w:rPr>
              </w:rPrChange>
            </w:rPr>
            <w:delText>ly</w:delText>
          </w:r>
        </w:del>
      </w:ins>
      <w:ins w:id="3782" w:author="Ruijie Xu" w:date="2022-03-16T16:22:00Z">
        <w:r w:rsidR="001F58F5">
          <w:rPr>
            <w:rFonts w:ascii="Times New Roman" w:hAnsi="Times New Roman" w:cs="Times New Roman"/>
            <w:color w:val="000000" w:themeColor="text1"/>
          </w:rPr>
          <w:t xml:space="preserve"> in </w:t>
        </w:r>
      </w:ins>
      <w:ins w:id="3783" w:author="Ruijie Xu" w:date="2022-02-02T12:20:00Z">
        <w:r w:rsidRPr="002B42A7">
          <w:rPr>
            <w:rFonts w:ascii="Times New Roman" w:hAnsi="Times New Roman" w:cs="Times New Roman"/>
            <w:color w:val="000000" w:themeColor="text1"/>
            <w:rPrChange w:id="3784" w:author="Ruijie Xu" w:date="2022-03-10T12:31:00Z">
              <w:rPr>
                <w:color w:val="000000" w:themeColor="text1"/>
              </w:rPr>
            </w:rPrChange>
          </w:rPr>
          <w:t>differen</w:t>
        </w:r>
      </w:ins>
      <w:ins w:id="3785" w:author="Liliana Salvador" w:date="2022-03-10T19:42:00Z">
        <w:r w:rsidR="002618C1">
          <w:rPr>
            <w:rFonts w:ascii="Times New Roman" w:hAnsi="Times New Roman" w:cs="Times New Roman"/>
            <w:color w:val="000000" w:themeColor="text1"/>
          </w:rPr>
          <w:t>ces</w:t>
        </w:r>
      </w:ins>
      <w:ins w:id="3786" w:author="Ruijie Xu" w:date="2022-02-02T12:20:00Z">
        <w:del w:id="3787" w:author="Liliana Salvador" w:date="2022-03-10T19:42:00Z">
          <w:r w:rsidRPr="002B42A7" w:rsidDel="002618C1">
            <w:rPr>
              <w:rFonts w:ascii="Times New Roman" w:hAnsi="Times New Roman" w:cs="Times New Roman"/>
              <w:color w:val="000000" w:themeColor="text1"/>
              <w:rPrChange w:id="3788" w:author="Ruijie Xu" w:date="2022-03-10T12:31:00Z">
                <w:rPr>
                  <w:color w:val="000000" w:themeColor="text1"/>
                </w:rPr>
              </w:rPrChange>
            </w:rPr>
            <w:delText>t</w:delText>
          </w:r>
        </w:del>
        <w:r w:rsidRPr="002B42A7">
          <w:rPr>
            <w:rFonts w:ascii="Times New Roman" w:hAnsi="Times New Roman" w:cs="Times New Roman"/>
            <w:color w:val="000000" w:themeColor="text1"/>
            <w:rPrChange w:id="3789" w:author="Ruijie Xu" w:date="2022-03-10T12:31:00Z">
              <w:rPr>
                <w:color w:val="000000" w:themeColor="text1"/>
              </w:rPr>
            </w:rPrChange>
          </w:rPr>
          <w:t xml:space="preserve"> in </w:t>
        </w:r>
      </w:ins>
      <w:ins w:id="3790" w:author="Ruijie Xu" w:date="2022-03-04T10:51:00Z">
        <w:r w:rsidR="00FB7A23" w:rsidRPr="002B42A7">
          <w:rPr>
            <w:rFonts w:ascii="Times New Roman" w:hAnsi="Times New Roman" w:cs="Times New Roman"/>
            <w:color w:val="000000" w:themeColor="text1"/>
            <w:rPrChange w:id="3791" w:author="Ruijie Xu" w:date="2022-03-10T12:31:00Z">
              <w:rPr>
                <w:color w:val="000000" w:themeColor="text1"/>
              </w:rPr>
            </w:rPrChange>
          </w:rPr>
          <w:t>b</w:t>
        </w:r>
      </w:ins>
      <w:ins w:id="3792" w:author="Ruijie Xu" w:date="2022-02-02T12:20:00Z">
        <w:r w:rsidRPr="002B42A7">
          <w:rPr>
            <w:rFonts w:ascii="Times New Roman" w:hAnsi="Times New Roman" w:cs="Times New Roman"/>
            <w:color w:val="000000" w:themeColor="text1"/>
            <w:rPrChange w:id="3793" w:author="Ruijie Xu" w:date="2022-03-10T12:31:00Z">
              <w:rPr>
                <w:color w:val="000000" w:themeColor="text1"/>
              </w:rPr>
            </w:rPrChange>
          </w:rPr>
          <w:t>acteria</w:t>
        </w:r>
      </w:ins>
      <w:ins w:id="3794" w:author="Rajeev, Sree" w:date="2022-03-01T12:52:00Z">
        <w:r w:rsidR="004B3E3F" w:rsidRPr="002B42A7">
          <w:rPr>
            <w:rFonts w:ascii="Times New Roman" w:hAnsi="Times New Roman" w:cs="Times New Roman"/>
            <w:color w:val="000000" w:themeColor="text1"/>
            <w:rPrChange w:id="3795" w:author="Ruijie Xu" w:date="2022-03-10T12:31:00Z">
              <w:rPr>
                <w:color w:val="000000" w:themeColor="text1"/>
              </w:rPr>
            </w:rPrChange>
          </w:rPr>
          <w:t>l composition</w:t>
        </w:r>
      </w:ins>
      <w:ins w:id="3796" w:author="Liliana Salvador" w:date="2022-03-08T19:06:00Z">
        <w:r w:rsidR="00041922" w:rsidRPr="002B42A7">
          <w:rPr>
            <w:rFonts w:ascii="Times New Roman" w:hAnsi="Times New Roman" w:cs="Times New Roman"/>
            <w:color w:val="000000" w:themeColor="text1"/>
            <w:rPrChange w:id="3797" w:author="Ruijie Xu" w:date="2022-03-10T12:31:00Z">
              <w:rPr>
                <w:color w:val="000000" w:themeColor="text1"/>
              </w:rPr>
            </w:rPrChange>
          </w:rPr>
          <w:t xml:space="preserve"> </w:t>
        </w:r>
        <w:del w:id="3798" w:author="Ruijie Xu" w:date="2022-03-16T16:24:00Z">
          <w:r w:rsidR="00041922" w:rsidRPr="002B42A7" w:rsidDel="001F58F5">
            <w:rPr>
              <w:rFonts w:ascii="Times New Roman" w:hAnsi="Times New Roman" w:cs="Times New Roman"/>
              <w:color w:val="000000" w:themeColor="text1"/>
              <w:rPrChange w:id="3799" w:author="Ruijie Xu" w:date="2022-03-10T12:31:00Z">
                <w:rPr>
                  <w:color w:val="000000" w:themeColor="text1"/>
                </w:rPr>
              </w:rPrChange>
            </w:rPr>
            <w:delText>when</w:delText>
          </w:r>
        </w:del>
      </w:ins>
      <w:ins w:id="3800" w:author="Rajeev, Sree" w:date="2022-03-01T12:52:00Z">
        <w:del w:id="3801" w:author="Ruijie Xu" w:date="2022-03-16T16:24:00Z">
          <w:r w:rsidR="004B3E3F" w:rsidRPr="002B42A7" w:rsidDel="001F58F5">
            <w:rPr>
              <w:rFonts w:ascii="Times New Roman" w:hAnsi="Times New Roman" w:cs="Times New Roman"/>
              <w:color w:val="000000" w:themeColor="text1"/>
              <w:rPrChange w:id="3802" w:author="Ruijie Xu" w:date="2022-03-10T12:31:00Z">
                <w:rPr>
                  <w:color w:val="000000" w:themeColor="text1"/>
                </w:rPr>
              </w:rPrChange>
            </w:rPr>
            <w:delText xml:space="preserve">. </w:delText>
          </w:r>
        </w:del>
      </w:ins>
      <w:ins w:id="3803" w:author="Liliana Salvador" w:date="2022-03-08T19:06:00Z">
        <w:del w:id="3804" w:author="Ruijie Xu" w:date="2022-03-16T16:24:00Z">
          <w:r w:rsidR="00041922" w:rsidRPr="002B42A7" w:rsidDel="001F58F5">
            <w:rPr>
              <w:rFonts w:ascii="Times New Roman" w:hAnsi="Times New Roman" w:cs="Times New Roman"/>
              <w:color w:val="000000" w:themeColor="text1"/>
              <w:rPrChange w:id="3805" w:author="Ruijie Xu" w:date="2022-03-10T12:31:00Z">
                <w:rPr>
                  <w:color w:val="000000" w:themeColor="text1"/>
                </w:rPr>
              </w:rPrChange>
            </w:rPr>
            <w:delText>compared</w:delText>
          </w:r>
        </w:del>
        <w:del w:id="3806" w:author="Ruijie Xu" w:date="2022-03-10T12:04:00Z">
          <w:r w:rsidR="00041922" w:rsidRPr="002B42A7" w:rsidDel="004D3EB1">
            <w:rPr>
              <w:rFonts w:ascii="Times New Roman" w:hAnsi="Times New Roman" w:cs="Times New Roman"/>
              <w:color w:val="000000" w:themeColor="text1"/>
              <w:rPrChange w:id="3807"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3808" w:author="Ruijie Xu" w:date="2022-03-10T12:31:00Z">
              <w:rPr>
                <w:color w:val="000000" w:themeColor="text1"/>
              </w:rPr>
            </w:rPrChange>
          </w:rPr>
          <w:t>with</w:t>
        </w:r>
      </w:ins>
      <w:ins w:id="3809" w:author="Ruijie Xu" w:date="2022-03-16T16:24:00Z">
        <w:r w:rsidR="001F58F5">
          <w:rPr>
            <w:rFonts w:ascii="Times New Roman" w:hAnsi="Times New Roman" w:cs="Times New Roman"/>
            <w:color w:val="000000" w:themeColor="text1"/>
          </w:rPr>
          <w:t xml:space="preserve"> most</w:t>
        </w:r>
      </w:ins>
      <w:ins w:id="3810" w:author="Liliana Salvador" w:date="2022-03-08T19:06:00Z">
        <w:r w:rsidR="00041922" w:rsidRPr="002B42A7">
          <w:rPr>
            <w:rFonts w:ascii="Times New Roman" w:hAnsi="Times New Roman" w:cs="Times New Roman"/>
            <w:color w:val="000000" w:themeColor="text1"/>
            <w:rPrChange w:id="3811" w:author="Ruijie Xu" w:date="2022-03-10T12:31:00Z">
              <w:rPr>
                <w:color w:val="000000" w:themeColor="text1"/>
              </w:rPr>
            </w:rPrChange>
          </w:rPr>
          <w:t xml:space="preserve"> </w:t>
        </w:r>
      </w:ins>
      <w:ins w:id="3812" w:author="Ruijie Xu" w:date="2022-03-10T12:04:00Z">
        <w:r w:rsidR="004D3EB1" w:rsidRPr="002B42A7">
          <w:rPr>
            <w:rFonts w:ascii="Times New Roman" w:hAnsi="Times New Roman" w:cs="Times New Roman"/>
            <w:color w:val="000000" w:themeColor="text1"/>
            <w:rPrChange w:id="3813" w:author="Ruijie Xu" w:date="2022-03-10T12:31:00Z">
              <w:rPr>
                <w:color w:val="000000" w:themeColor="text1"/>
              </w:rPr>
            </w:rPrChange>
          </w:rPr>
          <w:t>o</w:t>
        </w:r>
      </w:ins>
      <w:ins w:id="3814" w:author="Ruijie Xu" w:date="2022-02-02T12:20:00Z">
        <w:r w:rsidRPr="002B42A7">
          <w:rPr>
            <w:rFonts w:ascii="Times New Roman" w:hAnsi="Times New Roman" w:cs="Times New Roman"/>
            <w:color w:val="000000" w:themeColor="text1"/>
            <w:rPrChange w:id="3815" w:author="Ruijie Xu" w:date="2022-03-10T12:31:00Z">
              <w:rPr>
                <w:color w:val="000000" w:themeColor="text1"/>
              </w:rPr>
            </w:rPrChange>
          </w:rPr>
          <w:t>ther software</w:t>
        </w:r>
      </w:ins>
      <w:ins w:id="3816" w:author="Ruijie Xu" w:date="2022-03-04T10:54:00Z">
        <w:r w:rsidR="00806E9E" w:rsidRPr="002B42A7">
          <w:rPr>
            <w:rFonts w:ascii="Times New Roman" w:hAnsi="Times New Roman" w:cs="Times New Roman"/>
            <w:color w:val="000000" w:themeColor="text1"/>
            <w:rPrChange w:id="3817" w:author="Ruijie Xu" w:date="2022-03-10T12:31:00Z">
              <w:rPr>
                <w:color w:val="000000" w:themeColor="text1"/>
              </w:rPr>
            </w:rPrChange>
          </w:rPr>
          <w:t xml:space="preserve"> </w:t>
        </w:r>
      </w:ins>
      <w:ins w:id="3818" w:author="Ruijie Xu" w:date="2022-03-04T13:38:00Z">
        <w:r w:rsidR="00582429" w:rsidRPr="002B42A7">
          <w:rPr>
            <w:rFonts w:ascii="Times New Roman" w:hAnsi="Times New Roman" w:cs="Times New Roman"/>
            <w:color w:val="000000" w:themeColor="text1"/>
            <w:rPrChange w:id="3819" w:author="Ruijie Xu" w:date="2022-03-10T12:31:00Z">
              <w:rPr>
                <w:color w:val="000000" w:themeColor="text1"/>
              </w:rPr>
            </w:rPrChange>
          </w:rPr>
          <w:t>in</w:t>
        </w:r>
      </w:ins>
      <w:ins w:id="3820" w:author="Ruijie Xu" w:date="2022-03-04T13:39:00Z">
        <w:r w:rsidR="00582429" w:rsidRPr="002B42A7">
          <w:rPr>
            <w:rFonts w:ascii="Times New Roman" w:hAnsi="Times New Roman" w:cs="Times New Roman"/>
            <w:color w:val="000000" w:themeColor="text1"/>
            <w:rPrChange w:id="3821" w:author="Ruijie Xu" w:date="2022-03-10T12:31:00Z">
              <w:rPr>
                <w:color w:val="000000" w:themeColor="text1"/>
              </w:rPr>
            </w:rPrChange>
          </w:rPr>
          <w:t>cluded in this study</w:t>
        </w:r>
      </w:ins>
      <w:ins w:id="3822" w:author="Ruijie Xu" w:date="2022-03-10T12:02:00Z">
        <w:r w:rsidR="00F919BB" w:rsidRPr="002B42A7">
          <w:rPr>
            <w:rFonts w:ascii="Times New Roman" w:hAnsi="Times New Roman" w:cs="Times New Roman"/>
            <w:color w:val="000000" w:themeColor="text1"/>
            <w:rPrChange w:id="3823" w:author="Ruijie Xu" w:date="2022-03-10T12:31:00Z">
              <w:rPr>
                <w:color w:val="000000" w:themeColor="text1"/>
              </w:rPr>
            </w:rPrChange>
          </w:rPr>
          <w:t xml:space="preserve"> (Figure 1f</w:t>
        </w:r>
      </w:ins>
      <w:ins w:id="3824" w:author="Ruijie Xu" w:date="2022-03-10T12:03:00Z">
        <w:r w:rsidR="00EB4612" w:rsidRPr="002B42A7">
          <w:rPr>
            <w:rFonts w:ascii="Times New Roman" w:hAnsi="Times New Roman" w:cs="Times New Roman"/>
            <w:color w:val="000000" w:themeColor="text1"/>
            <w:rPrChange w:id="3825" w:author="Ruijie Xu" w:date="2022-03-10T12:31:00Z">
              <w:rPr>
                <w:color w:val="000000" w:themeColor="text1"/>
              </w:rPr>
            </w:rPrChange>
          </w:rPr>
          <w:t>, Table SII.3</w:t>
        </w:r>
      </w:ins>
      <w:ins w:id="3826" w:author="Ruijie Xu" w:date="2022-03-10T12:02:00Z">
        <w:r w:rsidR="00F919BB" w:rsidRPr="002B42A7">
          <w:rPr>
            <w:rFonts w:ascii="Times New Roman" w:hAnsi="Times New Roman" w:cs="Times New Roman"/>
            <w:color w:val="000000" w:themeColor="text1"/>
            <w:rPrChange w:id="3827" w:author="Ruijie Xu" w:date="2022-03-10T12:31:00Z">
              <w:rPr>
                <w:color w:val="000000" w:themeColor="text1"/>
              </w:rPr>
            </w:rPrChange>
          </w:rPr>
          <w:t>)</w:t>
        </w:r>
      </w:ins>
      <w:ins w:id="3828" w:author="Ruijie Xu" w:date="2022-03-10T12:04:00Z">
        <w:r w:rsidR="004D3EB1" w:rsidRPr="002B42A7">
          <w:rPr>
            <w:rFonts w:ascii="Times New Roman" w:hAnsi="Times New Roman" w:cs="Times New Roman"/>
            <w:color w:val="000000" w:themeColor="text1"/>
            <w:rPrChange w:id="3829" w:author="Ruijie Xu" w:date="2022-03-10T12:31:00Z">
              <w:rPr>
                <w:color w:val="000000" w:themeColor="text1"/>
              </w:rPr>
            </w:rPrChange>
          </w:rPr>
          <w:t xml:space="preserve">. Only the </w:t>
        </w:r>
      </w:ins>
      <w:ins w:id="3830" w:author="Liliana Salvador" w:date="2022-03-08T19:07:00Z">
        <w:del w:id="3831" w:author="Ruijie Xu" w:date="2022-03-10T12:04:00Z">
          <w:r w:rsidR="006B0B32" w:rsidRPr="002B42A7" w:rsidDel="004D3EB1">
            <w:rPr>
              <w:rFonts w:ascii="Times New Roman" w:hAnsi="Times New Roman" w:cs="Times New Roman"/>
              <w:color w:val="000000" w:themeColor="text1"/>
              <w:rPrChange w:id="3832" w:author="Ruijie Xu" w:date="2022-03-10T12:31:00Z">
                <w:rPr>
                  <w:color w:val="000000" w:themeColor="text1"/>
                </w:rPr>
              </w:rPrChange>
            </w:rPr>
            <w:delText>Regarding ,</w:delText>
          </w:r>
        </w:del>
      </w:ins>
      <w:ins w:id="3833" w:author="Ruijie Xu" w:date="2022-03-04T10:54:00Z">
        <w:r w:rsidR="00806E9E" w:rsidRPr="002B42A7">
          <w:rPr>
            <w:rFonts w:ascii="Times New Roman" w:hAnsi="Times New Roman" w:cs="Times New Roman"/>
            <w:color w:val="000000" w:themeColor="text1"/>
            <w:rPrChange w:id="3834" w:author="Ruijie Xu" w:date="2022-03-10T12:31:00Z">
              <w:rPr>
                <w:color w:val="000000" w:themeColor="text1"/>
              </w:rPr>
            </w:rPrChange>
          </w:rPr>
          <w:t>classifi</w:t>
        </w:r>
      </w:ins>
      <w:ins w:id="3835" w:author="Liliana Salvador" w:date="2022-03-08T19:08:00Z">
        <w:r w:rsidR="006B0B32" w:rsidRPr="002B42A7">
          <w:rPr>
            <w:rFonts w:ascii="Times New Roman" w:hAnsi="Times New Roman" w:cs="Times New Roman"/>
            <w:color w:val="000000" w:themeColor="text1"/>
            <w:rPrChange w:id="3836" w:author="Ruijie Xu" w:date="2022-03-10T12:31:00Z">
              <w:rPr>
                <w:color w:val="000000" w:themeColor="text1"/>
              </w:rPr>
            </w:rPrChange>
          </w:rPr>
          <w:t>cations</w:t>
        </w:r>
        <w:del w:id="3837" w:author="Ruijie Xu" w:date="2022-03-10T12:04:00Z">
          <w:r w:rsidR="006B0B32" w:rsidRPr="002B42A7" w:rsidDel="004D3EB1">
            <w:rPr>
              <w:rFonts w:ascii="Times New Roman" w:hAnsi="Times New Roman" w:cs="Times New Roman"/>
              <w:color w:val="000000" w:themeColor="text1"/>
              <w:rPrChange w:id="3838" w:author="Ruijie Xu" w:date="2022-03-10T12:31:00Z">
                <w:rPr>
                  <w:color w:val="000000" w:themeColor="text1"/>
                </w:rPr>
              </w:rPrChange>
            </w:rPr>
            <w:delText xml:space="preserve"> </w:delText>
          </w:r>
        </w:del>
      </w:ins>
      <w:ins w:id="3839" w:author="Ruijie Xu" w:date="2022-03-04T10:54:00Z">
        <w:del w:id="3840" w:author="Liliana Salvador" w:date="2022-03-08T19:08:00Z">
          <w:r w:rsidR="00806E9E" w:rsidRPr="002B42A7" w:rsidDel="006B0B32">
            <w:rPr>
              <w:rFonts w:ascii="Times New Roman" w:hAnsi="Times New Roman" w:cs="Times New Roman"/>
              <w:color w:val="000000" w:themeColor="text1"/>
              <w:rPrChange w:id="3841"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3842" w:author="Ruijie Xu" w:date="2022-03-10T12:31:00Z">
              <w:rPr>
                <w:color w:val="000000" w:themeColor="text1"/>
              </w:rPr>
            </w:rPrChange>
          </w:rPr>
          <w:t xml:space="preserve"> by </w:t>
        </w:r>
      </w:ins>
      <w:ins w:id="3843" w:author="Ruijie Xu" w:date="2022-02-02T12:20:00Z">
        <w:r w:rsidRPr="002B42A7">
          <w:rPr>
            <w:rFonts w:ascii="Times New Roman" w:hAnsi="Times New Roman" w:cs="Times New Roman"/>
            <w:color w:val="000000" w:themeColor="text1"/>
            <w:rPrChange w:id="3844" w:author="Ruijie Xu" w:date="2022-03-10T12:31:00Z">
              <w:rPr>
                <w:color w:val="000000" w:themeColor="text1"/>
              </w:rPr>
            </w:rPrChange>
          </w:rPr>
          <w:t>Metaphlan3 and Kaiju</w:t>
        </w:r>
      </w:ins>
      <w:ins w:id="3845" w:author="Ruijie Xu" w:date="2022-03-04T10:54:00Z">
        <w:r w:rsidR="00806E9E" w:rsidRPr="002B42A7">
          <w:rPr>
            <w:rFonts w:ascii="Times New Roman" w:hAnsi="Times New Roman" w:cs="Times New Roman"/>
            <w:color w:val="000000" w:themeColor="text1"/>
            <w:rPrChange w:id="3846" w:author="Ruijie Xu" w:date="2022-03-10T12:31:00Z">
              <w:rPr>
                <w:color w:val="000000" w:themeColor="text1"/>
              </w:rPr>
            </w:rPrChange>
          </w:rPr>
          <w:t xml:space="preserve"> were </w:t>
        </w:r>
        <w:del w:id="3847" w:author="Liliana Salvador" w:date="2022-03-08T19:08:00Z">
          <w:r w:rsidR="00806E9E" w:rsidRPr="002B42A7" w:rsidDel="006B0B32">
            <w:rPr>
              <w:rFonts w:ascii="Times New Roman" w:hAnsi="Times New Roman" w:cs="Times New Roman"/>
              <w:color w:val="000000" w:themeColor="text1"/>
              <w:rPrChange w:id="3848"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3849" w:author="Ruijie Xu" w:date="2022-03-10T12:31:00Z">
              <w:rPr>
                <w:color w:val="000000" w:themeColor="text1"/>
              </w:rPr>
            </w:rPrChange>
          </w:rPr>
          <w:t xml:space="preserve">found similar with </w:t>
        </w:r>
      </w:ins>
      <w:ins w:id="3850" w:author="Ruijie Xu" w:date="2022-03-10T12:04:00Z">
        <w:r w:rsidR="00001B51" w:rsidRPr="002B42A7">
          <w:rPr>
            <w:rFonts w:ascii="Times New Roman" w:hAnsi="Times New Roman" w:cs="Times New Roman"/>
            <w:color w:val="000000" w:themeColor="text1"/>
            <w:rPrChange w:id="3851" w:author="Ruijie Xu" w:date="2022-03-10T12:31:00Z">
              <w:rPr>
                <w:color w:val="000000" w:themeColor="text1"/>
              </w:rPr>
            </w:rPrChange>
          </w:rPr>
          <w:t xml:space="preserve">that </w:t>
        </w:r>
      </w:ins>
      <w:ins w:id="3852" w:author="Ruijie Xu" w:date="2022-03-11T12:18:00Z">
        <w:r w:rsidR="00F61309" w:rsidRPr="00F61309">
          <w:rPr>
            <w:rFonts w:ascii="Times New Roman" w:hAnsi="Times New Roman" w:cs="Times New Roman"/>
            <w:color w:val="000000" w:themeColor="text1"/>
          </w:rPr>
          <w:t>classified</w:t>
        </w:r>
      </w:ins>
      <w:ins w:id="3853" w:author="Liliana Salvador" w:date="2022-03-08T19:08:00Z">
        <w:del w:id="3854" w:author="Ruijie Xu" w:date="2022-03-10T12:04:00Z">
          <w:r w:rsidR="006B0B32" w:rsidRPr="002B42A7" w:rsidDel="00001B51">
            <w:rPr>
              <w:rFonts w:ascii="Times New Roman" w:hAnsi="Times New Roman" w:cs="Times New Roman"/>
              <w:color w:val="000000" w:themeColor="text1"/>
              <w:rPrChange w:id="3855"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3856" w:author="Ruijie Xu" w:date="2022-03-10T12:31:00Z">
              <w:rPr>
                <w:color w:val="000000" w:themeColor="text1"/>
              </w:rPr>
            </w:rPrChange>
          </w:rPr>
          <w:t xml:space="preserve"> by </w:t>
        </w:r>
      </w:ins>
      <w:ins w:id="3857" w:author="Ruijie Xu" w:date="2022-03-04T10:54:00Z">
        <w:r w:rsidR="00806E9E" w:rsidRPr="002B42A7">
          <w:rPr>
            <w:rFonts w:ascii="Times New Roman" w:hAnsi="Times New Roman" w:cs="Times New Roman"/>
            <w:color w:val="000000" w:themeColor="text1"/>
            <w:rPrChange w:id="3858" w:author="Ruijie Xu" w:date="2022-03-10T12:31:00Z">
              <w:rPr>
                <w:color w:val="000000" w:themeColor="text1"/>
              </w:rPr>
            </w:rPrChange>
          </w:rPr>
          <w:t xml:space="preserve">CLARK and CLARK’s </w:t>
        </w:r>
        <w:del w:id="3859" w:author="Liliana Salvador" w:date="2022-03-08T19:08:00Z">
          <w:r w:rsidR="00806E9E" w:rsidRPr="002B42A7" w:rsidDel="006B0B32">
            <w:rPr>
              <w:rFonts w:ascii="Times New Roman" w:hAnsi="Times New Roman" w:cs="Times New Roman"/>
              <w:color w:val="000000" w:themeColor="text1"/>
              <w:rPrChange w:id="3860" w:author="Ruijie Xu" w:date="2022-03-10T12:31:00Z">
                <w:rPr>
                  <w:color w:val="000000" w:themeColor="text1"/>
                </w:rPr>
              </w:rPrChange>
            </w:rPr>
            <w:delText>bacterial classifi</w:delText>
          </w:r>
        </w:del>
      </w:ins>
      <w:ins w:id="3861" w:author="Ruijie Xu" w:date="2022-03-04T10:55:00Z">
        <w:del w:id="3862" w:author="Liliana Salvador" w:date="2022-03-08T19:08:00Z">
          <w:r w:rsidR="00806E9E" w:rsidRPr="002B42A7" w:rsidDel="006B0B32">
            <w:rPr>
              <w:rFonts w:ascii="Times New Roman" w:hAnsi="Times New Roman" w:cs="Times New Roman"/>
              <w:color w:val="000000" w:themeColor="text1"/>
              <w:rPrChange w:id="3863" w:author="Ruijie Xu" w:date="2022-03-10T12:31:00Z">
                <w:rPr>
                  <w:color w:val="000000" w:themeColor="text1"/>
                </w:rPr>
              </w:rPrChange>
            </w:rPr>
            <w:delText>c</w:delText>
          </w:r>
        </w:del>
      </w:ins>
      <w:ins w:id="3864" w:author="Ruijie Xu" w:date="2022-03-04T10:54:00Z">
        <w:del w:id="3865" w:author="Liliana Salvador" w:date="2022-03-08T19:08:00Z">
          <w:r w:rsidR="00806E9E" w:rsidRPr="002B42A7" w:rsidDel="006B0B32">
            <w:rPr>
              <w:rFonts w:ascii="Times New Roman" w:hAnsi="Times New Roman" w:cs="Times New Roman"/>
              <w:color w:val="000000" w:themeColor="text1"/>
              <w:rPrChange w:id="3866" w:author="Ruijie Xu" w:date="2022-03-10T12:31:00Z">
                <w:rPr>
                  <w:color w:val="000000" w:themeColor="text1"/>
                </w:rPr>
              </w:rPrChange>
            </w:rPr>
            <w:delText>ation</w:delText>
          </w:r>
        </w:del>
      </w:ins>
      <w:ins w:id="3867" w:author="Ruijie Xu" w:date="2022-03-04T10:53:00Z">
        <w:del w:id="3868" w:author="Liliana Salvador" w:date="2022-03-08T19:08:00Z">
          <w:r w:rsidR="00806E9E" w:rsidRPr="002B42A7" w:rsidDel="006B0B32">
            <w:rPr>
              <w:rFonts w:ascii="Times New Roman" w:hAnsi="Times New Roman" w:cs="Times New Roman"/>
              <w:color w:val="000000" w:themeColor="text1"/>
              <w:rPrChange w:id="3869" w:author="Ruijie Xu" w:date="2022-03-10T12:31:00Z">
                <w:rPr>
                  <w:color w:val="000000" w:themeColor="text1"/>
                </w:rPr>
              </w:rPrChange>
            </w:rPr>
            <w:delText xml:space="preserve"> </w:delText>
          </w:r>
        </w:del>
      </w:ins>
      <w:ins w:id="3870" w:author="Ruijie Xu" w:date="2022-02-03T12:11:00Z">
        <w:r w:rsidR="002E6F22" w:rsidRPr="002B42A7">
          <w:rPr>
            <w:rFonts w:ascii="Times New Roman" w:hAnsi="Times New Roman" w:cs="Times New Roman"/>
            <w:color w:val="000000" w:themeColor="text1"/>
            <w:rPrChange w:id="3871" w:author="Ruijie Xu" w:date="2022-03-10T12:31:00Z">
              <w:rPr>
                <w:color w:val="000000" w:themeColor="text1"/>
              </w:rPr>
            </w:rPrChange>
          </w:rPr>
          <w:t>(Table SII.3)</w:t>
        </w:r>
      </w:ins>
      <w:ins w:id="3872" w:author="Ruijie Xu" w:date="2022-02-02T12:20:00Z">
        <w:r w:rsidRPr="002B42A7">
          <w:rPr>
            <w:rFonts w:ascii="Times New Roman" w:hAnsi="Times New Roman" w:cs="Times New Roman"/>
            <w:color w:val="000000" w:themeColor="text1"/>
            <w:rPrChange w:id="3873" w:author="Ruijie Xu" w:date="2022-03-10T12:31:00Z">
              <w:rPr>
                <w:color w:val="000000" w:themeColor="text1"/>
              </w:rPr>
            </w:rPrChange>
          </w:rPr>
          <w:t xml:space="preserve">. The </w:t>
        </w:r>
        <w:del w:id="3874" w:author="Rajeev, Sree" w:date="2022-03-03T11:02:00Z">
          <w:r w:rsidRPr="002B42A7" w:rsidDel="00B95BF0">
            <w:rPr>
              <w:rFonts w:ascii="Times New Roman" w:hAnsi="Times New Roman" w:cs="Times New Roman"/>
              <w:color w:val="000000" w:themeColor="text1"/>
              <w:rPrChange w:id="3875" w:author="Ruijie Xu" w:date="2022-03-10T12:31:00Z">
                <w:rPr>
                  <w:color w:val="000000" w:themeColor="text1"/>
                </w:rPr>
              </w:rPrChange>
            </w:rPr>
            <w:delText xml:space="preserve">classifications of </w:delText>
          </w:r>
        </w:del>
      </w:ins>
      <w:ins w:id="3876" w:author="Ruijie Xu" w:date="2022-02-27T11:32:00Z">
        <w:r w:rsidR="00FE3C3A" w:rsidRPr="002B42A7">
          <w:rPr>
            <w:rFonts w:ascii="Times New Roman" w:hAnsi="Times New Roman" w:cs="Times New Roman"/>
            <w:color w:val="000000" w:themeColor="text1"/>
            <w:rPrChange w:id="3877" w:author="Ruijie Xu" w:date="2022-03-10T12:31:00Z">
              <w:rPr>
                <w:color w:val="000000" w:themeColor="text1"/>
              </w:rPr>
            </w:rPrChange>
          </w:rPr>
          <w:t>reads classified into Viruses</w:t>
        </w:r>
      </w:ins>
      <w:ins w:id="3878" w:author="Ruijie Xu" w:date="2022-02-02T12:20:00Z">
        <w:r w:rsidRPr="002B42A7">
          <w:rPr>
            <w:rFonts w:ascii="Times New Roman" w:hAnsi="Times New Roman" w:cs="Times New Roman"/>
            <w:color w:val="000000" w:themeColor="text1"/>
            <w:rPrChange w:id="3879" w:author="Ruijie Xu" w:date="2022-03-10T12:31:00Z">
              <w:rPr>
                <w:color w:val="000000" w:themeColor="text1"/>
              </w:rPr>
            </w:rPrChange>
          </w:rPr>
          <w:t xml:space="preserve"> by different software, on the other hand, were divided into two groups</w:t>
        </w:r>
      </w:ins>
      <w:ins w:id="3880" w:author="Ruijie Xu" w:date="2022-02-27T11:33:00Z">
        <w:r w:rsidR="00FE3C3A" w:rsidRPr="002B42A7">
          <w:rPr>
            <w:rFonts w:ascii="Times New Roman" w:hAnsi="Times New Roman" w:cs="Times New Roman"/>
            <w:color w:val="000000" w:themeColor="text1"/>
            <w:rPrChange w:id="3881" w:author="Ruijie Xu" w:date="2022-03-10T12:31:00Z">
              <w:rPr>
                <w:color w:val="000000" w:themeColor="text1"/>
              </w:rPr>
            </w:rPrChange>
          </w:rPr>
          <w:t>. The first</w:t>
        </w:r>
      </w:ins>
      <w:ins w:id="3882" w:author="Ruijie Xu" w:date="2022-02-02T12:20:00Z">
        <w:r w:rsidRPr="002B42A7">
          <w:rPr>
            <w:rFonts w:ascii="Times New Roman" w:hAnsi="Times New Roman" w:cs="Times New Roman"/>
            <w:color w:val="000000" w:themeColor="text1"/>
            <w:rPrChange w:id="3883" w:author="Ruijie Xu" w:date="2022-03-10T12:31:00Z">
              <w:rPr>
                <w:color w:val="000000" w:themeColor="text1"/>
              </w:rPr>
            </w:rPrChange>
          </w:rPr>
          <w:t xml:space="preserve"> group </w:t>
        </w:r>
      </w:ins>
      <w:ins w:id="3884" w:author="Ruijie Xu" w:date="2022-02-27T11:33:00Z">
        <w:r w:rsidR="00FE3C3A" w:rsidRPr="002B42A7">
          <w:rPr>
            <w:rFonts w:ascii="Times New Roman" w:hAnsi="Times New Roman" w:cs="Times New Roman"/>
            <w:color w:val="000000" w:themeColor="text1"/>
            <w:rPrChange w:id="3885" w:author="Ruijie Xu" w:date="2022-03-10T12:31:00Z">
              <w:rPr>
                <w:color w:val="000000" w:themeColor="text1"/>
              </w:rPr>
            </w:rPrChange>
          </w:rPr>
          <w:t>include</w:t>
        </w:r>
      </w:ins>
      <w:ins w:id="3886" w:author="Liliana Salvador" w:date="2022-03-16T10:50:00Z">
        <w:r w:rsidR="00D66A2E">
          <w:rPr>
            <w:rFonts w:ascii="Times New Roman" w:hAnsi="Times New Roman" w:cs="Times New Roman"/>
            <w:color w:val="000000" w:themeColor="text1"/>
          </w:rPr>
          <w:t>d</w:t>
        </w:r>
      </w:ins>
      <w:ins w:id="3887" w:author="Ruijie Xu" w:date="2022-02-27T11:33:00Z">
        <w:del w:id="3888" w:author="Liliana Salvador" w:date="2022-03-16T10:50:00Z">
          <w:r w:rsidR="00FE3C3A" w:rsidRPr="002B42A7" w:rsidDel="00D66A2E">
            <w:rPr>
              <w:rFonts w:ascii="Times New Roman" w:hAnsi="Times New Roman" w:cs="Times New Roman"/>
              <w:color w:val="000000" w:themeColor="text1"/>
              <w:rPrChange w:id="3889"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3890" w:author="Ruijie Xu" w:date="2022-03-10T12:31:00Z">
              <w:rPr>
                <w:color w:val="000000" w:themeColor="text1"/>
              </w:rPr>
            </w:rPrChange>
          </w:rPr>
          <w:t xml:space="preserve"> the classifications of BLASTN, CLARK, CLARK-s, Metaphlan3, and Kaiju</w:t>
        </w:r>
      </w:ins>
      <w:ins w:id="3891" w:author="Ruijie Xu" w:date="2022-02-27T11:34:00Z">
        <w:r w:rsidR="00FE3C3A" w:rsidRPr="002B42A7">
          <w:rPr>
            <w:rFonts w:ascii="Times New Roman" w:hAnsi="Times New Roman" w:cs="Times New Roman"/>
            <w:color w:val="000000" w:themeColor="text1"/>
            <w:rPrChange w:id="3892" w:author="Ruijie Xu" w:date="2022-03-10T12:31:00Z">
              <w:rPr>
                <w:color w:val="000000" w:themeColor="text1"/>
              </w:rPr>
            </w:rPrChange>
          </w:rPr>
          <w:t>, and the second group include</w:t>
        </w:r>
      </w:ins>
      <w:ins w:id="3893" w:author="Liliana Salvador" w:date="2022-03-16T10:50:00Z">
        <w:r w:rsidR="00D66A2E">
          <w:rPr>
            <w:rFonts w:ascii="Times New Roman" w:hAnsi="Times New Roman" w:cs="Times New Roman"/>
            <w:color w:val="000000" w:themeColor="text1"/>
          </w:rPr>
          <w:t>d</w:t>
        </w:r>
      </w:ins>
      <w:ins w:id="3894" w:author="Ruijie Xu" w:date="2022-02-27T11:34:00Z">
        <w:del w:id="3895" w:author="Liliana Salvador" w:date="2022-03-16T10:50:00Z">
          <w:r w:rsidR="00FE3C3A" w:rsidRPr="002B42A7" w:rsidDel="00D66A2E">
            <w:rPr>
              <w:rFonts w:ascii="Times New Roman" w:hAnsi="Times New Roman" w:cs="Times New Roman"/>
              <w:color w:val="000000" w:themeColor="text1"/>
              <w:rPrChange w:id="3896"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3897" w:author="Ruijie Xu" w:date="2022-03-10T12:31:00Z">
              <w:rPr>
                <w:color w:val="000000" w:themeColor="text1"/>
              </w:rPr>
            </w:rPrChange>
          </w:rPr>
          <w:t xml:space="preserve"> the classifications of Kraken2, Bracken, and Centrifuge. Classification results </w:t>
        </w:r>
      </w:ins>
      <w:ins w:id="3898" w:author="Ruijie Xu" w:date="2022-02-02T12:20:00Z">
        <w:del w:id="3899" w:author="Liliana Salvador" w:date="2022-03-16T10:50:00Z">
          <w:r w:rsidRPr="002B42A7" w:rsidDel="00D66A2E">
            <w:rPr>
              <w:rFonts w:ascii="Times New Roman" w:hAnsi="Times New Roman" w:cs="Times New Roman"/>
              <w:color w:val="000000" w:themeColor="text1"/>
              <w:rPrChange w:id="3900" w:author="Ruijie Xu" w:date="2022-03-10T12:31:00Z">
                <w:rPr>
                  <w:color w:val="000000" w:themeColor="text1"/>
                </w:rPr>
              </w:rPrChange>
            </w:rPr>
            <w:delText>are</w:delText>
          </w:r>
        </w:del>
      </w:ins>
      <w:ins w:id="3901" w:author="Liliana Salvador" w:date="2022-03-16T10:50:00Z">
        <w:r w:rsidR="00D66A2E">
          <w:rPr>
            <w:rFonts w:ascii="Times New Roman" w:hAnsi="Times New Roman" w:cs="Times New Roman"/>
            <w:color w:val="000000" w:themeColor="text1"/>
          </w:rPr>
          <w:t>did</w:t>
        </w:r>
      </w:ins>
      <w:ins w:id="3902" w:author="Ruijie Xu" w:date="2022-02-02T12:20:00Z">
        <w:r w:rsidRPr="002B42A7">
          <w:rPr>
            <w:rFonts w:ascii="Times New Roman" w:hAnsi="Times New Roman" w:cs="Times New Roman"/>
            <w:color w:val="000000" w:themeColor="text1"/>
            <w:rPrChange w:id="3903" w:author="Ruijie Xu" w:date="2022-03-10T12:31:00Z">
              <w:rPr>
                <w:color w:val="000000" w:themeColor="text1"/>
              </w:rPr>
            </w:rPrChange>
          </w:rPr>
          <w:t xml:space="preserve"> not </w:t>
        </w:r>
      </w:ins>
      <w:ins w:id="3904" w:author="Liliana Salvador" w:date="2022-03-16T10:50:00Z">
        <w:r w:rsidR="00D66A2E">
          <w:rPr>
            <w:rFonts w:ascii="Times New Roman" w:hAnsi="Times New Roman" w:cs="Times New Roman"/>
            <w:color w:val="000000" w:themeColor="text1"/>
          </w:rPr>
          <w:t xml:space="preserve">have statistically </w:t>
        </w:r>
      </w:ins>
      <w:ins w:id="3905" w:author="Ruijie Xu" w:date="2022-02-02T12:20:00Z">
        <w:r w:rsidRPr="002B42A7">
          <w:rPr>
            <w:rFonts w:ascii="Times New Roman" w:hAnsi="Times New Roman" w:cs="Times New Roman"/>
            <w:color w:val="000000" w:themeColor="text1"/>
            <w:rPrChange w:id="3906" w:author="Ruijie Xu" w:date="2022-03-10T12:31:00Z">
              <w:rPr>
                <w:color w:val="000000" w:themeColor="text1"/>
              </w:rPr>
            </w:rPrChange>
          </w:rPr>
          <w:t>significant</w:t>
        </w:r>
        <w:del w:id="3907" w:author="Liliana Salvador" w:date="2022-03-16T10:50:00Z">
          <w:r w:rsidRPr="002B42A7" w:rsidDel="00D66A2E">
            <w:rPr>
              <w:rFonts w:ascii="Times New Roman" w:hAnsi="Times New Roman" w:cs="Times New Roman"/>
              <w:color w:val="000000" w:themeColor="text1"/>
              <w:rPrChange w:id="3908" w:author="Ruijie Xu" w:date="2022-03-10T12:31:00Z">
                <w:rPr>
                  <w:color w:val="000000" w:themeColor="text1"/>
                </w:rPr>
              </w:rPrChange>
            </w:rPr>
            <w:delText>ly</w:delText>
          </w:r>
        </w:del>
        <w:r w:rsidRPr="002B42A7">
          <w:rPr>
            <w:rFonts w:ascii="Times New Roman" w:hAnsi="Times New Roman" w:cs="Times New Roman"/>
            <w:color w:val="000000" w:themeColor="text1"/>
            <w:rPrChange w:id="3909" w:author="Ruijie Xu" w:date="2022-03-10T12:31:00Z">
              <w:rPr>
                <w:color w:val="000000" w:themeColor="text1"/>
              </w:rPr>
            </w:rPrChange>
          </w:rPr>
          <w:t xml:space="preserve"> differen</w:t>
        </w:r>
      </w:ins>
      <w:ins w:id="3910" w:author="Liliana Salvador" w:date="2022-03-16T10:50:00Z">
        <w:r w:rsidR="00D66A2E">
          <w:rPr>
            <w:rFonts w:ascii="Times New Roman" w:hAnsi="Times New Roman" w:cs="Times New Roman"/>
            <w:color w:val="000000" w:themeColor="text1"/>
          </w:rPr>
          <w:t>ces</w:t>
        </w:r>
      </w:ins>
      <w:ins w:id="3911" w:author="Ruijie Xu" w:date="2022-02-02T12:20:00Z">
        <w:del w:id="3912" w:author="Liliana Salvador" w:date="2022-03-16T10:50:00Z">
          <w:r w:rsidRPr="002B42A7" w:rsidDel="00D66A2E">
            <w:rPr>
              <w:rFonts w:ascii="Times New Roman" w:hAnsi="Times New Roman" w:cs="Times New Roman"/>
              <w:color w:val="000000" w:themeColor="text1"/>
              <w:rPrChange w:id="3913" w:author="Ruijie Xu" w:date="2022-03-10T12:31:00Z">
                <w:rPr>
                  <w:color w:val="000000" w:themeColor="text1"/>
                </w:rPr>
              </w:rPrChange>
            </w:rPr>
            <w:delText>t</w:delText>
          </w:r>
        </w:del>
        <w:r w:rsidRPr="002B42A7">
          <w:rPr>
            <w:rFonts w:ascii="Times New Roman" w:hAnsi="Times New Roman" w:cs="Times New Roman"/>
            <w:color w:val="000000" w:themeColor="text1"/>
            <w:rPrChange w:id="3914" w:author="Ruijie Xu" w:date="2022-03-10T12:31:00Z">
              <w:rPr>
                <w:color w:val="000000" w:themeColor="text1"/>
              </w:rPr>
            </w:rPrChange>
          </w:rPr>
          <w:t xml:space="preserve"> within each </w:t>
        </w:r>
      </w:ins>
      <w:ins w:id="3915" w:author="Ruijie Xu" w:date="2022-02-27T11:34:00Z">
        <w:r w:rsidR="00FE3C3A" w:rsidRPr="002B42A7">
          <w:rPr>
            <w:rFonts w:ascii="Times New Roman" w:hAnsi="Times New Roman" w:cs="Times New Roman"/>
            <w:color w:val="000000" w:themeColor="text1"/>
            <w:rPrChange w:id="3916" w:author="Ruijie Xu" w:date="2022-03-10T12:31:00Z">
              <w:rPr>
                <w:color w:val="000000" w:themeColor="text1"/>
              </w:rPr>
            </w:rPrChange>
          </w:rPr>
          <w:t>group</w:t>
        </w:r>
      </w:ins>
      <w:ins w:id="3917" w:author="Ruijie Xu" w:date="2022-02-02T12:20:00Z">
        <w:r w:rsidRPr="002B42A7">
          <w:rPr>
            <w:rFonts w:ascii="Times New Roman" w:hAnsi="Times New Roman" w:cs="Times New Roman"/>
            <w:color w:val="000000" w:themeColor="text1"/>
            <w:rPrChange w:id="3918" w:author="Ruijie Xu" w:date="2022-03-10T12:31:00Z">
              <w:rPr>
                <w:color w:val="000000" w:themeColor="text1"/>
              </w:rPr>
            </w:rPrChange>
          </w:rPr>
          <w:t xml:space="preserve">, but </w:t>
        </w:r>
        <w:del w:id="3919" w:author="Liliana Salvador" w:date="2022-03-16T10:51:00Z">
          <w:r w:rsidRPr="002B42A7" w:rsidDel="00D66A2E">
            <w:rPr>
              <w:rFonts w:ascii="Times New Roman" w:hAnsi="Times New Roman" w:cs="Times New Roman"/>
              <w:color w:val="000000" w:themeColor="text1"/>
              <w:rPrChange w:id="3920" w:author="Ruijie Xu" w:date="2022-03-10T12:31:00Z">
                <w:rPr>
                  <w:color w:val="000000" w:themeColor="text1"/>
                </w:rPr>
              </w:rPrChange>
            </w:rPr>
            <w:delText>different</w:delText>
          </w:r>
        </w:del>
      </w:ins>
      <w:ins w:id="3921" w:author="Liliana Salvador" w:date="2022-03-16T10:51:00Z">
        <w:r w:rsidR="00D66A2E">
          <w:rPr>
            <w:rFonts w:ascii="Times New Roman" w:hAnsi="Times New Roman" w:cs="Times New Roman"/>
            <w:color w:val="000000" w:themeColor="text1"/>
          </w:rPr>
          <w:t>did</w:t>
        </w:r>
      </w:ins>
      <w:ins w:id="3922" w:author="Ruijie Xu" w:date="2022-02-02T12:20:00Z">
        <w:r w:rsidRPr="002B42A7">
          <w:rPr>
            <w:rFonts w:ascii="Times New Roman" w:hAnsi="Times New Roman" w:cs="Times New Roman"/>
            <w:color w:val="000000" w:themeColor="text1"/>
            <w:rPrChange w:id="3923" w:author="Ruijie Xu" w:date="2022-03-10T12:31:00Z">
              <w:rPr>
                <w:color w:val="000000" w:themeColor="text1"/>
              </w:rPr>
            </w:rPrChange>
          </w:rPr>
          <w:t xml:space="preserve"> </w:t>
        </w:r>
        <w:del w:id="3924" w:author="Liliana Salvador" w:date="2022-03-08T19:10:00Z">
          <w:r w:rsidRPr="002B42A7" w:rsidDel="001E1FCA">
            <w:rPr>
              <w:rFonts w:ascii="Times New Roman" w:hAnsi="Times New Roman" w:cs="Times New Roman"/>
              <w:color w:val="000000" w:themeColor="text1"/>
              <w:rPrChange w:id="3925" w:author="Ruijie Xu" w:date="2022-03-10T12:31:00Z">
                <w:rPr>
                  <w:color w:val="000000" w:themeColor="text1"/>
                </w:rPr>
              </w:rPrChange>
            </w:rPr>
            <w:delText>with the results classified by the software in the other</w:delText>
          </w:r>
        </w:del>
      </w:ins>
      <w:ins w:id="3926" w:author="Liliana Salvador" w:date="2022-03-08T19:10:00Z">
        <w:r w:rsidR="001E1FCA" w:rsidRPr="002B42A7">
          <w:rPr>
            <w:rFonts w:ascii="Times New Roman" w:hAnsi="Times New Roman" w:cs="Times New Roman"/>
            <w:color w:val="000000" w:themeColor="text1"/>
            <w:rPrChange w:id="3927" w:author="Ruijie Xu" w:date="2022-03-10T12:31:00Z">
              <w:rPr>
                <w:color w:val="000000" w:themeColor="text1"/>
              </w:rPr>
            </w:rPrChange>
          </w:rPr>
          <w:t>between</w:t>
        </w:r>
      </w:ins>
      <w:ins w:id="3928" w:author="Ruijie Xu" w:date="2022-02-02T12:20:00Z">
        <w:r w:rsidRPr="002B42A7">
          <w:rPr>
            <w:rFonts w:ascii="Times New Roman" w:hAnsi="Times New Roman" w:cs="Times New Roman"/>
            <w:color w:val="000000" w:themeColor="text1"/>
            <w:rPrChange w:id="3929" w:author="Ruijie Xu" w:date="2022-03-10T12:31:00Z">
              <w:rPr>
                <w:color w:val="000000" w:themeColor="text1"/>
              </w:rPr>
            </w:rPrChange>
          </w:rPr>
          <w:t xml:space="preserve"> group</w:t>
        </w:r>
      </w:ins>
      <w:ins w:id="3930" w:author="Liliana Salvador" w:date="2022-03-08T19:10:00Z">
        <w:r w:rsidR="001E1FCA" w:rsidRPr="002B42A7">
          <w:rPr>
            <w:rFonts w:ascii="Times New Roman" w:hAnsi="Times New Roman" w:cs="Times New Roman"/>
            <w:color w:val="000000" w:themeColor="text1"/>
            <w:rPrChange w:id="3931" w:author="Ruijie Xu" w:date="2022-03-10T12:31:00Z">
              <w:rPr>
                <w:color w:val="000000" w:themeColor="text1"/>
              </w:rPr>
            </w:rPrChange>
          </w:rPr>
          <w:t>s</w:t>
        </w:r>
      </w:ins>
      <w:ins w:id="3932" w:author="Ruijie Xu" w:date="2022-02-27T11:35:00Z">
        <w:r w:rsidR="00FE3C3A" w:rsidRPr="002B42A7">
          <w:rPr>
            <w:rStyle w:val="CommentReference"/>
            <w:rFonts w:ascii="Times New Roman" w:hAnsi="Times New Roman" w:cs="Times New Roman"/>
            <w:sz w:val="24"/>
            <w:szCs w:val="24"/>
            <w:rPrChange w:id="3933" w:author="Ruijie Xu" w:date="2022-03-10T12:31:00Z">
              <w:rPr>
                <w:rStyle w:val="CommentReference"/>
              </w:rPr>
            </w:rPrChange>
          </w:rPr>
          <w:t xml:space="preserve"> (</w:t>
        </w:r>
      </w:ins>
      <w:ins w:id="3934" w:author="Ruijie Xu" w:date="2022-02-03T12:11:00Z">
        <w:r w:rsidR="002E6F22" w:rsidRPr="002B42A7">
          <w:rPr>
            <w:rFonts w:ascii="Times New Roman" w:hAnsi="Times New Roman" w:cs="Times New Roman"/>
            <w:color w:val="000000" w:themeColor="text1"/>
            <w:rPrChange w:id="3935" w:author="Ruijie Xu" w:date="2022-03-10T12:31:00Z">
              <w:rPr>
                <w:color w:val="000000" w:themeColor="text1"/>
              </w:rPr>
            </w:rPrChange>
          </w:rPr>
          <w:t>Figure 1g</w:t>
        </w:r>
      </w:ins>
      <w:ins w:id="3936" w:author="Ruijie Xu" w:date="2022-02-03T12:12:00Z">
        <w:r w:rsidR="002E6F22" w:rsidRPr="002B42A7">
          <w:rPr>
            <w:rFonts w:ascii="Times New Roman" w:hAnsi="Times New Roman" w:cs="Times New Roman"/>
            <w:color w:val="000000" w:themeColor="text1"/>
            <w:rPrChange w:id="3937" w:author="Ruijie Xu" w:date="2022-03-10T12:31:00Z">
              <w:rPr>
                <w:color w:val="000000" w:themeColor="text1"/>
              </w:rPr>
            </w:rPrChange>
          </w:rPr>
          <w:t>,</w:t>
        </w:r>
      </w:ins>
      <w:ins w:id="3938" w:author="Ruijie Xu" w:date="2022-02-03T12:11:00Z">
        <w:r w:rsidR="002E6F22" w:rsidRPr="002B42A7">
          <w:rPr>
            <w:rFonts w:ascii="Times New Roman" w:hAnsi="Times New Roman" w:cs="Times New Roman"/>
            <w:color w:val="000000" w:themeColor="text1"/>
            <w:rPrChange w:id="3939" w:author="Ruijie Xu" w:date="2022-03-10T12:31:00Z">
              <w:rPr>
                <w:color w:val="000000" w:themeColor="text1"/>
              </w:rPr>
            </w:rPrChange>
          </w:rPr>
          <w:t xml:space="preserve"> Table S</w:t>
        </w:r>
      </w:ins>
      <w:ins w:id="3940" w:author="Ruijie Xu" w:date="2022-02-03T12:12:00Z">
        <w:r w:rsidR="002E6F22" w:rsidRPr="002B42A7">
          <w:rPr>
            <w:rFonts w:ascii="Times New Roman" w:hAnsi="Times New Roman" w:cs="Times New Roman"/>
            <w:color w:val="000000" w:themeColor="text1"/>
            <w:rPrChange w:id="3941" w:author="Ruijie Xu" w:date="2022-03-10T12:31:00Z">
              <w:rPr>
                <w:color w:val="000000" w:themeColor="text1"/>
              </w:rPr>
            </w:rPrChange>
          </w:rPr>
          <w:t>II.4</w:t>
        </w:r>
      </w:ins>
      <w:ins w:id="3942" w:author="Ruijie Xu" w:date="2022-02-03T12:11:00Z">
        <w:r w:rsidR="002E6F22" w:rsidRPr="002B42A7">
          <w:rPr>
            <w:rFonts w:ascii="Times New Roman" w:hAnsi="Times New Roman" w:cs="Times New Roman"/>
            <w:color w:val="000000" w:themeColor="text1"/>
            <w:rPrChange w:id="3943" w:author="Ruijie Xu" w:date="2022-03-10T12:31:00Z">
              <w:rPr>
                <w:color w:val="000000" w:themeColor="text1"/>
              </w:rPr>
            </w:rPrChange>
          </w:rPr>
          <w:t>)</w:t>
        </w:r>
      </w:ins>
      <w:ins w:id="3944" w:author="Ruijie Xu" w:date="2022-02-02T12:20:00Z">
        <w:r w:rsidRPr="002B42A7">
          <w:rPr>
            <w:rFonts w:ascii="Times New Roman" w:hAnsi="Times New Roman" w:cs="Times New Roman"/>
            <w:color w:val="000000" w:themeColor="text1"/>
            <w:rPrChange w:id="3945" w:author="Ruijie Xu" w:date="2022-03-10T12:31:00Z">
              <w:rPr>
                <w:color w:val="000000" w:themeColor="text1"/>
              </w:rPr>
            </w:rPrChange>
          </w:rPr>
          <w:t>. Diamond</w:t>
        </w:r>
      </w:ins>
      <w:ins w:id="3946" w:author="Ruijie Xu" w:date="2022-02-27T11:35:00Z">
        <w:r w:rsidR="00FE3C3A" w:rsidRPr="002B42A7">
          <w:rPr>
            <w:rFonts w:ascii="Times New Roman" w:hAnsi="Times New Roman" w:cs="Times New Roman"/>
            <w:color w:val="000000" w:themeColor="text1"/>
            <w:rPrChange w:id="3947" w:author="Ruijie Xu" w:date="2022-03-10T12:31:00Z">
              <w:rPr>
                <w:color w:val="000000" w:themeColor="text1"/>
              </w:rPr>
            </w:rPrChange>
          </w:rPr>
          <w:t>’s</w:t>
        </w:r>
      </w:ins>
      <w:ins w:id="3948" w:author="Ruijie Xu" w:date="2022-02-02T12:20:00Z">
        <w:r w:rsidRPr="002B42A7">
          <w:rPr>
            <w:rFonts w:ascii="Times New Roman" w:hAnsi="Times New Roman" w:cs="Times New Roman"/>
            <w:color w:val="000000" w:themeColor="text1"/>
            <w:rPrChange w:id="3949" w:author="Ruijie Xu" w:date="2022-03-10T12:31:00Z">
              <w:rPr>
                <w:color w:val="000000" w:themeColor="text1"/>
              </w:rPr>
            </w:rPrChange>
          </w:rPr>
          <w:t xml:space="preserve"> classification did</w:t>
        </w:r>
      </w:ins>
      <w:ins w:id="3950" w:author="Liliana Salvador" w:date="2022-03-08T19:11:00Z">
        <w:r w:rsidR="001E1FCA" w:rsidRPr="002B42A7">
          <w:rPr>
            <w:rFonts w:ascii="Times New Roman" w:hAnsi="Times New Roman" w:cs="Times New Roman"/>
            <w:color w:val="000000" w:themeColor="text1"/>
            <w:rPrChange w:id="3951" w:author="Ruijie Xu" w:date="2022-03-10T12:31:00Z">
              <w:rPr>
                <w:color w:val="000000" w:themeColor="text1"/>
              </w:rPr>
            </w:rPrChange>
          </w:rPr>
          <w:t xml:space="preserve"> </w:t>
        </w:r>
      </w:ins>
      <w:ins w:id="3952" w:author="Ruijie Xu" w:date="2022-02-02T12:20:00Z">
        <w:r w:rsidRPr="002B42A7">
          <w:rPr>
            <w:rFonts w:ascii="Times New Roman" w:hAnsi="Times New Roman" w:cs="Times New Roman"/>
            <w:color w:val="000000" w:themeColor="text1"/>
            <w:rPrChange w:id="3953" w:author="Ruijie Xu" w:date="2022-03-10T12:31:00Z">
              <w:rPr>
                <w:color w:val="000000" w:themeColor="text1"/>
              </w:rPr>
            </w:rPrChange>
          </w:rPr>
          <w:t>n</w:t>
        </w:r>
      </w:ins>
      <w:ins w:id="3954" w:author="Liliana Salvador" w:date="2022-03-08T19:11:00Z">
        <w:r w:rsidR="001E1FCA" w:rsidRPr="002B42A7">
          <w:rPr>
            <w:rFonts w:ascii="Times New Roman" w:hAnsi="Times New Roman" w:cs="Times New Roman"/>
            <w:color w:val="000000" w:themeColor="text1"/>
            <w:rPrChange w:id="3955" w:author="Ruijie Xu" w:date="2022-03-10T12:31:00Z">
              <w:rPr>
                <w:color w:val="000000" w:themeColor="text1"/>
              </w:rPr>
            </w:rPrChange>
          </w:rPr>
          <w:t>o</w:t>
        </w:r>
      </w:ins>
      <w:ins w:id="3956" w:author="Ruijie Xu" w:date="2022-02-02T12:20:00Z">
        <w:del w:id="3957" w:author="Liliana Salvador" w:date="2022-03-08T19:11:00Z">
          <w:r w:rsidRPr="002B42A7" w:rsidDel="001E1FCA">
            <w:rPr>
              <w:rFonts w:ascii="Times New Roman" w:hAnsi="Times New Roman" w:cs="Times New Roman"/>
              <w:color w:val="000000" w:themeColor="text1"/>
              <w:rPrChange w:id="3958" w:author="Ruijie Xu" w:date="2022-03-10T12:31:00Z">
                <w:rPr>
                  <w:color w:val="000000" w:themeColor="text1"/>
                </w:rPr>
              </w:rPrChange>
            </w:rPr>
            <w:delText>’</w:delText>
          </w:r>
        </w:del>
        <w:r w:rsidRPr="002B42A7">
          <w:rPr>
            <w:rFonts w:ascii="Times New Roman" w:hAnsi="Times New Roman" w:cs="Times New Roman"/>
            <w:color w:val="000000" w:themeColor="text1"/>
            <w:rPrChange w:id="3959" w:author="Ruijie Xu" w:date="2022-03-10T12:31:00Z">
              <w:rPr>
                <w:color w:val="000000" w:themeColor="text1"/>
              </w:rPr>
            </w:rPrChange>
          </w:rPr>
          <w:t>t identify any reads as Viruses</w:t>
        </w:r>
        <w:del w:id="3960" w:author="Liliana Salvador" w:date="2022-03-08T19:12:00Z">
          <w:r w:rsidRPr="002B42A7" w:rsidDel="001E1FCA">
            <w:rPr>
              <w:rFonts w:ascii="Times New Roman" w:hAnsi="Times New Roman" w:cs="Times New Roman"/>
              <w:color w:val="000000" w:themeColor="text1"/>
              <w:rPrChange w:id="3961"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3962" w:author="Ruijie Xu" w:date="2022-03-10T12:31:00Z">
              <w:rPr>
                <w:color w:val="000000" w:themeColor="text1"/>
              </w:rPr>
            </w:rPrChange>
          </w:rPr>
          <w:t xml:space="preserve">. Archaea’s </w:t>
        </w:r>
      </w:ins>
      <w:ins w:id="3963" w:author="Liliana Salvador" w:date="2022-02-23T20:17:00Z">
        <w:r w:rsidR="0050101D" w:rsidRPr="002B42A7">
          <w:rPr>
            <w:rFonts w:ascii="Times New Roman" w:hAnsi="Times New Roman" w:cs="Times New Roman"/>
            <w:color w:val="000000" w:themeColor="text1"/>
            <w:rPrChange w:id="3964" w:author="Ruijie Xu" w:date="2022-03-10T12:31:00Z">
              <w:rPr>
                <w:color w:val="000000" w:themeColor="text1"/>
              </w:rPr>
            </w:rPrChange>
          </w:rPr>
          <w:t xml:space="preserve">read </w:t>
        </w:r>
      </w:ins>
      <w:ins w:id="3965" w:author="Ruijie Xu" w:date="2022-02-02T12:20:00Z">
        <w:r w:rsidRPr="002B42A7">
          <w:rPr>
            <w:rFonts w:ascii="Times New Roman" w:hAnsi="Times New Roman" w:cs="Times New Roman"/>
            <w:color w:val="000000" w:themeColor="text1"/>
            <w:rPrChange w:id="3966" w:author="Ruijie Xu" w:date="2022-03-10T12:31:00Z">
              <w:rPr>
                <w:color w:val="000000" w:themeColor="text1"/>
              </w:rPr>
            </w:rPrChange>
          </w:rPr>
          <w:t xml:space="preserve">classification </w:t>
        </w:r>
      </w:ins>
      <w:ins w:id="3967" w:author="Liliana Salvador" w:date="2022-02-23T20:17:00Z">
        <w:r w:rsidR="0050101D" w:rsidRPr="002B42A7">
          <w:rPr>
            <w:rFonts w:ascii="Times New Roman" w:hAnsi="Times New Roman" w:cs="Times New Roman"/>
            <w:color w:val="000000" w:themeColor="text1"/>
            <w:rPrChange w:id="3968" w:author="Ruijie Xu" w:date="2022-03-10T12:31:00Z">
              <w:rPr>
                <w:color w:val="000000" w:themeColor="text1"/>
              </w:rPr>
            </w:rPrChange>
          </w:rPr>
          <w:t xml:space="preserve">was </w:t>
        </w:r>
      </w:ins>
      <w:ins w:id="3969" w:author="Ruijie Xu" w:date="2022-02-02T12:20:00Z">
        <w:del w:id="3970" w:author="Liliana Salvador" w:date="2022-02-23T20:17:00Z">
          <w:r w:rsidRPr="002B42A7" w:rsidDel="0050101D">
            <w:rPr>
              <w:rFonts w:ascii="Times New Roman" w:hAnsi="Times New Roman" w:cs="Times New Roman"/>
              <w:color w:val="000000" w:themeColor="text1"/>
              <w:rPrChange w:id="3971"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3972" w:author="Ruijie Xu" w:date="2022-03-10T12:31:00Z">
              <w:rPr>
                <w:color w:val="000000" w:themeColor="text1"/>
              </w:rPr>
            </w:rPrChange>
          </w:rPr>
          <w:t>very similar</w:t>
        </w:r>
      </w:ins>
      <w:ins w:id="3973" w:author="Ruijie Xu" w:date="2022-02-03T12:12:00Z">
        <w:r w:rsidR="002E6F22" w:rsidRPr="002B42A7">
          <w:rPr>
            <w:rFonts w:ascii="Times New Roman" w:hAnsi="Times New Roman" w:cs="Times New Roman"/>
            <w:color w:val="000000" w:themeColor="text1"/>
            <w:rPrChange w:id="3974" w:author="Ruijie Xu" w:date="2022-03-10T12:31:00Z">
              <w:rPr>
                <w:color w:val="000000" w:themeColor="text1"/>
              </w:rPr>
            </w:rPrChange>
          </w:rPr>
          <w:t xml:space="preserve"> </w:t>
        </w:r>
      </w:ins>
      <w:ins w:id="3975" w:author="Liliana Salvador" w:date="2022-02-23T20:17:00Z">
        <w:r w:rsidR="0050101D" w:rsidRPr="002B42A7">
          <w:rPr>
            <w:rFonts w:ascii="Times New Roman" w:hAnsi="Times New Roman" w:cs="Times New Roman"/>
            <w:color w:val="000000" w:themeColor="text1"/>
            <w:rPrChange w:id="3976" w:author="Ruijie Xu" w:date="2022-03-10T12:31:00Z">
              <w:rPr>
                <w:color w:val="000000" w:themeColor="text1"/>
              </w:rPr>
            </w:rPrChange>
          </w:rPr>
          <w:t>across software</w:t>
        </w:r>
      </w:ins>
      <w:ins w:id="3977" w:author="Ruijie Xu" w:date="2022-02-27T11:35:00Z">
        <w:r w:rsidR="00FE3C3A" w:rsidRPr="002B42A7">
          <w:rPr>
            <w:rFonts w:ascii="Times New Roman" w:hAnsi="Times New Roman" w:cs="Times New Roman"/>
            <w:color w:val="000000" w:themeColor="text1"/>
            <w:rPrChange w:id="3978" w:author="Ruijie Xu" w:date="2022-03-10T12:31:00Z">
              <w:rPr>
                <w:color w:val="000000" w:themeColor="text1"/>
              </w:rPr>
            </w:rPrChange>
          </w:rPr>
          <w:t xml:space="preserve"> </w:t>
        </w:r>
      </w:ins>
      <w:ins w:id="3979" w:author="Ruijie Xu" w:date="2022-02-03T12:12:00Z">
        <w:r w:rsidR="002E6F22" w:rsidRPr="002B42A7">
          <w:rPr>
            <w:rFonts w:ascii="Times New Roman" w:hAnsi="Times New Roman" w:cs="Times New Roman"/>
            <w:color w:val="000000" w:themeColor="text1"/>
            <w:rPrChange w:id="3980" w:author="Ruijie Xu" w:date="2022-03-10T12:31:00Z">
              <w:rPr>
                <w:color w:val="000000" w:themeColor="text1"/>
              </w:rPr>
            </w:rPrChange>
          </w:rPr>
          <w:t>(Figure 1h, Table II.3)</w:t>
        </w:r>
      </w:ins>
      <w:ins w:id="3981" w:author="Ruijie Xu" w:date="2022-02-02T12:20:00Z">
        <w:r w:rsidRPr="002B42A7">
          <w:rPr>
            <w:rFonts w:ascii="Times New Roman" w:hAnsi="Times New Roman" w:cs="Times New Roman"/>
            <w:color w:val="000000" w:themeColor="text1"/>
            <w:rPrChange w:id="3982" w:author="Ruijie Xu" w:date="2022-03-10T12:31:00Z">
              <w:rPr>
                <w:color w:val="000000" w:themeColor="text1"/>
              </w:rPr>
            </w:rPrChange>
          </w:rPr>
          <w:t xml:space="preserve">, </w:t>
        </w:r>
        <w:del w:id="3983" w:author="Liliana Salvador" w:date="2022-02-23T20:17:00Z">
          <w:r w:rsidRPr="002B42A7" w:rsidDel="0050101D">
            <w:rPr>
              <w:rFonts w:ascii="Times New Roman" w:hAnsi="Times New Roman" w:cs="Times New Roman"/>
              <w:color w:val="000000" w:themeColor="text1"/>
              <w:rPrChange w:id="3984" w:author="Ruijie Xu" w:date="2022-03-10T12:31:00Z">
                <w:rPr>
                  <w:color w:val="000000" w:themeColor="text1"/>
                </w:rPr>
              </w:rPrChange>
            </w:rPr>
            <w:delText>only the</w:delText>
          </w:r>
        </w:del>
      </w:ins>
      <w:ins w:id="3985" w:author="Liliana Salvador" w:date="2022-02-23T20:17:00Z">
        <w:r w:rsidR="0050101D" w:rsidRPr="002B42A7">
          <w:rPr>
            <w:rFonts w:ascii="Times New Roman" w:hAnsi="Times New Roman" w:cs="Times New Roman"/>
            <w:color w:val="000000" w:themeColor="text1"/>
            <w:rPrChange w:id="3986" w:author="Ruijie Xu" w:date="2022-03-10T12:31:00Z">
              <w:rPr>
                <w:color w:val="000000" w:themeColor="text1"/>
              </w:rPr>
            </w:rPrChange>
          </w:rPr>
          <w:t>with the excep</w:t>
        </w:r>
      </w:ins>
      <w:ins w:id="3987" w:author="Liliana Salvador" w:date="2022-02-23T20:18:00Z">
        <w:r w:rsidR="0050101D" w:rsidRPr="002B42A7">
          <w:rPr>
            <w:rFonts w:ascii="Times New Roman" w:hAnsi="Times New Roman" w:cs="Times New Roman"/>
            <w:color w:val="000000" w:themeColor="text1"/>
            <w:rPrChange w:id="3988" w:author="Ruijie Xu" w:date="2022-03-10T12:31:00Z">
              <w:rPr>
                <w:color w:val="000000" w:themeColor="text1"/>
              </w:rPr>
            </w:rPrChange>
          </w:rPr>
          <w:t xml:space="preserve">tion of </w:t>
        </w:r>
      </w:ins>
      <w:ins w:id="3989" w:author="Ruijie Xu" w:date="2022-02-02T12:20:00Z">
        <w:del w:id="3990" w:author="Liliana Salvador" w:date="2022-03-08T19:12:00Z">
          <w:r w:rsidRPr="002B42A7" w:rsidDel="001E1FCA">
            <w:rPr>
              <w:rFonts w:ascii="Times New Roman" w:hAnsi="Times New Roman" w:cs="Times New Roman"/>
              <w:color w:val="000000" w:themeColor="text1"/>
              <w:rPrChange w:id="3991"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3992" w:author="Ruijie Xu" w:date="2022-03-10T12:31:00Z">
              <w:rPr>
                <w:color w:val="000000" w:themeColor="text1"/>
              </w:rPr>
            </w:rPrChange>
          </w:rPr>
          <w:t xml:space="preserve">Centrifuge </w:t>
        </w:r>
      </w:ins>
      <w:ins w:id="3993" w:author="Liliana Salvador" w:date="2022-02-23T20:18:00Z">
        <w:del w:id="3994" w:author="Rajeev, Sree" w:date="2022-03-01T12:56:00Z">
          <w:r w:rsidR="0050101D" w:rsidRPr="002B42A7" w:rsidDel="009A2D60">
            <w:rPr>
              <w:rFonts w:ascii="Times New Roman" w:hAnsi="Times New Roman" w:cs="Times New Roman"/>
              <w:color w:val="000000" w:themeColor="text1"/>
              <w:rPrChange w:id="3995" w:author="Ruijie Xu" w:date="2022-03-10T12:31:00Z">
                <w:rPr>
                  <w:color w:val="000000" w:themeColor="text1"/>
                </w:rPr>
              </w:rPrChange>
            </w:rPr>
            <w:delText xml:space="preserve">that </w:delText>
          </w:r>
        </w:del>
      </w:ins>
      <w:ins w:id="3996" w:author="Ruijie Xu" w:date="2022-02-02T12:20:00Z">
        <w:del w:id="3997" w:author="Rajeev, Sree" w:date="2022-03-01T12:56:00Z">
          <w:r w:rsidRPr="002B42A7" w:rsidDel="009A2D60">
            <w:rPr>
              <w:rFonts w:ascii="Times New Roman" w:hAnsi="Times New Roman" w:cs="Times New Roman"/>
              <w:color w:val="000000" w:themeColor="text1"/>
              <w:rPrChange w:id="3998" w:author="Ruijie Xu" w:date="2022-03-10T12:31:00Z">
                <w:rPr>
                  <w:color w:val="000000" w:themeColor="text1"/>
                </w:rPr>
              </w:rPrChange>
            </w:rPr>
            <w:delText xml:space="preserve">were found </w:delText>
          </w:r>
        </w:del>
      </w:ins>
      <w:ins w:id="3999" w:author="Liliana Salvador" w:date="2022-02-23T20:18:00Z">
        <w:del w:id="4000" w:author="Rajeev, Sree" w:date="2022-03-01T12:56:00Z">
          <w:r w:rsidR="0050101D" w:rsidRPr="002B42A7" w:rsidDel="009A2D60">
            <w:rPr>
              <w:rFonts w:ascii="Times New Roman" w:hAnsi="Times New Roman" w:cs="Times New Roman"/>
              <w:color w:val="000000" w:themeColor="text1"/>
              <w:rPrChange w:id="4001" w:author="Ruijie Xu" w:date="2022-03-10T12:31:00Z">
                <w:rPr>
                  <w:color w:val="000000" w:themeColor="text1"/>
                </w:rPr>
              </w:rPrChange>
            </w:rPr>
            <w:delText xml:space="preserve">to </w:delText>
          </w:r>
        </w:del>
      </w:ins>
      <w:ins w:id="4002" w:author="Liliana Salvador" w:date="2022-03-16T10:51:00Z">
        <w:r w:rsidR="00D66A2E">
          <w:rPr>
            <w:rFonts w:ascii="Times New Roman" w:hAnsi="Times New Roman" w:cs="Times New Roman"/>
            <w:color w:val="000000" w:themeColor="text1"/>
          </w:rPr>
          <w:t>with statistically</w:t>
        </w:r>
      </w:ins>
      <w:ins w:id="4003" w:author="Rajeev, Sree" w:date="2022-03-01T12:56:00Z">
        <w:del w:id="4004" w:author="Liliana Salvador" w:date="2022-03-16T10:51:00Z">
          <w:r w:rsidR="009A2D60" w:rsidRPr="002B42A7" w:rsidDel="00D66A2E">
            <w:rPr>
              <w:rFonts w:ascii="Times New Roman" w:hAnsi="Times New Roman" w:cs="Times New Roman"/>
              <w:color w:val="000000" w:themeColor="text1"/>
              <w:rPrChange w:id="4005" w:author="Ruijie Xu" w:date="2022-03-10T12:31:00Z">
                <w:rPr>
                  <w:color w:val="000000" w:themeColor="text1"/>
                </w:rPr>
              </w:rPrChange>
            </w:rPr>
            <w:delText>ing</w:delText>
          </w:r>
        </w:del>
      </w:ins>
      <w:ins w:id="4006" w:author="Liliana Salvador" w:date="2022-02-23T20:18:00Z">
        <w:r w:rsidR="0050101D" w:rsidRPr="002B42A7">
          <w:rPr>
            <w:rFonts w:ascii="Times New Roman" w:hAnsi="Times New Roman" w:cs="Times New Roman"/>
            <w:color w:val="000000" w:themeColor="text1"/>
            <w:rPrChange w:id="4007" w:author="Ruijie Xu" w:date="2022-03-10T12:31:00Z">
              <w:rPr>
                <w:color w:val="000000" w:themeColor="text1"/>
              </w:rPr>
            </w:rPrChange>
          </w:rPr>
          <w:t xml:space="preserve"> </w:t>
        </w:r>
      </w:ins>
      <w:ins w:id="4008" w:author="Ruijie Xu" w:date="2022-02-02T12:20:00Z">
        <w:r w:rsidRPr="002B42A7">
          <w:rPr>
            <w:rFonts w:ascii="Times New Roman" w:hAnsi="Times New Roman" w:cs="Times New Roman"/>
            <w:color w:val="000000" w:themeColor="text1"/>
            <w:rPrChange w:id="4009" w:author="Ruijie Xu" w:date="2022-03-10T12:31:00Z">
              <w:rPr>
                <w:color w:val="000000" w:themeColor="text1"/>
              </w:rPr>
            </w:rPrChange>
          </w:rPr>
          <w:t>significant</w:t>
        </w:r>
        <w:del w:id="4010" w:author="Liliana Salvador" w:date="2022-03-16T10:51:00Z">
          <w:r w:rsidRPr="002B42A7" w:rsidDel="00D66A2E">
            <w:rPr>
              <w:rFonts w:ascii="Times New Roman" w:hAnsi="Times New Roman" w:cs="Times New Roman"/>
              <w:color w:val="000000" w:themeColor="text1"/>
              <w:rPrChange w:id="4011" w:author="Ruijie Xu" w:date="2022-03-10T12:31:00Z">
                <w:rPr>
                  <w:color w:val="000000" w:themeColor="text1"/>
                </w:rPr>
              </w:rPrChange>
            </w:rPr>
            <w:delText>ly</w:delText>
          </w:r>
        </w:del>
        <w:r w:rsidRPr="002B42A7">
          <w:rPr>
            <w:rFonts w:ascii="Times New Roman" w:hAnsi="Times New Roman" w:cs="Times New Roman"/>
            <w:color w:val="000000" w:themeColor="text1"/>
            <w:rPrChange w:id="4012" w:author="Ruijie Xu" w:date="2022-03-10T12:31:00Z">
              <w:rPr>
                <w:color w:val="000000" w:themeColor="text1"/>
              </w:rPr>
            </w:rPrChange>
          </w:rPr>
          <w:t xml:space="preserve"> differen</w:t>
        </w:r>
      </w:ins>
      <w:ins w:id="4013" w:author="Liliana Salvador" w:date="2022-03-16T10:51:00Z">
        <w:r w:rsidR="00D66A2E">
          <w:rPr>
            <w:rFonts w:ascii="Times New Roman" w:hAnsi="Times New Roman" w:cs="Times New Roman"/>
            <w:color w:val="000000" w:themeColor="text1"/>
          </w:rPr>
          <w:t>ces</w:t>
        </w:r>
      </w:ins>
      <w:ins w:id="4014" w:author="Ruijie Xu" w:date="2022-02-02T12:20:00Z">
        <w:del w:id="4015" w:author="Liliana Salvador" w:date="2022-03-16T10:51:00Z">
          <w:r w:rsidRPr="002B42A7" w:rsidDel="00D66A2E">
            <w:rPr>
              <w:rFonts w:ascii="Times New Roman" w:hAnsi="Times New Roman" w:cs="Times New Roman"/>
              <w:color w:val="000000" w:themeColor="text1"/>
              <w:rPrChange w:id="4016" w:author="Ruijie Xu" w:date="2022-03-10T12:31:00Z">
                <w:rPr>
                  <w:color w:val="000000" w:themeColor="text1"/>
                </w:rPr>
              </w:rPrChange>
            </w:rPr>
            <w:delText>t</w:delText>
          </w:r>
        </w:del>
        <w:r w:rsidRPr="002B42A7">
          <w:rPr>
            <w:rFonts w:ascii="Times New Roman" w:hAnsi="Times New Roman" w:cs="Times New Roman"/>
            <w:color w:val="000000" w:themeColor="text1"/>
            <w:rPrChange w:id="4017" w:author="Ruijie Xu" w:date="2022-03-10T12:31:00Z">
              <w:rPr>
                <w:color w:val="000000" w:themeColor="text1"/>
              </w:rPr>
            </w:rPrChange>
          </w:rPr>
          <w:t xml:space="preserve"> </w:t>
        </w:r>
        <w:del w:id="4018" w:author="Liliana Salvador" w:date="2022-02-23T20:18:00Z">
          <w:r w:rsidRPr="002B42A7" w:rsidDel="0050101D">
            <w:rPr>
              <w:rFonts w:ascii="Times New Roman" w:hAnsi="Times New Roman" w:cs="Times New Roman"/>
              <w:color w:val="000000" w:themeColor="text1"/>
              <w:rPrChange w:id="4019" w:author="Ruijie Xu" w:date="2022-03-10T12:31:00Z">
                <w:rPr>
                  <w:color w:val="000000" w:themeColor="text1"/>
                </w:rPr>
              </w:rPrChange>
            </w:rPr>
            <w:delText>with the classification results of most</w:delText>
          </w:r>
        </w:del>
      </w:ins>
      <w:ins w:id="4020" w:author="Liliana Salvador" w:date="2022-02-23T20:18:00Z">
        <w:r w:rsidR="0050101D" w:rsidRPr="002B42A7">
          <w:rPr>
            <w:rFonts w:ascii="Times New Roman" w:hAnsi="Times New Roman" w:cs="Times New Roman"/>
            <w:color w:val="000000" w:themeColor="text1"/>
            <w:rPrChange w:id="4021" w:author="Ruijie Xu" w:date="2022-03-10T12:31:00Z">
              <w:rPr>
                <w:color w:val="000000" w:themeColor="text1"/>
              </w:rPr>
            </w:rPrChange>
          </w:rPr>
          <w:t xml:space="preserve">from </w:t>
        </w:r>
      </w:ins>
      <w:ins w:id="4022" w:author="Ruijie Xu" w:date="2022-03-04T10:56:00Z">
        <w:r w:rsidR="00806E9E" w:rsidRPr="002B42A7">
          <w:rPr>
            <w:rFonts w:ascii="Times New Roman" w:hAnsi="Times New Roman" w:cs="Times New Roman"/>
            <w:color w:val="000000" w:themeColor="text1"/>
            <w:rPrChange w:id="4023" w:author="Ruijie Xu" w:date="2022-03-10T12:31:00Z">
              <w:rPr>
                <w:color w:val="000000" w:themeColor="text1"/>
              </w:rPr>
            </w:rPrChange>
          </w:rPr>
          <w:t>most of</w:t>
        </w:r>
      </w:ins>
      <w:ins w:id="4024" w:author="Liliana Salvador" w:date="2022-02-23T20:18:00Z">
        <w:del w:id="4025" w:author="Ruijie Xu" w:date="2022-03-04T10:56:00Z">
          <w:r w:rsidR="0050101D" w:rsidRPr="002B42A7" w:rsidDel="00806E9E">
            <w:rPr>
              <w:rFonts w:ascii="Times New Roman" w:hAnsi="Times New Roman" w:cs="Times New Roman"/>
              <w:color w:val="000000" w:themeColor="text1"/>
              <w:rPrChange w:id="4026" w:author="Ruijie Xu" w:date="2022-03-10T12:31:00Z">
                <w:rPr>
                  <w:color w:val="000000" w:themeColor="text1"/>
                </w:rPr>
              </w:rPrChange>
            </w:rPr>
            <w:delText>the</w:delText>
          </w:r>
        </w:del>
      </w:ins>
      <w:ins w:id="4027" w:author="Ruijie Xu" w:date="2022-02-02T12:20:00Z">
        <w:r w:rsidRPr="002B42A7">
          <w:rPr>
            <w:rFonts w:ascii="Times New Roman" w:hAnsi="Times New Roman" w:cs="Times New Roman"/>
            <w:color w:val="000000" w:themeColor="text1"/>
            <w:rPrChange w:id="4028" w:author="Ruijie Xu" w:date="2022-03-10T12:31:00Z">
              <w:rPr>
                <w:color w:val="000000" w:themeColor="text1"/>
              </w:rPr>
            </w:rPrChange>
          </w:rPr>
          <w:t xml:space="preserve"> other software (BLASTN, Diamond, Kraken2, CLARK, and CLARK-s). </w:t>
        </w:r>
        <w:del w:id="4029" w:author="Rajeev, Sree" w:date="2022-03-01T12:57:00Z">
          <w:r w:rsidRPr="002B42A7" w:rsidDel="009A2D60">
            <w:rPr>
              <w:rFonts w:ascii="Times New Roman" w:hAnsi="Times New Roman" w:cs="Times New Roman"/>
              <w:color w:val="000000" w:themeColor="text1"/>
              <w:rPrChange w:id="4030"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031" w:author="Ruijie Xu" w:date="2022-03-10T12:31:00Z">
              <w:rPr>
                <w:color w:val="000000" w:themeColor="text1"/>
              </w:rPr>
            </w:rPrChange>
          </w:rPr>
          <w:t>Bracken and Metaphlan3 did</w:t>
        </w:r>
      </w:ins>
      <w:ins w:id="4032" w:author="Rajeev, Sree" w:date="2022-03-01T12:57:00Z">
        <w:r w:rsidR="009A2D60" w:rsidRPr="002B42A7">
          <w:rPr>
            <w:rFonts w:ascii="Times New Roman" w:hAnsi="Times New Roman" w:cs="Times New Roman"/>
            <w:color w:val="000000" w:themeColor="text1"/>
            <w:rPrChange w:id="4033" w:author="Ruijie Xu" w:date="2022-03-10T12:31:00Z">
              <w:rPr>
                <w:color w:val="000000" w:themeColor="text1"/>
              </w:rPr>
            </w:rPrChange>
          </w:rPr>
          <w:t xml:space="preserve"> not </w:t>
        </w:r>
      </w:ins>
      <w:ins w:id="4034" w:author="Ruijie Xu" w:date="2022-02-02T12:20:00Z">
        <w:del w:id="4035" w:author="Rajeev, Sree" w:date="2022-03-01T12:57:00Z">
          <w:r w:rsidRPr="002B42A7" w:rsidDel="009A2D60">
            <w:rPr>
              <w:rFonts w:ascii="Times New Roman" w:hAnsi="Times New Roman" w:cs="Times New Roman"/>
              <w:color w:val="000000" w:themeColor="text1"/>
              <w:rPrChange w:id="4036"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037" w:author="Ruijie Xu" w:date="2022-03-10T12:31:00Z">
              <w:rPr>
                <w:color w:val="000000" w:themeColor="text1"/>
              </w:rPr>
            </w:rPrChange>
          </w:rPr>
          <w:t>classify any reads into the Archaea taxon</w:t>
        </w:r>
      </w:ins>
      <w:ins w:id="4038" w:author="Ruijie Xu" w:date="2022-02-03T12:12:00Z">
        <w:r w:rsidR="002E6F22" w:rsidRPr="002B42A7">
          <w:rPr>
            <w:rFonts w:ascii="Times New Roman" w:hAnsi="Times New Roman" w:cs="Times New Roman"/>
            <w:color w:val="000000" w:themeColor="text1"/>
            <w:rPrChange w:id="4039" w:author="Ruijie Xu" w:date="2022-03-10T12:31:00Z">
              <w:rPr>
                <w:color w:val="000000" w:themeColor="text1"/>
              </w:rPr>
            </w:rPrChange>
          </w:rPr>
          <w:t xml:space="preserve"> (</w:t>
        </w:r>
      </w:ins>
      <w:ins w:id="4040" w:author="Liliana Salvador" w:date="2022-02-23T20:18:00Z">
        <w:r w:rsidR="0050101D" w:rsidRPr="002B42A7">
          <w:rPr>
            <w:rFonts w:ascii="Times New Roman" w:hAnsi="Times New Roman" w:cs="Times New Roman"/>
            <w:color w:val="000000" w:themeColor="text1"/>
            <w:rPrChange w:id="4041" w:author="Ruijie Xu" w:date="2022-03-10T12:31:00Z">
              <w:rPr>
                <w:color w:val="000000" w:themeColor="text1"/>
              </w:rPr>
            </w:rPrChange>
          </w:rPr>
          <w:t>F</w:t>
        </w:r>
      </w:ins>
      <w:ins w:id="4042" w:author="Ruijie Xu" w:date="2022-02-03T12:12:00Z">
        <w:del w:id="4043" w:author="Liliana Salvador" w:date="2022-02-23T20:18:00Z">
          <w:r w:rsidR="002E6F22" w:rsidRPr="002B42A7" w:rsidDel="0050101D">
            <w:rPr>
              <w:rFonts w:ascii="Times New Roman" w:hAnsi="Times New Roman" w:cs="Times New Roman"/>
              <w:color w:val="000000" w:themeColor="text1"/>
              <w:rPrChange w:id="4044"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045" w:author="Ruijie Xu" w:date="2022-03-10T12:31:00Z">
              <w:rPr>
                <w:color w:val="000000" w:themeColor="text1"/>
              </w:rPr>
            </w:rPrChange>
          </w:rPr>
          <w:t>igure 1h)</w:t>
        </w:r>
      </w:ins>
      <w:ins w:id="4046" w:author="Ruijie Xu" w:date="2022-02-02T12:20:00Z">
        <w:r w:rsidRPr="002B42A7">
          <w:rPr>
            <w:rFonts w:ascii="Times New Roman" w:hAnsi="Times New Roman" w:cs="Times New Roman"/>
            <w:color w:val="000000" w:themeColor="text1"/>
            <w:rPrChange w:id="4047" w:author="Ruijie Xu" w:date="2022-03-10T12:31:00Z">
              <w:rPr>
                <w:color w:val="000000" w:themeColor="text1"/>
              </w:rPr>
            </w:rPrChange>
          </w:rPr>
          <w:t xml:space="preserve">. </w:t>
        </w:r>
      </w:ins>
    </w:p>
    <w:p w14:paraId="2FEBC171" w14:textId="3D6D7ED3" w:rsidR="003D5D8B" w:rsidRPr="002B42A7" w:rsidRDefault="003D5D8B" w:rsidP="002B774D">
      <w:pPr>
        <w:spacing w:line="480" w:lineRule="auto"/>
        <w:ind w:firstLine="720"/>
        <w:rPr>
          <w:ins w:id="4048" w:author="Ruijie Xu" w:date="2022-02-27T13:45:00Z"/>
          <w:rFonts w:ascii="Times New Roman" w:hAnsi="Times New Roman" w:cs="Times New Roman"/>
          <w:color w:val="000000" w:themeColor="text1"/>
          <w:rPrChange w:id="4049" w:author="Ruijie Xu" w:date="2022-03-10T12:31:00Z">
            <w:rPr>
              <w:ins w:id="4050" w:author="Ruijie Xu" w:date="2022-02-27T13:45:00Z"/>
              <w:color w:val="000000" w:themeColor="text1"/>
            </w:rPr>
          </w:rPrChange>
        </w:rPr>
      </w:pPr>
      <w:ins w:id="4051" w:author="Ruijie Xu" w:date="2022-02-02T12:20:00Z">
        <w:del w:id="4052" w:author="Liliana Salvador" w:date="2022-03-08T19:25:00Z">
          <w:r w:rsidRPr="009D42D6" w:rsidDel="0083651E">
            <w:rPr>
              <w:rFonts w:ascii="Times New Roman" w:hAnsi="Times New Roman" w:cs="Times New Roman"/>
              <w:color w:val="000000" w:themeColor="text1"/>
              <w:highlight w:val="yellow"/>
              <w:rPrChange w:id="4053" w:author="Ruijie Xu" w:date="2022-03-11T15:22:00Z">
                <w:rPr>
                  <w:color w:val="000000" w:themeColor="text1"/>
                </w:rPr>
              </w:rPrChange>
            </w:rPr>
            <w:delText>The read distribution at the Phylum level w</w:delText>
          </w:r>
        </w:del>
        <w:del w:id="4054" w:author="Liliana Salvador" w:date="2022-02-23T20:19:00Z">
          <w:r w:rsidRPr="009D42D6" w:rsidDel="0050101D">
            <w:rPr>
              <w:rFonts w:ascii="Times New Roman" w:hAnsi="Times New Roman" w:cs="Times New Roman"/>
              <w:color w:val="000000" w:themeColor="text1"/>
              <w:highlight w:val="yellow"/>
              <w:rPrChange w:id="4055" w:author="Ruijie Xu" w:date="2022-03-11T15:22:00Z">
                <w:rPr>
                  <w:color w:val="000000" w:themeColor="text1"/>
                </w:rPr>
              </w:rPrChange>
            </w:rPr>
            <w:delText>ere</w:delText>
          </w:r>
        </w:del>
        <w:del w:id="4056" w:author="Liliana Salvador" w:date="2022-03-08T19:25:00Z">
          <w:r w:rsidRPr="009D42D6" w:rsidDel="0083651E">
            <w:rPr>
              <w:rFonts w:ascii="Times New Roman" w:hAnsi="Times New Roman" w:cs="Times New Roman"/>
              <w:color w:val="000000" w:themeColor="text1"/>
              <w:highlight w:val="yellow"/>
              <w:rPrChange w:id="4057" w:author="Ruijie Xu" w:date="2022-03-11T15:22:00Z">
                <w:rPr>
                  <w:color w:val="000000" w:themeColor="text1"/>
                </w:rPr>
              </w:rPrChange>
            </w:rPr>
            <w:delText xml:space="preserve"> also examined to increase the resolution of comparisons between software.  </w:delText>
          </w:r>
        </w:del>
        <w:r w:rsidRPr="009D42D6">
          <w:rPr>
            <w:rFonts w:ascii="Times New Roman" w:hAnsi="Times New Roman" w:cs="Times New Roman"/>
            <w:color w:val="000000" w:themeColor="text1"/>
            <w:highlight w:val="yellow"/>
            <w:rPrChange w:id="4058" w:author="Ruijie Xu" w:date="2022-03-11T15:22:00Z">
              <w:rPr>
                <w:color w:val="000000" w:themeColor="text1"/>
              </w:rPr>
            </w:rPrChange>
          </w:rPr>
          <w:t xml:space="preserve">At the </w:t>
        </w:r>
      </w:ins>
      <w:ins w:id="4059" w:author="Ruijie Xu" w:date="2022-03-11T13:37:00Z">
        <w:r w:rsidR="00ED017A" w:rsidRPr="009D42D6">
          <w:rPr>
            <w:rFonts w:ascii="Times New Roman" w:hAnsi="Times New Roman" w:cs="Times New Roman"/>
            <w:color w:val="000000" w:themeColor="text1"/>
            <w:highlight w:val="yellow"/>
            <w:rPrChange w:id="4060" w:author="Ruijie Xu" w:date="2022-03-11T15:22:00Z">
              <w:rPr>
                <w:rFonts w:ascii="Times New Roman" w:hAnsi="Times New Roman" w:cs="Times New Roman"/>
                <w:color w:val="000000" w:themeColor="text1"/>
              </w:rPr>
            </w:rPrChange>
          </w:rPr>
          <w:t xml:space="preserve">phylum </w:t>
        </w:r>
      </w:ins>
      <w:ins w:id="4061" w:author="Ruijie Xu" w:date="2022-02-02T12:20:00Z">
        <w:r w:rsidRPr="009D42D6">
          <w:rPr>
            <w:rFonts w:ascii="Times New Roman" w:hAnsi="Times New Roman" w:cs="Times New Roman"/>
            <w:color w:val="000000" w:themeColor="text1"/>
            <w:highlight w:val="yellow"/>
            <w:rPrChange w:id="4062" w:author="Ruijie Xu" w:date="2022-03-11T15:22:00Z">
              <w:rPr>
                <w:color w:val="000000" w:themeColor="text1"/>
              </w:rPr>
            </w:rPrChange>
          </w:rPr>
          <w:t xml:space="preserve">level, the number of unique </w:t>
        </w:r>
        <w:del w:id="4063" w:author="Liliana Salvador" w:date="2022-03-08T19:26:00Z">
          <w:r w:rsidRPr="009D42D6" w:rsidDel="0057036A">
            <w:rPr>
              <w:rFonts w:ascii="Times New Roman" w:hAnsi="Times New Roman" w:cs="Times New Roman"/>
              <w:color w:val="000000" w:themeColor="text1"/>
              <w:highlight w:val="yellow"/>
              <w:rPrChange w:id="4064" w:author="Ruijie Xu" w:date="2022-03-11T15:22:00Z">
                <w:rPr>
                  <w:color w:val="000000" w:themeColor="text1"/>
                </w:rPr>
              </w:rPrChange>
            </w:rPr>
            <w:delText xml:space="preserve">phyla </w:delText>
          </w:r>
        </w:del>
        <w:r w:rsidRPr="009D42D6">
          <w:rPr>
            <w:rFonts w:ascii="Times New Roman" w:hAnsi="Times New Roman" w:cs="Times New Roman"/>
            <w:color w:val="000000" w:themeColor="text1"/>
            <w:highlight w:val="yellow"/>
            <w:rPrChange w:id="4065" w:author="Ruijie Xu" w:date="2022-03-11T15:22:00Z">
              <w:rPr>
                <w:color w:val="000000" w:themeColor="text1"/>
              </w:rPr>
            </w:rPrChange>
          </w:rPr>
          <w:t>taxa identified by each software range</w:t>
        </w:r>
      </w:ins>
      <w:ins w:id="4066" w:author="Rajeev, Sree" w:date="2022-03-01T12:58:00Z">
        <w:r w:rsidR="009A2D60" w:rsidRPr="009D42D6">
          <w:rPr>
            <w:rFonts w:ascii="Times New Roman" w:hAnsi="Times New Roman" w:cs="Times New Roman"/>
            <w:color w:val="000000" w:themeColor="text1"/>
            <w:highlight w:val="yellow"/>
            <w:rPrChange w:id="4067" w:author="Ruijie Xu" w:date="2022-03-11T15:22:00Z">
              <w:rPr>
                <w:color w:val="000000" w:themeColor="text1"/>
              </w:rPr>
            </w:rPrChange>
          </w:rPr>
          <w:t>d</w:t>
        </w:r>
      </w:ins>
      <w:ins w:id="4068" w:author="Ruijie Xu" w:date="2022-02-02T12:20:00Z">
        <w:del w:id="4069" w:author="Rajeev, Sree" w:date="2022-03-01T12:58:00Z">
          <w:r w:rsidRPr="009D42D6" w:rsidDel="009A2D60">
            <w:rPr>
              <w:rFonts w:ascii="Times New Roman" w:hAnsi="Times New Roman" w:cs="Times New Roman"/>
              <w:color w:val="000000" w:themeColor="text1"/>
              <w:highlight w:val="yellow"/>
              <w:rPrChange w:id="4070" w:author="Ruijie Xu" w:date="2022-03-11T15:22:00Z">
                <w:rPr>
                  <w:color w:val="000000" w:themeColor="text1"/>
                </w:rPr>
              </w:rPrChange>
            </w:rPr>
            <w:delText>s</w:delText>
          </w:r>
        </w:del>
        <w:r w:rsidRPr="009D42D6">
          <w:rPr>
            <w:rFonts w:ascii="Times New Roman" w:hAnsi="Times New Roman" w:cs="Times New Roman"/>
            <w:color w:val="000000" w:themeColor="text1"/>
            <w:highlight w:val="yellow"/>
            <w:rPrChange w:id="4071" w:author="Ruijie Xu" w:date="2022-03-11T15:22:00Z">
              <w:rPr>
                <w:color w:val="000000" w:themeColor="text1"/>
              </w:rPr>
            </w:rPrChange>
          </w:rPr>
          <w:t xml:space="preserve"> from 5 using Metaphlan3 to</w:t>
        </w:r>
        <w:del w:id="4072" w:author="Liliana Salvador" w:date="2022-03-16T10:52:00Z">
          <w:r w:rsidRPr="009D42D6" w:rsidDel="00D66A2E">
            <w:rPr>
              <w:rFonts w:ascii="Times New Roman" w:hAnsi="Times New Roman" w:cs="Times New Roman"/>
              <w:color w:val="000000" w:themeColor="text1"/>
              <w:highlight w:val="yellow"/>
              <w:rPrChange w:id="4073" w:author="Ruijie Xu" w:date="2022-03-11T15:22:00Z">
                <w:rPr>
                  <w:color w:val="000000" w:themeColor="text1"/>
                </w:rPr>
              </w:rPrChange>
            </w:rPr>
            <w:delText xml:space="preserve"> to</w:delText>
          </w:r>
        </w:del>
        <w:r w:rsidRPr="009D42D6">
          <w:rPr>
            <w:rFonts w:ascii="Times New Roman" w:hAnsi="Times New Roman" w:cs="Times New Roman"/>
            <w:color w:val="000000" w:themeColor="text1"/>
            <w:highlight w:val="yellow"/>
            <w:rPrChange w:id="4074" w:author="Ruijie Xu" w:date="2022-03-11T15:22:00Z">
              <w:rPr>
                <w:color w:val="000000" w:themeColor="text1"/>
              </w:rPr>
            </w:rPrChange>
          </w:rPr>
          <w:t xml:space="preserve"> 59 using Kaiju. We extracted the top 5 phylum taxa identified from each sample and combined </w:t>
        </w:r>
      </w:ins>
      <w:ins w:id="4075" w:author="Liliana Salvador" w:date="2022-03-16T10:53:00Z">
        <w:r w:rsidR="00D66A2E">
          <w:rPr>
            <w:rFonts w:ascii="Times New Roman" w:hAnsi="Times New Roman" w:cs="Times New Roman"/>
            <w:color w:val="000000" w:themeColor="text1"/>
            <w:highlight w:val="yellow"/>
          </w:rPr>
          <w:t xml:space="preserve">all </w:t>
        </w:r>
      </w:ins>
      <w:ins w:id="4076" w:author="Ruijie Xu" w:date="2022-02-02T12:20:00Z">
        <w:r w:rsidRPr="009D42D6">
          <w:rPr>
            <w:rFonts w:ascii="Times New Roman" w:hAnsi="Times New Roman" w:cs="Times New Roman"/>
            <w:color w:val="000000" w:themeColor="text1"/>
            <w:highlight w:val="yellow"/>
            <w:rPrChange w:id="4077" w:author="Ruijie Xu" w:date="2022-03-11T15:22:00Z">
              <w:rPr>
                <w:color w:val="000000" w:themeColor="text1"/>
              </w:rPr>
            </w:rPrChange>
          </w:rPr>
          <w:t xml:space="preserve">reads classified to other phyla into the “p__Other_Phyla” </w:t>
        </w:r>
      </w:ins>
      <w:ins w:id="4078" w:author="Ruijie Xu" w:date="2022-02-27T11:37:00Z">
        <w:r w:rsidR="00FE3C3A" w:rsidRPr="009D42D6">
          <w:rPr>
            <w:rFonts w:ascii="Times New Roman" w:hAnsi="Times New Roman" w:cs="Times New Roman"/>
            <w:color w:val="000000" w:themeColor="text1"/>
            <w:highlight w:val="yellow"/>
            <w:rPrChange w:id="4079" w:author="Ruijie Xu" w:date="2022-03-11T15:22:00Z">
              <w:rPr>
                <w:color w:val="000000" w:themeColor="text1"/>
              </w:rPr>
            </w:rPrChange>
          </w:rPr>
          <w:lastRenderedPageBreak/>
          <w:t xml:space="preserve">taxon </w:t>
        </w:r>
      </w:ins>
      <w:ins w:id="4080" w:author="Ruijie Xu" w:date="2022-02-02T12:20:00Z">
        <w:r w:rsidRPr="009D42D6">
          <w:rPr>
            <w:rFonts w:ascii="Times New Roman" w:hAnsi="Times New Roman" w:cs="Times New Roman"/>
            <w:color w:val="000000" w:themeColor="text1"/>
            <w:highlight w:val="yellow"/>
            <w:rPrChange w:id="4081" w:author="Ruijie Xu" w:date="2022-03-11T15:22:00Z">
              <w:rPr>
                <w:color w:val="000000" w:themeColor="text1"/>
              </w:rPr>
            </w:rPrChange>
          </w:rPr>
          <w:t xml:space="preserve">(Figure </w:t>
        </w:r>
      </w:ins>
      <w:ins w:id="4082" w:author="Ruijie Xu" w:date="2022-02-03T12:13:00Z">
        <w:r w:rsidR="002E6F22" w:rsidRPr="009D42D6">
          <w:rPr>
            <w:rFonts w:ascii="Times New Roman" w:hAnsi="Times New Roman" w:cs="Times New Roman"/>
            <w:color w:val="000000" w:themeColor="text1"/>
            <w:highlight w:val="yellow"/>
            <w:rPrChange w:id="4083" w:author="Ruijie Xu" w:date="2022-03-11T15:22:00Z">
              <w:rPr>
                <w:color w:val="000000" w:themeColor="text1"/>
              </w:rPr>
            </w:rPrChange>
          </w:rPr>
          <w:t>2</w:t>
        </w:r>
      </w:ins>
      <w:ins w:id="4084" w:author="Ruijie Xu" w:date="2022-02-02T12:20:00Z">
        <w:r w:rsidRPr="009D42D6">
          <w:rPr>
            <w:rFonts w:ascii="Times New Roman" w:hAnsi="Times New Roman" w:cs="Times New Roman"/>
            <w:color w:val="000000" w:themeColor="text1"/>
            <w:highlight w:val="yellow"/>
            <w:rPrChange w:id="4085" w:author="Ruijie Xu" w:date="2022-03-11T15:22:00Z">
              <w:rPr>
                <w:color w:val="000000" w:themeColor="text1"/>
              </w:rPr>
            </w:rPrChange>
          </w:rPr>
          <w:t>). T</w:t>
        </w:r>
      </w:ins>
      <w:ins w:id="4086" w:author="Liliana Salvador" w:date="2022-02-23T20:19:00Z">
        <w:r w:rsidR="0050101D" w:rsidRPr="009D42D6">
          <w:rPr>
            <w:rFonts w:ascii="Times New Roman" w:hAnsi="Times New Roman" w:cs="Times New Roman"/>
            <w:color w:val="000000" w:themeColor="text1"/>
            <w:highlight w:val="yellow"/>
            <w:rPrChange w:id="4087" w:author="Ruijie Xu" w:date="2022-03-11T15:22:00Z">
              <w:rPr>
                <w:color w:val="000000" w:themeColor="text1"/>
              </w:rPr>
            </w:rPrChange>
          </w:rPr>
          <w:t>he t</w:t>
        </w:r>
      </w:ins>
      <w:ins w:id="4088" w:author="Ruijie Xu" w:date="2022-02-02T12:20:00Z">
        <w:r w:rsidRPr="009D42D6">
          <w:rPr>
            <w:rFonts w:ascii="Times New Roman" w:hAnsi="Times New Roman" w:cs="Times New Roman"/>
            <w:color w:val="000000" w:themeColor="text1"/>
            <w:highlight w:val="yellow"/>
            <w:rPrChange w:id="4089" w:author="Ruijie Xu" w:date="2022-03-11T15:22:00Z">
              <w:rPr>
                <w:color w:val="000000" w:themeColor="text1"/>
              </w:rPr>
            </w:rPrChange>
          </w:rPr>
          <w:t xml:space="preserve">op 5 Phyla </w:t>
        </w:r>
        <w:del w:id="4090" w:author="Liliana Salvador" w:date="2022-02-23T20:19:00Z">
          <w:r w:rsidRPr="009D42D6" w:rsidDel="0050101D">
            <w:rPr>
              <w:rFonts w:ascii="Times New Roman" w:hAnsi="Times New Roman" w:cs="Times New Roman"/>
              <w:color w:val="000000" w:themeColor="text1"/>
              <w:highlight w:val="yellow"/>
              <w:rPrChange w:id="409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092" w:author="Ruijie Xu" w:date="2022-03-11T15:22:00Z">
              <w:rPr>
                <w:color w:val="000000" w:themeColor="text1"/>
              </w:rPr>
            </w:rPrChange>
          </w:rPr>
          <w:t>described a large percentage of read classification for all software</w:t>
        </w:r>
        <w:del w:id="4093" w:author="Liliana Salvador" w:date="2022-02-23T20:20:00Z">
          <w:r w:rsidRPr="009D42D6" w:rsidDel="0050101D">
            <w:rPr>
              <w:rFonts w:ascii="Times New Roman" w:hAnsi="Times New Roman" w:cs="Times New Roman"/>
              <w:color w:val="000000" w:themeColor="text1"/>
              <w:highlight w:val="yellow"/>
              <w:rPrChange w:id="4094" w:author="Ruijie Xu" w:date="2022-03-11T15:22:00Z">
                <w:rPr>
                  <w:color w:val="000000" w:themeColor="text1"/>
                </w:rPr>
              </w:rPrChange>
            </w:rPr>
            <w:delText>’s classifications</w:delText>
          </w:r>
        </w:del>
      </w:ins>
      <w:ins w:id="4095" w:author="Ruijie Xu" w:date="2022-03-10T12:06:00Z">
        <w:r w:rsidR="00220B1C" w:rsidRPr="009D42D6">
          <w:rPr>
            <w:rFonts w:ascii="Times New Roman" w:hAnsi="Times New Roman" w:cs="Times New Roman"/>
            <w:color w:val="000000" w:themeColor="text1"/>
            <w:highlight w:val="yellow"/>
            <w:rPrChange w:id="4096" w:author="Ruijie Xu" w:date="2022-03-11T15:22:00Z">
              <w:rPr>
                <w:color w:val="000000" w:themeColor="text1"/>
              </w:rPr>
            </w:rPrChange>
          </w:rPr>
          <w:t xml:space="preserve">, but </w:t>
        </w:r>
      </w:ins>
      <w:ins w:id="4097" w:author="Ruijie Xu" w:date="2022-02-02T12:20:00Z">
        <w:r w:rsidRPr="009D42D6">
          <w:rPr>
            <w:rFonts w:ascii="Times New Roman" w:hAnsi="Times New Roman" w:cs="Times New Roman"/>
            <w:color w:val="000000" w:themeColor="text1"/>
            <w:highlight w:val="yellow"/>
            <w:rPrChange w:id="4098" w:author="Ruijie Xu" w:date="2022-03-11T15:22:00Z">
              <w:rPr>
                <w:color w:val="000000" w:themeColor="text1"/>
              </w:rPr>
            </w:rPrChange>
          </w:rPr>
          <w:t xml:space="preserve">the distribution of reads classified into different phyla taxa are different across software. For example, Virus taxon, “p_Pisuviricota”, </w:t>
        </w:r>
        <w:del w:id="4099" w:author="Liliana Salvador" w:date="2022-03-08T19:27:00Z">
          <w:r w:rsidRPr="009D42D6" w:rsidDel="0057036A">
            <w:rPr>
              <w:rFonts w:ascii="Times New Roman" w:hAnsi="Times New Roman" w:cs="Times New Roman"/>
              <w:color w:val="000000" w:themeColor="text1"/>
              <w:highlight w:val="yellow"/>
              <w:rPrChange w:id="410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01" w:author="Ruijie Xu" w:date="2022-03-11T15:22:00Z">
              <w:rPr>
                <w:color w:val="000000" w:themeColor="text1"/>
              </w:rPr>
            </w:rPrChange>
          </w:rPr>
          <w:t>contributed to over 85% (569/665) of the reads classified in sample R22.K using BLASTN</w:t>
        </w:r>
      </w:ins>
      <w:ins w:id="4102" w:author="Ruijie Xu" w:date="2022-02-03T12:14:00Z">
        <w:r w:rsidR="002E6F22" w:rsidRPr="009D42D6">
          <w:rPr>
            <w:rFonts w:ascii="Times New Roman" w:hAnsi="Times New Roman" w:cs="Times New Roman"/>
            <w:color w:val="000000" w:themeColor="text1"/>
            <w:highlight w:val="yellow"/>
            <w:rPrChange w:id="4103" w:author="Ruijie Xu" w:date="2022-03-11T15:22:00Z">
              <w:rPr>
                <w:color w:val="000000" w:themeColor="text1"/>
              </w:rPr>
            </w:rPrChange>
          </w:rPr>
          <w:t xml:space="preserve"> (Figure 2a),</w:t>
        </w:r>
      </w:ins>
      <w:ins w:id="4104" w:author="Ruijie Xu" w:date="2022-02-02T12:20:00Z">
        <w:r w:rsidRPr="009D42D6">
          <w:rPr>
            <w:rFonts w:ascii="Times New Roman" w:hAnsi="Times New Roman" w:cs="Times New Roman"/>
            <w:color w:val="000000" w:themeColor="text1"/>
            <w:highlight w:val="yellow"/>
            <w:rPrChange w:id="4105" w:author="Ruijie Xu" w:date="2022-03-11T15:22:00Z">
              <w:rPr>
                <w:color w:val="000000" w:themeColor="text1"/>
              </w:rPr>
            </w:rPrChange>
          </w:rPr>
          <w:t xml:space="preserve"> </w:t>
        </w:r>
        <w:del w:id="4106" w:author="Liliana Salvador" w:date="2022-03-08T19:28:00Z">
          <w:r w:rsidRPr="009D42D6" w:rsidDel="0057036A">
            <w:rPr>
              <w:rFonts w:ascii="Times New Roman" w:hAnsi="Times New Roman" w:cs="Times New Roman"/>
              <w:color w:val="000000" w:themeColor="text1"/>
              <w:highlight w:val="yellow"/>
              <w:rPrChange w:id="4107" w:author="Ruijie Xu" w:date="2022-03-11T15:22:00Z">
                <w:rPr>
                  <w:color w:val="000000" w:themeColor="text1"/>
                </w:rPr>
              </w:rPrChange>
            </w:rPr>
            <w:delText xml:space="preserve">while </w:delText>
          </w:r>
        </w:del>
      </w:ins>
      <w:ins w:id="4108" w:author="Liliana Salvador" w:date="2022-03-08T19:28:00Z">
        <w:r w:rsidR="0057036A" w:rsidRPr="009D42D6">
          <w:rPr>
            <w:rFonts w:ascii="Times New Roman" w:hAnsi="Times New Roman" w:cs="Times New Roman"/>
            <w:color w:val="000000" w:themeColor="text1"/>
            <w:highlight w:val="yellow"/>
            <w:rPrChange w:id="4109" w:author="Ruijie Xu" w:date="2022-03-11T15:22:00Z">
              <w:rPr>
                <w:color w:val="000000" w:themeColor="text1"/>
              </w:rPr>
            </w:rPrChange>
          </w:rPr>
          <w:t xml:space="preserve">but </w:t>
        </w:r>
      </w:ins>
      <w:ins w:id="4110" w:author="Ruijie Xu" w:date="2022-02-02T12:20:00Z">
        <w:r w:rsidRPr="009D42D6">
          <w:rPr>
            <w:rFonts w:ascii="Times New Roman" w:hAnsi="Times New Roman" w:cs="Times New Roman"/>
            <w:color w:val="000000" w:themeColor="text1"/>
            <w:highlight w:val="yellow"/>
            <w:rPrChange w:id="4111" w:author="Ruijie Xu" w:date="2022-03-11T15:22:00Z">
              <w:rPr>
                <w:color w:val="000000" w:themeColor="text1"/>
              </w:rPr>
            </w:rPrChange>
          </w:rPr>
          <w:t>this taxon was not identified by any other software</w:t>
        </w:r>
        <w:del w:id="4112" w:author="Liliana Salvador" w:date="2022-02-23T20:20:00Z">
          <w:r w:rsidRPr="009D42D6" w:rsidDel="0050101D">
            <w:rPr>
              <w:rFonts w:ascii="Times New Roman" w:hAnsi="Times New Roman" w:cs="Times New Roman"/>
              <w:color w:val="000000" w:themeColor="text1"/>
              <w:highlight w:val="yellow"/>
              <w:rPrChange w:id="4113" w:author="Ruijie Xu" w:date="2022-03-11T15:22:00Z">
                <w:rPr>
                  <w:color w:val="000000" w:themeColor="text1"/>
                </w:rPr>
              </w:rPrChange>
            </w:rPr>
            <w:delText>’s</w:delText>
          </w:r>
        </w:del>
        <w:del w:id="4114" w:author="Liliana Salvador" w:date="2022-03-08T19:28:00Z">
          <w:r w:rsidRPr="009D42D6" w:rsidDel="0057036A">
            <w:rPr>
              <w:rFonts w:ascii="Times New Roman" w:hAnsi="Times New Roman" w:cs="Times New Roman"/>
              <w:color w:val="000000" w:themeColor="text1"/>
              <w:highlight w:val="yellow"/>
              <w:rPrChange w:id="4115" w:author="Ruijie Xu" w:date="2022-03-11T15:22:00Z">
                <w:rPr>
                  <w:color w:val="000000" w:themeColor="text1"/>
                </w:rPr>
              </w:rPrChange>
            </w:rPr>
            <w:delText xml:space="preserve"> classification</w:delText>
          </w:r>
        </w:del>
        <w:r w:rsidRPr="009D42D6">
          <w:rPr>
            <w:rFonts w:ascii="Times New Roman" w:hAnsi="Times New Roman" w:cs="Times New Roman"/>
            <w:color w:val="000000" w:themeColor="text1"/>
            <w:highlight w:val="yellow"/>
            <w:rPrChange w:id="4116" w:author="Ruijie Xu" w:date="2022-03-11T15:22:00Z">
              <w:rPr>
                <w:color w:val="000000" w:themeColor="text1"/>
              </w:rPr>
            </w:rPrChange>
          </w:rPr>
          <w:t xml:space="preserve">. </w:t>
        </w:r>
        <w:del w:id="4117" w:author="Liliana Salvador" w:date="2022-03-08T19:28:00Z">
          <w:r w:rsidRPr="009D42D6" w:rsidDel="0057036A">
            <w:rPr>
              <w:rFonts w:ascii="Times New Roman" w:hAnsi="Times New Roman" w:cs="Times New Roman"/>
              <w:color w:val="000000" w:themeColor="text1"/>
              <w:highlight w:val="yellow"/>
              <w:rPrChange w:id="4118" w:author="Ruijie Xu" w:date="2022-03-11T15:22:00Z">
                <w:rPr>
                  <w:color w:val="000000" w:themeColor="text1"/>
                </w:rPr>
              </w:rPrChange>
            </w:rPr>
            <w:delText xml:space="preserve">Nevertheless, </w:delText>
          </w:r>
        </w:del>
        <w:r w:rsidRPr="009D42D6">
          <w:rPr>
            <w:rFonts w:ascii="Times New Roman" w:hAnsi="Times New Roman" w:cs="Times New Roman"/>
            <w:color w:val="000000" w:themeColor="text1"/>
            <w:highlight w:val="yellow"/>
            <w:rPrChange w:id="4119" w:author="Ruijie Xu" w:date="2022-03-11T15:22:00Z">
              <w:rPr>
                <w:color w:val="000000" w:themeColor="text1"/>
              </w:rPr>
            </w:rPrChange>
          </w:rPr>
          <w:t xml:space="preserve">Metaphlan3 </w:t>
        </w:r>
        <w:del w:id="4120" w:author="Liliana Salvador" w:date="2022-02-23T20:21:00Z">
          <w:r w:rsidRPr="009D42D6" w:rsidDel="0050101D">
            <w:rPr>
              <w:rFonts w:ascii="Times New Roman" w:hAnsi="Times New Roman" w:cs="Times New Roman"/>
              <w:color w:val="000000" w:themeColor="text1"/>
              <w:highlight w:val="yellow"/>
              <w:rPrChange w:id="412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22" w:author="Ruijie Xu" w:date="2022-03-11T15:22:00Z">
              <w:rPr>
                <w:color w:val="000000" w:themeColor="text1"/>
              </w:rPr>
            </w:rPrChange>
          </w:rPr>
          <w:t xml:space="preserve">classified all </w:t>
        </w:r>
        <w:del w:id="4123" w:author="Liliana Salvador" w:date="2022-03-08T19:28:00Z">
          <w:r w:rsidRPr="009D42D6" w:rsidDel="0057036A">
            <w:rPr>
              <w:rFonts w:ascii="Times New Roman" w:hAnsi="Times New Roman" w:cs="Times New Roman"/>
              <w:color w:val="000000" w:themeColor="text1"/>
              <w:highlight w:val="yellow"/>
              <w:rPrChange w:id="4124" w:author="Ruijie Xu" w:date="2022-03-11T15:22:00Z">
                <w:rPr>
                  <w:color w:val="000000" w:themeColor="text1"/>
                </w:rPr>
              </w:rPrChange>
            </w:rPr>
            <w:delText>of its</w:delText>
          </w:r>
        </w:del>
      </w:ins>
      <w:ins w:id="4125" w:author="Liliana Salvador" w:date="2022-03-08T19:28:00Z">
        <w:r w:rsidR="0057036A" w:rsidRPr="009D42D6">
          <w:rPr>
            <w:rFonts w:ascii="Times New Roman" w:hAnsi="Times New Roman" w:cs="Times New Roman"/>
            <w:color w:val="000000" w:themeColor="text1"/>
            <w:highlight w:val="yellow"/>
            <w:rPrChange w:id="4126" w:author="Ruijie Xu" w:date="2022-03-11T15:22:00Z">
              <w:rPr>
                <w:color w:val="000000" w:themeColor="text1"/>
              </w:rPr>
            </w:rPrChange>
          </w:rPr>
          <w:t>the</w:t>
        </w:r>
      </w:ins>
      <w:ins w:id="4127" w:author="Ruijie Xu" w:date="2022-02-02T12:20:00Z">
        <w:r w:rsidRPr="009D42D6">
          <w:rPr>
            <w:rFonts w:ascii="Times New Roman" w:hAnsi="Times New Roman" w:cs="Times New Roman"/>
            <w:color w:val="000000" w:themeColor="text1"/>
            <w:highlight w:val="yellow"/>
            <w:rPrChange w:id="4128" w:author="Ruijie Xu" w:date="2022-03-11T15:22:00Z">
              <w:rPr>
                <w:color w:val="000000" w:themeColor="text1"/>
              </w:rPr>
            </w:rPrChange>
          </w:rPr>
          <w:t xml:space="preserve"> reads in sample R22.K into “p__Viruses_unclassified”</w:t>
        </w:r>
      </w:ins>
      <w:ins w:id="4129" w:author="Ruijie Xu" w:date="2022-02-03T12:14:00Z">
        <w:r w:rsidR="002E6F22" w:rsidRPr="009D42D6">
          <w:rPr>
            <w:rFonts w:ascii="Times New Roman" w:hAnsi="Times New Roman" w:cs="Times New Roman"/>
            <w:color w:val="000000" w:themeColor="text1"/>
            <w:highlight w:val="yellow"/>
            <w:rPrChange w:id="4130" w:author="Ruijie Xu" w:date="2022-03-11T15:22:00Z">
              <w:rPr>
                <w:color w:val="000000" w:themeColor="text1"/>
              </w:rPr>
            </w:rPrChange>
          </w:rPr>
          <w:t xml:space="preserve"> (Figure 2</w:t>
        </w:r>
      </w:ins>
      <w:ins w:id="4131" w:author="Ruijie Xu" w:date="2022-02-03T12:15:00Z">
        <w:r w:rsidR="002E6F22" w:rsidRPr="009D42D6">
          <w:rPr>
            <w:rFonts w:ascii="Times New Roman" w:hAnsi="Times New Roman" w:cs="Times New Roman"/>
            <w:color w:val="000000" w:themeColor="text1"/>
            <w:highlight w:val="yellow"/>
            <w:rPrChange w:id="4132" w:author="Ruijie Xu" w:date="2022-03-11T15:22:00Z">
              <w:rPr>
                <w:color w:val="000000" w:themeColor="text1"/>
              </w:rPr>
            </w:rPrChange>
          </w:rPr>
          <w:t>h)</w:t>
        </w:r>
      </w:ins>
      <w:ins w:id="4133" w:author="Ruijie Xu" w:date="2022-02-02T12:20:00Z">
        <w:r w:rsidRPr="009D42D6">
          <w:rPr>
            <w:rFonts w:ascii="Times New Roman" w:hAnsi="Times New Roman" w:cs="Times New Roman"/>
            <w:color w:val="000000" w:themeColor="text1"/>
            <w:highlight w:val="yellow"/>
            <w:rPrChange w:id="4134" w:author="Ruijie Xu" w:date="2022-03-11T15:22:00Z">
              <w:rPr>
                <w:color w:val="000000" w:themeColor="text1"/>
              </w:rPr>
            </w:rPrChange>
          </w:rPr>
          <w:t xml:space="preserve">, and CLARK and CLARK-s </w:t>
        </w:r>
        <w:del w:id="4135" w:author="Liliana Salvador" w:date="2022-02-23T20:21:00Z">
          <w:r w:rsidRPr="009D42D6" w:rsidDel="0050101D">
            <w:rPr>
              <w:rFonts w:ascii="Times New Roman" w:hAnsi="Times New Roman" w:cs="Times New Roman"/>
              <w:color w:val="000000" w:themeColor="text1"/>
              <w:highlight w:val="yellow"/>
              <w:rPrChange w:id="413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37" w:author="Ruijie Xu" w:date="2022-03-11T15:22:00Z">
              <w:rPr>
                <w:color w:val="000000" w:themeColor="text1"/>
              </w:rPr>
            </w:rPrChange>
          </w:rPr>
          <w:t>classified 63% (120/190) and 57% (95/166) of sample R22.K’s read</w:t>
        </w:r>
      </w:ins>
      <w:ins w:id="4138" w:author="Liliana Salvador" w:date="2022-03-08T19:29:00Z">
        <w:r w:rsidR="0057036A" w:rsidRPr="009D42D6">
          <w:rPr>
            <w:rFonts w:ascii="Times New Roman" w:hAnsi="Times New Roman" w:cs="Times New Roman"/>
            <w:color w:val="000000" w:themeColor="text1"/>
            <w:highlight w:val="yellow"/>
            <w:rPrChange w:id="4139" w:author="Ruijie Xu" w:date="2022-03-11T15:22:00Z">
              <w:rPr>
                <w:color w:val="000000" w:themeColor="text1"/>
              </w:rPr>
            </w:rPrChange>
          </w:rPr>
          <w:t>s</w:t>
        </w:r>
      </w:ins>
      <w:ins w:id="4140" w:author="Ruijie Xu" w:date="2022-02-02T12:20:00Z">
        <w:r w:rsidRPr="009D42D6">
          <w:rPr>
            <w:rFonts w:ascii="Times New Roman" w:hAnsi="Times New Roman" w:cs="Times New Roman"/>
            <w:color w:val="000000" w:themeColor="text1"/>
            <w:highlight w:val="yellow"/>
            <w:rPrChange w:id="4141" w:author="Ruijie Xu" w:date="2022-03-11T15:22:00Z">
              <w:rPr>
                <w:color w:val="000000" w:themeColor="text1"/>
              </w:rPr>
            </w:rPrChange>
          </w:rPr>
          <w:t xml:space="preserve"> </w:t>
        </w:r>
      </w:ins>
      <w:ins w:id="4142" w:author="Liliana Salvador" w:date="2022-02-23T20:21:00Z">
        <w:r w:rsidR="0050101D" w:rsidRPr="009D42D6">
          <w:rPr>
            <w:rFonts w:ascii="Times New Roman" w:hAnsi="Times New Roman" w:cs="Times New Roman"/>
            <w:color w:val="000000" w:themeColor="text1"/>
            <w:highlight w:val="yellow"/>
            <w:rPrChange w:id="4143" w:author="Ruijie Xu" w:date="2022-03-11T15:22:00Z">
              <w:rPr>
                <w:color w:val="000000" w:themeColor="text1"/>
              </w:rPr>
            </w:rPrChange>
          </w:rPr>
          <w:t>in</w:t>
        </w:r>
      </w:ins>
      <w:ins w:id="4144" w:author="Ruijie Xu" w:date="2022-02-02T12:20:00Z">
        <w:r w:rsidRPr="009D42D6">
          <w:rPr>
            <w:rFonts w:ascii="Times New Roman" w:hAnsi="Times New Roman" w:cs="Times New Roman"/>
            <w:color w:val="000000" w:themeColor="text1"/>
            <w:highlight w:val="yellow"/>
            <w:rPrChange w:id="4145" w:author="Ruijie Xu" w:date="2022-03-11T15:22:00Z">
              <w:rPr>
                <w:color w:val="000000" w:themeColor="text1"/>
              </w:rPr>
            </w:rPrChange>
          </w:rPr>
          <w:t>to two different Virus taxa, “p__Uroviricota” and “p__Artverviricota”</w:t>
        </w:r>
      </w:ins>
      <w:ins w:id="4146" w:author="Ruijie Xu" w:date="2022-02-03T12:15:00Z">
        <w:r w:rsidR="002E6F22" w:rsidRPr="009D42D6">
          <w:rPr>
            <w:rFonts w:ascii="Times New Roman" w:hAnsi="Times New Roman" w:cs="Times New Roman"/>
            <w:color w:val="000000" w:themeColor="text1"/>
            <w:highlight w:val="yellow"/>
            <w:rPrChange w:id="4147" w:author="Ruijie Xu" w:date="2022-03-11T15:22:00Z">
              <w:rPr>
                <w:color w:val="000000" w:themeColor="text1"/>
              </w:rPr>
            </w:rPrChange>
          </w:rPr>
          <w:t xml:space="preserve"> (Figure </w:t>
        </w:r>
        <w:r w:rsidR="00CE788B" w:rsidRPr="009D42D6">
          <w:rPr>
            <w:rFonts w:ascii="Times New Roman" w:hAnsi="Times New Roman" w:cs="Times New Roman"/>
            <w:color w:val="000000" w:themeColor="text1"/>
            <w:highlight w:val="yellow"/>
            <w:rPrChange w:id="4148" w:author="Ruijie Xu" w:date="2022-03-11T15:22:00Z">
              <w:rPr>
                <w:color w:val="000000" w:themeColor="text1"/>
              </w:rPr>
            </w:rPrChange>
          </w:rPr>
          <w:t>2f-g</w:t>
        </w:r>
        <w:r w:rsidR="002E6F22" w:rsidRPr="009D42D6">
          <w:rPr>
            <w:rFonts w:ascii="Times New Roman" w:hAnsi="Times New Roman" w:cs="Times New Roman"/>
            <w:color w:val="000000" w:themeColor="text1"/>
            <w:highlight w:val="yellow"/>
            <w:rPrChange w:id="4149" w:author="Ruijie Xu" w:date="2022-03-11T15:22:00Z">
              <w:rPr>
                <w:color w:val="000000" w:themeColor="text1"/>
              </w:rPr>
            </w:rPrChange>
          </w:rPr>
          <w:t>)</w:t>
        </w:r>
      </w:ins>
      <w:ins w:id="4150" w:author="Ruijie Xu" w:date="2022-02-02T12:20:00Z">
        <w:r w:rsidRPr="009D42D6">
          <w:rPr>
            <w:rFonts w:ascii="Times New Roman" w:hAnsi="Times New Roman" w:cs="Times New Roman"/>
            <w:color w:val="000000" w:themeColor="text1"/>
            <w:highlight w:val="yellow"/>
            <w:rPrChange w:id="4151" w:author="Ruijie Xu" w:date="2022-03-11T15:22:00Z">
              <w:rPr>
                <w:color w:val="000000" w:themeColor="text1"/>
              </w:rPr>
            </w:rPrChange>
          </w:rPr>
          <w:t xml:space="preserve">. Kaiju </w:t>
        </w:r>
        <w:del w:id="4152" w:author="Liliana Salvador" w:date="2022-02-23T20:21:00Z">
          <w:r w:rsidRPr="009D42D6" w:rsidDel="0050101D">
            <w:rPr>
              <w:rFonts w:ascii="Times New Roman" w:hAnsi="Times New Roman" w:cs="Times New Roman"/>
              <w:color w:val="000000" w:themeColor="text1"/>
              <w:highlight w:val="yellow"/>
              <w:rPrChange w:id="415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54" w:author="Ruijie Xu" w:date="2022-03-11T15:22:00Z">
              <w:rPr>
                <w:color w:val="000000" w:themeColor="text1"/>
              </w:rPr>
            </w:rPrChange>
          </w:rPr>
          <w:t>also classified 21% of sample R22.K’s reads into “p__Artverviricota” (34/157)</w:t>
        </w:r>
      </w:ins>
      <w:ins w:id="4155" w:author="Ruijie Xu" w:date="2022-02-03T12:15:00Z">
        <w:r w:rsidR="00CE788B" w:rsidRPr="009D42D6">
          <w:rPr>
            <w:rFonts w:ascii="Times New Roman" w:hAnsi="Times New Roman" w:cs="Times New Roman"/>
            <w:color w:val="000000" w:themeColor="text1"/>
            <w:highlight w:val="yellow"/>
            <w:rPrChange w:id="4156" w:author="Ruijie Xu" w:date="2022-03-11T15:22:00Z">
              <w:rPr>
                <w:color w:val="000000" w:themeColor="text1"/>
              </w:rPr>
            </w:rPrChange>
          </w:rPr>
          <w:t xml:space="preserve"> (Figure 2i)</w:t>
        </w:r>
      </w:ins>
      <w:ins w:id="4157" w:author="Ruijie Xu" w:date="2022-02-02T12:20:00Z">
        <w:r w:rsidRPr="009D42D6">
          <w:rPr>
            <w:rFonts w:ascii="Times New Roman" w:hAnsi="Times New Roman" w:cs="Times New Roman"/>
            <w:color w:val="000000" w:themeColor="text1"/>
            <w:highlight w:val="yellow"/>
            <w:rPrChange w:id="4158" w:author="Ruijie Xu" w:date="2022-03-11T15:22:00Z">
              <w:rPr>
                <w:color w:val="000000" w:themeColor="text1"/>
              </w:rPr>
            </w:rPrChange>
          </w:rPr>
          <w:t>. Similar</w:t>
        </w:r>
      </w:ins>
      <w:ins w:id="4159" w:author="Liliana Salvador" w:date="2022-02-23T20:21:00Z">
        <w:r w:rsidR="0050101D" w:rsidRPr="009D42D6">
          <w:rPr>
            <w:rFonts w:ascii="Times New Roman" w:hAnsi="Times New Roman" w:cs="Times New Roman"/>
            <w:color w:val="000000" w:themeColor="text1"/>
            <w:highlight w:val="yellow"/>
            <w:rPrChange w:id="4160" w:author="Ruijie Xu" w:date="2022-03-11T15:22:00Z">
              <w:rPr>
                <w:color w:val="000000" w:themeColor="text1"/>
              </w:rPr>
            </w:rPrChange>
          </w:rPr>
          <w:t xml:space="preserve"> read</w:t>
        </w:r>
      </w:ins>
      <w:ins w:id="4161" w:author="Ruijie Xu" w:date="2022-02-02T12:20:00Z">
        <w:r w:rsidRPr="009D42D6">
          <w:rPr>
            <w:rFonts w:ascii="Times New Roman" w:hAnsi="Times New Roman" w:cs="Times New Roman"/>
            <w:color w:val="000000" w:themeColor="text1"/>
            <w:highlight w:val="yellow"/>
            <w:rPrChange w:id="4162" w:author="Ruijie Xu" w:date="2022-03-11T15:22:00Z">
              <w:rPr>
                <w:color w:val="000000" w:themeColor="text1"/>
              </w:rPr>
            </w:rPrChange>
          </w:rPr>
          <w:t xml:space="preserve"> distributions </w:t>
        </w:r>
      </w:ins>
      <w:ins w:id="4163" w:author="Liliana Salvador" w:date="2022-02-23T20:22:00Z">
        <w:r w:rsidR="0050101D" w:rsidRPr="009D42D6">
          <w:rPr>
            <w:rFonts w:ascii="Times New Roman" w:hAnsi="Times New Roman" w:cs="Times New Roman"/>
            <w:color w:val="000000" w:themeColor="text1"/>
            <w:highlight w:val="yellow"/>
            <w:rPrChange w:id="4164" w:author="Ruijie Xu" w:date="2022-03-11T15:22:00Z">
              <w:rPr>
                <w:color w:val="000000" w:themeColor="text1"/>
              </w:rPr>
            </w:rPrChange>
          </w:rPr>
          <w:t>i</w:t>
        </w:r>
      </w:ins>
      <w:ins w:id="4165" w:author="Ruijie Xu" w:date="2022-02-02T12:20:00Z">
        <w:del w:id="4166" w:author="Liliana Salvador" w:date="2022-02-23T20:22:00Z">
          <w:r w:rsidRPr="009D42D6" w:rsidDel="0050101D">
            <w:rPr>
              <w:rFonts w:ascii="Times New Roman" w:hAnsi="Times New Roman" w:cs="Times New Roman"/>
              <w:color w:val="000000" w:themeColor="text1"/>
              <w:highlight w:val="yellow"/>
              <w:rPrChange w:id="4167" w:author="Ruijie Xu" w:date="2022-03-11T15:22:00Z">
                <w:rPr>
                  <w:color w:val="000000" w:themeColor="text1"/>
                </w:rPr>
              </w:rPrChange>
            </w:rPr>
            <w:delText>in reads i</w:delText>
          </w:r>
        </w:del>
        <w:r w:rsidRPr="009D42D6">
          <w:rPr>
            <w:rFonts w:ascii="Times New Roman" w:hAnsi="Times New Roman" w:cs="Times New Roman"/>
            <w:color w:val="000000" w:themeColor="text1"/>
            <w:highlight w:val="yellow"/>
            <w:rPrChange w:id="4168" w:author="Ruijie Xu" w:date="2022-03-11T15:22:00Z">
              <w:rPr>
                <w:color w:val="000000" w:themeColor="text1"/>
              </w:rPr>
            </w:rPrChange>
          </w:rPr>
          <w:t xml:space="preserve">nvolving Virus classification </w:t>
        </w:r>
        <w:del w:id="4169" w:author="Liliana Salvador" w:date="2022-03-08T19:30:00Z">
          <w:r w:rsidRPr="009D42D6" w:rsidDel="0057036A">
            <w:rPr>
              <w:rFonts w:ascii="Times New Roman" w:hAnsi="Times New Roman" w:cs="Times New Roman"/>
              <w:color w:val="000000" w:themeColor="text1"/>
              <w:highlight w:val="yellow"/>
              <w:rPrChange w:id="4170" w:author="Ruijie Xu" w:date="2022-03-11T15:22:00Z">
                <w:rPr>
                  <w:color w:val="000000" w:themeColor="text1"/>
                </w:rPr>
              </w:rPrChange>
            </w:rPr>
            <w:delText>w</w:delText>
          </w:r>
        </w:del>
        <w:del w:id="4171" w:author="Liliana Salvador" w:date="2022-02-23T20:22:00Z">
          <w:r w:rsidRPr="009D42D6" w:rsidDel="0050101D">
            <w:rPr>
              <w:rFonts w:ascii="Times New Roman" w:hAnsi="Times New Roman" w:cs="Times New Roman"/>
              <w:color w:val="000000" w:themeColor="text1"/>
              <w:highlight w:val="yellow"/>
              <w:rPrChange w:id="4172" w:author="Ruijie Xu" w:date="2022-03-11T15:22:00Z">
                <w:rPr>
                  <w:color w:val="000000" w:themeColor="text1"/>
                </w:rPr>
              </w:rPrChange>
            </w:rPr>
            <w:delText>ere</w:delText>
          </w:r>
        </w:del>
        <w:del w:id="4173" w:author="Liliana Salvador" w:date="2022-03-08T19:30:00Z">
          <w:r w:rsidRPr="009D42D6" w:rsidDel="0057036A">
            <w:rPr>
              <w:rFonts w:ascii="Times New Roman" w:hAnsi="Times New Roman" w:cs="Times New Roman"/>
              <w:color w:val="000000" w:themeColor="text1"/>
              <w:highlight w:val="yellow"/>
              <w:rPrChange w:id="4174" w:author="Ruijie Xu" w:date="2022-03-11T15:22:00Z">
                <w:rPr>
                  <w:color w:val="000000" w:themeColor="text1"/>
                </w:rPr>
              </w:rPrChange>
            </w:rPr>
            <w:delText xml:space="preserve"> also</w:delText>
          </w:r>
        </w:del>
      </w:ins>
      <w:ins w:id="4175" w:author="Liliana Salvador" w:date="2022-03-08T19:30:00Z">
        <w:r w:rsidR="0057036A" w:rsidRPr="009D42D6">
          <w:rPr>
            <w:rFonts w:ascii="Times New Roman" w:hAnsi="Times New Roman" w:cs="Times New Roman"/>
            <w:color w:val="000000" w:themeColor="text1"/>
            <w:highlight w:val="yellow"/>
            <w:rPrChange w:id="4176" w:author="Ruijie Xu" w:date="2022-03-11T15:22:00Z">
              <w:rPr>
                <w:color w:val="000000" w:themeColor="text1"/>
              </w:rPr>
            </w:rPrChange>
          </w:rPr>
          <w:t>were</w:t>
        </w:r>
      </w:ins>
      <w:ins w:id="4177" w:author="Ruijie Xu" w:date="2022-02-02T12:20:00Z">
        <w:r w:rsidRPr="009D42D6">
          <w:rPr>
            <w:rFonts w:ascii="Times New Roman" w:hAnsi="Times New Roman" w:cs="Times New Roman"/>
            <w:color w:val="000000" w:themeColor="text1"/>
            <w:highlight w:val="yellow"/>
            <w:rPrChange w:id="4178" w:author="Ruijie Xu" w:date="2022-03-11T15:22:00Z">
              <w:rPr>
                <w:color w:val="000000" w:themeColor="text1"/>
              </w:rPr>
            </w:rPrChange>
          </w:rPr>
          <w:t xml:space="preserve"> observed in sample</w:t>
        </w:r>
      </w:ins>
      <w:ins w:id="4179" w:author="Liliana Salvador" w:date="2022-03-08T19:30:00Z">
        <w:r w:rsidR="0057036A" w:rsidRPr="009D42D6">
          <w:rPr>
            <w:rFonts w:ascii="Times New Roman" w:hAnsi="Times New Roman" w:cs="Times New Roman"/>
            <w:color w:val="000000" w:themeColor="text1"/>
            <w:highlight w:val="yellow"/>
            <w:rPrChange w:id="4180" w:author="Ruijie Xu" w:date="2022-03-11T15:22:00Z">
              <w:rPr>
                <w:color w:val="000000" w:themeColor="text1"/>
              </w:rPr>
            </w:rPrChange>
          </w:rPr>
          <w:t>s</w:t>
        </w:r>
      </w:ins>
      <w:ins w:id="4181" w:author="Ruijie Xu" w:date="2022-02-02T12:20:00Z">
        <w:r w:rsidRPr="009D42D6">
          <w:rPr>
            <w:rFonts w:ascii="Times New Roman" w:hAnsi="Times New Roman" w:cs="Times New Roman"/>
            <w:color w:val="000000" w:themeColor="text1"/>
            <w:highlight w:val="yellow"/>
            <w:rPrChange w:id="4182" w:author="Ruijie Xu" w:date="2022-03-11T15:22:00Z">
              <w:rPr>
                <w:color w:val="000000" w:themeColor="text1"/>
              </w:rPr>
            </w:rPrChange>
          </w:rPr>
          <w:t xml:space="preserve"> R26.K, R26.S, and R27.K, where BLASTN classified 54% (657/1207), 20% (28/140), and 11% (422/3794) of reads into “p_Pisuviricota”</w:t>
        </w:r>
      </w:ins>
      <w:ins w:id="4183" w:author="Ruijie Xu" w:date="2022-02-03T12:15:00Z">
        <w:r w:rsidR="00CE788B" w:rsidRPr="009D42D6">
          <w:rPr>
            <w:rFonts w:ascii="Times New Roman" w:hAnsi="Times New Roman" w:cs="Times New Roman"/>
            <w:color w:val="000000" w:themeColor="text1"/>
            <w:highlight w:val="yellow"/>
            <w:rPrChange w:id="4184" w:author="Ruijie Xu" w:date="2022-03-11T15:22:00Z">
              <w:rPr>
                <w:color w:val="000000" w:themeColor="text1"/>
              </w:rPr>
            </w:rPrChange>
          </w:rPr>
          <w:t xml:space="preserve"> (Figure 2a)</w:t>
        </w:r>
      </w:ins>
      <w:ins w:id="4185" w:author="Ruijie Xu" w:date="2022-02-02T12:20:00Z">
        <w:r w:rsidRPr="009D42D6">
          <w:rPr>
            <w:rFonts w:ascii="Times New Roman" w:hAnsi="Times New Roman" w:cs="Times New Roman"/>
            <w:color w:val="000000" w:themeColor="text1"/>
            <w:highlight w:val="yellow"/>
            <w:rPrChange w:id="4186" w:author="Ruijie Xu" w:date="2022-03-11T15:22:00Z">
              <w:rPr>
                <w:color w:val="000000" w:themeColor="text1"/>
              </w:rPr>
            </w:rPrChange>
          </w:rPr>
          <w:t>, respectively</w:t>
        </w:r>
      </w:ins>
      <w:ins w:id="4187" w:author="Ruijie Xu" w:date="2022-03-04T10:58:00Z">
        <w:r w:rsidR="00DD76BB" w:rsidRPr="009D42D6">
          <w:rPr>
            <w:rFonts w:ascii="Times New Roman" w:hAnsi="Times New Roman" w:cs="Times New Roman"/>
            <w:color w:val="000000" w:themeColor="text1"/>
            <w:highlight w:val="yellow"/>
            <w:rPrChange w:id="4188" w:author="Ruijie Xu" w:date="2022-03-11T15:22:00Z">
              <w:rPr>
                <w:color w:val="000000" w:themeColor="text1"/>
              </w:rPr>
            </w:rPrChange>
          </w:rPr>
          <w:t>;</w:t>
        </w:r>
      </w:ins>
      <w:ins w:id="4189" w:author="Ruijie Xu" w:date="2022-02-02T12:20:00Z">
        <w:r w:rsidRPr="009D42D6">
          <w:rPr>
            <w:rFonts w:ascii="Times New Roman" w:hAnsi="Times New Roman" w:cs="Times New Roman"/>
            <w:color w:val="000000" w:themeColor="text1"/>
            <w:highlight w:val="yellow"/>
            <w:rPrChange w:id="4190" w:author="Ruijie Xu" w:date="2022-03-11T15:22:00Z">
              <w:rPr>
                <w:color w:val="000000" w:themeColor="text1"/>
              </w:rPr>
            </w:rPrChange>
          </w:rPr>
          <w:t xml:space="preserve"> CLARK and CLARK-s classified a large percentage of reads into Virus taxon “p__Uroviricota” (CLARK: 71% (636/900), 31/76 (41%), and 18% (201/1099); CLARK-s: 18% (50/271), 18% (7/67), 10% (83/1334), respectively)</w:t>
        </w:r>
      </w:ins>
      <w:ins w:id="4191" w:author="Ruijie Xu" w:date="2022-02-03T12:16:00Z">
        <w:r w:rsidR="00CE788B" w:rsidRPr="009D42D6">
          <w:rPr>
            <w:rFonts w:ascii="Times New Roman" w:hAnsi="Times New Roman" w:cs="Times New Roman"/>
            <w:color w:val="000000" w:themeColor="text1"/>
            <w:highlight w:val="yellow"/>
            <w:rPrChange w:id="4192" w:author="Ruijie Xu" w:date="2022-03-11T15:22:00Z">
              <w:rPr>
                <w:color w:val="000000" w:themeColor="text1"/>
              </w:rPr>
            </w:rPrChange>
          </w:rPr>
          <w:t xml:space="preserve"> (Figure 2f-g)</w:t>
        </w:r>
      </w:ins>
      <w:ins w:id="4193" w:author="Ruijie Xu" w:date="2022-02-02T12:20:00Z">
        <w:r w:rsidRPr="009D42D6">
          <w:rPr>
            <w:rFonts w:ascii="Times New Roman" w:hAnsi="Times New Roman" w:cs="Times New Roman"/>
            <w:color w:val="000000" w:themeColor="text1"/>
            <w:highlight w:val="yellow"/>
            <w:rPrChange w:id="4194" w:author="Ruijie Xu" w:date="2022-03-11T15:22:00Z">
              <w:rPr>
                <w:color w:val="000000" w:themeColor="text1"/>
              </w:rPr>
            </w:rPrChange>
          </w:rPr>
          <w:t xml:space="preserve">, but other software </w:t>
        </w:r>
        <w:del w:id="4195" w:author="Liliana Salvador" w:date="2022-02-23T20:22:00Z">
          <w:r w:rsidRPr="009D42D6" w:rsidDel="0050101D">
            <w:rPr>
              <w:rFonts w:ascii="Times New Roman" w:hAnsi="Times New Roman" w:cs="Times New Roman"/>
              <w:color w:val="000000" w:themeColor="text1"/>
              <w:highlight w:val="yellow"/>
              <w:rPrChange w:id="419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97" w:author="Ruijie Xu" w:date="2022-03-11T15:22:00Z">
              <w:rPr>
                <w:color w:val="000000" w:themeColor="text1"/>
              </w:rPr>
            </w:rPrChange>
          </w:rPr>
          <w:t xml:space="preserve">only identified </w:t>
        </w:r>
      </w:ins>
      <w:ins w:id="4198" w:author="Liliana Salvador" w:date="2022-02-23T20:23:00Z">
        <w:r w:rsidR="0050101D" w:rsidRPr="009D42D6">
          <w:rPr>
            <w:rFonts w:ascii="Times New Roman" w:hAnsi="Times New Roman" w:cs="Times New Roman"/>
            <w:color w:val="000000" w:themeColor="text1"/>
            <w:highlight w:val="yellow"/>
            <w:rPrChange w:id="4199" w:author="Ruijie Xu" w:date="2022-03-11T15:22:00Z">
              <w:rPr>
                <w:color w:val="000000" w:themeColor="text1"/>
              </w:rPr>
            </w:rPrChange>
          </w:rPr>
          <w:t>zero or</w:t>
        </w:r>
      </w:ins>
      <w:ins w:id="4200" w:author="Ruijie Xu" w:date="2022-02-02T12:20:00Z">
        <w:r w:rsidRPr="009D42D6">
          <w:rPr>
            <w:rFonts w:ascii="Times New Roman" w:hAnsi="Times New Roman" w:cs="Times New Roman"/>
            <w:color w:val="000000" w:themeColor="text1"/>
            <w:highlight w:val="yellow"/>
            <w:rPrChange w:id="4201" w:author="Ruijie Xu" w:date="2022-03-11T15:22:00Z">
              <w:rPr>
                <w:color w:val="000000" w:themeColor="text1"/>
              </w:rPr>
            </w:rPrChange>
          </w:rPr>
          <w:t xml:space="preserve"> a small number</w:t>
        </w:r>
      </w:ins>
      <w:ins w:id="4202" w:author="Ruijie Xu" w:date="2022-03-04T13:42:00Z">
        <w:r w:rsidR="00582429" w:rsidRPr="009D42D6">
          <w:rPr>
            <w:rFonts w:ascii="Times New Roman" w:hAnsi="Times New Roman" w:cs="Times New Roman"/>
            <w:color w:val="000000" w:themeColor="text1"/>
            <w:highlight w:val="yellow"/>
            <w:rPrChange w:id="4203" w:author="Ruijie Xu" w:date="2022-03-11T15:22:00Z">
              <w:rPr>
                <w:color w:val="000000" w:themeColor="text1"/>
              </w:rPr>
            </w:rPrChange>
          </w:rPr>
          <w:t xml:space="preserve"> of reads</w:t>
        </w:r>
      </w:ins>
      <w:ins w:id="4204" w:author="Ruijie Xu" w:date="2022-02-02T12:20:00Z">
        <w:r w:rsidRPr="009D42D6">
          <w:rPr>
            <w:rFonts w:ascii="Times New Roman" w:hAnsi="Times New Roman" w:cs="Times New Roman"/>
            <w:color w:val="000000" w:themeColor="text1"/>
            <w:highlight w:val="yellow"/>
            <w:rPrChange w:id="4205" w:author="Ruijie Xu" w:date="2022-03-11T15:22:00Z">
              <w:rPr>
                <w:color w:val="000000" w:themeColor="text1"/>
              </w:rPr>
            </w:rPrChange>
          </w:rPr>
          <w:t xml:space="preserve"> </w:t>
        </w:r>
        <w:del w:id="4206" w:author="Liliana Salvador" w:date="2022-02-23T20:23:00Z">
          <w:r w:rsidRPr="009D42D6" w:rsidDel="0050101D">
            <w:rPr>
              <w:rFonts w:ascii="Times New Roman" w:hAnsi="Times New Roman" w:cs="Times New Roman"/>
              <w:color w:val="000000" w:themeColor="text1"/>
              <w:highlight w:val="yellow"/>
              <w:rPrChange w:id="4207" w:author="Ruijie Xu" w:date="2022-03-11T15:22:00Z">
                <w:rPr>
                  <w:color w:val="000000" w:themeColor="text1"/>
                </w:rPr>
              </w:rPrChange>
            </w:rPr>
            <w:delText xml:space="preserve">or none reads </w:delText>
          </w:r>
        </w:del>
        <w:r w:rsidRPr="009D42D6">
          <w:rPr>
            <w:rFonts w:ascii="Times New Roman" w:hAnsi="Times New Roman" w:cs="Times New Roman"/>
            <w:color w:val="000000" w:themeColor="text1"/>
            <w:highlight w:val="yellow"/>
            <w:rPrChange w:id="4208" w:author="Ruijie Xu" w:date="2022-03-11T15:22:00Z">
              <w:rPr>
                <w:color w:val="000000" w:themeColor="text1"/>
              </w:rPr>
            </w:rPrChange>
          </w:rPr>
          <w:t xml:space="preserve">into a Virus taxon </w:t>
        </w:r>
      </w:ins>
      <w:ins w:id="4209" w:author="Ruijie Xu" w:date="2022-02-27T11:38:00Z">
        <w:r w:rsidR="00FE3C3A" w:rsidRPr="009D42D6">
          <w:rPr>
            <w:rFonts w:ascii="Times New Roman" w:hAnsi="Times New Roman" w:cs="Times New Roman"/>
            <w:color w:val="000000" w:themeColor="text1"/>
            <w:highlight w:val="yellow"/>
            <w:rPrChange w:id="4210" w:author="Ruijie Xu" w:date="2022-03-11T15:22:00Z">
              <w:rPr>
                <w:color w:val="000000" w:themeColor="text1"/>
              </w:rPr>
            </w:rPrChange>
          </w:rPr>
          <w:t>in these sa</w:t>
        </w:r>
      </w:ins>
      <w:ins w:id="4211" w:author="Ruijie Xu" w:date="2022-02-27T11:39:00Z">
        <w:r w:rsidR="00FE3C3A" w:rsidRPr="009D42D6">
          <w:rPr>
            <w:rFonts w:ascii="Times New Roman" w:hAnsi="Times New Roman" w:cs="Times New Roman"/>
            <w:color w:val="000000" w:themeColor="text1"/>
            <w:highlight w:val="yellow"/>
            <w:rPrChange w:id="4212" w:author="Ruijie Xu" w:date="2022-03-11T15:22:00Z">
              <w:rPr>
                <w:color w:val="000000" w:themeColor="text1"/>
              </w:rPr>
            </w:rPrChange>
          </w:rPr>
          <w:t xml:space="preserve">mples </w:t>
        </w:r>
      </w:ins>
      <w:ins w:id="4213" w:author="Ruijie Xu" w:date="2022-02-02T12:20:00Z">
        <w:r w:rsidRPr="009D42D6">
          <w:rPr>
            <w:rFonts w:ascii="Times New Roman" w:hAnsi="Times New Roman" w:cs="Times New Roman"/>
            <w:color w:val="000000" w:themeColor="text1"/>
            <w:highlight w:val="yellow"/>
            <w:rPrChange w:id="4214" w:author="Ruijie Xu" w:date="2022-03-11T15:22:00Z">
              <w:rPr>
                <w:color w:val="000000" w:themeColor="text1"/>
              </w:rPr>
            </w:rPrChange>
          </w:rPr>
          <w:t xml:space="preserve">(Kraken2 </w:t>
        </w:r>
        <w:del w:id="4215" w:author="Liliana Salvador" w:date="2022-03-08T19:30:00Z">
          <w:r w:rsidRPr="009D42D6" w:rsidDel="0057036A">
            <w:rPr>
              <w:rFonts w:ascii="Times New Roman" w:hAnsi="Times New Roman" w:cs="Times New Roman"/>
              <w:color w:val="000000" w:themeColor="text1"/>
              <w:highlight w:val="yellow"/>
              <w:rPrChange w:id="421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17" w:author="Ruijie Xu" w:date="2022-03-11T15:22:00Z">
              <w:rPr>
                <w:color w:val="000000" w:themeColor="text1"/>
              </w:rPr>
            </w:rPrChange>
          </w:rPr>
          <w:t xml:space="preserve">classified </w:t>
        </w:r>
      </w:ins>
      <w:ins w:id="4218" w:author="Liliana Salvador" w:date="2022-03-08T19:31:00Z">
        <w:r w:rsidR="0057036A" w:rsidRPr="009D42D6">
          <w:rPr>
            <w:rFonts w:ascii="Times New Roman" w:hAnsi="Times New Roman" w:cs="Times New Roman"/>
            <w:color w:val="000000" w:themeColor="text1"/>
            <w:highlight w:val="yellow"/>
            <w:rPrChange w:id="4219" w:author="Ruijie Xu" w:date="2022-03-11T15:22:00Z">
              <w:rPr>
                <w:color w:val="000000" w:themeColor="text1"/>
              </w:rPr>
            </w:rPrChange>
          </w:rPr>
          <w:t>four</w:t>
        </w:r>
      </w:ins>
      <w:ins w:id="4220" w:author="Ruijie Xu" w:date="2022-02-02T12:20:00Z">
        <w:del w:id="4221" w:author="Liliana Salvador" w:date="2022-03-08T19:31:00Z">
          <w:r w:rsidRPr="009D42D6" w:rsidDel="0057036A">
            <w:rPr>
              <w:rFonts w:ascii="Times New Roman" w:hAnsi="Times New Roman" w:cs="Times New Roman"/>
              <w:color w:val="000000" w:themeColor="text1"/>
              <w:highlight w:val="yellow"/>
              <w:rPrChange w:id="4222" w:author="Ruijie Xu" w:date="2022-03-11T15:22:00Z">
                <w:rPr>
                  <w:color w:val="000000" w:themeColor="text1"/>
                </w:rPr>
              </w:rPrChange>
            </w:rPr>
            <w:delText>4</w:delText>
          </w:r>
        </w:del>
        <w:r w:rsidRPr="009D42D6">
          <w:rPr>
            <w:rFonts w:ascii="Times New Roman" w:hAnsi="Times New Roman" w:cs="Times New Roman"/>
            <w:color w:val="000000" w:themeColor="text1"/>
            <w:highlight w:val="yellow"/>
            <w:rPrChange w:id="4223" w:author="Ruijie Xu" w:date="2022-03-11T15:22:00Z">
              <w:rPr>
                <w:color w:val="000000" w:themeColor="text1"/>
              </w:rPr>
            </w:rPrChange>
          </w:rPr>
          <w:t xml:space="preserve"> reads into taxon “p__Uroviricota”</w:t>
        </w:r>
      </w:ins>
      <w:ins w:id="4224" w:author="Ruijie Xu" w:date="2022-02-03T12:16:00Z">
        <w:r w:rsidR="00CE788B" w:rsidRPr="009D42D6">
          <w:rPr>
            <w:rFonts w:ascii="Times New Roman" w:hAnsi="Times New Roman" w:cs="Times New Roman"/>
            <w:color w:val="000000" w:themeColor="text1"/>
            <w:highlight w:val="yellow"/>
            <w:rPrChange w:id="4225" w:author="Ruijie Xu" w:date="2022-03-11T15:22:00Z">
              <w:rPr>
                <w:color w:val="000000" w:themeColor="text1"/>
              </w:rPr>
            </w:rPrChange>
          </w:rPr>
          <w:t>, Figure 2c</w:t>
        </w:r>
      </w:ins>
      <w:ins w:id="4226" w:author="Ruijie Xu" w:date="2022-02-02T12:20:00Z">
        <w:r w:rsidRPr="009D42D6">
          <w:rPr>
            <w:rFonts w:ascii="Times New Roman" w:hAnsi="Times New Roman" w:cs="Times New Roman"/>
            <w:color w:val="000000" w:themeColor="text1"/>
            <w:highlight w:val="yellow"/>
            <w:rPrChange w:id="4227" w:author="Ruijie Xu" w:date="2022-03-11T15:22:00Z">
              <w:rPr>
                <w:color w:val="000000" w:themeColor="text1"/>
              </w:rPr>
            </w:rPrChange>
          </w:rPr>
          <w:t xml:space="preserve">). </w:t>
        </w:r>
        <w:del w:id="4228" w:author="Liliana Salvador" w:date="2022-03-08T19:31:00Z">
          <w:r w:rsidRPr="009D42D6" w:rsidDel="0057036A">
            <w:rPr>
              <w:rFonts w:ascii="Times New Roman" w:hAnsi="Times New Roman" w:cs="Times New Roman"/>
              <w:color w:val="000000" w:themeColor="text1"/>
              <w:highlight w:val="yellow"/>
              <w:rPrChange w:id="4229" w:author="Ruijie Xu" w:date="2022-03-11T15:22:00Z">
                <w:rPr>
                  <w:color w:val="000000" w:themeColor="text1"/>
                </w:rPr>
              </w:rPrChange>
            </w:rPr>
            <w:delText>Except for differences in Virus taxa identification, t</w:delText>
          </w:r>
        </w:del>
      </w:ins>
      <w:ins w:id="4230" w:author="Liliana Salvador" w:date="2022-03-08T19:31:00Z">
        <w:r w:rsidR="0057036A" w:rsidRPr="009D42D6">
          <w:rPr>
            <w:rFonts w:ascii="Times New Roman" w:hAnsi="Times New Roman" w:cs="Times New Roman"/>
            <w:color w:val="000000" w:themeColor="text1"/>
            <w:highlight w:val="yellow"/>
            <w:rPrChange w:id="4231" w:author="Ruijie Xu" w:date="2022-03-11T15:22:00Z">
              <w:rPr>
                <w:color w:val="000000" w:themeColor="text1"/>
              </w:rPr>
            </w:rPrChange>
          </w:rPr>
          <w:t>T</w:t>
        </w:r>
      </w:ins>
      <w:ins w:id="4232" w:author="Ruijie Xu" w:date="2022-02-02T12:20:00Z">
        <w:r w:rsidRPr="009D42D6">
          <w:rPr>
            <w:rFonts w:ascii="Times New Roman" w:hAnsi="Times New Roman" w:cs="Times New Roman"/>
            <w:color w:val="000000" w:themeColor="text1"/>
            <w:highlight w:val="yellow"/>
            <w:rPrChange w:id="4233" w:author="Ruijie Xu" w:date="2022-03-11T15:22:00Z">
              <w:rPr>
                <w:color w:val="000000" w:themeColor="text1"/>
              </w:rPr>
            </w:rPrChange>
          </w:rPr>
          <w:t xml:space="preserve">he distribution of </w:t>
        </w:r>
        <w:del w:id="4234" w:author="Liliana Salvador" w:date="2022-02-23T20:23:00Z">
          <w:r w:rsidRPr="009D42D6" w:rsidDel="0050101D">
            <w:rPr>
              <w:rFonts w:ascii="Times New Roman" w:hAnsi="Times New Roman" w:cs="Times New Roman"/>
              <w:color w:val="000000" w:themeColor="text1"/>
              <w:highlight w:val="yellow"/>
              <w:rPrChange w:id="4235" w:author="Ruijie Xu" w:date="2022-03-11T15:22:00Z">
                <w:rPr>
                  <w:color w:val="000000" w:themeColor="text1"/>
                </w:rPr>
              </w:rPrChange>
            </w:rPr>
            <w:delText xml:space="preserve">the </w:delText>
          </w:r>
        </w:del>
        <w:r w:rsidRPr="009D42D6">
          <w:rPr>
            <w:rFonts w:ascii="Times New Roman" w:hAnsi="Times New Roman" w:cs="Times New Roman"/>
            <w:color w:val="000000" w:themeColor="text1"/>
            <w:highlight w:val="yellow"/>
            <w:rPrChange w:id="4236" w:author="Ruijie Xu" w:date="2022-03-11T15:22:00Z">
              <w:rPr>
                <w:color w:val="000000" w:themeColor="text1"/>
              </w:rPr>
            </w:rPrChange>
          </w:rPr>
          <w:t>Bacteria reads classified by BLAST</w:t>
        </w:r>
      </w:ins>
      <w:ins w:id="4237" w:author="Ruijie Xu" w:date="2022-03-04T13:42:00Z">
        <w:r w:rsidR="00582429" w:rsidRPr="009D42D6">
          <w:rPr>
            <w:rFonts w:ascii="Times New Roman" w:hAnsi="Times New Roman" w:cs="Times New Roman"/>
            <w:color w:val="000000" w:themeColor="text1"/>
            <w:highlight w:val="yellow"/>
            <w:rPrChange w:id="4238" w:author="Ruijie Xu" w:date="2022-03-11T15:22:00Z">
              <w:rPr>
                <w:color w:val="000000" w:themeColor="text1"/>
              </w:rPr>
            </w:rPrChange>
          </w:rPr>
          <w:t>N</w:t>
        </w:r>
      </w:ins>
      <w:ins w:id="4239" w:author="Ruijie Xu" w:date="2022-02-02T12:20:00Z">
        <w:r w:rsidRPr="009D42D6">
          <w:rPr>
            <w:rFonts w:ascii="Times New Roman" w:hAnsi="Times New Roman" w:cs="Times New Roman"/>
            <w:color w:val="000000" w:themeColor="text1"/>
            <w:highlight w:val="yellow"/>
            <w:rPrChange w:id="4240" w:author="Ruijie Xu" w:date="2022-03-11T15:22:00Z">
              <w:rPr>
                <w:color w:val="000000" w:themeColor="text1"/>
              </w:rPr>
            </w:rPrChange>
          </w:rPr>
          <w:t>, Kraken2, Bracken, Centrifuge, CLARK, CLARK-s, and Kaiju are relatively consistent across samples</w:t>
        </w:r>
        <w:del w:id="4241" w:author="Liliana Salvador" w:date="2022-02-23T20:24:00Z">
          <w:r w:rsidRPr="009D42D6" w:rsidDel="00015F44">
            <w:rPr>
              <w:rFonts w:ascii="Times New Roman" w:hAnsi="Times New Roman" w:cs="Times New Roman"/>
              <w:color w:val="000000" w:themeColor="text1"/>
              <w:highlight w:val="yellow"/>
              <w:rPrChange w:id="4242" w:author="Ruijie Xu" w:date="2022-03-11T15:22:00Z">
                <w:rPr>
                  <w:color w:val="000000" w:themeColor="text1"/>
                </w:rPr>
              </w:rPrChange>
            </w:rPr>
            <w:delText xml:space="preserve"> without Virus taxa identified</w:delText>
          </w:r>
        </w:del>
        <w:r w:rsidRPr="009D42D6">
          <w:rPr>
            <w:rFonts w:ascii="Times New Roman" w:hAnsi="Times New Roman" w:cs="Times New Roman"/>
            <w:color w:val="000000" w:themeColor="text1"/>
            <w:highlight w:val="yellow"/>
            <w:rPrChange w:id="4243" w:author="Ruijie Xu" w:date="2022-03-11T15:22:00Z">
              <w:rPr>
                <w:color w:val="000000" w:themeColor="text1"/>
              </w:rPr>
            </w:rPrChange>
          </w:rPr>
          <w:t xml:space="preserve">. The diversity of taxa identified by Metaphlan3 </w:t>
        </w:r>
        <w:del w:id="4244" w:author="Liliana Salvador" w:date="2022-02-23T20:24:00Z">
          <w:r w:rsidRPr="009D42D6" w:rsidDel="00015F44">
            <w:rPr>
              <w:rFonts w:ascii="Times New Roman" w:hAnsi="Times New Roman" w:cs="Times New Roman"/>
              <w:color w:val="000000" w:themeColor="text1"/>
              <w:highlight w:val="yellow"/>
              <w:rPrChange w:id="4245" w:author="Ruijie Xu" w:date="2022-03-11T15:22:00Z">
                <w:rPr>
                  <w:color w:val="000000" w:themeColor="text1"/>
                </w:rPr>
              </w:rPrChange>
            </w:rPr>
            <w:delText>are</w:delText>
          </w:r>
        </w:del>
      </w:ins>
      <w:ins w:id="4246" w:author="Liliana Salvador" w:date="2022-02-23T20:24:00Z">
        <w:r w:rsidR="00015F44" w:rsidRPr="009D42D6">
          <w:rPr>
            <w:rFonts w:ascii="Times New Roman" w:hAnsi="Times New Roman" w:cs="Times New Roman"/>
            <w:color w:val="000000" w:themeColor="text1"/>
            <w:highlight w:val="yellow"/>
            <w:rPrChange w:id="4247" w:author="Ruijie Xu" w:date="2022-03-11T15:22:00Z">
              <w:rPr>
                <w:color w:val="000000" w:themeColor="text1"/>
              </w:rPr>
            </w:rPrChange>
          </w:rPr>
          <w:t>is</w:t>
        </w:r>
      </w:ins>
      <w:ins w:id="4248" w:author="Ruijie Xu" w:date="2022-02-02T12:20:00Z">
        <w:r w:rsidRPr="009D42D6">
          <w:rPr>
            <w:rFonts w:ascii="Times New Roman" w:hAnsi="Times New Roman" w:cs="Times New Roman"/>
            <w:color w:val="000000" w:themeColor="text1"/>
            <w:highlight w:val="yellow"/>
            <w:rPrChange w:id="4249" w:author="Ruijie Xu" w:date="2022-03-11T15:22:00Z">
              <w:rPr>
                <w:color w:val="000000" w:themeColor="text1"/>
              </w:rPr>
            </w:rPrChange>
          </w:rPr>
          <w:t xml:space="preserve"> significantly l</w:t>
        </w:r>
        <w:del w:id="4250" w:author="Liliana Salvador" w:date="2022-03-08T19:32:00Z">
          <w:r w:rsidRPr="009D42D6" w:rsidDel="0057036A">
            <w:rPr>
              <w:rFonts w:ascii="Times New Roman" w:hAnsi="Times New Roman" w:cs="Times New Roman"/>
              <w:color w:val="000000" w:themeColor="text1"/>
              <w:highlight w:val="yellow"/>
              <w:rPrChange w:id="4251" w:author="Ruijie Xu" w:date="2022-03-11T15:22:00Z">
                <w:rPr>
                  <w:color w:val="000000" w:themeColor="text1"/>
                </w:rPr>
              </w:rPrChange>
            </w:rPr>
            <w:delText>ess</w:delText>
          </w:r>
        </w:del>
      </w:ins>
      <w:ins w:id="4252" w:author="Liliana Salvador" w:date="2022-03-08T19:32:00Z">
        <w:r w:rsidR="0057036A" w:rsidRPr="009D42D6">
          <w:rPr>
            <w:rFonts w:ascii="Times New Roman" w:hAnsi="Times New Roman" w:cs="Times New Roman"/>
            <w:color w:val="000000" w:themeColor="text1"/>
            <w:highlight w:val="yellow"/>
            <w:rPrChange w:id="4253" w:author="Ruijie Xu" w:date="2022-03-11T15:22:00Z">
              <w:rPr>
                <w:color w:val="000000" w:themeColor="text1"/>
              </w:rPr>
            </w:rPrChange>
          </w:rPr>
          <w:t>ower</w:t>
        </w:r>
      </w:ins>
      <w:ins w:id="4254" w:author="Ruijie Xu" w:date="2022-02-02T12:20:00Z">
        <w:r w:rsidRPr="009D42D6">
          <w:rPr>
            <w:rFonts w:ascii="Times New Roman" w:hAnsi="Times New Roman" w:cs="Times New Roman"/>
            <w:color w:val="000000" w:themeColor="text1"/>
            <w:highlight w:val="yellow"/>
            <w:rPrChange w:id="4255" w:author="Ruijie Xu" w:date="2022-03-11T15:22:00Z">
              <w:rPr>
                <w:color w:val="000000" w:themeColor="text1"/>
              </w:rPr>
            </w:rPrChange>
          </w:rPr>
          <w:t xml:space="preserve"> than </w:t>
        </w:r>
        <w:del w:id="4256" w:author="Liliana Salvador" w:date="2022-02-23T20:24:00Z">
          <w:r w:rsidRPr="009D42D6" w:rsidDel="00015F44">
            <w:rPr>
              <w:rFonts w:ascii="Times New Roman" w:hAnsi="Times New Roman" w:cs="Times New Roman"/>
              <w:color w:val="000000" w:themeColor="text1"/>
              <w:highlight w:val="yellow"/>
              <w:rPrChange w:id="4257" w:author="Ruijie Xu" w:date="2022-03-11T15:22:00Z">
                <w:rPr>
                  <w:color w:val="000000" w:themeColor="text1"/>
                </w:rPr>
              </w:rPrChange>
            </w:rPr>
            <w:delText xml:space="preserve">that </w:delText>
          </w:r>
        </w:del>
      </w:ins>
      <w:ins w:id="4258" w:author="Liliana Salvador" w:date="2022-02-23T20:24:00Z">
        <w:r w:rsidR="00015F44" w:rsidRPr="009D42D6">
          <w:rPr>
            <w:rFonts w:ascii="Times New Roman" w:hAnsi="Times New Roman" w:cs="Times New Roman"/>
            <w:color w:val="000000" w:themeColor="text1"/>
            <w:highlight w:val="yellow"/>
            <w:rPrChange w:id="4259" w:author="Ruijie Xu" w:date="2022-03-11T15:22:00Z">
              <w:rPr>
                <w:color w:val="000000" w:themeColor="text1"/>
              </w:rPr>
            </w:rPrChange>
          </w:rPr>
          <w:t>the one</w:t>
        </w:r>
      </w:ins>
      <w:ins w:id="4260" w:author="Liliana Salvador" w:date="2022-03-08T19:32:00Z">
        <w:r w:rsidR="0057036A" w:rsidRPr="009D42D6">
          <w:rPr>
            <w:rFonts w:ascii="Times New Roman" w:hAnsi="Times New Roman" w:cs="Times New Roman"/>
            <w:color w:val="000000" w:themeColor="text1"/>
            <w:highlight w:val="yellow"/>
            <w:rPrChange w:id="4261" w:author="Ruijie Xu" w:date="2022-03-11T15:22:00Z">
              <w:rPr>
                <w:color w:val="000000" w:themeColor="text1"/>
              </w:rPr>
            </w:rPrChange>
          </w:rPr>
          <w:t>s</w:t>
        </w:r>
      </w:ins>
      <w:ins w:id="4262" w:author="Liliana Salvador" w:date="2022-02-23T20:24:00Z">
        <w:r w:rsidR="00015F44" w:rsidRPr="009D42D6">
          <w:rPr>
            <w:rFonts w:ascii="Times New Roman" w:hAnsi="Times New Roman" w:cs="Times New Roman"/>
            <w:color w:val="000000" w:themeColor="text1"/>
            <w:highlight w:val="yellow"/>
            <w:rPrChange w:id="4263" w:author="Ruijie Xu" w:date="2022-03-11T15:22:00Z">
              <w:rPr>
                <w:color w:val="000000" w:themeColor="text1"/>
              </w:rPr>
            </w:rPrChange>
          </w:rPr>
          <w:t xml:space="preserve"> </w:t>
        </w:r>
      </w:ins>
      <w:ins w:id="4264" w:author="Ruijie Xu" w:date="2022-02-02T12:20:00Z">
        <w:del w:id="4265" w:author="Liliana Salvador" w:date="2022-02-23T20:25:00Z">
          <w:r w:rsidRPr="009D42D6" w:rsidDel="00015F44">
            <w:rPr>
              <w:rFonts w:ascii="Times New Roman" w:hAnsi="Times New Roman" w:cs="Times New Roman"/>
              <w:color w:val="000000" w:themeColor="text1"/>
              <w:highlight w:val="yellow"/>
              <w:rPrChange w:id="4266" w:author="Ruijie Xu" w:date="2022-03-11T15:22:00Z">
                <w:rPr>
                  <w:color w:val="000000" w:themeColor="text1"/>
                </w:rPr>
              </w:rPrChange>
            </w:rPr>
            <w:delText>of</w:delText>
          </w:r>
        </w:del>
      </w:ins>
      <w:ins w:id="4267" w:author="Liliana Salvador" w:date="2022-02-23T20:25:00Z">
        <w:r w:rsidR="00015F44" w:rsidRPr="009D42D6">
          <w:rPr>
            <w:rFonts w:ascii="Times New Roman" w:hAnsi="Times New Roman" w:cs="Times New Roman"/>
            <w:color w:val="000000" w:themeColor="text1"/>
            <w:highlight w:val="yellow"/>
            <w:rPrChange w:id="4268" w:author="Ruijie Xu" w:date="2022-03-11T15:22:00Z">
              <w:rPr>
                <w:color w:val="000000" w:themeColor="text1"/>
              </w:rPr>
            </w:rPrChange>
          </w:rPr>
          <w:t>identified by</w:t>
        </w:r>
      </w:ins>
      <w:ins w:id="4269" w:author="Ruijie Xu" w:date="2022-02-02T12:20:00Z">
        <w:r w:rsidRPr="009D42D6">
          <w:rPr>
            <w:rFonts w:ascii="Times New Roman" w:hAnsi="Times New Roman" w:cs="Times New Roman"/>
            <w:color w:val="000000" w:themeColor="text1"/>
            <w:highlight w:val="yellow"/>
            <w:rPrChange w:id="4270" w:author="Ruijie Xu" w:date="2022-03-11T15:22:00Z">
              <w:rPr>
                <w:color w:val="000000" w:themeColor="text1"/>
              </w:rPr>
            </w:rPrChange>
          </w:rPr>
          <w:t xml:space="preserve"> other software</w:t>
        </w:r>
      </w:ins>
      <w:ins w:id="4271" w:author="Liliana Salvador" w:date="2022-02-23T20:24:00Z">
        <w:r w:rsidR="00015F44" w:rsidRPr="009D42D6">
          <w:rPr>
            <w:rFonts w:ascii="Times New Roman" w:hAnsi="Times New Roman" w:cs="Times New Roman"/>
            <w:color w:val="000000" w:themeColor="text1"/>
            <w:highlight w:val="yellow"/>
            <w:rPrChange w:id="4272" w:author="Ruijie Xu" w:date="2022-03-11T15:22:00Z">
              <w:rPr>
                <w:color w:val="000000" w:themeColor="text1"/>
              </w:rPr>
            </w:rPrChange>
          </w:rPr>
          <w:t xml:space="preserve"> </w:t>
        </w:r>
      </w:ins>
      <w:ins w:id="4273" w:author="Ruijie Xu" w:date="2022-02-02T12:20:00Z">
        <w:del w:id="4274" w:author="Liliana Salvador" w:date="2022-02-23T20:24:00Z">
          <w:r w:rsidRPr="009D42D6" w:rsidDel="00015F44">
            <w:rPr>
              <w:rFonts w:ascii="Times New Roman" w:hAnsi="Times New Roman" w:cs="Times New Roman"/>
              <w:color w:val="000000" w:themeColor="text1"/>
              <w:highlight w:val="yellow"/>
              <w:rPrChange w:id="4275" w:author="Ruijie Xu" w:date="2022-03-11T15:22:00Z">
                <w:rPr>
                  <w:color w:val="000000" w:themeColor="text1"/>
                </w:rPr>
              </w:rPrChange>
            </w:rPr>
            <w:delText xml:space="preserve">’s </w:delText>
          </w:r>
        </w:del>
        <w:del w:id="4276" w:author="Liliana Salvador" w:date="2022-03-08T19:32:00Z">
          <w:r w:rsidRPr="009D42D6" w:rsidDel="0057036A">
            <w:rPr>
              <w:rFonts w:ascii="Times New Roman" w:hAnsi="Times New Roman" w:cs="Times New Roman"/>
              <w:color w:val="000000" w:themeColor="text1"/>
              <w:highlight w:val="yellow"/>
              <w:rPrChange w:id="4277" w:author="Ruijie Xu" w:date="2022-03-11T15:22:00Z">
                <w:rPr>
                  <w:color w:val="000000" w:themeColor="text1"/>
                </w:rPr>
              </w:rPrChange>
            </w:rPr>
            <w:delText>classification</w:delText>
          </w:r>
        </w:del>
      </w:ins>
      <w:ins w:id="4278" w:author="Ruijie Xu" w:date="2022-02-27T11:39:00Z">
        <w:del w:id="4279" w:author="Liliana Salvador" w:date="2022-03-08T19:32:00Z">
          <w:r w:rsidR="00D8370E" w:rsidRPr="009D42D6" w:rsidDel="0057036A">
            <w:rPr>
              <w:rFonts w:ascii="Times New Roman" w:hAnsi="Times New Roman" w:cs="Times New Roman"/>
              <w:color w:val="000000" w:themeColor="text1"/>
              <w:highlight w:val="yellow"/>
              <w:rPrChange w:id="4280" w:author="Ruijie Xu" w:date="2022-03-11T15:22:00Z">
                <w:rPr>
                  <w:color w:val="000000" w:themeColor="text1"/>
                </w:rPr>
              </w:rPrChange>
            </w:rPr>
            <w:delText xml:space="preserve"> </w:delText>
          </w:r>
        </w:del>
      </w:ins>
      <w:ins w:id="4281" w:author="Ruijie Xu" w:date="2022-02-27T11:40:00Z">
        <w:r w:rsidR="00D8370E" w:rsidRPr="009D42D6">
          <w:rPr>
            <w:rFonts w:ascii="Times New Roman" w:hAnsi="Times New Roman" w:cs="Times New Roman"/>
            <w:color w:val="000000" w:themeColor="text1"/>
            <w:highlight w:val="yellow"/>
            <w:rPrChange w:id="4282" w:author="Ruijie Xu" w:date="2022-03-11T15:22:00Z">
              <w:rPr>
                <w:color w:val="000000" w:themeColor="text1"/>
              </w:rPr>
            </w:rPrChange>
          </w:rPr>
          <w:t>(Figure 2h)</w:t>
        </w:r>
      </w:ins>
      <w:ins w:id="4283" w:author="Liliana Salvador" w:date="2022-02-23T20:25:00Z">
        <w:r w:rsidR="00015F44" w:rsidRPr="009D42D6">
          <w:rPr>
            <w:rFonts w:ascii="Times New Roman" w:hAnsi="Times New Roman" w:cs="Times New Roman"/>
            <w:color w:val="000000" w:themeColor="text1"/>
            <w:highlight w:val="yellow"/>
            <w:rPrChange w:id="4284" w:author="Ruijie Xu" w:date="2022-03-11T15:22:00Z">
              <w:rPr>
                <w:color w:val="000000" w:themeColor="text1"/>
              </w:rPr>
            </w:rPrChange>
          </w:rPr>
          <w:t xml:space="preserve">. </w:t>
        </w:r>
      </w:ins>
      <w:ins w:id="4285" w:author="Ruijie Xu" w:date="2022-02-02T12:20:00Z">
        <w:del w:id="4286" w:author="Liliana Salvador" w:date="2022-02-23T20:25:00Z">
          <w:r w:rsidRPr="009D42D6" w:rsidDel="00015F44">
            <w:rPr>
              <w:rFonts w:ascii="Times New Roman" w:hAnsi="Times New Roman" w:cs="Times New Roman"/>
              <w:color w:val="000000" w:themeColor="text1"/>
              <w:highlight w:val="yellow"/>
              <w:rPrChange w:id="4287" w:author="Ruijie Xu" w:date="2022-03-11T15:22:00Z">
                <w:rPr>
                  <w:color w:val="000000" w:themeColor="text1"/>
                </w:rPr>
              </w:rPrChange>
            </w:rPr>
            <w:delText>,</w:delText>
          </w:r>
        </w:del>
      </w:ins>
      <w:commentRangeStart w:id="4288"/>
      <w:ins w:id="4289" w:author="Liliana Salvador" w:date="2022-02-23T20:25:00Z">
        <w:del w:id="4290" w:author="Ruijie Xu" w:date="2022-02-27T11:40:00Z">
          <w:r w:rsidR="00015F44" w:rsidRPr="009D42D6" w:rsidDel="00D8370E">
            <w:rPr>
              <w:rFonts w:ascii="Times New Roman" w:hAnsi="Times New Roman" w:cs="Times New Roman"/>
              <w:color w:val="000000" w:themeColor="text1"/>
              <w:highlight w:val="yellow"/>
              <w:rPrChange w:id="4291" w:author="Ruijie Xu" w:date="2022-03-11T15:22:00Z">
                <w:rPr>
                  <w:color w:val="000000" w:themeColor="text1"/>
                </w:rPr>
              </w:rPrChange>
            </w:rPr>
            <w:delText>O</w:delText>
          </w:r>
        </w:del>
      </w:ins>
      <w:commentRangeEnd w:id="4288"/>
      <w:del w:id="4292" w:author="Ruijie Xu" w:date="2022-02-27T11:40:00Z">
        <w:r w:rsidR="00015F44" w:rsidRPr="009D42D6" w:rsidDel="00D8370E">
          <w:rPr>
            <w:rStyle w:val="CommentReference"/>
            <w:rFonts w:ascii="Times New Roman" w:hAnsi="Times New Roman" w:cs="Times New Roman"/>
            <w:sz w:val="24"/>
            <w:szCs w:val="24"/>
            <w:highlight w:val="yellow"/>
            <w:rPrChange w:id="4293" w:author="Ruijie Xu" w:date="2022-03-11T15:22:00Z">
              <w:rPr>
                <w:rStyle w:val="CommentReference"/>
              </w:rPr>
            </w:rPrChange>
          </w:rPr>
          <w:commentReference w:id="4288"/>
        </w:r>
      </w:del>
      <w:ins w:id="4294" w:author="Ruijie Xu" w:date="2022-02-02T12:20:00Z">
        <w:r w:rsidRPr="009D42D6">
          <w:rPr>
            <w:rFonts w:ascii="Times New Roman" w:hAnsi="Times New Roman" w:cs="Times New Roman"/>
            <w:color w:val="000000" w:themeColor="text1"/>
            <w:highlight w:val="yellow"/>
            <w:rPrChange w:id="4295" w:author="Ruijie Xu" w:date="2022-03-11T15:22:00Z">
              <w:rPr>
                <w:color w:val="000000" w:themeColor="text1"/>
              </w:rPr>
            </w:rPrChange>
          </w:rPr>
          <w:t xml:space="preserve">For example, Metaphlan3 </w:t>
        </w:r>
        <w:del w:id="4296" w:author="Liliana Salvador" w:date="2022-03-08T19:32:00Z">
          <w:r w:rsidRPr="009D42D6" w:rsidDel="0057036A">
            <w:rPr>
              <w:rFonts w:ascii="Times New Roman" w:hAnsi="Times New Roman" w:cs="Times New Roman"/>
              <w:color w:val="000000" w:themeColor="text1"/>
              <w:highlight w:val="yellow"/>
              <w:rPrChange w:id="429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98" w:author="Ruijie Xu" w:date="2022-03-11T15:22:00Z">
              <w:rPr>
                <w:color w:val="000000" w:themeColor="text1"/>
              </w:rPr>
            </w:rPrChange>
          </w:rPr>
          <w:t>identified 100% of sample R</w:t>
        </w:r>
      </w:ins>
      <w:ins w:id="4299" w:author="Ruijie Xu" w:date="2022-02-27T11:40:00Z">
        <w:r w:rsidR="00D8370E" w:rsidRPr="009D42D6">
          <w:rPr>
            <w:rFonts w:ascii="Times New Roman" w:hAnsi="Times New Roman" w:cs="Times New Roman"/>
            <w:color w:val="000000" w:themeColor="text1"/>
            <w:highlight w:val="yellow"/>
            <w:rPrChange w:id="4300" w:author="Ruijie Xu" w:date="2022-03-11T15:22:00Z">
              <w:rPr>
                <w:color w:val="000000" w:themeColor="text1"/>
              </w:rPr>
            </w:rPrChange>
          </w:rPr>
          <w:t>2</w:t>
        </w:r>
      </w:ins>
      <w:ins w:id="4301" w:author="Ruijie Xu" w:date="2022-02-02T12:20:00Z">
        <w:r w:rsidRPr="009D42D6">
          <w:rPr>
            <w:rFonts w:ascii="Times New Roman" w:hAnsi="Times New Roman" w:cs="Times New Roman"/>
            <w:color w:val="000000" w:themeColor="text1"/>
            <w:highlight w:val="yellow"/>
            <w:rPrChange w:id="4302" w:author="Ruijie Xu" w:date="2022-03-11T15:22:00Z">
              <w:rPr>
                <w:color w:val="000000" w:themeColor="text1"/>
              </w:rPr>
            </w:rPrChange>
          </w:rPr>
          <w:t>7.L’s reads as “p__Proteobacteria</w:t>
        </w:r>
      </w:ins>
      <w:ins w:id="4303" w:author="Ruijie Xu" w:date="2022-03-11T14:28:00Z">
        <w:r w:rsidR="00FA5692" w:rsidRPr="009D42D6">
          <w:rPr>
            <w:rFonts w:ascii="Times New Roman" w:hAnsi="Times New Roman" w:cs="Times New Roman"/>
            <w:color w:val="000000" w:themeColor="text1"/>
            <w:highlight w:val="yellow"/>
            <w:rPrChange w:id="4304"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4305" w:author="Ruijie Xu" w:date="2022-03-11T15:22:00Z">
              <w:rPr>
                <w:rFonts w:ascii="Times New Roman" w:hAnsi="Times New Roman" w:cs="Times New Roman"/>
                <w:color w:val="000000" w:themeColor="text1"/>
              </w:rPr>
            </w:rPrChange>
          </w:rPr>
          <w:t xml:space="preserve"> (Genus: </w:t>
        </w:r>
        <w:r w:rsidR="00B469C6" w:rsidRPr="009D42D6">
          <w:rPr>
            <w:rFonts w:ascii="Times New Roman" w:hAnsi="Times New Roman" w:cs="Times New Roman"/>
            <w:i/>
            <w:iCs/>
            <w:color w:val="000000" w:themeColor="text1"/>
            <w:highlight w:val="yellow"/>
            <w:rPrChange w:id="4306" w:author="Ruijie Xu" w:date="2022-03-11T15:22:00Z">
              <w:rPr>
                <w:rFonts w:ascii="Times New Roman" w:hAnsi="Times New Roman" w:cs="Times New Roman"/>
                <w:color w:val="000000" w:themeColor="text1"/>
              </w:rPr>
            </w:rPrChange>
          </w:rPr>
          <w:t>Bordetella</w:t>
        </w:r>
      </w:ins>
      <w:ins w:id="4307" w:author="Ruijie Xu" w:date="2022-03-16T14:58:00Z">
        <w:r w:rsidR="00B2634F">
          <w:rPr>
            <w:rFonts w:ascii="Times New Roman" w:hAnsi="Times New Roman" w:cs="Times New Roman"/>
            <w:color w:val="000000" w:themeColor="text1"/>
            <w:highlight w:val="yellow"/>
          </w:rPr>
          <w:t>;</w:t>
        </w:r>
      </w:ins>
      <w:ins w:id="4308" w:author="Ruijie Xu" w:date="2022-03-11T14:28:00Z">
        <w:r w:rsidR="00B469C6" w:rsidRPr="009D42D6">
          <w:rPr>
            <w:rFonts w:ascii="Times New Roman" w:hAnsi="Times New Roman" w:cs="Times New Roman"/>
            <w:color w:val="000000" w:themeColor="text1"/>
            <w:highlight w:val="yellow"/>
            <w:rPrChange w:id="4309" w:author="Ruijie Xu" w:date="2022-03-11T15:22:00Z">
              <w:rPr>
                <w:rFonts w:ascii="Times New Roman" w:hAnsi="Times New Roman" w:cs="Times New Roman"/>
                <w:color w:val="000000" w:themeColor="text1"/>
              </w:rPr>
            </w:rPrChange>
          </w:rPr>
          <w:t xml:space="preserve"> Species: </w:t>
        </w:r>
        <w:bookmarkStart w:id="4310" w:name="OLE_LINK67"/>
        <w:bookmarkStart w:id="4311" w:name="OLE_LINK68"/>
        <w:r w:rsidR="00B469C6" w:rsidRPr="009D42D6">
          <w:rPr>
            <w:rFonts w:ascii="Times New Roman" w:hAnsi="Times New Roman" w:cs="Times New Roman"/>
            <w:i/>
            <w:iCs/>
            <w:color w:val="000000" w:themeColor="text1"/>
            <w:highlight w:val="yellow"/>
            <w:rPrChange w:id="4312" w:author="Ruijie Xu" w:date="2022-03-11T15:22:00Z">
              <w:rPr>
                <w:rFonts w:ascii="Times New Roman" w:hAnsi="Times New Roman" w:cs="Times New Roman"/>
                <w:color w:val="000000" w:themeColor="text1"/>
              </w:rPr>
            </w:rPrChange>
          </w:rPr>
          <w:t>B. bronchiseptica</w:t>
        </w:r>
        <w:bookmarkEnd w:id="4310"/>
        <w:bookmarkEnd w:id="4311"/>
        <w:r w:rsidR="00B469C6" w:rsidRPr="009D42D6">
          <w:rPr>
            <w:rFonts w:ascii="Times New Roman" w:hAnsi="Times New Roman" w:cs="Times New Roman"/>
            <w:i/>
            <w:iCs/>
            <w:color w:val="000000" w:themeColor="text1"/>
            <w:highlight w:val="yellow"/>
            <w:rPrChange w:id="4313" w:author="Ruijie Xu" w:date="2022-03-11T15:22:00Z">
              <w:rPr>
                <w:rFonts w:ascii="Times New Roman" w:hAnsi="Times New Roman" w:cs="Times New Roman"/>
                <w:color w:val="000000" w:themeColor="text1"/>
              </w:rPr>
            </w:rPrChange>
          </w:rPr>
          <w:t xml:space="preserve">, B. </w:t>
        </w:r>
      </w:ins>
      <w:ins w:id="4314" w:author="Ruijie Xu" w:date="2022-03-11T14:29:00Z">
        <w:r w:rsidR="00B469C6" w:rsidRPr="009D42D6">
          <w:rPr>
            <w:rFonts w:ascii="Times New Roman" w:hAnsi="Times New Roman" w:cs="Times New Roman"/>
            <w:i/>
            <w:iCs/>
            <w:color w:val="000000" w:themeColor="text1"/>
            <w:highlight w:val="yellow"/>
            <w:rPrChange w:id="4315" w:author="Ruijie Xu" w:date="2022-03-11T15:22:00Z">
              <w:rPr>
                <w:rFonts w:ascii="Times New Roman" w:hAnsi="Times New Roman" w:cs="Times New Roman"/>
                <w:color w:val="000000" w:themeColor="text1"/>
              </w:rPr>
            </w:rPrChange>
          </w:rPr>
          <w:t>pertussis, B. parapertussis,</w:t>
        </w:r>
        <w:r w:rsidR="00B469C6" w:rsidRPr="009D42D6">
          <w:rPr>
            <w:rFonts w:ascii="Times New Roman" w:hAnsi="Times New Roman" w:cs="Times New Roman"/>
            <w:color w:val="000000" w:themeColor="text1"/>
            <w:highlight w:val="yellow"/>
            <w:rPrChange w:id="4316" w:author="Ruijie Xu" w:date="2022-03-11T15:22:00Z">
              <w:rPr>
                <w:rFonts w:ascii="Times New Roman" w:hAnsi="Times New Roman" w:cs="Times New Roman"/>
                <w:color w:val="000000" w:themeColor="text1"/>
              </w:rPr>
            </w:rPrChange>
          </w:rPr>
          <w:t xml:space="preserve"> and </w:t>
        </w:r>
        <w:bookmarkStart w:id="4317" w:name="OLE_LINK69"/>
        <w:bookmarkStart w:id="4318" w:name="OLE_LINK70"/>
        <w:r w:rsidR="00B469C6" w:rsidRPr="009D42D6">
          <w:rPr>
            <w:rFonts w:ascii="Times New Roman" w:hAnsi="Times New Roman" w:cs="Times New Roman"/>
            <w:i/>
            <w:iCs/>
            <w:color w:val="000000" w:themeColor="text1"/>
            <w:highlight w:val="yellow"/>
            <w:rPrChange w:id="4319" w:author="Ruijie Xu" w:date="2022-03-11T15:22:00Z">
              <w:rPr>
                <w:rFonts w:ascii="Times New Roman" w:hAnsi="Times New Roman" w:cs="Times New Roman"/>
                <w:color w:val="000000" w:themeColor="text1"/>
              </w:rPr>
            </w:rPrChange>
          </w:rPr>
          <w:t>B. pse</w:t>
        </w:r>
      </w:ins>
      <w:ins w:id="4320" w:author="Ruijie Xu" w:date="2022-03-11T14:35:00Z">
        <w:r w:rsidR="00B469C6" w:rsidRPr="009D42D6">
          <w:rPr>
            <w:rFonts w:ascii="Times New Roman" w:hAnsi="Times New Roman" w:cs="Times New Roman"/>
            <w:i/>
            <w:iCs/>
            <w:color w:val="000000" w:themeColor="text1"/>
            <w:highlight w:val="yellow"/>
            <w:rPrChange w:id="4321" w:author="Ruijie Xu" w:date="2022-03-11T15:22:00Z">
              <w:rPr>
                <w:rFonts w:ascii="Times New Roman" w:hAnsi="Times New Roman" w:cs="Times New Roman"/>
                <w:i/>
                <w:iCs/>
                <w:color w:val="000000" w:themeColor="text1"/>
              </w:rPr>
            </w:rPrChange>
          </w:rPr>
          <w:t>u</w:t>
        </w:r>
      </w:ins>
      <w:ins w:id="4322" w:author="Ruijie Xu" w:date="2022-03-11T14:29:00Z">
        <w:r w:rsidR="00B469C6" w:rsidRPr="009D42D6">
          <w:rPr>
            <w:rFonts w:ascii="Times New Roman" w:hAnsi="Times New Roman" w:cs="Times New Roman"/>
            <w:i/>
            <w:iCs/>
            <w:color w:val="000000" w:themeColor="text1"/>
            <w:highlight w:val="yellow"/>
            <w:rPrChange w:id="4323" w:author="Ruijie Xu" w:date="2022-03-11T15:22:00Z">
              <w:rPr>
                <w:rFonts w:ascii="Times New Roman" w:hAnsi="Times New Roman" w:cs="Times New Roman"/>
                <w:color w:val="000000" w:themeColor="text1"/>
              </w:rPr>
            </w:rPrChange>
          </w:rPr>
          <w:t>dohinzii</w:t>
        </w:r>
      </w:ins>
      <w:bookmarkEnd w:id="4317"/>
      <w:bookmarkEnd w:id="4318"/>
      <w:ins w:id="4324" w:author="Ruijie Xu" w:date="2022-03-11T14:28:00Z">
        <w:r w:rsidR="00B469C6" w:rsidRPr="009D42D6">
          <w:rPr>
            <w:rFonts w:ascii="Times New Roman" w:hAnsi="Times New Roman" w:cs="Times New Roman"/>
            <w:color w:val="000000" w:themeColor="text1"/>
            <w:highlight w:val="yellow"/>
            <w:rPrChange w:id="4325" w:author="Ruijie Xu" w:date="2022-03-11T15:22:00Z">
              <w:rPr>
                <w:rFonts w:ascii="Times New Roman" w:hAnsi="Times New Roman" w:cs="Times New Roman"/>
                <w:color w:val="000000" w:themeColor="text1"/>
              </w:rPr>
            </w:rPrChange>
          </w:rPr>
          <w:t>)</w:t>
        </w:r>
      </w:ins>
      <w:ins w:id="4326" w:author="Ruijie Xu" w:date="2022-02-02T12:20:00Z">
        <w:r w:rsidRPr="009D42D6">
          <w:rPr>
            <w:rFonts w:ascii="Times New Roman" w:hAnsi="Times New Roman" w:cs="Times New Roman"/>
            <w:color w:val="000000" w:themeColor="text1"/>
            <w:highlight w:val="yellow"/>
            <w:rPrChange w:id="4327" w:author="Ruijie Xu" w:date="2022-03-11T15:22:00Z">
              <w:rPr>
                <w:color w:val="000000" w:themeColor="text1"/>
              </w:rPr>
            </w:rPrChange>
          </w:rPr>
          <w:t xml:space="preserve">, while other software </w:t>
        </w:r>
        <w:del w:id="4328" w:author="Liliana Salvador" w:date="2022-03-08T19:40:00Z">
          <w:r w:rsidRPr="009D42D6" w:rsidDel="00D47800">
            <w:rPr>
              <w:rFonts w:ascii="Times New Roman" w:hAnsi="Times New Roman" w:cs="Times New Roman"/>
              <w:color w:val="000000" w:themeColor="text1"/>
              <w:highlight w:val="yellow"/>
              <w:rPrChange w:id="4329" w:author="Ruijie Xu" w:date="2022-03-11T15:22:00Z">
                <w:rPr>
                  <w:color w:val="000000" w:themeColor="text1"/>
                </w:rPr>
              </w:rPrChange>
            </w:rPr>
            <w:delText>ha</w:delText>
          </w:r>
        </w:del>
        <w:del w:id="4330" w:author="Liliana Salvador" w:date="2022-02-23T20:27:00Z">
          <w:r w:rsidRPr="009D42D6" w:rsidDel="00015F44">
            <w:rPr>
              <w:rFonts w:ascii="Times New Roman" w:hAnsi="Times New Roman" w:cs="Times New Roman"/>
              <w:color w:val="000000" w:themeColor="text1"/>
              <w:highlight w:val="yellow"/>
              <w:rPrChange w:id="4331" w:author="Ruijie Xu" w:date="2022-03-11T15:22:00Z">
                <w:rPr>
                  <w:color w:val="000000" w:themeColor="text1"/>
                </w:rPr>
              </w:rPrChange>
            </w:rPr>
            <w:delText>s</w:delText>
          </w:r>
        </w:del>
        <w:del w:id="4332" w:author="Liliana Salvador" w:date="2022-03-08T19:40:00Z">
          <w:r w:rsidRPr="009D42D6" w:rsidDel="00D47800">
            <w:rPr>
              <w:rFonts w:ascii="Times New Roman" w:hAnsi="Times New Roman" w:cs="Times New Roman"/>
              <w:color w:val="000000" w:themeColor="text1"/>
              <w:highlight w:val="yellow"/>
              <w:rPrChange w:id="4333" w:author="Ruijie Xu" w:date="2022-03-11T15:22:00Z">
                <w:rPr>
                  <w:color w:val="000000" w:themeColor="text1"/>
                </w:rPr>
              </w:rPrChange>
            </w:rPr>
            <w:delText xml:space="preserve"> </w:delText>
          </w:r>
        </w:del>
        <w:r w:rsidRPr="009D42D6">
          <w:rPr>
            <w:rFonts w:ascii="Times New Roman" w:hAnsi="Times New Roman" w:cs="Times New Roman"/>
            <w:color w:val="000000" w:themeColor="text1"/>
            <w:highlight w:val="yellow"/>
            <w:rPrChange w:id="4334" w:author="Ruijie Xu" w:date="2022-03-11T15:22:00Z">
              <w:rPr>
                <w:color w:val="000000" w:themeColor="text1"/>
              </w:rPr>
            </w:rPrChange>
          </w:rPr>
          <w:t xml:space="preserve">identified 29% (SD: 12%) of R27.L’s reads as “p__Proteobacteria” </w:t>
        </w:r>
      </w:ins>
      <w:ins w:id="4335" w:author="Ruijie Xu" w:date="2022-03-16T16:27:00Z">
        <w:r w:rsidR="001F58F5">
          <w:rPr>
            <w:rFonts w:ascii="Times New Roman" w:hAnsi="Times New Roman" w:cs="Times New Roman"/>
            <w:color w:val="000000" w:themeColor="text1"/>
            <w:highlight w:val="yellow"/>
          </w:rPr>
          <w:t xml:space="preserve">on average, </w:t>
        </w:r>
      </w:ins>
      <w:ins w:id="4336" w:author="Ruijie Xu" w:date="2022-03-11T14:37:00Z">
        <w:r w:rsidR="00EF6505" w:rsidRPr="009D42D6">
          <w:rPr>
            <w:rFonts w:ascii="Times New Roman" w:hAnsi="Times New Roman" w:cs="Times New Roman"/>
            <w:color w:val="000000" w:themeColor="text1"/>
            <w:highlight w:val="yellow"/>
            <w:rPrChange w:id="4337" w:author="Ruijie Xu" w:date="2022-03-11T15:22:00Z">
              <w:rPr>
                <w:rFonts w:ascii="Times New Roman" w:hAnsi="Times New Roman" w:cs="Times New Roman"/>
                <w:color w:val="000000" w:themeColor="text1"/>
              </w:rPr>
            </w:rPrChange>
          </w:rPr>
          <w:t>with 2-</w:t>
        </w:r>
      </w:ins>
      <w:ins w:id="4338" w:author="Ruijie Xu" w:date="2022-03-11T14:40:00Z">
        <w:r w:rsidR="00EF6505" w:rsidRPr="009D42D6">
          <w:rPr>
            <w:rFonts w:ascii="Times New Roman" w:hAnsi="Times New Roman" w:cs="Times New Roman"/>
            <w:color w:val="000000" w:themeColor="text1"/>
            <w:highlight w:val="yellow"/>
            <w:rPrChange w:id="4339" w:author="Ruijie Xu" w:date="2022-03-11T15:22:00Z">
              <w:rPr>
                <w:rFonts w:ascii="Times New Roman" w:hAnsi="Times New Roman" w:cs="Times New Roman"/>
                <w:color w:val="000000" w:themeColor="text1"/>
              </w:rPr>
            </w:rPrChange>
          </w:rPr>
          <w:t>325</w:t>
        </w:r>
      </w:ins>
      <w:ins w:id="4340" w:author="Ruijie Xu" w:date="2022-03-11T14:37:00Z">
        <w:r w:rsidR="00EF6505" w:rsidRPr="009D42D6">
          <w:rPr>
            <w:rFonts w:ascii="Times New Roman" w:hAnsi="Times New Roman" w:cs="Times New Roman"/>
            <w:color w:val="000000" w:themeColor="text1"/>
            <w:highlight w:val="yellow"/>
            <w:rPrChange w:id="4341" w:author="Ruijie Xu" w:date="2022-03-11T15:22:00Z">
              <w:rPr>
                <w:rFonts w:ascii="Times New Roman" w:hAnsi="Times New Roman" w:cs="Times New Roman"/>
                <w:color w:val="000000" w:themeColor="text1"/>
              </w:rPr>
            </w:rPrChange>
          </w:rPr>
          <w:t xml:space="preserve"> unique genus taxa</w:t>
        </w:r>
      </w:ins>
      <w:ins w:id="4342" w:author="Ruijie Xu" w:date="2022-03-11T14:42:00Z">
        <w:r w:rsidR="00972B7C" w:rsidRPr="009D42D6">
          <w:rPr>
            <w:rFonts w:ascii="Times New Roman" w:hAnsi="Times New Roman" w:cs="Times New Roman"/>
            <w:color w:val="000000" w:themeColor="text1"/>
            <w:highlight w:val="yellow"/>
            <w:rPrChange w:id="4343" w:author="Ruijie Xu" w:date="2022-03-11T15:22:00Z">
              <w:rPr>
                <w:rFonts w:ascii="Times New Roman" w:hAnsi="Times New Roman" w:cs="Times New Roman"/>
                <w:color w:val="000000" w:themeColor="text1"/>
              </w:rPr>
            </w:rPrChange>
          </w:rPr>
          <w:t xml:space="preserve"> (</w:t>
        </w:r>
      </w:ins>
      <w:ins w:id="4344" w:author="Ruijie Xu" w:date="2022-03-11T14:43:00Z">
        <w:r w:rsidR="00972B7C" w:rsidRPr="009D42D6">
          <w:rPr>
            <w:rFonts w:ascii="Times New Roman" w:hAnsi="Times New Roman" w:cs="Times New Roman"/>
            <w:color w:val="000000" w:themeColor="text1"/>
            <w:highlight w:val="yellow"/>
            <w:rPrChange w:id="4345" w:author="Ruijie Xu" w:date="2022-03-11T15:22:00Z">
              <w:rPr>
                <w:rFonts w:ascii="Times New Roman" w:hAnsi="Times New Roman" w:cs="Times New Roman"/>
                <w:color w:val="000000" w:themeColor="text1"/>
              </w:rPr>
            </w:rPrChange>
          </w:rPr>
          <w:t>using</w:t>
        </w:r>
      </w:ins>
      <w:ins w:id="4346" w:author="Ruijie Xu" w:date="2022-03-11T14:42:00Z">
        <w:r w:rsidR="00972B7C" w:rsidRPr="009D42D6">
          <w:rPr>
            <w:rFonts w:ascii="Times New Roman" w:hAnsi="Times New Roman" w:cs="Times New Roman"/>
            <w:color w:val="000000" w:themeColor="text1"/>
            <w:highlight w:val="yellow"/>
            <w:rPrChange w:id="4347" w:author="Ruijie Xu" w:date="2022-03-11T15:22:00Z">
              <w:rPr>
                <w:rFonts w:ascii="Times New Roman" w:hAnsi="Times New Roman" w:cs="Times New Roman"/>
                <w:color w:val="000000" w:themeColor="text1"/>
              </w:rPr>
            </w:rPrChange>
          </w:rPr>
          <w:t xml:space="preserve"> Diamond and Kaiju, respectively)</w:t>
        </w:r>
      </w:ins>
      <w:ins w:id="4348" w:author="Ruijie Xu" w:date="2022-03-11T14:49:00Z">
        <w:r w:rsidR="00972B7C" w:rsidRPr="009D42D6">
          <w:rPr>
            <w:rFonts w:ascii="Times New Roman" w:hAnsi="Times New Roman" w:cs="Times New Roman"/>
            <w:color w:val="000000" w:themeColor="text1"/>
            <w:highlight w:val="yellow"/>
            <w:rPrChange w:id="4349" w:author="Ruijie Xu" w:date="2022-03-11T15:22:00Z">
              <w:rPr>
                <w:rFonts w:ascii="Times New Roman" w:hAnsi="Times New Roman" w:cs="Times New Roman"/>
                <w:color w:val="000000" w:themeColor="text1"/>
              </w:rPr>
            </w:rPrChange>
          </w:rPr>
          <w:t>,</w:t>
        </w:r>
      </w:ins>
      <w:ins w:id="4350" w:author="Ruijie Xu" w:date="2022-03-11T14:50:00Z">
        <w:r w:rsidR="00972B7C" w:rsidRPr="009D42D6">
          <w:rPr>
            <w:rFonts w:ascii="Times New Roman" w:hAnsi="Times New Roman" w:cs="Times New Roman"/>
            <w:color w:val="000000" w:themeColor="text1"/>
            <w:highlight w:val="yellow"/>
            <w:rPrChange w:id="4351" w:author="Ruijie Xu" w:date="2022-03-11T15:22:00Z">
              <w:rPr>
                <w:rFonts w:ascii="Times New Roman" w:hAnsi="Times New Roman" w:cs="Times New Roman"/>
                <w:color w:val="000000" w:themeColor="text1"/>
              </w:rPr>
            </w:rPrChange>
          </w:rPr>
          <w:t xml:space="preserve"> and</w:t>
        </w:r>
      </w:ins>
      <w:ins w:id="4352" w:author="Ruijie Xu" w:date="2022-03-11T14:49:00Z">
        <w:r w:rsidR="00972B7C" w:rsidRPr="009D42D6">
          <w:rPr>
            <w:rFonts w:ascii="Times New Roman" w:hAnsi="Times New Roman" w:cs="Times New Roman"/>
            <w:color w:val="000000" w:themeColor="text1"/>
            <w:highlight w:val="yellow"/>
            <w:rPrChange w:id="4353" w:author="Ruijie Xu" w:date="2022-03-11T15:22:00Z">
              <w:rPr>
                <w:rFonts w:ascii="Times New Roman" w:hAnsi="Times New Roman" w:cs="Times New Roman"/>
                <w:color w:val="000000" w:themeColor="text1"/>
              </w:rPr>
            </w:rPrChange>
          </w:rPr>
          <w:t xml:space="preserve"> reported </w:t>
        </w:r>
      </w:ins>
      <w:ins w:id="4354" w:author="Ruijie Xu" w:date="2022-03-11T14:50:00Z">
        <w:r w:rsidR="00972B7C" w:rsidRPr="009D42D6">
          <w:rPr>
            <w:rFonts w:ascii="Times New Roman" w:hAnsi="Times New Roman" w:cs="Times New Roman"/>
            <w:i/>
            <w:iCs/>
            <w:color w:val="000000" w:themeColor="text1"/>
            <w:highlight w:val="yellow"/>
            <w:rPrChange w:id="4355" w:author="Ruijie Xu" w:date="2022-03-11T15:22:00Z">
              <w:rPr>
                <w:rFonts w:ascii="Times New Roman" w:hAnsi="Times New Roman" w:cs="Times New Roman"/>
                <w:i/>
                <w:iCs/>
                <w:color w:val="000000" w:themeColor="text1"/>
              </w:rPr>
            </w:rPrChange>
          </w:rPr>
          <w:t xml:space="preserve">B. bronchiseptica </w:t>
        </w:r>
        <w:r w:rsidR="00972B7C" w:rsidRPr="009D42D6">
          <w:rPr>
            <w:rFonts w:ascii="Times New Roman" w:hAnsi="Times New Roman" w:cs="Times New Roman"/>
            <w:color w:val="000000" w:themeColor="text1"/>
            <w:highlight w:val="yellow"/>
            <w:rPrChange w:id="4356" w:author="Ruijie Xu" w:date="2022-03-11T15:22:00Z">
              <w:rPr>
                <w:rFonts w:ascii="Times New Roman" w:hAnsi="Times New Roman" w:cs="Times New Roman"/>
                <w:i/>
                <w:iCs/>
                <w:color w:val="000000" w:themeColor="text1"/>
              </w:rPr>
            </w:rPrChange>
          </w:rPr>
          <w:t>and</w:t>
        </w:r>
        <w:r w:rsidR="00972B7C" w:rsidRPr="009D42D6">
          <w:rPr>
            <w:rFonts w:ascii="Times New Roman" w:hAnsi="Times New Roman" w:cs="Times New Roman"/>
            <w:i/>
            <w:iCs/>
            <w:color w:val="000000" w:themeColor="text1"/>
            <w:highlight w:val="yellow"/>
            <w:rPrChange w:id="4357" w:author="Ruijie Xu" w:date="2022-03-11T15:22:00Z">
              <w:rPr>
                <w:rFonts w:ascii="Times New Roman" w:hAnsi="Times New Roman" w:cs="Times New Roman"/>
                <w:i/>
                <w:iCs/>
                <w:color w:val="000000" w:themeColor="text1"/>
              </w:rPr>
            </w:rPrChange>
          </w:rPr>
          <w:t xml:space="preserve"> B. pseudohinzii </w:t>
        </w:r>
      </w:ins>
      <w:ins w:id="4358" w:author="Ruijie Xu" w:date="2022-03-11T14:49:00Z">
        <w:r w:rsidR="00972B7C" w:rsidRPr="009D42D6">
          <w:rPr>
            <w:rFonts w:ascii="Times New Roman" w:hAnsi="Times New Roman" w:cs="Times New Roman"/>
            <w:color w:val="000000" w:themeColor="text1"/>
            <w:highlight w:val="yellow"/>
            <w:rPrChange w:id="4359" w:author="Ruijie Xu" w:date="2022-03-11T15:22:00Z">
              <w:rPr>
                <w:rFonts w:ascii="Times New Roman" w:hAnsi="Times New Roman" w:cs="Times New Roman"/>
                <w:color w:val="000000" w:themeColor="text1"/>
              </w:rPr>
            </w:rPrChange>
          </w:rPr>
          <w:t xml:space="preserve"> as the most abundant species</w:t>
        </w:r>
      </w:ins>
      <w:ins w:id="4360" w:author="Ruijie Xu" w:date="2022-03-11T14:51:00Z">
        <w:r w:rsidR="00972B7C" w:rsidRPr="009D42D6">
          <w:rPr>
            <w:rFonts w:ascii="Times New Roman" w:hAnsi="Times New Roman" w:cs="Times New Roman"/>
            <w:color w:val="000000" w:themeColor="text1"/>
            <w:highlight w:val="yellow"/>
            <w:rPrChange w:id="4361" w:author="Ruijie Xu" w:date="2022-03-11T15:22:00Z">
              <w:rPr>
                <w:rFonts w:ascii="Times New Roman" w:hAnsi="Times New Roman" w:cs="Times New Roman"/>
                <w:color w:val="000000" w:themeColor="text1"/>
              </w:rPr>
            </w:rPrChange>
          </w:rPr>
          <w:t xml:space="preserve"> under </w:t>
        </w:r>
      </w:ins>
      <w:ins w:id="4362" w:author="Ruijie Xu" w:date="2022-03-11T15:22:00Z">
        <w:r w:rsidR="009D42D6" w:rsidRPr="009D42D6">
          <w:rPr>
            <w:rFonts w:ascii="Times New Roman" w:hAnsi="Times New Roman" w:cs="Times New Roman"/>
            <w:color w:val="000000" w:themeColor="text1"/>
            <w:highlight w:val="yellow"/>
            <w:rPrChange w:id="4363" w:author="Ruijie Xu" w:date="2022-03-11T15:22:00Z">
              <w:rPr>
                <w:rFonts w:ascii="Times New Roman" w:hAnsi="Times New Roman" w:cs="Times New Roman"/>
                <w:color w:val="000000" w:themeColor="text1"/>
              </w:rPr>
            </w:rPrChange>
          </w:rPr>
          <w:t xml:space="preserve">the </w:t>
        </w:r>
      </w:ins>
      <w:ins w:id="4364" w:author="Ruijie Xu" w:date="2022-03-11T14:51:00Z">
        <w:r w:rsidR="00972B7C" w:rsidRPr="009D42D6">
          <w:rPr>
            <w:rFonts w:ascii="Times New Roman" w:hAnsi="Times New Roman" w:cs="Times New Roman"/>
            <w:color w:val="000000" w:themeColor="text1"/>
            <w:highlight w:val="yellow"/>
            <w:rPrChange w:id="4365" w:author="Ruijie Xu" w:date="2022-03-11T15:22:00Z">
              <w:rPr>
                <w:rFonts w:ascii="Times New Roman" w:hAnsi="Times New Roman" w:cs="Times New Roman"/>
                <w:color w:val="000000" w:themeColor="text1"/>
              </w:rPr>
            </w:rPrChange>
          </w:rPr>
          <w:t xml:space="preserve">phylum taxon “p__Proteobacteria”. </w:t>
        </w:r>
      </w:ins>
      <w:ins w:id="4366" w:author="Liliana Salvador" w:date="2022-02-23T20:27:00Z">
        <w:del w:id="4367" w:author="Ruijie Xu" w:date="2022-03-11T14:51:00Z">
          <w:r w:rsidR="00015F44" w:rsidRPr="009D42D6" w:rsidDel="00972B7C">
            <w:rPr>
              <w:rFonts w:ascii="Times New Roman" w:hAnsi="Times New Roman" w:cs="Times New Roman"/>
              <w:color w:val="000000" w:themeColor="text1"/>
              <w:highlight w:val="yellow"/>
              <w:rPrChange w:id="4368" w:author="Ruijie Xu" w:date="2022-03-11T15:22:00Z">
                <w:rPr>
                  <w:color w:val="000000" w:themeColor="text1"/>
                </w:rPr>
              </w:rPrChange>
            </w:rPr>
            <w:delText>,</w:delText>
          </w:r>
        </w:del>
        <w:del w:id="4369" w:author="Ruijie Xu" w:date="2022-02-27T11:41:00Z">
          <w:r w:rsidR="00015F44" w:rsidRPr="009D42D6" w:rsidDel="00D8370E">
            <w:rPr>
              <w:rFonts w:ascii="Times New Roman" w:hAnsi="Times New Roman" w:cs="Times New Roman"/>
              <w:color w:val="000000" w:themeColor="text1"/>
              <w:highlight w:val="yellow"/>
              <w:rPrChange w:id="4370" w:author="Ruijie Xu" w:date="2022-03-11T15:22:00Z">
                <w:rPr>
                  <w:color w:val="000000" w:themeColor="text1"/>
                </w:rPr>
              </w:rPrChange>
            </w:rPr>
            <w:delText>a</w:delText>
          </w:r>
        </w:del>
        <w:del w:id="4371" w:author="Ruijie Xu" w:date="2022-03-16T16:31:00Z">
          <w:r w:rsidR="00015F44" w:rsidRPr="009D42D6" w:rsidDel="001F58F5">
            <w:rPr>
              <w:rFonts w:ascii="Times New Roman" w:hAnsi="Times New Roman" w:cs="Times New Roman"/>
              <w:color w:val="000000" w:themeColor="text1"/>
              <w:highlight w:val="yellow"/>
              <w:rPrChange w:id="4372" w:author="Ruijie Xu" w:date="2022-03-11T15:22:00Z">
                <w:rPr>
                  <w:color w:val="000000" w:themeColor="text1"/>
                </w:rPr>
              </w:rPrChange>
            </w:rPr>
            <w:delText xml:space="preserve"> ing</w:delText>
          </w:r>
        </w:del>
      </w:ins>
      <w:ins w:id="4373" w:author="Ruijie Xu" w:date="2022-02-02T12:20:00Z">
        <w:r w:rsidRPr="009D42D6">
          <w:rPr>
            <w:rFonts w:ascii="Times New Roman" w:hAnsi="Times New Roman" w:cs="Times New Roman"/>
            <w:color w:val="000000" w:themeColor="text1"/>
            <w:highlight w:val="yellow"/>
            <w:rPrChange w:id="4374" w:author="Ruijie Xu" w:date="2022-03-11T15:22:00Z">
              <w:rPr>
                <w:color w:val="000000" w:themeColor="text1"/>
              </w:rPr>
            </w:rPrChange>
          </w:rPr>
          <w:t xml:space="preserve">Diamond’s classification </w:t>
        </w:r>
      </w:ins>
      <w:ins w:id="4375" w:author="Ruijie Xu" w:date="2022-02-27T11:41:00Z">
        <w:r w:rsidR="00D8370E" w:rsidRPr="009D42D6">
          <w:rPr>
            <w:rFonts w:ascii="Times New Roman" w:hAnsi="Times New Roman" w:cs="Times New Roman"/>
            <w:color w:val="000000" w:themeColor="text1"/>
            <w:highlight w:val="yellow"/>
            <w:rPrChange w:id="4376" w:author="Ruijie Xu" w:date="2022-03-11T15:22:00Z">
              <w:rPr>
                <w:color w:val="000000" w:themeColor="text1"/>
              </w:rPr>
            </w:rPrChange>
          </w:rPr>
          <w:t xml:space="preserve">also </w:t>
        </w:r>
      </w:ins>
      <w:ins w:id="4377" w:author="Ruijie Xu" w:date="2022-02-02T12:20:00Z">
        <w:del w:id="4378" w:author="Liliana Salvador" w:date="2022-02-23T20:27:00Z">
          <w:r w:rsidRPr="009D42D6" w:rsidDel="00015F44">
            <w:rPr>
              <w:rFonts w:ascii="Times New Roman" w:hAnsi="Times New Roman" w:cs="Times New Roman"/>
              <w:color w:val="000000" w:themeColor="text1"/>
              <w:highlight w:val="yellow"/>
              <w:rPrChange w:id="4379" w:author="Ruijie Xu" w:date="2022-03-11T15:22:00Z">
                <w:rPr>
                  <w:color w:val="000000" w:themeColor="text1"/>
                </w:rPr>
              </w:rPrChange>
            </w:rPr>
            <w:delText>is also showing</w:delText>
          </w:r>
        </w:del>
      </w:ins>
      <w:ins w:id="4380" w:author="Liliana Salvador" w:date="2022-02-23T20:27:00Z">
        <w:r w:rsidR="00015F44" w:rsidRPr="009D42D6">
          <w:rPr>
            <w:rFonts w:ascii="Times New Roman" w:hAnsi="Times New Roman" w:cs="Times New Roman"/>
            <w:color w:val="000000" w:themeColor="text1"/>
            <w:highlight w:val="yellow"/>
            <w:rPrChange w:id="4381" w:author="Ruijie Xu" w:date="2022-03-11T15:22:00Z">
              <w:rPr>
                <w:color w:val="000000" w:themeColor="text1"/>
              </w:rPr>
            </w:rPrChange>
          </w:rPr>
          <w:t>showed</w:t>
        </w:r>
      </w:ins>
      <w:ins w:id="4382" w:author="Ruijie Xu" w:date="2022-02-02T12:20:00Z">
        <w:r w:rsidRPr="009D42D6">
          <w:rPr>
            <w:rFonts w:ascii="Times New Roman" w:hAnsi="Times New Roman" w:cs="Times New Roman"/>
            <w:color w:val="000000" w:themeColor="text1"/>
            <w:highlight w:val="yellow"/>
            <w:rPrChange w:id="4383" w:author="Ruijie Xu" w:date="2022-03-11T15:22:00Z">
              <w:rPr>
                <w:color w:val="000000" w:themeColor="text1"/>
              </w:rPr>
            </w:rPrChange>
          </w:rPr>
          <w:t xml:space="preserve"> </w:t>
        </w:r>
        <w:r w:rsidRPr="009D42D6">
          <w:rPr>
            <w:rFonts w:ascii="Times New Roman" w:hAnsi="Times New Roman" w:cs="Times New Roman"/>
            <w:color w:val="000000" w:themeColor="text1"/>
            <w:highlight w:val="yellow"/>
            <w:rPrChange w:id="4384" w:author="Ruijie Xu" w:date="2022-03-11T15:22:00Z">
              <w:rPr>
                <w:color w:val="000000" w:themeColor="text1"/>
              </w:rPr>
            </w:rPrChange>
          </w:rPr>
          <w:lastRenderedPageBreak/>
          <w:t>differences in read classification when compar</w:t>
        </w:r>
      </w:ins>
      <w:ins w:id="4385" w:author="Liliana Salvador" w:date="2022-02-23T20:27:00Z">
        <w:r w:rsidR="00015F44" w:rsidRPr="009D42D6">
          <w:rPr>
            <w:rFonts w:ascii="Times New Roman" w:hAnsi="Times New Roman" w:cs="Times New Roman"/>
            <w:color w:val="000000" w:themeColor="text1"/>
            <w:highlight w:val="yellow"/>
            <w:rPrChange w:id="4386" w:author="Ruijie Xu" w:date="2022-03-11T15:22:00Z">
              <w:rPr>
                <w:color w:val="000000" w:themeColor="text1"/>
              </w:rPr>
            </w:rPrChange>
          </w:rPr>
          <w:t>ed</w:t>
        </w:r>
      </w:ins>
      <w:ins w:id="4387" w:author="Ruijie Xu" w:date="2022-02-02T12:20:00Z">
        <w:del w:id="4388" w:author="Liliana Salvador" w:date="2022-02-23T20:27:00Z">
          <w:r w:rsidRPr="009D42D6" w:rsidDel="00015F44">
            <w:rPr>
              <w:rFonts w:ascii="Times New Roman" w:hAnsi="Times New Roman" w:cs="Times New Roman"/>
              <w:color w:val="000000" w:themeColor="text1"/>
              <w:highlight w:val="yellow"/>
              <w:rPrChange w:id="4389" w:author="Ruijie Xu" w:date="2022-03-11T15:22:00Z">
                <w:rPr>
                  <w:color w:val="000000" w:themeColor="text1"/>
                </w:rPr>
              </w:rPrChange>
            </w:rPr>
            <w:delText>ing</w:delText>
          </w:r>
        </w:del>
        <w:r w:rsidRPr="009D42D6">
          <w:rPr>
            <w:rFonts w:ascii="Times New Roman" w:hAnsi="Times New Roman" w:cs="Times New Roman"/>
            <w:color w:val="000000" w:themeColor="text1"/>
            <w:highlight w:val="yellow"/>
            <w:rPrChange w:id="4390" w:author="Ruijie Xu" w:date="2022-03-11T15:22:00Z">
              <w:rPr>
                <w:color w:val="000000" w:themeColor="text1"/>
              </w:rPr>
            </w:rPrChange>
          </w:rPr>
          <w:t xml:space="preserve"> </w:t>
        </w:r>
        <w:del w:id="4391" w:author="Liliana Salvador" w:date="2022-02-23T20:28:00Z">
          <w:r w:rsidRPr="009D42D6" w:rsidDel="00015F44">
            <w:rPr>
              <w:rFonts w:ascii="Times New Roman" w:hAnsi="Times New Roman" w:cs="Times New Roman"/>
              <w:color w:val="000000" w:themeColor="text1"/>
              <w:highlight w:val="yellow"/>
              <w:rPrChange w:id="4392" w:author="Ruijie Xu" w:date="2022-03-11T15:22:00Z">
                <w:rPr>
                  <w:color w:val="000000" w:themeColor="text1"/>
                </w:rPr>
              </w:rPrChange>
            </w:rPr>
            <w:delText>with results of</w:delText>
          </w:r>
        </w:del>
      </w:ins>
      <w:ins w:id="4393" w:author="Liliana Salvador" w:date="2022-02-23T20:28:00Z">
        <w:r w:rsidR="00015F44" w:rsidRPr="009D42D6">
          <w:rPr>
            <w:rFonts w:ascii="Times New Roman" w:hAnsi="Times New Roman" w:cs="Times New Roman"/>
            <w:color w:val="000000" w:themeColor="text1"/>
            <w:highlight w:val="yellow"/>
            <w:rPrChange w:id="4394" w:author="Ruijie Xu" w:date="2022-03-11T15:22:00Z">
              <w:rPr>
                <w:color w:val="000000" w:themeColor="text1"/>
              </w:rPr>
            </w:rPrChange>
          </w:rPr>
          <w:t>to</w:t>
        </w:r>
      </w:ins>
      <w:ins w:id="4395" w:author="Ruijie Xu" w:date="2022-02-02T12:20:00Z">
        <w:r w:rsidRPr="009D42D6">
          <w:rPr>
            <w:rFonts w:ascii="Times New Roman" w:hAnsi="Times New Roman" w:cs="Times New Roman"/>
            <w:color w:val="000000" w:themeColor="text1"/>
            <w:highlight w:val="yellow"/>
            <w:rPrChange w:id="4396" w:author="Ruijie Xu" w:date="2022-03-11T15:22:00Z">
              <w:rPr>
                <w:color w:val="000000" w:themeColor="text1"/>
              </w:rPr>
            </w:rPrChange>
          </w:rPr>
          <w:t xml:space="preserve"> other software</w:t>
        </w:r>
      </w:ins>
      <w:ins w:id="4397" w:author="Ruijie Xu" w:date="2022-02-03T12:17:00Z">
        <w:r w:rsidR="00CE788B" w:rsidRPr="009D42D6">
          <w:rPr>
            <w:rFonts w:ascii="Times New Roman" w:hAnsi="Times New Roman" w:cs="Times New Roman"/>
            <w:color w:val="000000" w:themeColor="text1"/>
            <w:highlight w:val="yellow"/>
            <w:rPrChange w:id="4398" w:author="Ruijie Xu" w:date="2022-03-11T15:22:00Z">
              <w:rPr>
                <w:color w:val="000000" w:themeColor="text1"/>
              </w:rPr>
            </w:rPrChange>
          </w:rPr>
          <w:t xml:space="preserve"> (Figure </w:t>
        </w:r>
      </w:ins>
      <w:ins w:id="4399" w:author="Ruijie Xu" w:date="2022-02-03T12:18:00Z">
        <w:r w:rsidR="00CE788B" w:rsidRPr="009D42D6">
          <w:rPr>
            <w:rFonts w:ascii="Times New Roman" w:hAnsi="Times New Roman" w:cs="Times New Roman"/>
            <w:color w:val="000000" w:themeColor="text1"/>
            <w:highlight w:val="yellow"/>
            <w:rPrChange w:id="4400" w:author="Ruijie Xu" w:date="2022-03-11T15:22:00Z">
              <w:rPr>
                <w:color w:val="000000" w:themeColor="text1"/>
              </w:rPr>
            </w:rPrChange>
          </w:rPr>
          <w:t>2b)</w:t>
        </w:r>
      </w:ins>
      <w:ins w:id="4401" w:author="Ruijie Xu" w:date="2022-02-02T12:20:00Z">
        <w:r w:rsidRPr="009D42D6">
          <w:rPr>
            <w:rFonts w:ascii="Times New Roman" w:hAnsi="Times New Roman" w:cs="Times New Roman"/>
            <w:color w:val="000000" w:themeColor="text1"/>
            <w:highlight w:val="yellow"/>
            <w:rPrChange w:id="4402" w:author="Ruijie Xu" w:date="2022-03-11T15:22:00Z">
              <w:rPr>
                <w:color w:val="000000" w:themeColor="text1"/>
              </w:rPr>
            </w:rPrChange>
          </w:rPr>
          <w:t xml:space="preserve">. The most </w:t>
        </w:r>
      </w:ins>
      <w:ins w:id="4403" w:author="Ruijie Xu" w:date="2022-03-16T15:00:00Z">
        <w:r w:rsidR="006866DC" w:rsidRPr="006866DC">
          <w:rPr>
            <w:rFonts w:ascii="Times New Roman" w:hAnsi="Times New Roman" w:cs="Times New Roman"/>
            <w:color w:val="000000" w:themeColor="text1"/>
            <w:highlight w:val="yellow"/>
          </w:rPr>
          <w:t>noti</w:t>
        </w:r>
        <w:r w:rsidR="006866DC">
          <w:rPr>
            <w:rFonts w:ascii="Times New Roman" w:hAnsi="Times New Roman" w:cs="Times New Roman"/>
            <w:color w:val="000000" w:themeColor="text1"/>
            <w:highlight w:val="yellow"/>
          </w:rPr>
          <w:t>ce</w:t>
        </w:r>
        <w:r w:rsidR="006866DC" w:rsidRPr="006866DC">
          <w:rPr>
            <w:rFonts w:ascii="Times New Roman" w:hAnsi="Times New Roman" w:cs="Times New Roman"/>
            <w:color w:val="000000" w:themeColor="text1"/>
            <w:highlight w:val="yellow"/>
          </w:rPr>
          <w:t>able</w:t>
        </w:r>
      </w:ins>
      <w:ins w:id="4404" w:author="Ruijie Xu" w:date="2022-02-02T12:20:00Z">
        <w:r w:rsidRPr="009D42D6">
          <w:rPr>
            <w:rFonts w:ascii="Times New Roman" w:hAnsi="Times New Roman" w:cs="Times New Roman"/>
            <w:color w:val="000000" w:themeColor="text1"/>
            <w:highlight w:val="yellow"/>
            <w:rPrChange w:id="4405" w:author="Ruijie Xu" w:date="2022-03-11T15:22:00Z">
              <w:rPr>
                <w:color w:val="000000" w:themeColor="text1"/>
              </w:rPr>
            </w:rPrChange>
          </w:rPr>
          <w:t xml:space="preserve"> difference </w:t>
        </w:r>
      </w:ins>
      <w:ins w:id="4406" w:author="Liliana Salvador" w:date="2022-03-08T19:34:00Z">
        <w:r w:rsidR="0057036A" w:rsidRPr="009D42D6">
          <w:rPr>
            <w:rFonts w:ascii="Times New Roman" w:hAnsi="Times New Roman" w:cs="Times New Roman"/>
            <w:color w:val="000000" w:themeColor="text1"/>
            <w:highlight w:val="yellow"/>
            <w:rPrChange w:id="4407" w:author="Ruijie Xu" w:date="2022-03-11T15:22:00Z">
              <w:rPr>
                <w:color w:val="000000" w:themeColor="text1"/>
              </w:rPr>
            </w:rPrChange>
          </w:rPr>
          <w:t>wa</w:t>
        </w:r>
      </w:ins>
      <w:ins w:id="4408" w:author="Ruijie Xu" w:date="2022-02-02T12:20:00Z">
        <w:del w:id="4409" w:author="Liliana Salvador" w:date="2022-03-08T19:34:00Z">
          <w:r w:rsidRPr="009D42D6" w:rsidDel="0057036A">
            <w:rPr>
              <w:rFonts w:ascii="Times New Roman" w:hAnsi="Times New Roman" w:cs="Times New Roman"/>
              <w:color w:val="000000" w:themeColor="text1"/>
              <w:highlight w:val="yellow"/>
              <w:rPrChange w:id="4410" w:author="Ruijie Xu" w:date="2022-03-11T15:22:00Z">
                <w:rPr>
                  <w:color w:val="000000" w:themeColor="text1"/>
                </w:rPr>
              </w:rPrChange>
            </w:rPr>
            <w:delText>i</w:delText>
          </w:r>
        </w:del>
        <w:r w:rsidRPr="009D42D6">
          <w:rPr>
            <w:rFonts w:ascii="Times New Roman" w:hAnsi="Times New Roman" w:cs="Times New Roman"/>
            <w:color w:val="000000" w:themeColor="text1"/>
            <w:highlight w:val="yellow"/>
            <w:rPrChange w:id="4411" w:author="Ruijie Xu" w:date="2022-03-11T15:22:00Z">
              <w:rPr>
                <w:color w:val="000000" w:themeColor="text1"/>
              </w:rPr>
            </w:rPrChange>
          </w:rPr>
          <w:t xml:space="preserve">s the relative </w:t>
        </w:r>
      </w:ins>
      <w:ins w:id="4412" w:author="Ruijie Xu" w:date="2022-03-16T15:00:00Z">
        <w:r w:rsidR="006866DC" w:rsidRPr="006866DC">
          <w:rPr>
            <w:rFonts w:ascii="Times New Roman" w:hAnsi="Times New Roman" w:cs="Times New Roman"/>
            <w:color w:val="000000" w:themeColor="text1"/>
            <w:highlight w:val="yellow"/>
          </w:rPr>
          <w:t>abundance</w:t>
        </w:r>
      </w:ins>
      <w:ins w:id="4413" w:author="Ruijie Xu" w:date="2022-02-02T12:20:00Z">
        <w:r w:rsidRPr="009D42D6">
          <w:rPr>
            <w:rFonts w:ascii="Times New Roman" w:hAnsi="Times New Roman" w:cs="Times New Roman"/>
            <w:color w:val="000000" w:themeColor="text1"/>
            <w:highlight w:val="yellow"/>
            <w:rPrChange w:id="4414" w:author="Ruijie Xu" w:date="2022-03-11T15:22:00Z">
              <w:rPr>
                <w:color w:val="000000" w:themeColor="text1"/>
              </w:rPr>
            </w:rPrChange>
          </w:rPr>
          <w:t xml:space="preserve"> of taxon “p__Firmicutes” </w:t>
        </w:r>
      </w:ins>
      <w:ins w:id="4415" w:author="Liliana Salvador" w:date="2022-02-23T20:28:00Z">
        <w:r w:rsidR="00015F44" w:rsidRPr="009D42D6">
          <w:rPr>
            <w:rFonts w:ascii="Times New Roman" w:hAnsi="Times New Roman" w:cs="Times New Roman"/>
            <w:color w:val="000000" w:themeColor="text1"/>
            <w:highlight w:val="yellow"/>
            <w:rPrChange w:id="4416" w:author="Ruijie Xu" w:date="2022-03-11T15:22:00Z">
              <w:rPr>
                <w:color w:val="000000" w:themeColor="text1"/>
              </w:rPr>
            </w:rPrChange>
          </w:rPr>
          <w:t>across sample</w:t>
        </w:r>
      </w:ins>
      <w:ins w:id="4417" w:author="Liliana Salvador" w:date="2022-03-08T19:34:00Z">
        <w:r w:rsidR="0057036A" w:rsidRPr="009D42D6">
          <w:rPr>
            <w:rFonts w:ascii="Times New Roman" w:hAnsi="Times New Roman" w:cs="Times New Roman"/>
            <w:color w:val="000000" w:themeColor="text1"/>
            <w:highlight w:val="yellow"/>
            <w:rPrChange w:id="4418" w:author="Ruijie Xu" w:date="2022-03-11T15:22:00Z">
              <w:rPr>
                <w:color w:val="000000" w:themeColor="text1"/>
              </w:rPr>
            </w:rPrChange>
          </w:rPr>
          <w:t>s</w:t>
        </w:r>
      </w:ins>
      <w:ins w:id="4419" w:author="Ruijie Xu" w:date="2022-02-02T12:20:00Z">
        <w:del w:id="4420" w:author="Liliana Salvador" w:date="2022-03-08T19:34:00Z">
          <w:r w:rsidRPr="009D42D6" w:rsidDel="0057036A">
            <w:rPr>
              <w:rFonts w:ascii="Times New Roman" w:hAnsi="Times New Roman" w:cs="Times New Roman"/>
              <w:color w:val="000000" w:themeColor="text1"/>
              <w:highlight w:val="yellow"/>
              <w:rPrChange w:id="4421" w:author="Ruijie Xu" w:date="2022-03-11T15:22:00Z">
                <w:rPr>
                  <w:color w:val="000000" w:themeColor="text1"/>
                </w:rPr>
              </w:rPrChange>
            </w:rPr>
            <w:delText>classified by Diamond</w:delText>
          </w:r>
        </w:del>
        <w:del w:id="4422" w:author="Liliana Salvador" w:date="2022-02-23T20:28:00Z">
          <w:r w:rsidRPr="009D42D6" w:rsidDel="00015F44">
            <w:rPr>
              <w:rFonts w:ascii="Times New Roman" w:hAnsi="Times New Roman" w:cs="Times New Roman"/>
              <w:color w:val="000000" w:themeColor="text1"/>
              <w:highlight w:val="yellow"/>
              <w:rPrChange w:id="4423" w:author="Ruijie Xu" w:date="2022-03-11T15:22:00Z">
                <w:rPr>
                  <w:color w:val="000000" w:themeColor="text1"/>
                </w:rPr>
              </w:rPrChange>
            </w:rPr>
            <w:delText xml:space="preserve"> across samples</w:delText>
          </w:r>
        </w:del>
        <w:r w:rsidRPr="009D42D6">
          <w:rPr>
            <w:rFonts w:ascii="Times New Roman" w:hAnsi="Times New Roman" w:cs="Times New Roman"/>
            <w:color w:val="000000" w:themeColor="text1"/>
            <w:highlight w:val="yellow"/>
            <w:rPrChange w:id="4424" w:author="Ruijie Xu" w:date="2022-03-11T15:22:00Z">
              <w:rPr>
                <w:color w:val="000000" w:themeColor="text1"/>
              </w:rPr>
            </w:rPrChange>
          </w:rPr>
          <w:t xml:space="preserve">. In the lung samples, “p__Firmicutes” was classified </w:t>
        </w:r>
      </w:ins>
      <w:ins w:id="4425" w:author="Liliana Salvador" w:date="2022-03-08T19:35:00Z">
        <w:r w:rsidR="0057036A" w:rsidRPr="009D42D6">
          <w:rPr>
            <w:rFonts w:ascii="Times New Roman" w:hAnsi="Times New Roman" w:cs="Times New Roman"/>
            <w:color w:val="000000" w:themeColor="text1"/>
            <w:highlight w:val="yellow"/>
            <w:rPrChange w:id="4426" w:author="Ruijie Xu" w:date="2022-03-11T15:22:00Z">
              <w:rPr>
                <w:color w:val="000000" w:themeColor="text1"/>
              </w:rPr>
            </w:rPrChange>
          </w:rPr>
          <w:t xml:space="preserve">on average </w:t>
        </w:r>
      </w:ins>
      <w:ins w:id="4427" w:author="Ruijie Xu" w:date="2022-02-02T12:20:00Z">
        <w:r w:rsidRPr="009D42D6">
          <w:rPr>
            <w:rFonts w:ascii="Times New Roman" w:hAnsi="Times New Roman" w:cs="Times New Roman"/>
            <w:color w:val="000000" w:themeColor="text1"/>
            <w:highlight w:val="yellow"/>
            <w:rPrChange w:id="4428" w:author="Ruijie Xu" w:date="2022-03-11T15:22:00Z">
              <w:rPr>
                <w:color w:val="000000" w:themeColor="text1"/>
              </w:rPr>
            </w:rPrChange>
          </w:rPr>
          <w:t>in 17% of R22.L (SD: 9%), 20% of R26.L (SD: 9%), and 14% of R27.L (SD: 8%)</w:t>
        </w:r>
      </w:ins>
      <w:ins w:id="4429" w:author="Ruijie Xu" w:date="2022-02-27T11:42:00Z">
        <w:r w:rsidR="00D8370E" w:rsidRPr="009D42D6">
          <w:rPr>
            <w:rFonts w:ascii="Times New Roman" w:hAnsi="Times New Roman" w:cs="Times New Roman"/>
            <w:color w:val="000000" w:themeColor="text1"/>
            <w:highlight w:val="yellow"/>
            <w:rPrChange w:id="4430" w:author="Ruijie Xu" w:date="2022-03-11T15:22:00Z">
              <w:rPr>
                <w:color w:val="000000" w:themeColor="text1"/>
              </w:rPr>
            </w:rPrChange>
          </w:rPr>
          <w:t xml:space="preserve"> </w:t>
        </w:r>
        <w:del w:id="4431" w:author="Liliana Salvador" w:date="2022-03-08T19:35:00Z">
          <w:r w:rsidR="00D8370E" w:rsidRPr="009D42D6" w:rsidDel="0057036A">
            <w:rPr>
              <w:rFonts w:ascii="Times New Roman" w:hAnsi="Times New Roman" w:cs="Times New Roman"/>
              <w:color w:val="000000" w:themeColor="text1"/>
              <w:highlight w:val="yellow"/>
              <w:rPrChange w:id="4432" w:author="Ruijie Xu" w:date="2022-03-11T15:22:00Z">
                <w:rPr>
                  <w:color w:val="000000" w:themeColor="text1"/>
                </w:rPr>
              </w:rPrChange>
            </w:rPr>
            <w:delText xml:space="preserve">on average </w:delText>
          </w:r>
        </w:del>
        <w:r w:rsidR="00D8370E" w:rsidRPr="009D42D6">
          <w:rPr>
            <w:rFonts w:ascii="Times New Roman" w:hAnsi="Times New Roman" w:cs="Times New Roman"/>
            <w:color w:val="000000" w:themeColor="text1"/>
            <w:highlight w:val="yellow"/>
            <w:rPrChange w:id="4433" w:author="Ruijie Xu" w:date="2022-03-11T15:22:00Z">
              <w:rPr>
                <w:color w:val="000000" w:themeColor="text1"/>
              </w:rPr>
            </w:rPrChange>
          </w:rPr>
          <w:t>by other software</w:t>
        </w:r>
      </w:ins>
      <w:ins w:id="4434" w:author="Ruijie Xu" w:date="2022-03-11T15:02:00Z">
        <w:r w:rsidR="00463093" w:rsidRPr="009D42D6">
          <w:rPr>
            <w:rFonts w:ascii="Times New Roman" w:hAnsi="Times New Roman" w:cs="Times New Roman"/>
            <w:color w:val="000000" w:themeColor="text1"/>
            <w:highlight w:val="yellow"/>
            <w:rPrChange w:id="4435" w:author="Ruijie Xu" w:date="2022-03-11T15:22:00Z">
              <w:rPr>
                <w:rFonts w:ascii="Times New Roman" w:hAnsi="Times New Roman" w:cs="Times New Roman"/>
                <w:color w:val="000000" w:themeColor="text1"/>
              </w:rPr>
            </w:rPrChange>
          </w:rPr>
          <w:t xml:space="preserve"> with </w:t>
        </w:r>
      </w:ins>
      <w:ins w:id="4436" w:author="Ruijie Xu" w:date="2022-03-11T15:10:00Z">
        <w:r w:rsidR="00EC65A5" w:rsidRPr="009D42D6">
          <w:rPr>
            <w:rFonts w:ascii="Times New Roman" w:hAnsi="Times New Roman" w:cs="Times New Roman"/>
            <w:color w:val="000000" w:themeColor="text1"/>
            <w:highlight w:val="yellow"/>
            <w:rPrChange w:id="4437" w:author="Ruijie Xu" w:date="2022-03-11T15:22:00Z">
              <w:rPr>
                <w:rFonts w:ascii="Times New Roman" w:hAnsi="Times New Roman" w:cs="Times New Roman"/>
                <w:color w:val="000000" w:themeColor="text1"/>
              </w:rPr>
            </w:rPrChange>
          </w:rPr>
          <w:t>157</w:t>
        </w:r>
      </w:ins>
      <w:ins w:id="4438" w:author="Ruijie Xu" w:date="2022-03-11T15:05:00Z">
        <w:r w:rsidR="00EC65A5" w:rsidRPr="009D42D6">
          <w:rPr>
            <w:rFonts w:ascii="Times New Roman" w:hAnsi="Times New Roman" w:cs="Times New Roman"/>
            <w:color w:val="000000" w:themeColor="text1"/>
            <w:highlight w:val="yellow"/>
            <w:rPrChange w:id="4439" w:author="Ruijie Xu" w:date="2022-03-11T15:22:00Z">
              <w:rPr>
                <w:rFonts w:ascii="Times New Roman" w:hAnsi="Times New Roman" w:cs="Times New Roman"/>
                <w:color w:val="000000" w:themeColor="text1"/>
              </w:rPr>
            </w:rPrChange>
          </w:rPr>
          <w:t xml:space="preserve"> - </w:t>
        </w:r>
      </w:ins>
      <w:ins w:id="4440" w:author="Ruijie Xu" w:date="2022-03-11T15:11:00Z">
        <w:r w:rsidR="00EC65A5" w:rsidRPr="009D42D6">
          <w:rPr>
            <w:rFonts w:ascii="Times New Roman" w:hAnsi="Times New Roman" w:cs="Times New Roman"/>
            <w:color w:val="000000" w:themeColor="text1"/>
            <w:highlight w:val="yellow"/>
            <w:rPrChange w:id="4441" w:author="Ruijie Xu" w:date="2022-03-11T15:22:00Z">
              <w:rPr>
                <w:rFonts w:ascii="Times New Roman" w:hAnsi="Times New Roman" w:cs="Times New Roman"/>
                <w:color w:val="000000" w:themeColor="text1"/>
              </w:rPr>
            </w:rPrChange>
          </w:rPr>
          <w:t>971</w:t>
        </w:r>
      </w:ins>
      <w:ins w:id="4442" w:author="Ruijie Xu" w:date="2022-03-11T15:05:00Z">
        <w:r w:rsidR="00EC65A5" w:rsidRPr="009D42D6">
          <w:rPr>
            <w:rFonts w:ascii="Times New Roman" w:hAnsi="Times New Roman" w:cs="Times New Roman"/>
            <w:color w:val="000000" w:themeColor="text1"/>
            <w:highlight w:val="yellow"/>
            <w:rPrChange w:id="4443" w:author="Ruijie Xu" w:date="2022-03-11T15:22:00Z">
              <w:rPr>
                <w:rFonts w:ascii="Times New Roman" w:hAnsi="Times New Roman" w:cs="Times New Roman"/>
                <w:color w:val="000000" w:themeColor="text1"/>
              </w:rPr>
            </w:rPrChange>
          </w:rPr>
          <w:t xml:space="preserve"> unique genus and </w:t>
        </w:r>
      </w:ins>
      <w:ins w:id="4444" w:author="Ruijie Xu" w:date="2022-03-11T15:12:00Z">
        <w:r w:rsidR="00EC65A5" w:rsidRPr="009D42D6">
          <w:rPr>
            <w:rFonts w:ascii="Times New Roman" w:hAnsi="Times New Roman" w:cs="Times New Roman"/>
            <w:color w:val="000000" w:themeColor="text1"/>
            <w:highlight w:val="yellow"/>
            <w:rPrChange w:id="4445" w:author="Ruijie Xu" w:date="2022-03-11T15:22:00Z">
              <w:rPr>
                <w:rFonts w:ascii="Times New Roman" w:hAnsi="Times New Roman" w:cs="Times New Roman"/>
                <w:color w:val="000000" w:themeColor="text1"/>
              </w:rPr>
            </w:rPrChange>
          </w:rPr>
          <w:t>263</w:t>
        </w:r>
      </w:ins>
      <w:ins w:id="4446" w:author="Ruijie Xu" w:date="2022-03-11T15:03:00Z">
        <w:r w:rsidR="00463093" w:rsidRPr="009D42D6">
          <w:rPr>
            <w:rFonts w:ascii="Times New Roman" w:hAnsi="Times New Roman" w:cs="Times New Roman"/>
            <w:color w:val="000000" w:themeColor="text1"/>
            <w:highlight w:val="yellow"/>
            <w:rPrChange w:id="4447" w:author="Ruijie Xu" w:date="2022-03-11T15:22:00Z">
              <w:rPr>
                <w:rFonts w:ascii="Times New Roman" w:hAnsi="Times New Roman" w:cs="Times New Roman"/>
                <w:color w:val="000000" w:themeColor="text1"/>
              </w:rPr>
            </w:rPrChange>
          </w:rPr>
          <w:t xml:space="preserve"> to </w:t>
        </w:r>
      </w:ins>
      <w:ins w:id="4448" w:author="Ruijie Xu" w:date="2022-03-11T15:12:00Z">
        <w:r w:rsidR="00EC65A5" w:rsidRPr="009D42D6">
          <w:rPr>
            <w:rFonts w:ascii="Times New Roman" w:hAnsi="Times New Roman" w:cs="Times New Roman"/>
            <w:color w:val="000000" w:themeColor="text1"/>
            <w:highlight w:val="yellow"/>
            <w:rPrChange w:id="4449" w:author="Ruijie Xu" w:date="2022-03-11T15:22:00Z">
              <w:rPr>
                <w:rFonts w:ascii="Times New Roman" w:hAnsi="Times New Roman" w:cs="Times New Roman"/>
                <w:color w:val="000000" w:themeColor="text1"/>
              </w:rPr>
            </w:rPrChange>
          </w:rPr>
          <w:t>2509</w:t>
        </w:r>
      </w:ins>
      <w:ins w:id="4450" w:author="Ruijie Xu" w:date="2022-03-11T15:03:00Z">
        <w:r w:rsidR="00463093" w:rsidRPr="009D42D6">
          <w:rPr>
            <w:rFonts w:ascii="Times New Roman" w:hAnsi="Times New Roman" w:cs="Times New Roman"/>
            <w:color w:val="000000" w:themeColor="text1"/>
            <w:highlight w:val="yellow"/>
            <w:rPrChange w:id="4451" w:author="Ruijie Xu" w:date="2022-03-11T15:22:00Z">
              <w:rPr>
                <w:rFonts w:ascii="Times New Roman" w:hAnsi="Times New Roman" w:cs="Times New Roman"/>
                <w:color w:val="000000" w:themeColor="text1"/>
              </w:rPr>
            </w:rPrChange>
          </w:rPr>
          <w:t xml:space="preserve"> </w:t>
        </w:r>
        <w:r w:rsidR="00EC65A5" w:rsidRPr="009D42D6">
          <w:rPr>
            <w:rFonts w:ascii="Times New Roman" w:hAnsi="Times New Roman" w:cs="Times New Roman"/>
            <w:color w:val="000000" w:themeColor="text1"/>
            <w:highlight w:val="yellow"/>
            <w:rPrChange w:id="4452" w:author="Ruijie Xu" w:date="2022-03-11T15:22:00Z">
              <w:rPr>
                <w:rFonts w:ascii="Times New Roman" w:hAnsi="Times New Roman" w:cs="Times New Roman"/>
                <w:color w:val="000000" w:themeColor="text1"/>
              </w:rPr>
            </w:rPrChange>
          </w:rPr>
          <w:t>unique sp</w:t>
        </w:r>
      </w:ins>
      <w:ins w:id="4453" w:author="Ruijie Xu" w:date="2022-03-11T15:04:00Z">
        <w:r w:rsidR="00EC65A5" w:rsidRPr="009D42D6">
          <w:rPr>
            <w:rFonts w:ascii="Times New Roman" w:hAnsi="Times New Roman" w:cs="Times New Roman"/>
            <w:color w:val="000000" w:themeColor="text1"/>
            <w:highlight w:val="yellow"/>
            <w:rPrChange w:id="4454" w:author="Ruijie Xu" w:date="2022-03-11T15:22:00Z">
              <w:rPr>
                <w:rFonts w:ascii="Times New Roman" w:hAnsi="Times New Roman" w:cs="Times New Roman"/>
                <w:color w:val="000000" w:themeColor="text1"/>
              </w:rPr>
            </w:rPrChange>
          </w:rPr>
          <w:t>ecies</w:t>
        </w:r>
      </w:ins>
      <w:ins w:id="4455" w:author="Ruijie Xu" w:date="2022-02-02T12:20:00Z">
        <w:r w:rsidRPr="009D42D6">
          <w:rPr>
            <w:rFonts w:ascii="Times New Roman" w:hAnsi="Times New Roman" w:cs="Times New Roman"/>
            <w:color w:val="000000" w:themeColor="text1"/>
            <w:highlight w:val="yellow"/>
            <w:rPrChange w:id="4456" w:author="Ruijie Xu" w:date="2022-03-11T15:22:00Z">
              <w:rPr>
                <w:color w:val="000000" w:themeColor="text1"/>
              </w:rPr>
            </w:rPrChange>
          </w:rPr>
          <w:t xml:space="preserve">, but Diamond </w:t>
        </w:r>
        <w:del w:id="4457" w:author="Liliana Salvador" w:date="2022-02-23T20:28:00Z">
          <w:r w:rsidRPr="009D42D6" w:rsidDel="00015F44">
            <w:rPr>
              <w:rFonts w:ascii="Times New Roman" w:hAnsi="Times New Roman" w:cs="Times New Roman"/>
              <w:color w:val="000000" w:themeColor="text1"/>
              <w:highlight w:val="yellow"/>
              <w:rPrChange w:id="4458"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459" w:author="Ruijie Xu" w:date="2022-03-11T15:22:00Z">
              <w:rPr>
                <w:color w:val="000000" w:themeColor="text1"/>
              </w:rPr>
            </w:rPrChange>
          </w:rPr>
          <w:t>only classified 2% (133/4900) of reads as “p__</w:t>
        </w:r>
        <w:bookmarkStart w:id="4460" w:name="OLE_LINK71"/>
        <w:bookmarkStart w:id="4461" w:name="OLE_LINK72"/>
        <w:r w:rsidRPr="009D42D6">
          <w:rPr>
            <w:rFonts w:ascii="Times New Roman" w:hAnsi="Times New Roman" w:cs="Times New Roman"/>
            <w:color w:val="000000" w:themeColor="text1"/>
            <w:highlight w:val="yellow"/>
            <w:rPrChange w:id="4462" w:author="Ruijie Xu" w:date="2022-03-11T15:22:00Z">
              <w:rPr>
                <w:color w:val="000000" w:themeColor="text1"/>
              </w:rPr>
            </w:rPrChange>
          </w:rPr>
          <w:t>Firmicutes</w:t>
        </w:r>
        <w:bookmarkEnd w:id="4460"/>
        <w:bookmarkEnd w:id="4461"/>
        <w:r w:rsidRPr="009D42D6">
          <w:rPr>
            <w:rFonts w:ascii="Times New Roman" w:hAnsi="Times New Roman" w:cs="Times New Roman"/>
            <w:color w:val="000000" w:themeColor="text1"/>
            <w:highlight w:val="yellow"/>
            <w:rPrChange w:id="4463" w:author="Ruijie Xu" w:date="2022-03-11T15:22:00Z">
              <w:rPr>
                <w:color w:val="000000" w:themeColor="text1"/>
              </w:rPr>
            </w:rPrChange>
          </w:rPr>
          <w:t>” in sample R26.L</w:t>
        </w:r>
      </w:ins>
      <w:ins w:id="4464" w:author="Ruijie Xu" w:date="2022-03-11T15:06:00Z">
        <w:r w:rsidR="00EC65A5" w:rsidRPr="009D42D6">
          <w:rPr>
            <w:rFonts w:ascii="Times New Roman" w:hAnsi="Times New Roman" w:cs="Times New Roman"/>
            <w:color w:val="000000" w:themeColor="text1"/>
            <w:highlight w:val="yellow"/>
            <w:rPrChange w:id="4465" w:author="Ruijie Xu" w:date="2022-03-11T15:22:00Z">
              <w:rPr>
                <w:rFonts w:ascii="Times New Roman" w:hAnsi="Times New Roman" w:cs="Times New Roman"/>
                <w:color w:val="000000" w:themeColor="text1"/>
              </w:rPr>
            </w:rPrChange>
          </w:rPr>
          <w:t xml:space="preserve"> </w:t>
        </w:r>
      </w:ins>
      <w:ins w:id="4466" w:author="Ruijie Xu" w:date="2022-03-11T15:07:00Z">
        <w:r w:rsidR="00EC65A5" w:rsidRPr="009D42D6">
          <w:rPr>
            <w:rFonts w:ascii="Times New Roman" w:hAnsi="Times New Roman" w:cs="Times New Roman"/>
            <w:color w:val="000000" w:themeColor="text1"/>
            <w:highlight w:val="yellow"/>
            <w:rPrChange w:id="4467" w:author="Ruijie Xu" w:date="2022-03-11T15:22:00Z">
              <w:rPr>
                <w:rFonts w:ascii="Times New Roman" w:hAnsi="Times New Roman" w:cs="Times New Roman"/>
                <w:color w:val="000000" w:themeColor="text1"/>
              </w:rPr>
            </w:rPrChange>
          </w:rPr>
          <w:t>(</w:t>
        </w:r>
        <w:r w:rsidR="00EC65A5" w:rsidRPr="009D42D6">
          <w:rPr>
            <w:rFonts w:ascii="Times New Roman" w:hAnsi="Times New Roman" w:cs="Times New Roman"/>
            <w:i/>
            <w:iCs/>
            <w:color w:val="000000" w:themeColor="text1"/>
            <w:highlight w:val="yellow"/>
            <w:rPrChange w:id="4468" w:author="Ruijie Xu" w:date="2022-03-11T15:22:00Z">
              <w:rPr>
                <w:rFonts w:ascii="Times New Roman" w:hAnsi="Times New Roman" w:cs="Times New Roman"/>
                <w:color w:val="000000" w:themeColor="text1"/>
              </w:rPr>
            </w:rPrChange>
          </w:rPr>
          <w:t>Lactiplantibacillus</w:t>
        </w:r>
        <w:r w:rsidR="00EC65A5" w:rsidRPr="009D42D6">
          <w:rPr>
            <w:rFonts w:ascii="Times New Roman" w:hAnsi="Times New Roman" w:cs="Times New Roman"/>
            <w:color w:val="000000" w:themeColor="text1"/>
            <w:highlight w:val="yellow"/>
            <w:rPrChange w:id="4469" w:author="Ruijie Xu" w:date="2022-03-11T15:22:00Z">
              <w:rPr>
                <w:rFonts w:ascii="Times New Roman" w:hAnsi="Times New Roman" w:cs="Times New Roman"/>
                <w:color w:val="000000" w:themeColor="text1"/>
              </w:rPr>
            </w:rPrChange>
          </w:rPr>
          <w:t xml:space="preserve"> </w:t>
        </w:r>
        <w:r w:rsidR="00EC65A5" w:rsidRPr="00391B8B">
          <w:rPr>
            <w:rFonts w:ascii="Times New Roman" w:hAnsi="Times New Roman" w:cs="Times New Roman"/>
            <w:i/>
            <w:iCs/>
            <w:color w:val="000000" w:themeColor="text1"/>
            <w:highlight w:val="yellow"/>
            <w:rPrChange w:id="4470" w:author="Ruijie Xu" w:date="2022-03-11T15:27:00Z">
              <w:rPr>
                <w:rFonts w:ascii="Times New Roman" w:hAnsi="Times New Roman" w:cs="Times New Roman"/>
                <w:color w:val="000000" w:themeColor="text1"/>
              </w:rPr>
            </w:rPrChange>
          </w:rPr>
          <w:t>plantarum</w:t>
        </w:r>
        <w:r w:rsidR="00EC65A5" w:rsidRPr="009D42D6">
          <w:rPr>
            <w:rFonts w:ascii="Times New Roman" w:hAnsi="Times New Roman" w:cs="Times New Roman"/>
            <w:color w:val="000000" w:themeColor="text1"/>
            <w:highlight w:val="yellow"/>
            <w:rPrChange w:id="4471" w:author="Ruijie Xu" w:date="2022-03-11T15:22:00Z">
              <w:rPr>
                <w:rFonts w:ascii="Times New Roman" w:hAnsi="Times New Roman" w:cs="Times New Roman"/>
                <w:color w:val="000000" w:themeColor="text1"/>
              </w:rPr>
            </w:rPrChange>
          </w:rPr>
          <w:t xml:space="preserve"> and </w:t>
        </w:r>
        <w:r w:rsidR="00EC65A5" w:rsidRPr="009D42D6">
          <w:rPr>
            <w:rFonts w:ascii="Times New Roman" w:hAnsi="Times New Roman" w:cs="Times New Roman"/>
            <w:i/>
            <w:iCs/>
            <w:color w:val="000000" w:themeColor="text1"/>
            <w:highlight w:val="yellow"/>
            <w:rPrChange w:id="4472" w:author="Ruijie Xu" w:date="2022-03-11T15:22:00Z">
              <w:rPr>
                <w:rFonts w:ascii="Times New Roman" w:hAnsi="Times New Roman" w:cs="Times New Roman"/>
                <w:color w:val="000000" w:themeColor="text1"/>
              </w:rPr>
            </w:rPrChange>
          </w:rPr>
          <w:t>Staphylococcus</w:t>
        </w:r>
      </w:ins>
      <w:ins w:id="4473" w:author="Ruijie Xu" w:date="2022-03-11T15:08:00Z">
        <w:r w:rsidR="00EC65A5" w:rsidRPr="009D42D6">
          <w:rPr>
            <w:rFonts w:ascii="Times New Roman" w:hAnsi="Times New Roman" w:cs="Times New Roman"/>
            <w:i/>
            <w:iCs/>
            <w:color w:val="000000" w:themeColor="text1"/>
            <w:highlight w:val="yellow"/>
            <w:rPrChange w:id="4474" w:author="Ruijie Xu" w:date="2022-03-11T15:22:00Z">
              <w:rPr>
                <w:rFonts w:ascii="Times New Roman" w:hAnsi="Times New Roman" w:cs="Times New Roman"/>
                <w:i/>
                <w:iCs/>
                <w:color w:val="000000" w:themeColor="text1"/>
              </w:rPr>
            </w:rPrChange>
          </w:rPr>
          <w:t xml:space="preserve"> aureus</w:t>
        </w:r>
      </w:ins>
      <w:ins w:id="4475" w:author="Ruijie Xu" w:date="2022-03-11T15:07:00Z">
        <w:r w:rsidR="00EC65A5" w:rsidRPr="009D42D6">
          <w:rPr>
            <w:rFonts w:ascii="Times New Roman" w:hAnsi="Times New Roman" w:cs="Times New Roman"/>
            <w:color w:val="000000" w:themeColor="text1"/>
            <w:highlight w:val="yellow"/>
            <w:rPrChange w:id="4476" w:author="Ruijie Xu" w:date="2022-03-11T15:22:00Z">
              <w:rPr>
                <w:rFonts w:ascii="Times New Roman" w:hAnsi="Times New Roman" w:cs="Times New Roman"/>
                <w:i/>
                <w:iCs/>
                <w:color w:val="000000" w:themeColor="text1"/>
              </w:rPr>
            </w:rPrChange>
          </w:rPr>
          <w:t>)</w:t>
        </w:r>
        <w:r w:rsidR="00EC65A5" w:rsidRPr="009D42D6">
          <w:rPr>
            <w:rFonts w:ascii="Times New Roman" w:hAnsi="Times New Roman" w:cs="Times New Roman"/>
            <w:color w:val="000000" w:themeColor="text1"/>
            <w:highlight w:val="yellow"/>
            <w:rPrChange w:id="4477" w:author="Ruijie Xu" w:date="2022-03-11T15:22:00Z">
              <w:rPr>
                <w:rFonts w:ascii="Times New Roman" w:hAnsi="Times New Roman" w:cs="Times New Roman"/>
                <w:color w:val="000000" w:themeColor="text1"/>
              </w:rPr>
            </w:rPrChange>
          </w:rPr>
          <w:t xml:space="preserve"> </w:t>
        </w:r>
      </w:ins>
      <w:ins w:id="4478" w:author="Ruijie Xu" w:date="2022-02-02T12:20:00Z">
        <w:r w:rsidRPr="009D42D6">
          <w:rPr>
            <w:rFonts w:ascii="Times New Roman" w:hAnsi="Times New Roman" w:cs="Times New Roman"/>
            <w:color w:val="000000" w:themeColor="text1"/>
            <w:highlight w:val="yellow"/>
            <w:rPrChange w:id="4479" w:author="Ruijie Xu" w:date="2022-03-11T15:22:00Z">
              <w:rPr>
                <w:color w:val="000000" w:themeColor="text1"/>
              </w:rPr>
            </w:rPrChange>
          </w:rPr>
          <w:t xml:space="preserve">, </w:t>
        </w:r>
        <w:del w:id="4480" w:author="Liliana Salvador" w:date="2022-03-08T19:36:00Z">
          <w:r w:rsidRPr="009D42D6" w:rsidDel="00D47800">
            <w:rPr>
              <w:rFonts w:ascii="Times New Roman" w:hAnsi="Times New Roman" w:cs="Times New Roman"/>
              <w:color w:val="000000" w:themeColor="text1"/>
              <w:highlight w:val="yellow"/>
              <w:rPrChange w:id="4481" w:author="Ruijie Xu" w:date="2022-03-11T15:22:00Z">
                <w:rPr>
                  <w:color w:val="000000" w:themeColor="text1"/>
                </w:rPr>
              </w:rPrChange>
            </w:rPr>
            <w:delText>while “p__Firmicutes”</w:delText>
          </w:r>
        </w:del>
      </w:ins>
      <w:ins w:id="4482" w:author="Liliana Salvador" w:date="2022-03-08T19:36:00Z">
        <w:r w:rsidR="00D47800" w:rsidRPr="009D42D6">
          <w:rPr>
            <w:rFonts w:ascii="Times New Roman" w:hAnsi="Times New Roman" w:cs="Times New Roman"/>
            <w:color w:val="000000" w:themeColor="text1"/>
            <w:highlight w:val="yellow"/>
            <w:rPrChange w:id="4483" w:author="Ruijie Xu" w:date="2022-03-11T15:22:00Z">
              <w:rPr>
                <w:color w:val="000000" w:themeColor="text1"/>
              </w:rPr>
            </w:rPrChange>
          </w:rPr>
          <w:t>and 0%</w:t>
        </w:r>
      </w:ins>
      <w:ins w:id="4484" w:author="Ruijie Xu" w:date="2022-02-02T12:20:00Z">
        <w:r w:rsidRPr="009D42D6">
          <w:rPr>
            <w:rFonts w:ascii="Times New Roman" w:hAnsi="Times New Roman" w:cs="Times New Roman"/>
            <w:color w:val="000000" w:themeColor="text1"/>
            <w:highlight w:val="yellow"/>
            <w:rPrChange w:id="4485" w:author="Ruijie Xu" w:date="2022-03-11T15:22:00Z">
              <w:rPr>
                <w:color w:val="000000" w:themeColor="text1"/>
              </w:rPr>
            </w:rPrChange>
          </w:rPr>
          <w:t xml:space="preserve"> </w:t>
        </w:r>
        <w:del w:id="4486" w:author="Liliana Salvador" w:date="2022-03-08T19:36:00Z">
          <w:r w:rsidRPr="009D42D6" w:rsidDel="00D47800">
            <w:rPr>
              <w:rFonts w:ascii="Times New Roman" w:hAnsi="Times New Roman" w:cs="Times New Roman"/>
              <w:color w:val="000000" w:themeColor="text1"/>
              <w:highlight w:val="yellow"/>
              <w:rPrChange w:id="4487" w:author="Ruijie Xu" w:date="2022-03-11T15:22:00Z">
                <w:rPr>
                  <w:color w:val="000000" w:themeColor="text1"/>
                </w:rPr>
              </w:rPrChange>
            </w:rPr>
            <w:delText xml:space="preserve">taxon was not identified </w:delText>
          </w:r>
        </w:del>
        <w:r w:rsidRPr="009D42D6">
          <w:rPr>
            <w:rFonts w:ascii="Times New Roman" w:hAnsi="Times New Roman" w:cs="Times New Roman"/>
            <w:color w:val="000000" w:themeColor="text1"/>
            <w:highlight w:val="yellow"/>
            <w:rPrChange w:id="4488" w:author="Ruijie Xu" w:date="2022-03-11T15:22:00Z">
              <w:rPr>
                <w:color w:val="000000" w:themeColor="text1"/>
              </w:rPr>
            </w:rPrChange>
          </w:rPr>
          <w:t>in</w:t>
        </w:r>
      </w:ins>
      <w:ins w:id="4489" w:author="Liliana Salvador" w:date="2022-03-08T19:36:00Z">
        <w:r w:rsidR="00D47800" w:rsidRPr="009D42D6">
          <w:rPr>
            <w:rFonts w:ascii="Times New Roman" w:hAnsi="Times New Roman" w:cs="Times New Roman"/>
            <w:color w:val="000000" w:themeColor="text1"/>
            <w:highlight w:val="yellow"/>
            <w:rPrChange w:id="4490" w:author="Ruijie Xu" w:date="2022-03-11T15:22:00Z">
              <w:rPr>
                <w:color w:val="000000" w:themeColor="text1"/>
              </w:rPr>
            </w:rPrChange>
          </w:rPr>
          <w:t xml:space="preserve"> both</w:t>
        </w:r>
      </w:ins>
      <w:ins w:id="4491" w:author="Ruijie Xu" w:date="2022-02-02T12:20:00Z">
        <w:r w:rsidRPr="009D42D6">
          <w:rPr>
            <w:rFonts w:ascii="Times New Roman" w:hAnsi="Times New Roman" w:cs="Times New Roman"/>
            <w:color w:val="000000" w:themeColor="text1"/>
            <w:highlight w:val="yellow"/>
            <w:rPrChange w:id="4492" w:author="Ruijie Xu" w:date="2022-03-11T15:22:00Z">
              <w:rPr>
                <w:color w:val="000000" w:themeColor="text1"/>
              </w:rPr>
            </w:rPrChange>
          </w:rPr>
          <w:t xml:space="preserve"> R22.L and R27.L</w:t>
        </w:r>
        <w:del w:id="4493" w:author="Liliana Salvador" w:date="2022-03-08T19:36:00Z">
          <w:r w:rsidRPr="009D42D6" w:rsidDel="00D47800">
            <w:rPr>
              <w:rFonts w:ascii="Times New Roman" w:hAnsi="Times New Roman" w:cs="Times New Roman"/>
              <w:color w:val="000000" w:themeColor="text1"/>
              <w:highlight w:val="yellow"/>
              <w:rPrChange w:id="4494" w:author="Ruijie Xu" w:date="2022-03-11T15:22:00Z">
                <w:rPr>
                  <w:color w:val="000000" w:themeColor="text1"/>
                </w:rPr>
              </w:rPrChange>
            </w:rPr>
            <w:delText xml:space="preserve"> by Diamond</w:delText>
          </w:r>
        </w:del>
        <w:r w:rsidRPr="009D42D6">
          <w:rPr>
            <w:rFonts w:ascii="Times New Roman" w:hAnsi="Times New Roman" w:cs="Times New Roman"/>
            <w:color w:val="000000" w:themeColor="text1"/>
            <w:highlight w:val="yellow"/>
            <w:rPrChange w:id="4495" w:author="Ruijie Xu" w:date="2022-03-11T15:22:00Z">
              <w:rPr>
                <w:color w:val="000000" w:themeColor="text1"/>
              </w:rPr>
            </w:rPrChange>
          </w:rPr>
          <w:t xml:space="preserve">. On the other hand, Diamond </w:t>
        </w:r>
        <w:del w:id="4496" w:author="Liliana Salvador" w:date="2022-02-23T20:28:00Z">
          <w:r w:rsidRPr="009D42D6" w:rsidDel="00015F44">
            <w:rPr>
              <w:rFonts w:ascii="Times New Roman" w:hAnsi="Times New Roman" w:cs="Times New Roman"/>
              <w:color w:val="000000" w:themeColor="text1"/>
              <w:highlight w:val="yellow"/>
              <w:rPrChange w:id="449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498" w:author="Ruijie Xu" w:date="2022-03-11T15:22:00Z">
              <w:rPr>
                <w:color w:val="000000" w:themeColor="text1"/>
              </w:rPr>
            </w:rPrChange>
          </w:rPr>
          <w:t>identified a relative large</w:t>
        </w:r>
      </w:ins>
      <w:ins w:id="4499" w:author="Ruijie Xu" w:date="2022-03-16T15:01:00Z">
        <w:r w:rsidR="006866DC">
          <w:rPr>
            <w:rFonts w:ascii="Times New Roman" w:hAnsi="Times New Roman" w:cs="Times New Roman"/>
            <w:color w:val="000000" w:themeColor="text1"/>
            <w:highlight w:val="yellow"/>
          </w:rPr>
          <w:t>r</w:t>
        </w:r>
      </w:ins>
      <w:ins w:id="4500" w:author="Ruijie Xu" w:date="2022-02-02T12:20:00Z">
        <w:r w:rsidRPr="009D42D6">
          <w:rPr>
            <w:rFonts w:ascii="Times New Roman" w:hAnsi="Times New Roman" w:cs="Times New Roman"/>
            <w:color w:val="000000" w:themeColor="text1"/>
            <w:highlight w:val="yellow"/>
            <w:rPrChange w:id="4501" w:author="Ruijie Xu" w:date="2022-03-11T15:22:00Z">
              <w:rPr>
                <w:color w:val="000000" w:themeColor="text1"/>
              </w:rPr>
            </w:rPrChange>
          </w:rPr>
          <w:t xml:space="preserve"> proportion of reads as </w:t>
        </w:r>
        <w:bookmarkStart w:id="4502" w:name="OLE_LINK79"/>
        <w:bookmarkStart w:id="4503" w:name="OLE_LINK80"/>
        <w:bookmarkStart w:id="4504" w:name="OLE_LINK77"/>
        <w:bookmarkStart w:id="4505" w:name="OLE_LINK78"/>
        <w:r w:rsidRPr="009D42D6">
          <w:rPr>
            <w:rFonts w:ascii="Times New Roman" w:hAnsi="Times New Roman" w:cs="Times New Roman"/>
            <w:color w:val="000000" w:themeColor="text1"/>
            <w:highlight w:val="yellow"/>
            <w:rPrChange w:id="4506" w:author="Ruijie Xu" w:date="2022-03-11T15:22:00Z">
              <w:rPr>
                <w:color w:val="000000" w:themeColor="text1"/>
              </w:rPr>
            </w:rPrChange>
          </w:rPr>
          <w:t>“p__Firmicutes”</w:t>
        </w:r>
        <w:bookmarkEnd w:id="4502"/>
        <w:bookmarkEnd w:id="4503"/>
        <w:r w:rsidRPr="009D42D6">
          <w:rPr>
            <w:rFonts w:ascii="Times New Roman" w:hAnsi="Times New Roman" w:cs="Times New Roman"/>
            <w:color w:val="000000" w:themeColor="text1"/>
            <w:highlight w:val="yellow"/>
            <w:rPrChange w:id="4507" w:author="Ruijie Xu" w:date="2022-03-11T15:22:00Z">
              <w:rPr>
                <w:color w:val="000000" w:themeColor="text1"/>
              </w:rPr>
            </w:rPrChange>
          </w:rPr>
          <w:t xml:space="preserve"> </w:t>
        </w:r>
        <w:bookmarkEnd w:id="4504"/>
        <w:bookmarkEnd w:id="4505"/>
        <w:r w:rsidRPr="009D42D6">
          <w:rPr>
            <w:rFonts w:ascii="Times New Roman" w:hAnsi="Times New Roman" w:cs="Times New Roman"/>
            <w:color w:val="000000" w:themeColor="text1"/>
            <w:highlight w:val="yellow"/>
            <w:rPrChange w:id="4508" w:author="Ruijie Xu" w:date="2022-03-11T15:22:00Z">
              <w:rPr>
                <w:color w:val="000000" w:themeColor="text1"/>
              </w:rPr>
            </w:rPrChange>
          </w:rPr>
          <w:t xml:space="preserve">in samples R27.S (24%) and R28.L (19%) </w:t>
        </w:r>
      </w:ins>
      <w:ins w:id="4509" w:author="Ruijie Xu" w:date="2022-03-11T15:16:00Z">
        <w:r w:rsidR="00DF7139" w:rsidRPr="009D42D6">
          <w:rPr>
            <w:rFonts w:ascii="Times New Roman" w:hAnsi="Times New Roman" w:cs="Times New Roman"/>
            <w:color w:val="000000" w:themeColor="text1"/>
            <w:highlight w:val="yellow"/>
            <w:rPrChange w:id="4510" w:author="Ruijie Xu" w:date="2022-03-11T15:22:00Z">
              <w:rPr>
                <w:rFonts w:ascii="Times New Roman" w:hAnsi="Times New Roman" w:cs="Times New Roman"/>
                <w:color w:val="000000" w:themeColor="text1"/>
              </w:rPr>
            </w:rPrChange>
          </w:rPr>
          <w:t>mostly</w:t>
        </w:r>
      </w:ins>
      <w:ins w:id="4511" w:author="Ruijie Xu" w:date="2022-03-11T15:15:00Z">
        <w:r w:rsidR="00EC65A5" w:rsidRPr="009D42D6">
          <w:rPr>
            <w:rFonts w:ascii="Times New Roman" w:hAnsi="Times New Roman" w:cs="Times New Roman"/>
            <w:color w:val="000000" w:themeColor="text1"/>
            <w:highlight w:val="yellow"/>
            <w:rPrChange w:id="4512" w:author="Ruijie Xu" w:date="2022-03-11T15:22:00Z">
              <w:rPr>
                <w:rFonts w:ascii="Times New Roman" w:hAnsi="Times New Roman" w:cs="Times New Roman"/>
                <w:color w:val="000000" w:themeColor="text1"/>
              </w:rPr>
            </w:rPrChange>
          </w:rPr>
          <w:t xml:space="preserve"> from</w:t>
        </w:r>
      </w:ins>
      <w:ins w:id="4513" w:author="Ruijie Xu" w:date="2022-03-11T15:16:00Z">
        <w:r w:rsidR="00DF7139" w:rsidRPr="009D42D6">
          <w:rPr>
            <w:rFonts w:ascii="Times New Roman" w:hAnsi="Times New Roman" w:cs="Times New Roman"/>
            <w:color w:val="000000" w:themeColor="text1"/>
            <w:highlight w:val="yellow"/>
            <w:rPrChange w:id="4514" w:author="Ruijie Xu" w:date="2022-03-11T15:22:00Z">
              <w:rPr>
                <w:rFonts w:ascii="Times New Roman" w:hAnsi="Times New Roman" w:cs="Times New Roman"/>
                <w:color w:val="000000" w:themeColor="text1"/>
              </w:rPr>
            </w:rPrChange>
          </w:rPr>
          <w:t xml:space="preserve"> the species of </w:t>
        </w:r>
      </w:ins>
      <w:ins w:id="4515" w:author="Ruijie Xu" w:date="2022-03-11T15:15:00Z">
        <w:r w:rsidR="00DF7139" w:rsidRPr="009D42D6">
          <w:rPr>
            <w:rFonts w:ascii="Times New Roman" w:hAnsi="Times New Roman" w:cs="Times New Roman"/>
            <w:color w:val="000000" w:themeColor="text1"/>
            <w:highlight w:val="yellow"/>
            <w:rPrChange w:id="4516" w:author="Ruijie Xu" w:date="2022-03-11T15:22:00Z">
              <w:rPr>
                <w:rFonts w:ascii="Times New Roman" w:hAnsi="Times New Roman" w:cs="Times New Roman"/>
                <w:color w:val="000000" w:themeColor="text1"/>
              </w:rPr>
            </w:rPrChange>
          </w:rPr>
          <w:t xml:space="preserve">genus </w:t>
        </w:r>
        <w:r w:rsidR="00DF7139" w:rsidRPr="009D42D6">
          <w:rPr>
            <w:rFonts w:ascii="Times New Roman" w:hAnsi="Times New Roman" w:cs="Times New Roman"/>
            <w:i/>
            <w:iCs/>
            <w:color w:val="000000" w:themeColor="text1"/>
            <w:highlight w:val="yellow"/>
            <w:rPrChange w:id="4517"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518" w:author="Ruijie Xu" w:date="2022-03-11T15:22:00Z">
              <w:rPr>
                <w:rFonts w:ascii="Times New Roman" w:hAnsi="Times New Roman" w:cs="Times New Roman"/>
                <w:color w:val="000000" w:themeColor="text1"/>
              </w:rPr>
            </w:rPrChange>
          </w:rPr>
          <w:t xml:space="preserve"> </w:t>
        </w:r>
      </w:ins>
      <w:ins w:id="4519" w:author="Ruijie Xu" w:date="2022-03-11T15:18:00Z">
        <w:r w:rsidR="00DF7139" w:rsidRPr="009D42D6">
          <w:rPr>
            <w:rFonts w:ascii="Times New Roman" w:hAnsi="Times New Roman" w:cs="Times New Roman"/>
            <w:color w:val="000000" w:themeColor="text1"/>
            <w:highlight w:val="yellow"/>
            <w:rPrChange w:id="4520" w:author="Ruijie Xu" w:date="2022-03-11T15:22:00Z">
              <w:rPr>
                <w:rFonts w:ascii="Times New Roman" w:hAnsi="Times New Roman" w:cs="Times New Roman"/>
                <w:color w:val="000000" w:themeColor="text1"/>
              </w:rPr>
            </w:rPrChange>
          </w:rPr>
          <w:t xml:space="preserve">when </w:t>
        </w:r>
      </w:ins>
      <w:ins w:id="4521" w:author="Ruijie Xu" w:date="2022-02-02T12:20:00Z">
        <w:r w:rsidRPr="009D42D6">
          <w:rPr>
            <w:rFonts w:ascii="Times New Roman" w:hAnsi="Times New Roman" w:cs="Times New Roman"/>
            <w:color w:val="000000" w:themeColor="text1"/>
            <w:highlight w:val="yellow"/>
            <w:rPrChange w:id="4522" w:author="Ruijie Xu" w:date="2022-03-11T15:22:00Z">
              <w:rPr>
                <w:color w:val="000000" w:themeColor="text1"/>
              </w:rPr>
            </w:rPrChange>
          </w:rPr>
          <w:t>compare</w:t>
        </w:r>
      </w:ins>
      <w:ins w:id="4523" w:author="Liliana Salvador" w:date="2022-02-23T20:28:00Z">
        <w:r w:rsidR="00015F44" w:rsidRPr="009D42D6">
          <w:rPr>
            <w:rFonts w:ascii="Times New Roman" w:hAnsi="Times New Roman" w:cs="Times New Roman"/>
            <w:color w:val="000000" w:themeColor="text1"/>
            <w:highlight w:val="yellow"/>
            <w:rPrChange w:id="4524" w:author="Ruijie Xu" w:date="2022-03-11T15:22:00Z">
              <w:rPr>
                <w:color w:val="000000" w:themeColor="text1"/>
              </w:rPr>
            </w:rPrChange>
          </w:rPr>
          <w:t>d</w:t>
        </w:r>
      </w:ins>
      <w:ins w:id="4525" w:author="Ruijie Xu" w:date="2022-02-02T12:20:00Z">
        <w:r w:rsidRPr="009D42D6">
          <w:rPr>
            <w:rFonts w:ascii="Times New Roman" w:hAnsi="Times New Roman" w:cs="Times New Roman"/>
            <w:color w:val="000000" w:themeColor="text1"/>
            <w:highlight w:val="yellow"/>
            <w:rPrChange w:id="4526" w:author="Ruijie Xu" w:date="2022-03-11T15:22:00Z">
              <w:rPr>
                <w:color w:val="000000" w:themeColor="text1"/>
              </w:rPr>
            </w:rPrChange>
          </w:rPr>
          <w:t xml:space="preserve"> to</w:t>
        </w:r>
        <w:del w:id="4527" w:author="Liliana Salvador" w:date="2022-03-08T19:39:00Z">
          <w:r w:rsidRPr="009D42D6" w:rsidDel="00D47800">
            <w:rPr>
              <w:rFonts w:ascii="Times New Roman" w:hAnsi="Times New Roman" w:cs="Times New Roman"/>
              <w:color w:val="000000" w:themeColor="text1"/>
              <w:highlight w:val="yellow"/>
              <w:rPrChange w:id="4528" w:author="Ruijie Xu" w:date="2022-03-11T15:22:00Z">
                <w:rPr>
                  <w:color w:val="000000" w:themeColor="text1"/>
                </w:rPr>
              </w:rPrChange>
            </w:rPr>
            <w:delText xml:space="preserve"> </w:delText>
          </w:r>
        </w:del>
        <w:del w:id="4529" w:author="Liliana Salvador" w:date="2022-03-08T19:38:00Z">
          <w:r w:rsidRPr="009D42D6" w:rsidDel="00D47800">
            <w:rPr>
              <w:rFonts w:ascii="Times New Roman" w:hAnsi="Times New Roman" w:cs="Times New Roman"/>
              <w:color w:val="000000" w:themeColor="text1"/>
              <w:highlight w:val="yellow"/>
              <w:rPrChange w:id="4530" w:author="Ruijie Xu" w:date="2022-03-11T15:22:00Z">
                <w:rPr>
                  <w:color w:val="000000" w:themeColor="text1"/>
                </w:rPr>
              </w:rPrChange>
            </w:rPr>
            <w:delText xml:space="preserve">that  of </w:delText>
          </w:r>
        </w:del>
        <w:del w:id="4531" w:author="Liliana Salvador" w:date="2022-03-08T19:39:00Z">
          <w:r w:rsidRPr="009D42D6" w:rsidDel="00D47800">
            <w:rPr>
              <w:rFonts w:ascii="Times New Roman" w:hAnsi="Times New Roman" w:cs="Times New Roman"/>
              <w:color w:val="000000" w:themeColor="text1"/>
              <w:highlight w:val="yellow"/>
              <w:rPrChange w:id="4532" w:author="Ruijie Xu" w:date="2022-03-11T15:22:00Z">
                <w:rPr>
                  <w:color w:val="000000" w:themeColor="text1"/>
                </w:rPr>
              </w:rPrChange>
            </w:rPr>
            <w:delText>most</w:delText>
          </w:r>
        </w:del>
        <w:r w:rsidRPr="009D42D6">
          <w:rPr>
            <w:rFonts w:ascii="Times New Roman" w:hAnsi="Times New Roman" w:cs="Times New Roman"/>
            <w:color w:val="000000" w:themeColor="text1"/>
            <w:highlight w:val="yellow"/>
            <w:rPrChange w:id="4533" w:author="Ruijie Xu" w:date="2022-03-11T15:22:00Z">
              <w:rPr>
                <w:color w:val="000000" w:themeColor="text1"/>
              </w:rPr>
            </w:rPrChange>
          </w:rPr>
          <w:t xml:space="preserve"> other software (R27.S: mean: 2%, SD: 2%; R28.L: mean: 3%, SD: 3%)</w:t>
        </w:r>
      </w:ins>
      <w:ins w:id="4534" w:author="Ruijie Xu" w:date="2022-03-11T15:28:00Z">
        <w:r w:rsidR="00391B8B">
          <w:rPr>
            <w:rFonts w:ascii="Times New Roman" w:hAnsi="Times New Roman" w:cs="Times New Roman"/>
            <w:color w:val="000000" w:themeColor="text1"/>
            <w:highlight w:val="yellow"/>
          </w:rPr>
          <w:t xml:space="preserve">, </w:t>
        </w:r>
      </w:ins>
      <w:ins w:id="4535" w:author="Ruijie Xu" w:date="2022-03-16T15:01:00Z">
        <w:r w:rsidR="006866DC">
          <w:rPr>
            <w:rFonts w:ascii="Times New Roman" w:hAnsi="Times New Roman" w:cs="Times New Roman"/>
            <w:color w:val="000000" w:themeColor="text1"/>
            <w:highlight w:val="yellow"/>
          </w:rPr>
          <w:t>which cla</w:t>
        </w:r>
      </w:ins>
      <w:ins w:id="4536" w:author="Ruijie Xu" w:date="2022-03-16T15:02:00Z">
        <w:r w:rsidR="006866DC">
          <w:rPr>
            <w:rFonts w:ascii="Times New Roman" w:hAnsi="Times New Roman" w:cs="Times New Roman"/>
            <w:color w:val="000000" w:themeColor="text1"/>
            <w:highlight w:val="yellow"/>
          </w:rPr>
          <w:t xml:space="preserve">ssifed most of </w:t>
        </w:r>
        <w:r w:rsidR="006866DC" w:rsidRPr="006866DC">
          <w:rPr>
            <w:rFonts w:ascii="Times New Roman" w:hAnsi="Times New Roman" w:cs="Times New Roman"/>
            <w:i/>
            <w:iCs/>
            <w:color w:val="000000" w:themeColor="text1"/>
            <w:highlight w:val="yellow"/>
            <w:rPrChange w:id="4537" w:author="Ruijie Xu" w:date="2022-03-16T15:02:00Z">
              <w:rPr>
                <w:rFonts w:ascii="Times New Roman" w:hAnsi="Times New Roman" w:cs="Times New Roman"/>
                <w:color w:val="000000" w:themeColor="text1"/>
                <w:highlight w:val="yellow"/>
              </w:rPr>
            </w:rPrChange>
          </w:rPr>
          <w:t>Firmicutes</w:t>
        </w:r>
        <w:r w:rsidR="006866DC">
          <w:rPr>
            <w:rFonts w:ascii="Times New Roman" w:hAnsi="Times New Roman" w:cs="Times New Roman"/>
            <w:color w:val="000000" w:themeColor="text1"/>
            <w:highlight w:val="yellow"/>
          </w:rPr>
          <w:t xml:space="preserve"> reads</w:t>
        </w:r>
      </w:ins>
      <w:ins w:id="4538" w:author="Ruijie Xu" w:date="2022-03-11T15:28:00Z">
        <w:r w:rsidR="00391B8B">
          <w:rPr>
            <w:rFonts w:ascii="Times New Roman" w:hAnsi="Times New Roman" w:cs="Times New Roman"/>
            <w:color w:val="000000" w:themeColor="text1"/>
            <w:highlight w:val="yellow"/>
          </w:rPr>
          <w:t xml:space="preserve"> under the</w:t>
        </w:r>
      </w:ins>
      <w:ins w:id="4539" w:author="Ruijie Xu" w:date="2022-03-11T15:20:00Z">
        <w:r w:rsidR="00DF7139" w:rsidRPr="009D42D6">
          <w:rPr>
            <w:rFonts w:ascii="Times New Roman" w:hAnsi="Times New Roman" w:cs="Times New Roman"/>
            <w:color w:val="000000" w:themeColor="text1"/>
            <w:highlight w:val="yellow"/>
            <w:rPrChange w:id="4540" w:author="Ruijie Xu" w:date="2022-03-11T15:22:00Z">
              <w:rPr>
                <w:rFonts w:ascii="Times New Roman" w:hAnsi="Times New Roman" w:cs="Times New Roman"/>
                <w:color w:val="000000" w:themeColor="text1"/>
              </w:rPr>
            </w:rPrChange>
          </w:rPr>
          <w:t xml:space="preserve"> non- </w:t>
        </w:r>
        <w:r w:rsidR="00DF7139" w:rsidRPr="009D42D6">
          <w:rPr>
            <w:rFonts w:ascii="Times New Roman" w:hAnsi="Times New Roman" w:cs="Times New Roman"/>
            <w:i/>
            <w:iCs/>
            <w:color w:val="000000" w:themeColor="text1"/>
            <w:highlight w:val="yellow"/>
            <w:rPrChange w:id="4541"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542" w:author="Ruijie Xu" w:date="2022-03-11T15:22:00Z">
              <w:rPr>
                <w:rFonts w:ascii="Times New Roman" w:hAnsi="Times New Roman" w:cs="Times New Roman"/>
                <w:color w:val="000000" w:themeColor="text1"/>
              </w:rPr>
            </w:rPrChange>
          </w:rPr>
          <w:t xml:space="preserve"> species</w:t>
        </w:r>
        <w:r w:rsidR="003820A6" w:rsidRPr="009D42D6">
          <w:rPr>
            <w:rFonts w:ascii="Times New Roman" w:hAnsi="Times New Roman" w:cs="Times New Roman"/>
            <w:color w:val="000000" w:themeColor="text1"/>
            <w:highlight w:val="yellow"/>
            <w:rPrChange w:id="4543" w:author="Ruijie Xu" w:date="2022-03-11T15:22:00Z">
              <w:rPr>
                <w:rFonts w:ascii="Times New Roman" w:hAnsi="Times New Roman" w:cs="Times New Roman"/>
                <w:color w:val="000000" w:themeColor="text1"/>
              </w:rPr>
            </w:rPrChange>
          </w:rPr>
          <w:t xml:space="preserve"> </w:t>
        </w:r>
      </w:ins>
      <w:ins w:id="4544" w:author="Ruijie Xu" w:date="2022-03-11T15:28:00Z">
        <w:r w:rsidR="00391B8B">
          <w:rPr>
            <w:rFonts w:ascii="Times New Roman" w:hAnsi="Times New Roman" w:cs="Times New Roman"/>
            <w:color w:val="000000" w:themeColor="text1"/>
            <w:highlight w:val="yellow"/>
          </w:rPr>
          <w:t xml:space="preserve">taxa, </w:t>
        </w:r>
      </w:ins>
      <w:ins w:id="4545" w:author="Ruijie Xu" w:date="2022-02-02T12:20:00Z">
        <w:r w:rsidRPr="009D42D6">
          <w:rPr>
            <w:rFonts w:ascii="Times New Roman" w:hAnsi="Times New Roman" w:cs="Times New Roman"/>
            <w:color w:val="000000" w:themeColor="text1"/>
            <w:highlight w:val="yellow"/>
            <w:rPrChange w:id="4546" w:author="Ruijie Xu" w:date="2022-03-11T15:22:00Z">
              <w:rPr>
                <w:color w:val="000000" w:themeColor="text1"/>
              </w:rPr>
            </w:rPrChange>
          </w:rPr>
          <w:t>except for</w:t>
        </w:r>
        <w:del w:id="4547" w:author="Liliana Salvador" w:date="2022-03-08T19:39:00Z">
          <w:r w:rsidRPr="009D42D6" w:rsidDel="00D47800">
            <w:rPr>
              <w:rFonts w:ascii="Times New Roman" w:hAnsi="Times New Roman" w:cs="Times New Roman"/>
              <w:color w:val="000000" w:themeColor="text1"/>
              <w:highlight w:val="yellow"/>
              <w:rPrChange w:id="4548" w:author="Ruijie Xu" w:date="2022-03-11T15:22:00Z">
                <w:rPr>
                  <w:color w:val="000000" w:themeColor="text1"/>
                </w:rPr>
              </w:rPrChange>
            </w:rPr>
            <w:delText xml:space="preserve"> the</w:delText>
          </w:r>
        </w:del>
        <w:r w:rsidRPr="009D42D6">
          <w:rPr>
            <w:rFonts w:ascii="Times New Roman" w:hAnsi="Times New Roman" w:cs="Times New Roman"/>
            <w:color w:val="000000" w:themeColor="text1"/>
            <w:highlight w:val="yellow"/>
            <w:rPrChange w:id="4549" w:author="Ruijie Xu" w:date="2022-03-11T15:22:00Z">
              <w:rPr>
                <w:color w:val="000000" w:themeColor="text1"/>
              </w:rPr>
            </w:rPrChange>
          </w:rPr>
          <w:t xml:space="preserve"> </w:t>
        </w:r>
      </w:ins>
      <w:ins w:id="4550" w:author="Ruijie Xu" w:date="2022-03-16T15:02:00Z">
        <w:r w:rsidR="006866DC">
          <w:rPr>
            <w:rFonts w:ascii="Times New Roman" w:hAnsi="Times New Roman" w:cs="Times New Roman"/>
            <w:color w:val="000000" w:themeColor="text1"/>
            <w:highlight w:val="yellow"/>
          </w:rPr>
          <w:t xml:space="preserve">that of </w:t>
        </w:r>
      </w:ins>
      <w:ins w:id="4551" w:author="Ruijie Xu" w:date="2022-02-02T12:20:00Z">
        <w:r w:rsidRPr="009D42D6">
          <w:rPr>
            <w:rFonts w:ascii="Times New Roman" w:hAnsi="Times New Roman" w:cs="Times New Roman"/>
            <w:color w:val="000000" w:themeColor="text1"/>
            <w:highlight w:val="yellow"/>
            <w:rPrChange w:id="4552" w:author="Ruijie Xu" w:date="2022-03-11T15:22:00Z">
              <w:rPr>
                <w:color w:val="000000" w:themeColor="text1"/>
              </w:rPr>
            </w:rPrChange>
          </w:rPr>
          <w:t xml:space="preserve">Centrifuge </w:t>
        </w:r>
        <w:del w:id="4553" w:author="Liliana Salvador" w:date="2022-03-08T19:39:00Z">
          <w:r w:rsidRPr="009D42D6" w:rsidDel="00D47800">
            <w:rPr>
              <w:rFonts w:ascii="Times New Roman" w:hAnsi="Times New Roman" w:cs="Times New Roman"/>
              <w:color w:val="000000" w:themeColor="text1"/>
              <w:highlight w:val="yellow"/>
              <w:rPrChange w:id="4554" w:author="Ruijie Xu" w:date="2022-03-11T15:22:00Z">
                <w:rPr>
                  <w:color w:val="000000" w:themeColor="text1"/>
                </w:rPr>
              </w:rPrChange>
            </w:rPr>
            <w:delText xml:space="preserve">classification </w:delText>
          </w:r>
        </w:del>
        <w:r w:rsidRPr="009D42D6">
          <w:rPr>
            <w:rFonts w:ascii="Times New Roman" w:hAnsi="Times New Roman" w:cs="Times New Roman"/>
            <w:color w:val="000000" w:themeColor="text1"/>
            <w:highlight w:val="yellow"/>
            <w:rPrChange w:id="4555" w:author="Ruijie Xu" w:date="2022-03-11T15:22:00Z">
              <w:rPr>
                <w:color w:val="000000" w:themeColor="text1"/>
              </w:rPr>
            </w:rPrChange>
          </w:rPr>
          <w:t>(R27.S: 24%, R28.L: 9%)</w:t>
        </w:r>
      </w:ins>
      <w:ins w:id="4556" w:author="Ruijie Xu" w:date="2022-03-11T15:18:00Z">
        <w:r w:rsidR="00DF7139" w:rsidRPr="009D42D6">
          <w:rPr>
            <w:rFonts w:ascii="Times New Roman" w:hAnsi="Times New Roman" w:cs="Times New Roman"/>
            <w:color w:val="000000" w:themeColor="text1"/>
            <w:highlight w:val="yellow"/>
            <w:rPrChange w:id="4557" w:author="Ruijie Xu" w:date="2022-03-11T15:22:00Z">
              <w:rPr>
                <w:rFonts w:ascii="Times New Roman" w:hAnsi="Times New Roman" w:cs="Times New Roman"/>
                <w:color w:val="000000" w:themeColor="text1"/>
              </w:rPr>
            </w:rPrChange>
          </w:rPr>
          <w:t xml:space="preserve">, which also classified </w:t>
        </w:r>
      </w:ins>
      <w:ins w:id="4558" w:author="Ruijie Xu" w:date="2022-03-11T15:19:00Z">
        <w:r w:rsidR="00DF7139" w:rsidRPr="009D42D6">
          <w:rPr>
            <w:rFonts w:ascii="Times New Roman" w:hAnsi="Times New Roman" w:cs="Times New Roman"/>
            <w:color w:val="000000" w:themeColor="text1"/>
            <w:highlight w:val="yellow"/>
            <w:rPrChange w:id="4559" w:author="Ruijie Xu" w:date="2022-03-11T15:22:00Z">
              <w:rPr>
                <w:rFonts w:ascii="Times New Roman" w:hAnsi="Times New Roman" w:cs="Times New Roman"/>
                <w:color w:val="000000" w:themeColor="text1"/>
              </w:rPr>
            </w:rPrChange>
          </w:rPr>
          <w:t xml:space="preserve">mostly under the species of </w:t>
        </w:r>
        <w:r w:rsidR="00DF7139" w:rsidRPr="009D42D6">
          <w:rPr>
            <w:rFonts w:ascii="Times New Roman" w:hAnsi="Times New Roman" w:cs="Times New Roman"/>
            <w:i/>
            <w:iCs/>
            <w:color w:val="000000" w:themeColor="text1"/>
            <w:highlight w:val="yellow"/>
            <w:rPrChange w:id="4560" w:author="Ruijie Xu" w:date="2022-03-11T15:22:00Z">
              <w:rPr>
                <w:rFonts w:ascii="Times New Roman" w:hAnsi="Times New Roman" w:cs="Times New Roman"/>
                <w:color w:val="000000" w:themeColor="text1"/>
              </w:rPr>
            </w:rPrChange>
          </w:rPr>
          <w:t>Bacillus</w:t>
        </w:r>
      </w:ins>
      <w:ins w:id="4561" w:author="Ruijie Xu" w:date="2022-02-02T12:20:00Z">
        <w:r w:rsidRPr="009D42D6">
          <w:rPr>
            <w:rFonts w:ascii="Times New Roman" w:hAnsi="Times New Roman" w:cs="Times New Roman"/>
            <w:color w:val="000000" w:themeColor="text1"/>
            <w:highlight w:val="yellow"/>
            <w:rPrChange w:id="4562" w:author="Ruijie Xu" w:date="2022-03-11T15:22:00Z">
              <w:rPr>
                <w:color w:val="000000" w:themeColor="text1"/>
              </w:rPr>
            </w:rPrChange>
          </w:rPr>
          <w:t>.</w:t>
        </w:r>
        <w:r w:rsidRPr="002B42A7">
          <w:rPr>
            <w:rFonts w:ascii="Times New Roman" w:hAnsi="Times New Roman" w:cs="Times New Roman"/>
            <w:color w:val="000000" w:themeColor="text1"/>
            <w:rPrChange w:id="4563" w:author="Ruijie Xu" w:date="2022-03-10T12:31:00Z">
              <w:rPr>
                <w:color w:val="000000" w:themeColor="text1"/>
              </w:rPr>
            </w:rPrChange>
          </w:rPr>
          <w:t xml:space="preserve"> </w:t>
        </w:r>
      </w:ins>
    </w:p>
    <w:p w14:paraId="75626BC4" w14:textId="37B01965" w:rsidR="00C20546" w:rsidRPr="002B42A7" w:rsidDel="008F1502" w:rsidRDefault="00A15B7A">
      <w:pPr>
        <w:spacing w:line="480" w:lineRule="auto"/>
        <w:rPr>
          <w:ins w:id="4564" w:author="Ruijie Xu" w:date="2022-02-02T12:20:00Z"/>
          <w:del w:id="4565" w:author="Rajeev, Sree" w:date="2022-03-03T11:10:00Z"/>
          <w:rFonts w:ascii="Times New Roman" w:hAnsi="Times New Roman" w:cs="Times New Roman"/>
          <w:color w:val="000000" w:themeColor="text1"/>
          <w:u w:val="single"/>
          <w:rPrChange w:id="4566" w:author="Ruijie Xu" w:date="2022-03-10T12:31:00Z">
            <w:rPr>
              <w:ins w:id="4567" w:author="Ruijie Xu" w:date="2022-02-02T12:20:00Z"/>
              <w:del w:id="4568" w:author="Rajeev, Sree" w:date="2022-03-03T11:10:00Z"/>
              <w:color w:val="000000" w:themeColor="text1"/>
            </w:rPr>
          </w:rPrChange>
        </w:rPr>
        <w:pPrChange w:id="4569" w:author="Ruijie Xu" w:date="2022-02-27T13:45:00Z">
          <w:pPr>
            <w:spacing w:line="480" w:lineRule="auto"/>
            <w:ind w:firstLine="720"/>
          </w:pPr>
        </w:pPrChange>
      </w:pPr>
      <w:ins w:id="4570" w:author="Ruijie Xu" w:date="2022-02-27T13:45:00Z">
        <w:del w:id="4571" w:author="Rajeev, Sree" w:date="2022-03-03T11:10:00Z">
          <w:r w:rsidRPr="002B42A7" w:rsidDel="008F1502">
            <w:rPr>
              <w:rFonts w:ascii="Times New Roman" w:hAnsi="Times New Roman" w:cs="Times New Roman"/>
              <w:color w:val="000000" w:themeColor="text1"/>
              <w:u w:val="single"/>
              <w:rPrChange w:id="4572" w:author="Ruijie Xu" w:date="2022-03-10T12:31:00Z">
                <w:rPr>
                  <w:color w:val="000000" w:themeColor="text1"/>
                </w:rPr>
              </w:rPrChange>
            </w:rPr>
            <w:delText>Species</w:delText>
          </w:r>
        </w:del>
      </w:ins>
    </w:p>
    <w:p w14:paraId="477AE8BD" w14:textId="45260A69" w:rsidR="003D5D8B" w:rsidRPr="002B42A7" w:rsidRDefault="003D5D8B" w:rsidP="003D5D8B">
      <w:pPr>
        <w:spacing w:line="480" w:lineRule="auto"/>
        <w:ind w:firstLine="720"/>
        <w:rPr>
          <w:ins w:id="4573" w:author="Ruijie Xu" w:date="2022-02-02T13:04:00Z"/>
          <w:rFonts w:ascii="Times New Roman" w:hAnsi="Times New Roman" w:cs="Times New Roman"/>
          <w:color w:val="000000" w:themeColor="text1"/>
          <w:rPrChange w:id="4574" w:author="Ruijie Xu" w:date="2022-03-10T12:31:00Z">
            <w:rPr>
              <w:ins w:id="4575" w:author="Ruijie Xu" w:date="2022-02-02T13:04:00Z"/>
              <w:color w:val="000000" w:themeColor="text1"/>
            </w:rPr>
          </w:rPrChange>
        </w:rPr>
      </w:pPr>
      <w:bookmarkStart w:id="4576" w:name="OLE_LINK8"/>
      <w:bookmarkStart w:id="4577" w:name="OLE_LINK9"/>
      <w:bookmarkStart w:id="4578" w:name="OLE_LINK98"/>
      <w:ins w:id="4579" w:author="Ruijie Xu" w:date="2022-02-02T12:20:00Z">
        <w:del w:id="4580" w:author="Liliana Salvador" w:date="2022-02-23T20:29:00Z">
          <w:r w:rsidRPr="002B42A7" w:rsidDel="00015F44">
            <w:rPr>
              <w:rFonts w:ascii="Times New Roman" w:hAnsi="Times New Roman" w:cs="Times New Roman"/>
              <w:color w:val="000000" w:themeColor="text1"/>
              <w:rPrChange w:id="4581" w:author="Ruijie Xu" w:date="2022-03-10T12:31:00Z">
                <w:rPr>
                  <w:color w:val="000000" w:themeColor="text1"/>
                </w:rPr>
              </w:rPrChange>
            </w:rPr>
            <w:delText>Moving down to</w:delText>
          </w:r>
        </w:del>
      </w:ins>
      <w:ins w:id="4582" w:author="Rajeev, Sree" w:date="2022-03-03T11:11:00Z">
        <w:r w:rsidR="008F1502" w:rsidRPr="002B42A7">
          <w:rPr>
            <w:rFonts w:ascii="Times New Roman" w:hAnsi="Times New Roman" w:cs="Times New Roman"/>
            <w:color w:val="000000" w:themeColor="text1"/>
            <w:rPrChange w:id="4583" w:author="Ruijie Xu" w:date="2022-03-10T12:31:00Z">
              <w:rPr>
                <w:color w:val="000000" w:themeColor="text1"/>
              </w:rPr>
            </w:rPrChange>
          </w:rPr>
          <w:t xml:space="preserve">For </w:t>
        </w:r>
      </w:ins>
      <w:ins w:id="4584" w:author="Liliana Salvador" w:date="2022-02-23T20:29:00Z">
        <w:del w:id="4585" w:author="Rajeev, Sree" w:date="2022-03-03T11:11:00Z">
          <w:r w:rsidR="00015F44" w:rsidRPr="002B42A7" w:rsidDel="008F1502">
            <w:rPr>
              <w:rFonts w:ascii="Times New Roman" w:hAnsi="Times New Roman" w:cs="Times New Roman"/>
              <w:color w:val="000000" w:themeColor="text1"/>
              <w:rPrChange w:id="4586" w:author="Ruijie Xu" w:date="2022-03-10T12:31:00Z">
                <w:rPr>
                  <w:color w:val="000000" w:themeColor="text1"/>
                </w:rPr>
              </w:rPrChange>
            </w:rPr>
            <w:delText>Regarding</w:delText>
          </w:r>
        </w:del>
      </w:ins>
      <w:ins w:id="4587" w:author="Ruijie Xu" w:date="2022-02-02T12:20:00Z">
        <w:r w:rsidRPr="002B42A7">
          <w:rPr>
            <w:rFonts w:ascii="Times New Roman" w:hAnsi="Times New Roman" w:cs="Times New Roman"/>
            <w:color w:val="000000" w:themeColor="text1"/>
            <w:rPrChange w:id="4588" w:author="Ruijie Xu" w:date="2022-03-10T12:31:00Z">
              <w:rPr>
                <w:color w:val="000000" w:themeColor="text1"/>
              </w:rPr>
            </w:rPrChange>
          </w:rPr>
          <w:t xml:space="preserve"> the </w:t>
        </w:r>
      </w:ins>
      <w:ins w:id="4589" w:author="Rajeev, Sree" w:date="2022-03-03T11:10:00Z">
        <w:r w:rsidR="008F1502" w:rsidRPr="002B42A7">
          <w:rPr>
            <w:rFonts w:ascii="Times New Roman" w:hAnsi="Times New Roman" w:cs="Times New Roman"/>
            <w:color w:val="000000" w:themeColor="text1"/>
            <w:rPrChange w:id="4590" w:author="Ruijie Xu" w:date="2022-03-10T12:31:00Z">
              <w:rPr>
                <w:color w:val="000000" w:themeColor="text1"/>
              </w:rPr>
            </w:rPrChange>
          </w:rPr>
          <w:t>s</w:t>
        </w:r>
      </w:ins>
      <w:ins w:id="4591" w:author="Ruijie Xu" w:date="2022-02-02T12:20:00Z">
        <w:del w:id="4592" w:author="Rajeev, Sree" w:date="2022-03-03T11:10:00Z">
          <w:r w:rsidRPr="002B42A7" w:rsidDel="008F1502">
            <w:rPr>
              <w:rFonts w:ascii="Times New Roman" w:hAnsi="Times New Roman" w:cs="Times New Roman"/>
              <w:color w:val="000000" w:themeColor="text1"/>
              <w:rPrChange w:id="4593" w:author="Ruijie Xu" w:date="2022-03-10T12:31:00Z">
                <w:rPr>
                  <w:color w:val="000000" w:themeColor="text1"/>
                </w:rPr>
              </w:rPrChange>
            </w:rPr>
            <w:delText>S</w:delText>
          </w:r>
        </w:del>
        <w:r w:rsidRPr="002B42A7">
          <w:rPr>
            <w:rFonts w:ascii="Times New Roman" w:hAnsi="Times New Roman" w:cs="Times New Roman"/>
            <w:color w:val="000000" w:themeColor="text1"/>
            <w:rPrChange w:id="4594" w:author="Ruijie Xu" w:date="2022-03-10T12:31:00Z">
              <w:rPr>
                <w:color w:val="000000" w:themeColor="text1"/>
              </w:rPr>
            </w:rPrChange>
          </w:rPr>
          <w:t xml:space="preserve">pecies level classification, the number of reads classified under the same species </w:t>
        </w:r>
      </w:ins>
      <w:ins w:id="4595" w:author="Liliana Salvador" w:date="2022-02-23T20:29:00Z">
        <w:del w:id="4596" w:author="Ruijie Xu" w:date="2022-03-10T12:07:00Z">
          <w:r w:rsidR="00015F44" w:rsidRPr="002B42A7" w:rsidDel="00220B1C">
            <w:rPr>
              <w:rFonts w:ascii="Times New Roman" w:hAnsi="Times New Roman" w:cs="Times New Roman"/>
              <w:color w:val="000000" w:themeColor="text1"/>
              <w:rPrChange w:id="4597" w:author="Ruijie Xu" w:date="2022-03-10T12:31:00Z">
                <w:rPr>
                  <w:color w:val="000000" w:themeColor="text1"/>
                </w:rPr>
              </w:rPrChange>
            </w:rPr>
            <w:delText xml:space="preserve">a </w:delText>
          </w:r>
        </w:del>
      </w:ins>
      <w:ins w:id="4598" w:author="Ruijie Xu" w:date="2022-02-02T12:20:00Z">
        <w:r w:rsidRPr="002B42A7">
          <w:rPr>
            <w:rFonts w:ascii="Times New Roman" w:hAnsi="Times New Roman" w:cs="Times New Roman"/>
            <w:color w:val="000000" w:themeColor="text1"/>
            <w:rPrChange w:id="4599" w:author="Ruijie Xu" w:date="2022-03-10T12:31:00Z">
              <w:rPr>
                <w:color w:val="000000" w:themeColor="text1"/>
              </w:rPr>
            </w:rPrChange>
          </w:rPr>
          <w:t>by each software</w:t>
        </w:r>
      </w:ins>
      <w:ins w:id="4600" w:author="Ruijie Xu" w:date="2022-02-03T12:18:00Z">
        <w:r w:rsidR="00CE788B" w:rsidRPr="002B42A7">
          <w:rPr>
            <w:rFonts w:ascii="Times New Roman" w:hAnsi="Times New Roman" w:cs="Times New Roman"/>
            <w:color w:val="000000" w:themeColor="text1"/>
            <w:rPrChange w:id="4601" w:author="Ruijie Xu" w:date="2022-03-10T12:31:00Z">
              <w:rPr>
                <w:color w:val="000000" w:themeColor="text1"/>
              </w:rPr>
            </w:rPrChange>
          </w:rPr>
          <w:t xml:space="preserve"> </w:t>
        </w:r>
      </w:ins>
      <w:ins w:id="4602" w:author="Ruijie Xu" w:date="2022-03-10T12:07:00Z">
        <w:r w:rsidR="00220B1C" w:rsidRPr="002B42A7">
          <w:rPr>
            <w:rFonts w:ascii="Times New Roman" w:hAnsi="Times New Roman" w:cs="Times New Roman"/>
            <w:color w:val="000000" w:themeColor="text1"/>
            <w:rPrChange w:id="4603" w:author="Ruijie Xu" w:date="2022-03-10T12:31:00Z">
              <w:rPr>
                <w:color w:val="000000" w:themeColor="text1"/>
              </w:rPr>
            </w:rPrChange>
          </w:rPr>
          <w:t xml:space="preserve">is available in </w:t>
        </w:r>
      </w:ins>
      <w:ins w:id="4604" w:author="Ruijie Xu" w:date="2022-02-03T12:18:00Z">
        <w:r w:rsidR="00CE788B" w:rsidRPr="002B42A7">
          <w:rPr>
            <w:rFonts w:ascii="Times New Roman" w:hAnsi="Times New Roman" w:cs="Times New Roman"/>
            <w:color w:val="000000" w:themeColor="text1"/>
            <w:rPrChange w:id="4605" w:author="Ruijie Xu" w:date="2022-03-10T12:31:00Z">
              <w:rPr>
                <w:color w:val="000000" w:themeColor="text1"/>
              </w:rPr>
            </w:rPrChange>
          </w:rPr>
          <w:t xml:space="preserve">Table </w:t>
        </w:r>
      </w:ins>
      <w:ins w:id="4606" w:author="Ruijie Xu" w:date="2022-02-03T12:19:00Z">
        <w:r w:rsidR="00CE788B" w:rsidRPr="002B42A7">
          <w:rPr>
            <w:rFonts w:ascii="Times New Roman" w:hAnsi="Times New Roman" w:cs="Times New Roman"/>
            <w:color w:val="000000" w:themeColor="text1"/>
            <w:rPrChange w:id="4607" w:author="Ruijie Xu" w:date="2022-03-10T12:31:00Z">
              <w:rPr>
                <w:color w:val="000000" w:themeColor="text1"/>
              </w:rPr>
            </w:rPrChange>
          </w:rPr>
          <w:t>SII.1</w:t>
        </w:r>
      </w:ins>
      <w:ins w:id="4608" w:author="Ruijie Xu" w:date="2022-02-02T12:20:00Z">
        <w:r w:rsidRPr="002B42A7">
          <w:rPr>
            <w:rFonts w:ascii="Times New Roman" w:hAnsi="Times New Roman" w:cs="Times New Roman"/>
            <w:color w:val="000000" w:themeColor="text1"/>
            <w:rPrChange w:id="4609" w:author="Ruijie Xu" w:date="2022-03-10T12:31:00Z">
              <w:rPr>
                <w:color w:val="000000" w:themeColor="text1"/>
              </w:rPr>
            </w:rPrChange>
          </w:rPr>
          <w:t xml:space="preserve">. Out of all software, </w:t>
        </w:r>
      </w:ins>
      <w:ins w:id="4610" w:author="Ruijie Xu" w:date="2022-02-27T11:43:00Z">
        <w:r w:rsidR="00D8370E" w:rsidRPr="002B42A7">
          <w:rPr>
            <w:rFonts w:ascii="Times New Roman" w:hAnsi="Times New Roman" w:cs="Times New Roman"/>
            <w:color w:val="000000" w:themeColor="text1"/>
            <w:rPrChange w:id="4611" w:author="Ruijie Xu" w:date="2022-03-10T12:31:00Z">
              <w:rPr>
                <w:color w:val="000000" w:themeColor="text1"/>
              </w:rPr>
            </w:rPrChange>
          </w:rPr>
          <w:t>M</w:t>
        </w:r>
      </w:ins>
      <w:ins w:id="4612" w:author="Ruijie Xu" w:date="2022-02-02T12:20:00Z">
        <w:r w:rsidRPr="002B42A7">
          <w:rPr>
            <w:rFonts w:ascii="Times New Roman" w:hAnsi="Times New Roman" w:cs="Times New Roman"/>
            <w:color w:val="000000" w:themeColor="text1"/>
            <w:rPrChange w:id="4613" w:author="Ruijie Xu" w:date="2022-03-10T12:31:00Z">
              <w:rPr>
                <w:color w:val="000000" w:themeColor="text1"/>
              </w:rPr>
            </w:rPrChange>
          </w:rPr>
          <w:t xml:space="preserve">etaphlan3 </w:t>
        </w:r>
        <w:del w:id="4614" w:author="Liliana Salvador" w:date="2022-02-23T20:29:00Z">
          <w:r w:rsidRPr="002B42A7" w:rsidDel="00015F44">
            <w:rPr>
              <w:rFonts w:ascii="Times New Roman" w:hAnsi="Times New Roman" w:cs="Times New Roman"/>
              <w:color w:val="000000" w:themeColor="text1"/>
              <w:rPrChange w:id="4615"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616" w:author="Ruijie Xu" w:date="2022-03-10T12:31:00Z">
              <w:rPr>
                <w:color w:val="000000" w:themeColor="text1"/>
              </w:rPr>
            </w:rPrChange>
          </w:rPr>
          <w:t>classified the least number of species taxa</w:t>
        </w:r>
      </w:ins>
      <w:ins w:id="4617" w:author="Liliana Salvador" w:date="2022-02-23T20:29:00Z">
        <w:r w:rsidR="00015F44" w:rsidRPr="002B42A7">
          <w:rPr>
            <w:rFonts w:ascii="Times New Roman" w:hAnsi="Times New Roman" w:cs="Times New Roman"/>
            <w:color w:val="000000" w:themeColor="text1"/>
            <w:rPrChange w:id="4618" w:author="Ruijie Xu" w:date="2022-03-10T12:31:00Z">
              <w:rPr>
                <w:color w:val="000000" w:themeColor="text1"/>
              </w:rPr>
            </w:rPrChange>
          </w:rPr>
          <w:t xml:space="preserve">, </w:t>
        </w:r>
      </w:ins>
      <w:ins w:id="4619" w:author="Ruijie Xu" w:date="2022-02-02T12:20:00Z">
        <w:del w:id="4620" w:author="Liliana Salvador" w:date="2022-02-23T20:29:00Z">
          <w:r w:rsidRPr="002B42A7" w:rsidDel="00015F44">
            <w:rPr>
              <w:rFonts w:ascii="Times New Roman" w:hAnsi="Times New Roman" w:cs="Times New Roman"/>
              <w:color w:val="000000" w:themeColor="text1"/>
              <w:rPrChange w:id="462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622" w:author="Ruijie Xu" w:date="2022-03-10T12:31:00Z">
              <w:rPr>
                <w:color w:val="000000" w:themeColor="text1"/>
              </w:rPr>
            </w:rPrChange>
          </w:rPr>
          <w:t>with only 18 species</w:t>
        </w:r>
      </w:ins>
      <w:ins w:id="4623" w:author="Ruijie Xu" w:date="2022-02-03T12:19:00Z">
        <w:r w:rsidR="00CE788B" w:rsidRPr="002B42A7">
          <w:rPr>
            <w:rFonts w:ascii="Times New Roman" w:hAnsi="Times New Roman" w:cs="Times New Roman"/>
            <w:color w:val="000000" w:themeColor="text1"/>
            <w:rPrChange w:id="4624" w:author="Ruijie Xu" w:date="2022-03-10T12:31:00Z">
              <w:rPr>
                <w:color w:val="000000" w:themeColor="text1"/>
              </w:rPr>
            </w:rPrChange>
          </w:rPr>
          <w:t xml:space="preserve"> (Table SII.4)</w:t>
        </w:r>
      </w:ins>
      <w:ins w:id="4625" w:author="Rajeev, Sree" w:date="2022-03-03T11:11:00Z">
        <w:r w:rsidR="008F1502" w:rsidRPr="002B42A7">
          <w:rPr>
            <w:rFonts w:ascii="Times New Roman" w:hAnsi="Times New Roman" w:cs="Times New Roman"/>
            <w:color w:val="000000" w:themeColor="text1"/>
            <w:rPrChange w:id="4626" w:author="Ruijie Xu" w:date="2022-03-10T12:31:00Z">
              <w:rPr>
                <w:color w:val="000000" w:themeColor="text1"/>
              </w:rPr>
            </w:rPrChange>
          </w:rPr>
          <w:t xml:space="preserve"> while </w:t>
        </w:r>
      </w:ins>
      <w:ins w:id="4627" w:author="Ruijie Xu" w:date="2022-02-02T12:20:00Z">
        <w:del w:id="4628" w:author="Rajeev, Sree" w:date="2022-03-03T11:11:00Z">
          <w:r w:rsidRPr="002B42A7" w:rsidDel="008F1502">
            <w:rPr>
              <w:rFonts w:ascii="Times New Roman" w:hAnsi="Times New Roman" w:cs="Times New Roman"/>
              <w:color w:val="000000" w:themeColor="text1"/>
              <w:rPrChange w:id="4629"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4630" w:author="Ruijie Xu" w:date="2022-03-10T12:31:00Z">
              <w:rPr>
                <w:color w:val="000000" w:themeColor="text1"/>
              </w:rPr>
            </w:rPrChange>
          </w:rPr>
          <w:t xml:space="preserve">Kaiju </w:t>
        </w:r>
        <w:del w:id="4631" w:author="Liliana Salvador" w:date="2022-02-23T20:29:00Z">
          <w:r w:rsidRPr="002B42A7" w:rsidDel="00015F44">
            <w:rPr>
              <w:rFonts w:ascii="Times New Roman" w:hAnsi="Times New Roman" w:cs="Times New Roman"/>
              <w:color w:val="000000" w:themeColor="text1"/>
              <w:rPrChange w:id="4632"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633" w:author="Ruijie Xu" w:date="2022-03-10T12:31:00Z">
              <w:rPr>
                <w:color w:val="000000" w:themeColor="text1"/>
              </w:rPr>
            </w:rPrChange>
          </w:rPr>
          <w:t>classified the most</w:t>
        </w:r>
        <w:del w:id="4634" w:author="Liliana Salvador" w:date="2022-03-08T19:41:00Z">
          <w:r w:rsidRPr="002B42A7" w:rsidDel="00D47800">
            <w:rPr>
              <w:rFonts w:ascii="Times New Roman" w:hAnsi="Times New Roman" w:cs="Times New Roman"/>
              <w:color w:val="000000" w:themeColor="text1"/>
              <w:rPrChange w:id="4635" w:author="Ruijie Xu" w:date="2022-03-10T12:31:00Z">
                <w:rPr>
                  <w:color w:val="000000" w:themeColor="text1"/>
                </w:rPr>
              </w:rPrChange>
            </w:rPr>
            <w:delText xml:space="preserve"> number of distinct Species taxa</w:delText>
          </w:r>
        </w:del>
      </w:ins>
      <w:ins w:id="4636" w:author="Liliana Salvador" w:date="2022-02-23T20:30:00Z">
        <w:r w:rsidR="00015F44" w:rsidRPr="002B42A7">
          <w:rPr>
            <w:rFonts w:ascii="Times New Roman" w:hAnsi="Times New Roman" w:cs="Times New Roman"/>
            <w:color w:val="000000" w:themeColor="text1"/>
            <w:rPrChange w:id="4637" w:author="Ruijie Xu" w:date="2022-03-10T12:31:00Z">
              <w:rPr>
                <w:color w:val="000000" w:themeColor="text1"/>
              </w:rPr>
            </w:rPrChange>
          </w:rPr>
          <w:t>,</w:t>
        </w:r>
      </w:ins>
      <w:ins w:id="4638" w:author="Ruijie Xu" w:date="2022-02-02T12:20:00Z">
        <w:r w:rsidRPr="002B42A7">
          <w:rPr>
            <w:rFonts w:ascii="Times New Roman" w:hAnsi="Times New Roman" w:cs="Times New Roman"/>
            <w:color w:val="000000" w:themeColor="text1"/>
            <w:rPrChange w:id="4639" w:author="Ruijie Xu" w:date="2022-03-10T12:31:00Z">
              <w:rPr>
                <w:color w:val="000000" w:themeColor="text1"/>
              </w:rPr>
            </w:rPrChange>
          </w:rPr>
          <w:t xml:space="preserve"> 4128 species (Table </w:t>
        </w:r>
      </w:ins>
      <w:ins w:id="4640" w:author="Ruijie Xu" w:date="2022-02-03T12:19:00Z">
        <w:r w:rsidR="00CE788B" w:rsidRPr="002B42A7">
          <w:rPr>
            <w:rFonts w:ascii="Times New Roman" w:hAnsi="Times New Roman" w:cs="Times New Roman"/>
            <w:color w:val="000000" w:themeColor="text1"/>
            <w:rPrChange w:id="4641" w:author="Ruijie Xu" w:date="2022-03-10T12:31:00Z">
              <w:rPr>
                <w:color w:val="000000" w:themeColor="text1"/>
              </w:rPr>
            </w:rPrChange>
          </w:rPr>
          <w:t>S</w:t>
        </w:r>
      </w:ins>
      <w:ins w:id="4642" w:author="Ruijie Xu" w:date="2022-02-02T12:20:00Z">
        <w:r w:rsidRPr="002B42A7">
          <w:rPr>
            <w:rFonts w:ascii="Times New Roman" w:hAnsi="Times New Roman" w:cs="Times New Roman"/>
            <w:color w:val="000000" w:themeColor="text1"/>
            <w:rPrChange w:id="4643" w:author="Ruijie Xu" w:date="2022-03-10T12:31:00Z">
              <w:rPr>
                <w:color w:val="000000" w:themeColor="text1"/>
              </w:rPr>
            </w:rPrChange>
          </w:rPr>
          <w:t>II.4). From the species level classifications, 9 species tax</w:t>
        </w:r>
      </w:ins>
      <w:ins w:id="4644" w:author="Ruijie Xu" w:date="2022-02-27T11:44:00Z">
        <w:r w:rsidR="001D06C9" w:rsidRPr="002B42A7">
          <w:rPr>
            <w:rFonts w:ascii="Times New Roman" w:hAnsi="Times New Roman" w:cs="Times New Roman"/>
            <w:color w:val="000000" w:themeColor="text1"/>
            <w:rPrChange w:id="4645" w:author="Ruijie Xu" w:date="2022-03-10T12:31:00Z">
              <w:rPr>
                <w:color w:val="000000" w:themeColor="text1"/>
              </w:rPr>
            </w:rPrChange>
          </w:rPr>
          <w:t xml:space="preserve">a </w:t>
        </w:r>
      </w:ins>
      <w:ins w:id="4646" w:author="Ruijie Xu" w:date="2022-02-27T11:45:00Z">
        <w:r w:rsidR="001D06C9" w:rsidRPr="002B42A7">
          <w:rPr>
            <w:rFonts w:ascii="Times New Roman" w:hAnsi="Times New Roman" w:cs="Times New Roman"/>
            <w:color w:val="000000" w:themeColor="text1"/>
            <w:rPrChange w:id="4647" w:author="Ruijie Xu" w:date="2022-03-10T12:31:00Z">
              <w:rPr>
                <w:color w:val="000000" w:themeColor="text1"/>
              </w:rPr>
            </w:rPrChange>
          </w:rPr>
          <w:t>w</w:t>
        </w:r>
      </w:ins>
      <w:ins w:id="4648" w:author="Ruijie Xu" w:date="2022-02-02T12:20:00Z">
        <w:r w:rsidRPr="002B42A7">
          <w:rPr>
            <w:rFonts w:ascii="Times New Roman" w:hAnsi="Times New Roman" w:cs="Times New Roman"/>
            <w:color w:val="000000" w:themeColor="text1"/>
            <w:rPrChange w:id="4649"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4650" w:author="Ruijie Xu" w:date="2022-03-10T12:31:00Z">
              <w:rPr>
                <w:i/>
                <w:iCs/>
                <w:color w:val="000000" w:themeColor="text1"/>
              </w:rPr>
            </w:rPrChange>
          </w:rPr>
          <w:t>Leptospira interrogans</w:t>
        </w:r>
        <w:r w:rsidRPr="002B42A7">
          <w:rPr>
            <w:rFonts w:ascii="Times New Roman" w:hAnsi="Times New Roman" w:cs="Times New Roman"/>
            <w:color w:val="000000" w:themeColor="text1"/>
            <w:rPrChange w:id="4651" w:author="Ruijie Xu" w:date="2022-03-10T12:31:00Z">
              <w:rPr>
                <w:color w:val="000000" w:themeColor="text1"/>
              </w:rPr>
            </w:rPrChange>
          </w:rPr>
          <w:t>,</w:t>
        </w:r>
        <w:r w:rsidRPr="002B42A7">
          <w:rPr>
            <w:rFonts w:ascii="Times New Roman" w:hAnsi="Times New Roman" w:cs="Times New Roman"/>
            <w:i/>
            <w:iCs/>
            <w:color w:val="000000" w:themeColor="text1"/>
            <w:rPrChange w:id="4652" w:author="Ruijie Xu" w:date="2022-03-10T12:31:00Z">
              <w:rPr>
                <w:i/>
                <w:iCs/>
                <w:color w:val="000000" w:themeColor="text1"/>
              </w:rPr>
            </w:rPrChange>
          </w:rPr>
          <w:t xml:space="preserve"> Leptospira borgpetersenii</w:t>
        </w:r>
        <w:r w:rsidRPr="002B42A7">
          <w:rPr>
            <w:rFonts w:ascii="Times New Roman" w:hAnsi="Times New Roman" w:cs="Times New Roman"/>
            <w:color w:val="000000" w:themeColor="text1"/>
            <w:rPrChange w:id="4653" w:author="Ruijie Xu" w:date="2022-03-10T12:31:00Z">
              <w:rPr>
                <w:color w:val="000000" w:themeColor="text1"/>
              </w:rPr>
            </w:rPrChange>
          </w:rPr>
          <w:t>,</w:t>
        </w:r>
        <w:r w:rsidRPr="002B42A7">
          <w:rPr>
            <w:rFonts w:ascii="Times New Roman" w:hAnsi="Times New Roman" w:cs="Times New Roman"/>
            <w:i/>
            <w:iCs/>
            <w:color w:val="000000" w:themeColor="text1"/>
            <w:rPrChange w:id="4654" w:author="Ruijie Xu" w:date="2022-03-10T12:31:00Z">
              <w:rPr>
                <w:i/>
                <w:iCs/>
                <w:color w:val="000000" w:themeColor="text1"/>
              </w:rPr>
            </w:rPrChange>
          </w:rPr>
          <w:t xml:space="preserve"> Faecalibacterium prausnitzii</w:t>
        </w:r>
        <w:r w:rsidRPr="002B42A7">
          <w:rPr>
            <w:rFonts w:ascii="Times New Roman" w:hAnsi="Times New Roman" w:cs="Times New Roman"/>
            <w:color w:val="000000" w:themeColor="text1"/>
            <w:rPrChange w:id="4655" w:author="Ruijie Xu" w:date="2022-03-10T12:31:00Z">
              <w:rPr>
                <w:color w:val="000000" w:themeColor="text1"/>
              </w:rPr>
            </w:rPrChange>
          </w:rPr>
          <w:t>,</w:t>
        </w:r>
        <w:r w:rsidRPr="002B42A7">
          <w:rPr>
            <w:rFonts w:ascii="Times New Roman" w:hAnsi="Times New Roman" w:cs="Times New Roman"/>
            <w:i/>
            <w:iCs/>
            <w:color w:val="000000" w:themeColor="text1"/>
            <w:rPrChange w:id="4656" w:author="Ruijie Xu" w:date="2022-03-10T12:31:00Z">
              <w:rPr>
                <w:i/>
                <w:iCs/>
                <w:color w:val="000000" w:themeColor="text1"/>
              </w:rPr>
            </w:rPrChange>
          </w:rPr>
          <w:t xml:space="preserve"> Bordetella pseudohinzii</w:t>
        </w:r>
        <w:r w:rsidRPr="002B42A7">
          <w:rPr>
            <w:rFonts w:ascii="Times New Roman" w:hAnsi="Times New Roman" w:cs="Times New Roman"/>
            <w:color w:val="000000" w:themeColor="text1"/>
            <w:rPrChange w:id="4657" w:author="Ruijie Xu" w:date="2022-03-10T12:31:00Z">
              <w:rPr>
                <w:color w:val="000000" w:themeColor="text1"/>
              </w:rPr>
            </w:rPrChange>
          </w:rPr>
          <w:t>,</w:t>
        </w:r>
        <w:r w:rsidRPr="002B42A7">
          <w:rPr>
            <w:rFonts w:ascii="Times New Roman" w:hAnsi="Times New Roman" w:cs="Times New Roman"/>
            <w:i/>
            <w:iCs/>
            <w:color w:val="000000" w:themeColor="text1"/>
            <w:rPrChange w:id="4658" w:author="Ruijie Xu" w:date="2022-03-10T12:31:00Z">
              <w:rPr>
                <w:i/>
                <w:iCs/>
                <w:color w:val="000000" w:themeColor="text1"/>
              </w:rPr>
            </w:rPrChange>
          </w:rPr>
          <w:t xml:space="preserve"> Bordetella bronchiseptica</w:t>
        </w:r>
        <w:r w:rsidRPr="002B42A7">
          <w:rPr>
            <w:rFonts w:ascii="Times New Roman" w:hAnsi="Times New Roman" w:cs="Times New Roman"/>
            <w:color w:val="000000" w:themeColor="text1"/>
            <w:rPrChange w:id="4659" w:author="Ruijie Xu" w:date="2022-03-10T12:31:00Z">
              <w:rPr>
                <w:color w:val="000000" w:themeColor="text1"/>
              </w:rPr>
            </w:rPrChange>
          </w:rPr>
          <w:t>,</w:t>
        </w:r>
        <w:r w:rsidRPr="002B42A7">
          <w:rPr>
            <w:rFonts w:ascii="Times New Roman" w:hAnsi="Times New Roman" w:cs="Times New Roman"/>
            <w:i/>
            <w:iCs/>
            <w:color w:val="000000" w:themeColor="text1"/>
            <w:rPrChange w:id="4660"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4661" w:author="Ruijie Xu" w:date="2022-03-10T12:31:00Z">
              <w:rPr>
                <w:color w:val="000000" w:themeColor="text1"/>
              </w:rPr>
            </w:rPrChange>
          </w:rPr>
          <w:t>,</w:t>
        </w:r>
        <w:r w:rsidRPr="002B42A7">
          <w:rPr>
            <w:rFonts w:ascii="Times New Roman" w:hAnsi="Times New Roman" w:cs="Times New Roman"/>
            <w:i/>
            <w:iCs/>
            <w:color w:val="000000" w:themeColor="text1"/>
            <w:rPrChange w:id="4662" w:author="Ruijie Xu" w:date="2022-03-10T12:31:00Z">
              <w:rPr>
                <w:i/>
                <w:iCs/>
                <w:color w:val="000000" w:themeColor="text1"/>
              </w:rPr>
            </w:rPrChange>
          </w:rPr>
          <w:t xml:space="preserve"> Bacteroides uniformis</w:t>
        </w:r>
        <w:r w:rsidRPr="002B42A7">
          <w:rPr>
            <w:rFonts w:ascii="Times New Roman" w:hAnsi="Times New Roman" w:cs="Times New Roman"/>
            <w:color w:val="000000" w:themeColor="text1"/>
            <w:rPrChange w:id="4663" w:author="Ruijie Xu" w:date="2022-03-10T12:31:00Z">
              <w:rPr>
                <w:color w:val="000000" w:themeColor="text1"/>
              </w:rPr>
            </w:rPrChange>
          </w:rPr>
          <w:t>,</w:t>
        </w:r>
        <w:r w:rsidRPr="002B42A7">
          <w:rPr>
            <w:rFonts w:ascii="Times New Roman" w:hAnsi="Times New Roman" w:cs="Times New Roman"/>
            <w:i/>
            <w:iCs/>
            <w:color w:val="000000" w:themeColor="text1"/>
            <w:rPrChange w:id="4664" w:author="Ruijie Xu" w:date="2022-03-10T12:31:00Z">
              <w:rPr>
                <w:i/>
                <w:iCs/>
                <w:color w:val="000000" w:themeColor="text1"/>
              </w:rPr>
            </w:rPrChange>
          </w:rPr>
          <w:t xml:space="preserve"> Phocaeicola vulgatus</w:t>
        </w:r>
        <w:r w:rsidRPr="002B42A7">
          <w:rPr>
            <w:rFonts w:ascii="Times New Roman" w:hAnsi="Times New Roman" w:cs="Times New Roman"/>
            <w:color w:val="000000" w:themeColor="text1"/>
            <w:rPrChange w:id="4665" w:author="Ruijie Xu" w:date="2022-03-10T12:31:00Z">
              <w:rPr>
                <w:color w:val="000000" w:themeColor="text1"/>
              </w:rPr>
            </w:rPrChange>
          </w:rPr>
          <w:t>, and</w:t>
        </w:r>
        <w:r w:rsidRPr="002B42A7">
          <w:rPr>
            <w:rFonts w:ascii="Times New Roman" w:hAnsi="Times New Roman" w:cs="Times New Roman"/>
            <w:i/>
            <w:iCs/>
            <w:color w:val="000000" w:themeColor="text1"/>
            <w:rPrChange w:id="4666" w:author="Ruijie Xu" w:date="2022-03-10T12:31:00Z">
              <w:rPr>
                <w:i/>
                <w:iCs/>
                <w:color w:val="000000" w:themeColor="text1"/>
              </w:rPr>
            </w:rPrChange>
          </w:rPr>
          <w:t xml:space="preserve"> Bartonella elizabethae</w:t>
        </w:r>
        <w:r w:rsidRPr="002B42A7">
          <w:rPr>
            <w:rFonts w:ascii="Times New Roman" w:hAnsi="Times New Roman" w:cs="Times New Roman"/>
            <w:color w:val="000000" w:themeColor="text1"/>
            <w:rPrChange w:id="4667" w:author="Ruijie Xu" w:date="2022-03-10T12:31:00Z">
              <w:rPr>
                <w:color w:val="000000" w:themeColor="text1"/>
              </w:rPr>
            </w:rPrChange>
          </w:rPr>
          <w:t>)</w:t>
        </w:r>
      </w:ins>
      <w:ins w:id="4668" w:author="Ruijie Xu" w:date="2022-02-03T12:21:00Z">
        <w:r w:rsidR="00E93552" w:rsidRPr="002B42A7">
          <w:rPr>
            <w:rFonts w:ascii="Times New Roman" w:hAnsi="Times New Roman" w:cs="Times New Roman"/>
            <w:color w:val="000000" w:themeColor="text1"/>
            <w:rPrChange w:id="4669" w:author="Ruijie Xu" w:date="2022-03-10T12:31:00Z">
              <w:rPr>
                <w:color w:val="000000" w:themeColor="text1"/>
              </w:rPr>
            </w:rPrChange>
          </w:rPr>
          <w:t xml:space="preserve"> (Table SII.1)</w:t>
        </w:r>
      </w:ins>
      <w:ins w:id="4670" w:author="Ruijie Xu" w:date="2022-02-02T12:20:00Z">
        <w:r w:rsidRPr="002B42A7">
          <w:rPr>
            <w:rFonts w:ascii="Times New Roman" w:hAnsi="Times New Roman" w:cs="Times New Roman"/>
            <w:color w:val="000000" w:themeColor="text1"/>
            <w:rPrChange w:id="4671" w:author="Ruijie Xu" w:date="2022-03-10T12:31:00Z">
              <w:rPr>
                <w:color w:val="000000" w:themeColor="text1"/>
              </w:rPr>
            </w:rPrChange>
          </w:rPr>
          <w:t xml:space="preserve">. Centrifuge </w:t>
        </w:r>
        <w:del w:id="4672" w:author="Liliana Salvador" w:date="2022-02-23T20:34:00Z">
          <w:r w:rsidRPr="002B42A7" w:rsidDel="0088072A">
            <w:rPr>
              <w:rFonts w:ascii="Times New Roman" w:hAnsi="Times New Roman" w:cs="Times New Roman"/>
              <w:color w:val="000000" w:themeColor="text1"/>
              <w:rPrChange w:id="4673" w:author="Ruijie Xu" w:date="2022-03-10T12:31:00Z">
                <w:rPr>
                  <w:color w:val="000000" w:themeColor="text1"/>
                </w:rPr>
              </w:rPrChange>
            </w:rPr>
            <w:delText>and</w:delText>
          </w:r>
        </w:del>
      </w:ins>
      <w:ins w:id="4674" w:author="Liliana Salvador" w:date="2022-02-23T20:34:00Z">
        <w:r w:rsidR="0088072A" w:rsidRPr="002B42A7">
          <w:rPr>
            <w:rFonts w:ascii="Times New Roman" w:hAnsi="Times New Roman" w:cs="Times New Roman"/>
            <w:color w:val="000000" w:themeColor="text1"/>
            <w:rPrChange w:id="4675" w:author="Ruijie Xu" w:date="2022-03-10T12:31:00Z">
              <w:rPr>
                <w:color w:val="000000" w:themeColor="text1"/>
              </w:rPr>
            </w:rPrChange>
          </w:rPr>
          <w:t>vs</w:t>
        </w:r>
      </w:ins>
      <w:ins w:id="4676" w:author="Ruijie Xu" w:date="2022-02-02T12:20:00Z">
        <w:r w:rsidRPr="002B42A7">
          <w:rPr>
            <w:rFonts w:ascii="Times New Roman" w:hAnsi="Times New Roman" w:cs="Times New Roman"/>
            <w:color w:val="000000" w:themeColor="text1"/>
            <w:rPrChange w:id="4677" w:author="Ruijie Xu" w:date="2022-03-10T12:31:00Z">
              <w:rPr>
                <w:color w:val="000000" w:themeColor="text1"/>
              </w:rPr>
            </w:rPrChange>
          </w:rPr>
          <w:t xml:space="preserve"> Kaiju ha</w:t>
        </w:r>
      </w:ins>
      <w:ins w:id="4678" w:author="Liliana Salvador" w:date="2022-03-08T19:41:00Z">
        <w:r w:rsidR="00D47800" w:rsidRPr="002B42A7">
          <w:rPr>
            <w:rFonts w:ascii="Times New Roman" w:hAnsi="Times New Roman" w:cs="Times New Roman"/>
            <w:color w:val="000000" w:themeColor="text1"/>
            <w:rPrChange w:id="4679" w:author="Ruijie Xu" w:date="2022-03-10T12:31:00Z">
              <w:rPr>
                <w:color w:val="000000" w:themeColor="text1"/>
              </w:rPr>
            </w:rPrChange>
          </w:rPr>
          <w:t>d</w:t>
        </w:r>
      </w:ins>
      <w:ins w:id="4680" w:author="Ruijie Xu" w:date="2022-02-02T12:20:00Z">
        <w:del w:id="4681" w:author="Liliana Salvador" w:date="2022-02-23T20:30:00Z">
          <w:r w:rsidRPr="002B42A7" w:rsidDel="00015F44">
            <w:rPr>
              <w:rFonts w:ascii="Times New Roman" w:hAnsi="Times New Roman" w:cs="Times New Roman"/>
              <w:color w:val="000000" w:themeColor="text1"/>
              <w:rPrChange w:id="4682" w:author="Ruijie Xu" w:date="2022-03-10T12:31:00Z">
                <w:rPr>
                  <w:color w:val="000000" w:themeColor="text1"/>
                </w:rPr>
              </w:rPrChange>
            </w:rPr>
            <w:delText>s</w:delText>
          </w:r>
        </w:del>
        <w:r w:rsidRPr="002B42A7">
          <w:rPr>
            <w:rFonts w:ascii="Times New Roman" w:hAnsi="Times New Roman" w:cs="Times New Roman"/>
            <w:color w:val="000000" w:themeColor="text1"/>
            <w:rPrChange w:id="4683" w:author="Ruijie Xu" w:date="2022-03-10T12:31:00Z">
              <w:rPr>
                <w:color w:val="000000" w:themeColor="text1"/>
              </w:rPr>
            </w:rPrChange>
          </w:rPr>
          <w:t xml:space="preserve"> the largest overla</w:t>
        </w:r>
      </w:ins>
      <w:ins w:id="4684" w:author="Liliana Salvador" w:date="2022-03-08T19:41:00Z">
        <w:r w:rsidR="00D47800" w:rsidRPr="002B42A7">
          <w:rPr>
            <w:rFonts w:ascii="Times New Roman" w:hAnsi="Times New Roman" w:cs="Times New Roman"/>
            <w:color w:val="000000" w:themeColor="text1"/>
            <w:rPrChange w:id="4685" w:author="Ruijie Xu" w:date="2022-03-10T12:31:00Z">
              <w:rPr>
                <w:color w:val="000000" w:themeColor="text1"/>
              </w:rPr>
            </w:rPrChange>
          </w:rPr>
          <w:t>p</w:t>
        </w:r>
      </w:ins>
      <w:ins w:id="4686" w:author="Ruijie Xu" w:date="2022-02-02T12:20:00Z">
        <w:del w:id="4687" w:author="Liliana Salvador" w:date="2022-03-08T19:41:00Z">
          <w:r w:rsidRPr="002B42A7" w:rsidDel="00D47800">
            <w:rPr>
              <w:rFonts w:ascii="Times New Roman" w:hAnsi="Times New Roman" w:cs="Times New Roman"/>
              <w:color w:val="000000" w:themeColor="text1"/>
              <w:rPrChange w:id="4688" w:author="Ruijie Xu" w:date="2022-03-10T12:31:00Z">
                <w:rPr>
                  <w:color w:val="000000" w:themeColor="text1"/>
                </w:rPr>
              </w:rPrChange>
            </w:rPr>
            <w:delText>pping</w:delText>
          </w:r>
        </w:del>
        <w:r w:rsidRPr="002B42A7">
          <w:rPr>
            <w:rFonts w:ascii="Times New Roman" w:hAnsi="Times New Roman" w:cs="Times New Roman"/>
            <w:color w:val="000000" w:themeColor="text1"/>
            <w:rPrChange w:id="4689" w:author="Ruijie Xu" w:date="2022-03-10T12:31:00Z">
              <w:rPr>
                <w:color w:val="000000" w:themeColor="text1"/>
              </w:rPr>
            </w:rPrChange>
          </w:rPr>
          <w:t xml:space="preserve"> </w:t>
        </w:r>
        <w:del w:id="4690" w:author="Liliana Salvador" w:date="2022-03-08T19:42:00Z">
          <w:r w:rsidRPr="002B42A7" w:rsidDel="00D47800">
            <w:rPr>
              <w:rFonts w:ascii="Times New Roman" w:hAnsi="Times New Roman" w:cs="Times New Roman"/>
              <w:color w:val="000000" w:themeColor="text1"/>
              <w:rPrChange w:id="4691" w:author="Ruijie Xu" w:date="2022-03-10T12:31:00Z">
                <w:rPr>
                  <w:color w:val="000000" w:themeColor="text1"/>
                </w:rPr>
              </w:rPrChange>
            </w:rPr>
            <w:delText>in the</w:delText>
          </w:r>
        </w:del>
      </w:ins>
      <w:ins w:id="4692" w:author="Liliana Salvador" w:date="2022-03-08T19:42:00Z">
        <w:r w:rsidR="00D47800" w:rsidRPr="002B42A7">
          <w:rPr>
            <w:rFonts w:ascii="Times New Roman" w:hAnsi="Times New Roman" w:cs="Times New Roman"/>
            <w:color w:val="000000" w:themeColor="text1"/>
            <w:rPrChange w:id="4693" w:author="Ruijie Xu" w:date="2022-03-10T12:31:00Z">
              <w:rPr>
                <w:color w:val="000000" w:themeColor="text1"/>
              </w:rPr>
            </w:rPrChange>
          </w:rPr>
          <w:t>of</w:t>
        </w:r>
      </w:ins>
      <w:ins w:id="4694" w:author="Liliana Salvador" w:date="2022-02-23T20:31:00Z">
        <w:r w:rsidR="00015F44" w:rsidRPr="002B42A7">
          <w:rPr>
            <w:rFonts w:ascii="Times New Roman" w:hAnsi="Times New Roman" w:cs="Times New Roman"/>
            <w:color w:val="000000" w:themeColor="text1"/>
            <w:rPrChange w:id="4695" w:author="Ruijie Xu" w:date="2022-03-10T12:31:00Z">
              <w:rPr>
                <w:color w:val="000000" w:themeColor="text1"/>
              </w:rPr>
            </w:rPrChange>
          </w:rPr>
          <w:t xml:space="preserve"> number of</w:t>
        </w:r>
      </w:ins>
      <w:ins w:id="4696" w:author="Ruijie Xu" w:date="2022-02-02T12:20:00Z">
        <w:r w:rsidRPr="002B42A7">
          <w:rPr>
            <w:rFonts w:ascii="Times New Roman" w:hAnsi="Times New Roman" w:cs="Times New Roman"/>
            <w:color w:val="000000" w:themeColor="text1"/>
            <w:rPrChange w:id="4697" w:author="Ruijie Xu" w:date="2022-03-10T12:31:00Z">
              <w:rPr>
                <w:color w:val="000000" w:themeColor="text1"/>
              </w:rPr>
            </w:rPrChange>
          </w:rPr>
          <w:t xml:space="preserve"> </w:t>
        </w:r>
      </w:ins>
      <w:ins w:id="4698" w:author="Liliana Salvador" w:date="2022-03-08T19:42:00Z">
        <w:r w:rsidR="0028601F" w:rsidRPr="002B42A7">
          <w:rPr>
            <w:rFonts w:ascii="Times New Roman" w:hAnsi="Times New Roman" w:cs="Times New Roman"/>
            <w:color w:val="000000" w:themeColor="text1"/>
            <w:rPrChange w:id="4699" w:author="Ruijie Xu" w:date="2022-03-10T12:31:00Z">
              <w:rPr>
                <w:color w:val="000000" w:themeColor="text1"/>
              </w:rPr>
            </w:rPrChange>
          </w:rPr>
          <w:t xml:space="preserve">identified </w:t>
        </w:r>
      </w:ins>
      <w:ins w:id="4700" w:author="Ruijie Xu" w:date="2022-02-02T12:20:00Z">
        <w:r w:rsidRPr="002B42A7">
          <w:rPr>
            <w:rFonts w:ascii="Times New Roman" w:hAnsi="Times New Roman" w:cs="Times New Roman"/>
            <w:color w:val="000000" w:themeColor="text1"/>
            <w:rPrChange w:id="4701" w:author="Ruijie Xu" w:date="2022-03-10T12:31:00Z">
              <w:rPr>
                <w:color w:val="000000" w:themeColor="text1"/>
              </w:rPr>
            </w:rPrChange>
          </w:rPr>
          <w:t xml:space="preserve">species taxa </w:t>
        </w:r>
        <w:del w:id="4702" w:author="Liliana Salvador" w:date="2022-03-08T19:42:00Z">
          <w:r w:rsidRPr="002B42A7" w:rsidDel="0028601F">
            <w:rPr>
              <w:rFonts w:ascii="Times New Roman" w:hAnsi="Times New Roman" w:cs="Times New Roman"/>
              <w:color w:val="000000" w:themeColor="text1"/>
              <w:rPrChange w:id="4703"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4704" w:author="Ruijie Xu" w:date="2022-03-10T12:31:00Z">
              <w:rPr>
                <w:color w:val="000000" w:themeColor="text1"/>
              </w:rPr>
            </w:rPrChange>
          </w:rPr>
          <w:t>(2285</w:t>
        </w:r>
        <w:del w:id="4705" w:author="Liliana Salvador" w:date="2022-03-08T19:42:00Z">
          <w:r w:rsidRPr="002B42A7" w:rsidDel="0028601F">
            <w:rPr>
              <w:rFonts w:ascii="Times New Roman" w:hAnsi="Times New Roman" w:cs="Times New Roman"/>
              <w:color w:val="000000" w:themeColor="text1"/>
              <w:rPrChange w:id="470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707" w:author="Ruijie Xu" w:date="2022-03-10T12:31:00Z">
              <w:rPr>
                <w:color w:val="000000" w:themeColor="text1"/>
              </w:rPr>
            </w:rPrChange>
          </w:rPr>
          <w:t>), followed by Kraken2 vs</w:t>
        </w:r>
      </w:ins>
      <w:ins w:id="4708" w:author="Liliana Salvador" w:date="2022-02-23T20:34:00Z">
        <w:r w:rsidR="0088072A" w:rsidRPr="002B42A7">
          <w:rPr>
            <w:rFonts w:ascii="Times New Roman" w:hAnsi="Times New Roman" w:cs="Times New Roman"/>
            <w:color w:val="000000" w:themeColor="text1"/>
            <w:rPrChange w:id="4709" w:author="Ruijie Xu" w:date="2022-03-10T12:31:00Z">
              <w:rPr>
                <w:color w:val="000000" w:themeColor="text1"/>
              </w:rPr>
            </w:rPrChange>
          </w:rPr>
          <w:t xml:space="preserve"> </w:t>
        </w:r>
      </w:ins>
      <w:ins w:id="4710" w:author="Ruijie Xu" w:date="2022-02-02T12:20:00Z">
        <w:del w:id="4711" w:author="Liliana Salvador" w:date="2022-02-23T20:34:00Z">
          <w:r w:rsidRPr="002B42A7" w:rsidDel="0088072A">
            <w:rPr>
              <w:rFonts w:ascii="Times New Roman" w:hAnsi="Times New Roman" w:cs="Times New Roman"/>
              <w:color w:val="000000" w:themeColor="text1"/>
              <w:rPrChange w:id="471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713" w:author="Ruijie Xu" w:date="2022-03-10T12:31:00Z">
              <w:rPr>
                <w:color w:val="000000" w:themeColor="text1"/>
              </w:rPr>
            </w:rPrChange>
          </w:rPr>
          <w:t>Centrifuge (1737</w:t>
        </w:r>
        <w:del w:id="4714" w:author="Liliana Salvador" w:date="2022-03-08T19:42:00Z">
          <w:r w:rsidRPr="002B42A7" w:rsidDel="0028601F">
            <w:rPr>
              <w:rFonts w:ascii="Times New Roman" w:hAnsi="Times New Roman" w:cs="Times New Roman"/>
              <w:color w:val="000000" w:themeColor="text1"/>
              <w:rPrChange w:id="471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716" w:author="Ruijie Xu" w:date="2022-03-10T12:31:00Z">
              <w:rPr>
                <w:color w:val="000000" w:themeColor="text1"/>
              </w:rPr>
            </w:rPrChange>
          </w:rPr>
          <w:t xml:space="preserve">) and </w:t>
        </w:r>
      </w:ins>
      <w:ins w:id="4717" w:author="Ruijie Xu" w:date="2022-03-10T10:14:00Z">
        <w:r w:rsidR="007A62C5" w:rsidRPr="002B42A7">
          <w:rPr>
            <w:rFonts w:ascii="Times New Roman" w:hAnsi="Times New Roman" w:cs="Times New Roman"/>
            <w:color w:val="000000" w:themeColor="text1"/>
            <w:rPrChange w:id="4718" w:author="Ruijie Xu" w:date="2022-03-10T12:31:00Z">
              <w:rPr>
                <w:color w:val="000000" w:themeColor="text1"/>
              </w:rPr>
            </w:rPrChange>
          </w:rPr>
          <w:t xml:space="preserve">kraken2 </w:t>
        </w:r>
      </w:ins>
      <w:ins w:id="4719" w:author="Ruijie Xu" w:date="2022-02-02T12:20:00Z">
        <w:r w:rsidRPr="002B42A7">
          <w:rPr>
            <w:rFonts w:ascii="Times New Roman" w:hAnsi="Times New Roman" w:cs="Times New Roman"/>
            <w:color w:val="000000" w:themeColor="text1"/>
            <w:rPrChange w:id="4720" w:author="Ruijie Xu" w:date="2022-03-10T12:31:00Z">
              <w:rPr>
                <w:color w:val="000000" w:themeColor="text1"/>
              </w:rPr>
            </w:rPrChange>
          </w:rPr>
          <w:t>vs. Kaiju (1723</w:t>
        </w:r>
        <w:del w:id="4721" w:author="Liliana Salvador" w:date="2022-03-08T19:43:00Z">
          <w:r w:rsidRPr="002B42A7" w:rsidDel="0028601F">
            <w:rPr>
              <w:rFonts w:ascii="Times New Roman" w:hAnsi="Times New Roman" w:cs="Times New Roman"/>
              <w:color w:val="000000" w:themeColor="text1"/>
              <w:rPrChange w:id="472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723" w:author="Ruijie Xu" w:date="2022-03-10T12:31:00Z">
              <w:rPr>
                <w:color w:val="000000" w:themeColor="text1"/>
              </w:rPr>
            </w:rPrChange>
          </w:rPr>
          <w:t>)</w:t>
        </w:r>
      </w:ins>
      <w:ins w:id="4724" w:author="Ruijie Xu" w:date="2022-02-03T12:21:00Z">
        <w:r w:rsidR="00E93552" w:rsidRPr="002B42A7">
          <w:rPr>
            <w:rFonts w:ascii="Times New Roman" w:hAnsi="Times New Roman" w:cs="Times New Roman"/>
            <w:color w:val="000000" w:themeColor="text1"/>
            <w:rPrChange w:id="4725" w:author="Ruijie Xu" w:date="2022-03-10T12:31:00Z">
              <w:rPr>
                <w:color w:val="000000" w:themeColor="text1"/>
              </w:rPr>
            </w:rPrChange>
          </w:rPr>
          <w:t xml:space="preserve"> (Table S</w:t>
        </w:r>
      </w:ins>
      <w:ins w:id="4726" w:author="Ruijie Xu" w:date="2022-02-27T11:45:00Z">
        <w:r w:rsidR="001D06C9" w:rsidRPr="002B42A7">
          <w:rPr>
            <w:rFonts w:ascii="Times New Roman" w:hAnsi="Times New Roman" w:cs="Times New Roman"/>
            <w:color w:val="000000" w:themeColor="text1"/>
            <w:rPrChange w:id="4727" w:author="Ruijie Xu" w:date="2022-03-10T12:31:00Z">
              <w:rPr>
                <w:color w:val="000000" w:themeColor="text1"/>
              </w:rPr>
            </w:rPrChange>
          </w:rPr>
          <w:t>II</w:t>
        </w:r>
      </w:ins>
      <w:ins w:id="4728" w:author="Ruijie Xu" w:date="2022-02-03T12:21:00Z">
        <w:r w:rsidR="00E93552" w:rsidRPr="002B42A7">
          <w:rPr>
            <w:rFonts w:ascii="Times New Roman" w:hAnsi="Times New Roman" w:cs="Times New Roman"/>
            <w:color w:val="000000" w:themeColor="text1"/>
            <w:rPrChange w:id="4729" w:author="Ruijie Xu" w:date="2022-03-10T12:31:00Z">
              <w:rPr>
                <w:color w:val="000000" w:themeColor="text1"/>
              </w:rPr>
            </w:rPrChange>
          </w:rPr>
          <w:t>.4)</w:t>
        </w:r>
      </w:ins>
      <w:ins w:id="4730" w:author="Ruijie Xu" w:date="2022-02-02T12:20:00Z">
        <w:r w:rsidRPr="002B42A7">
          <w:rPr>
            <w:rFonts w:ascii="Times New Roman" w:hAnsi="Times New Roman" w:cs="Times New Roman"/>
            <w:color w:val="000000" w:themeColor="text1"/>
            <w:rPrChange w:id="4731" w:author="Ruijie Xu" w:date="2022-03-10T12:31:00Z">
              <w:rPr>
                <w:color w:val="000000" w:themeColor="text1"/>
              </w:rPr>
            </w:rPrChange>
          </w:rPr>
          <w:t>. The species-level classification of the th</w:t>
        </w:r>
      </w:ins>
      <w:ins w:id="4732" w:author="Ruijie Xu" w:date="2022-03-16T16:34:00Z">
        <w:r w:rsidR="007C663C">
          <w:rPr>
            <w:rFonts w:ascii="Times New Roman" w:hAnsi="Times New Roman" w:cs="Times New Roman"/>
            <w:color w:val="000000" w:themeColor="text1"/>
          </w:rPr>
          <w:t>es</w:t>
        </w:r>
      </w:ins>
      <w:ins w:id="4733" w:author="Ruijie Xu" w:date="2022-03-16T16:35:00Z">
        <w:r w:rsidR="007C663C">
          <w:rPr>
            <w:rFonts w:ascii="Times New Roman" w:hAnsi="Times New Roman" w:cs="Times New Roman"/>
            <w:color w:val="000000" w:themeColor="text1"/>
          </w:rPr>
          <w:t>e</w:t>
        </w:r>
      </w:ins>
      <w:ins w:id="4734" w:author="Ruijie Xu" w:date="2022-03-16T16:34:00Z">
        <w:r w:rsidR="007C663C">
          <w:rPr>
            <w:rFonts w:ascii="Times New Roman" w:hAnsi="Times New Roman" w:cs="Times New Roman"/>
            <w:color w:val="000000" w:themeColor="text1"/>
          </w:rPr>
          <w:t xml:space="preserve"> </w:t>
        </w:r>
      </w:ins>
      <w:ins w:id="4735" w:author="Ruijie Xu" w:date="2022-02-02T12:20:00Z">
        <w:r w:rsidRPr="002B42A7">
          <w:rPr>
            <w:rFonts w:ascii="Times New Roman" w:hAnsi="Times New Roman" w:cs="Times New Roman"/>
            <w:color w:val="000000" w:themeColor="text1"/>
            <w:rPrChange w:id="4736" w:author="Ruijie Xu" w:date="2022-03-10T12:31:00Z">
              <w:rPr>
                <w:color w:val="000000" w:themeColor="text1"/>
              </w:rPr>
            </w:rPrChange>
          </w:rPr>
          <w:t xml:space="preserve">software </w:t>
        </w:r>
      </w:ins>
      <w:ins w:id="4737" w:author="Ruijie Xu" w:date="2022-02-27T11:46:00Z">
        <w:r w:rsidR="001D06C9" w:rsidRPr="002B42A7">
          <w:rPr>
            <w:rFonts w:ascii="Times New Roman" w:hAnsi="Times New Roman" w:cs="Times New Roman"/>
            <w:color w:val="000000" w:themeColor="text1"/>
            <w:rPrChange w:id="4738" w:author="Ruijie Xu" w:date="2022-03-10T12:31:00Z">
              <w:rPr>
                <w:color w:val="000000" w:themeColor="text1"/>
              </w:rPr>
            </w:rPrChange>
          </w:rPr>
          <w:t xml:space="preserve">mentioned above </w:t>
        </w:r>
      </w:ins>
      <w:ins w:id="4739" w:author="Ruijie Xu" w:date="2022-02-02T12:20:00Z">
        <w:del w:id="4740" w:author="Liliana Salvador" w:date="2022-02-23T20:32:00Z">
          <w:r w:rsidRPr="002B42A7" w:rsidDel="00015F44">
            <w:rPr>
              <w:rFonts w:ascii="Times New Roman" w:hAnsi="Times New Roman" w:cs="Times New Roman"/>
              <w:color w:val="000000" w:themeColor="text1"/>
              <w:rPrChange w:id="474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42" w:author="Ruijie Xu" w:date="2022-03-10T12:31:00Z">
              <w:rPr>
                <w:color w:val="000000" w:themeColor="text1"/>
              </w:rPr>
            </w:rPrChange>
          </w:rPr>
          <w:t xml:space="preserve">shared </w:t>
        </w:r>
      </w:ins>
      <w:ins w:id="4743" w:author="Liliana Salvador" w:date="2022-02-23T20:32:00Z">
        <w:r w:rsidR="00015F44" w:rsidRPr="002B42A7">
          <w:rPr>
            <w:rFonts w:ascii="Times New Roman" w:hAnsi="Times New Roman" w:cs="Times New Roman"/>
            <w:color w:val="000000" w:themeColor="text1"/>
            <w:rPrChange w:id="4744" w:author="Ruijie Xu" w:date="2022-03-10T12:31:00Z">
              <w:rPr>
                <w:color w:val="000000" w:themeColor="text1"/>
              </w:rPr>
            </w:rPrChange>
          </w:rPr>
          <w:t xml:space="preserve">a total of </w:t>
        </w:r>
      </w:ins>
      <w:ins w:id="4745" w:author="Ruijie Xu" w:date="2022-02-02T12:20:00Z">
        <w:r w:rsidRPr="002B42A7">
          <w:rPr>
            <w:rFonts w:ascii="Times New Roman" w:hAnsi="Times New Roman" w:cs="Times New Roman"/>
            <w:color w:val="000000" w:themeColor="text1"/>
            <w:rPrChange w:id="4746" w:author="Ruijie Xu" w:date="2022-03-10T12:31:00Z">
              <w:rPr>
                <w:color w:val="000000" w:themeColor="text1"/>
              </w:rPr>
            </w:rPrChange>
          </w:rPr>
          <w:t>1</w:t>
        </w:r>
        <w:del w:id="4747" w:author="Liliana Salvador" w:date="2022-02-23T21:04:00Z">
          <w:r w:rsidRPr="002B42A7" w:rsidDel="00A503F5">
            <w:rPr>
              <w:rFonts w:ascii="Times New Roman" w:hAnsi="Times New Roman" w:cs="Times New Roman"/>
              <w:color w:val="000000" w:themeColor="text1"/>
              <w:rPrChange w:id="4748" w:author="Ruijie Xu" w:date="2022-03-10T12:31:00Z">
                <w:rPr>
                  <w:color w:val="000000" w:themeColor="text1"/>
                </w:rPr>
              </w:rPrChange>
            </w:rPr>
            <w:delText>,</w:delText>
          </w:r>
        </w:del>
        <w:r w:rsidRPr="002B42A7">
          <w:rPr>
            <w:rFonts w:ascii="Times New Roman" w:hAnsi="Times New Roman" w:cs="Times New Roman"/>
            <w:color w:val="000000" w:themeColor="text1"/>
            <w:rPrChange w:id="4749" w:author="Ruijie Xu" w:date="2022-03-10T12:31:00Z">
              <w:rPr>
                <w:color w:val="000000" w:themeColor="text1"/>
              </w:rPr>
            </w:rPrChange>
          </w:rPr>
          <w:t>379 species taxa</w:t>
        </w:r>
        <w:del w:id="4750" w:author="Liliana Salvador" w:date="2022-02-23T20:32:00Z">
          <w:r w:rsidRPr="002B42A7" w:rsidDel="00015F44">
            <w:rPr>
              <w:rFonts w:ascii="Times New Roman" w:hAnsi="Times New Roman" w:cs="Times New Roman"/>
              <w:color w:val="000000" w:themeColor="text1"/>
              <w:rPrChange w:id="4751"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4752" w:author="Ruijie Xu" w:date="2022-03-10T12:31:00Z">
              <w:rPr>
                <w:color w:val="000000" w:themeColor="text1"/>
              </w:rPr>
            </w:rPrChange>
          </w:rPr>
          <w:t xml:space="preserve">. In addition, BLASTN </w:t>
        </w:r>
        <w:del w:id="4753" w:author="Liliana Salvador" w:date="2022-02-23T20:32:00Z">
          <w:r w:rsidRPr="002B42A7" w:rsidDel="00015F44">
            <w:rPr>
              <w:rFonts w:ascii="Times New Roman" w:hAnsi="Times New Roman" w:cs="Times New Roman"/>
              <w:color w:val="000000" w:themeColor="text1"/>
              <w:rPrChange w:id="4754"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4755" w:author="Ruijie Xu" w:date="2022-03-10T12:31:00Z">
              <w:rPr>
                <w:color w:val="000000" w:themeColor="text1"/>
              </w:rPr>
            </w:rPrChange>
          </w:rPr>
          <w:t xml:space="preserve">shared 1253 species </w:t>
        </w:r>
        <w:del w:id="4756" w:author="Liliana Salvador" w:date="2022-03-08T19:43:00Z">
          <w:r w:rsidRPr="002B42A7" w:rsidDel="0028601F">
            <w:rPr>
              <w:rFonts w:ascii="Times New Roman" w:hAnsi="Times New Roman" w:cs="Times New Roman"/>
              <w:color w:val="000000" w:themeColor="text1"/>
              <w:rPrChange w:id="4757"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4758" w:author="Ruijie Xu" w:date="2022-03-10T12:31:00Z">
              <w:rPr>
                <w:color w:val="000000" w:themeColor="text1"/>
              </w:rPr>
            </w:rPrChange>
          </w:rPr>
          <w:t xml:space="preserve">taxa with Centrifuge, 1207 </w:t>
        </w:r>
        <w:del w:id="4759" w:author="Liliana Salvador" w:date="2022-03-08T19:43:00Z">
          <w:r w:rsidRPr="002B42A7" w:rsidDel="0028601F">
            <w:rPr>
              <w:rFonts w:ascii="Times New Roman" w:hAnsi="Times New Roman" w:cs="Times New Roman"/>
              <w:color w:val="000000" w:themeColor="text1"/>
              <w:rPrChange w:id="4760"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761" w:author="Ruijie Xu" w:date="2022-03-10T12:31:00Z">
              <w:rPr>
                <w:color w:val="000000" w:themeColor="text1"/>
              </w:rPr>
            </w:rPrChange>
          </w:rPr>
          <w:t xml:space="preserve">with Kaiju, and 1126 </w:t>
        </w:r>
        <w:del w:id="4762" w:author="Liliana Salvador" w:date="2022-03-08T19:43:00Z">
          <w:r w:rsidRPr="002B42A7" w:rsidDel="0028601F">
            <w:rPr>
              <w:rFonts w:ascii="Times New Roman" w:hAnsi="Times New Roman" w:cs="Times New Roman"/>
              <w:color w:val="000000" w:themeColor="text1"/>
              <w:rPrChange w:id="4763"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764" w:author="Ruijie Xu" w:date="2022-03-10T12:31:00Z">
              <w:rPr>
                <w:color w:val="000000" w:themeColor="text1"/>
              </w:rPr>
            </w:rPrChange>
          </w:rPr>
          <w:t>with Kraken2. CLARK and CLARK-s’</w:t>
        </w:r>
        <w:del w:id="4765" w:author="Liliana Salvador" w:date="2022-03-08T19:43:00Z">
          <w:r w:rsidRPr="002B42A7" w:rsidDel="0028601F">
            <w:rPr>
              <w:rFonts w:ascii="Times New Roman" w:hAnsi="Times New Roman" w:cs="Times New Roman"/>
              <w:color w:val="000000" w:themeColor="text1"/>
              <w:rPrChange w:id="4766" w:author="Ruijie Xu" w:date="2022-03-10T12:31:00Z">
                <w:rPr>
                  <w:color w:val="000000" w:themeColor="text1"/>
                </w:rPr>
              </w:rPrChange>
            </w:rPr>
            <w:delText>s</w:delText>
          </w:r>
        </w:del>
        <w:r w:rsidRPr="002B42A7">
          <w:rPr>
            <w:rFonts w:ascii="Times New Roman" w:hAnsi="Times New Roman" w:cs="Times New Roman"/>
            <w:color w:val="000000" w:themeColor="text1"/>
            <w:rPrChange w:id="4767" w:author="Ruijie Xu" w:date="2022-03-10T12:31:00Z">
              <w:rPr>
                <w:color w:val="000000" w:themeColor="text1"/>
              </w:rPr>
            </w:rPrChange>
          </w:rPr>
          <w:t xml:space="preserve"> classification </w:t>
        </w:r>
        <w:del w:id="4768" w:author="Liliana Salvador" w:date="2022-02-23T20:32:00Z">
          <w:r w:rsidRPr="002B42A7" w:rsidDel="00015F44">
            <w:rPr>
              <w:rFonts w:ascii="Times New Roman" w:hAnsi="Times New Roman" w:cs="Times New Roman"/>
              <w:color w:val="000000" w:themeColor="text1"/>
              <w:rPrChange w:id="4769"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4770" w:author="Ruijie Xu" w:date="2022-03-10T12:31:00Z">
              <w:rPr>
                <w:color w:val="000000" w:themeColor="text1"/>
              </w:rPr>
            </w:rPrChange>
          </w:rPr>
          <w:t>shared 1219 and 1059 species taxa wtith Kaiju</w:t>
        </w:r>
      </w:ins>
      <w:ins w:id="4771" w:author="Liliana Salvador" w:date="2022-02-23T20:32:00Z">
        <w:r w:rsidR="00015F44" w:rsidRPr="002B42A7">
          <w:rPr>
            <w:rFonts w:ascii="Times New Roman" w:hAnsi="Times New Roman" w:cs="Times New Roman"/>
            <w:color w:val="000000" w:themeColor="text1"/>
            <w:rPrChange w:id="4772" w:author="Ruijie Xu" w:date="2022-03-10T12:31:00Z">
              <w:rPr>
                <w:color w:val="000000" w:themeColor="text1"/>
              </w:rPr>
            </w:rPrChange>
          </w:rPr>
          <w:t>, respectively</w:t>
        </w:r>
      </w:ins>
      <w:ins w:id="4773" w:author="Ruijie Xu" w:date="2022-02-02T12:20:00Z">
        <w:del w:id="4774" w:author="Liliana Salvador" w:date="2022-02-23T20:32:00Z">
          <w:r w:rsidRPr="002B42A7" w:rsidDel="00015F44">
            <w:rPr>
              <w:rFonts w:ascii="Times New Roman" w:hAnsi="Times New Roman" w:cs="Times New Roman"/>
              <w:color w:val="000000" w:themeColor="text1"/>
              <w:rPrChange w:id="4775"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4776" w:author="Ruijie Xu" w:date="2022-03-10T12:31:00Z">
              <w:rPr>
                <w:color w:val="000000" w:themeColor="text1"/>
              </w:rPr>
            </w:rPrChange>
          </w:rPr>
          <w:t xml:space="preserve">. To assess if </w:t>
        </w:r>
        <w:r w:rsidRPr="002B42A7">
          <w:rPr>
            <w:rFonts w:ascii="Times New Roman" w:hAnsi="Times New Roman" w:cs="Times New Roman"/>
            <w:color w:val="000000" w:themeColor="text1"/>
            <w:rPrChange w:id="4777" w:author="Ruijie Xu" w:date="2022-03-10T12:31:00Z">
              <w:rPr>
                <w:color w:val="000000" w:themeColor="text1"/>
              </w:rPr>
            </w:rPrChange>
          </w:rPr>
          <w:lastRenderedPageBreak/>
          <w:t xml:space="preserve">different software </w:t>
        </w:r>
        <w:del w:id="4778" w:author="Liliana Salvador" w:date="2022-02-23T20:32:00Z">
          <w:r w:rsidRPr="002B42A7" w:rsidDel="00015F44">
            <w:rPr>
              <w:rFonts w:ascii="Times New Roman" w:hAnsi="Times New Roman" w:cs="Times New Roman"/>
              <w:color w:val="000000" w:themeColor="text1"/>
              <w:rPrChange w:id="4779" w:author="Ruijie Xu" w:date="2022-03-10T12:31:00Z">
                <w:rPr>
                  <w:color w:val="000000" w:themeColor="text1"/>
                </w:rPr>
              </w:rPrChange>
            </w:rPr>
            <w:delText xml:space="preserve">has </w:delText>
          </w:r>
        </w:del>
      </w:ins>
      <w:ins w:id="4780" w:author="Liliana Salvador" w:date="2022-02-23T20:32:00Z">
        <w:r w:rsidR="00015F44" w:rsidRPr="002B42A7">
          <w:rPr>
            <w:rFonts w:ascii="Times New Roman" w:hAnsi="Times New Roman" w:cs="Times New Roman"/>
            <w:color w:val="000000" w:themeColor="text1"/>
            <w:rPrChange w:id="4781" w:author="Ruijie Xu" w:date="2022-03-10T12:31:00Z">
              <w:rPr>
                <w:color w:val="000000" w:themeColor="text1"/>
              </w:rPr>
            </w:rPrChange>
          </w:rPr>
          <w:t>ha</w:t>
        </w:r>
      </w:ins>
      <w:ins w:id="4782" w:author="Liliana Salvador" w:date="2022-03-08T19:44:00Z">
        <w:r w:rsidR="0028601F" w:rsidRPr="002B42A7">
          <w:rPr>
            <w:rFonts w:ascii="Times New Roman" w:hAnsi="Times New Roman" w:cs="Times New Roman"/>
            <w:color w:val="000000" w:themeColor="text1"/>
            <w:rPrChange w:id="4783" w:author="Ruijie Xu" w:date="2022-03-10T12:31:00Z">
              <w:rPr>
                <w:color w:val="000000" w:themeColor="text1"/>
              </w:rPr>
            </w:rPrChange>
          </w:rPr>
          <w:t>d</w:t>
        </w:r>
      </w:ins>
      <w:ins w:id="4784" w:author="Liliana Salvador" w:date="2022-02-23T20:32:00Z">
        <w:r w:rsidR="00015F44" w:rsidRPr="002B42A7">
          <w:rPr>
            <w:rFonts w:ascii="Times New Roman" w:hAnsi="Times New Roman" w:cs="Times New Roman"/>
            <w:color w:val="000000" w:themeColor="text1"/>
            <w:rPrChange w:id="4785" w:author="Ruijie Xu" w:date="2022-03-10T12:31:00Z">
              <w:rPr>
                <w:color w:val="000000" w:themeColor="text1"/>
              </w:rPr>
            </w:rPrChange>
          </w:rPr>
          <w:t xml:space="preserve"> </w:t>
        </w:r>
      </w:ins>
      <w:ins w:id="4786" w:author="Ruijie Xu" w:date="2022-02-02T12:20:00Z">
        <w:r w:rsidRPr="002B42A7">
          <w:rPr>
            <w:rFonts w:ascii="Times New Roman" w:hAnsi="Times New Roman" w:cs="Times New Roman"/>
            <w:color w:val="000000" w:themeColor="text1"/>
            <w:rPrChange w:id="4787" w:author="Ruijie Xu" w:date="2022-03-10T12:31:00Z">
              <w:rPr>
                <w:color w:val="000000" w:themeColor="text1"/>
              </w:rPr>
            </w:rPrChange>
          </w:rPr>
          <w:t xml:space="preserve">identified </w:t>
        </w:r>
      </w:ins>
      <w:ins w:id="4788" w:author="Liliana Salvador" w:date="2022-02-23T20:32:00Z">
        <w:r w:rsidR="00015F44" w:rsidRPr="002B42A7">
          <w:rPr>
            <w:rFonts w:ascii="Times New Roman" w:hAnsi="Times New Roman" w:cs="Times New Roman"/>
            <w:color w:val="000000" w:themeColor="text1"/>
            <w:rPrChange w:id="4789" w:author="Ruijie Xu" w:date="2022-03-10T12:31:00Z">
              <w:rPr>
                <w:color w:val="000000" w:themeColor="text1"/>
              </w:rPr>
            </w:rPrChange>
          </w:rPr>
          <w:t xml:space="preserve">the </w:t>
        </w:r>
      </w:ins>
      <w:ins w:id="4790" w:author="Ruijie Xu" w:date="2022-02-02T12:20:00Z">
        <w:r w:rsidRPr="002B42A7">
          <w:rPr>
            <w:rFonts w:ascii="Times New Roman" w:hAnsi="Times New Roman" w:cs="Times New Roman"/>
            <w:color w:val="000000" w:themeColor="text1"/>
            <w:rPrChange w:id="4791" w:author="Ruijie Xu" w:date="2022-03-10T12:31:00Z">
              <w:rPr>
                <w:color w:val="000000" w:themeColor="text1"/>
              </w:rPr>
            </w:rPrChange>
          </w:rPr>
          <w:t xml:space="preserve">same species taxa as the most abundant taxa, species taxa with at least 10% of the reads from each sample were </w:t>
        </w:r>
        <w:del w:id="4792" w:author="Rajeev, Sree" w:date="2022-03-01T14:02:00Z">
          <w:r w:rsidRPr="002B42A7" w:rsidDel="008D6DD7">
            <w:rPr>
              <w:rFonts w:ascii="Times New Roman" w:hAnsi="Times New Roman" w:cs="Times New Roman"/>
              <w:color w:val="000000" w:themeColor="text1"/>
              <w:rPrChange w:id="4793" w:author="Ruijie Xu" w:date="2022-03-10T12:31:00Z">
                <w:rPr>
                  <w:color w:val="000000" w:themeColor="text1"/>
                </w:rPr>
              </w:rPrChange>
            </w:rPr>
            <w:delText>identified</w:delText>
          </w:r>
        </w:del>
      </w:ins>
      <w:ins w:id="4794" w:author="Rajeev, Sree" w:date="2022-03-01T14:02:00Z">
        <w:r w:rsidR="008D6DD7" w:rsidRPr="002B42A7">
          <w:rPr>
            <w:rFonts w:ascii="Times New Roman" w:hAnsi="Times New Roman" w:cs="Times New Roman"/>
            <w:color w:val="000000" w:themeColor="text1"/>
            <w:rPrChange w:id="4795" w:author="Ruijie Xu" w:date="2022-03-10T12:31:00Z">
              <w:rPr>
                <w:color w:val="000000" w:themeColor="text1"/>
              </w:rPr>
            </w:rPrChange>
          </w:rPr>
          <w:t xml:space="preserve">selected </w:t>
        </w:r>
      </w:ins>
      <w:ins w:id="4796" w:author="Ruijie Xu" w:date="2022-02-02T12:20:00Z">
        <w:r w:rsidRPr="002B42A7">
          <w:rPr>
            <w:rFonts w:ascii="Times New Roman" w:hAnsi="Times New Roman" w:cs="Times New Roman"/>
            <w:color w:val="000000" w:themeColor="text1"/>
            <w:rPrChange w:id="4797" w:author="Ruijie Xu" w:date="2022-03-10T12:31:00Z">
              <w:rPr>
                <w:color w:val="000000" w:themeColor="text1"/>
              </w:rPr>
            </w:rPrChange>
          </w:rPr>
          <w:t>from each software’</w:t>
        </w:r>
        <w:del w:id="4798" w:author="Liliana Salvador" w:date="2022-02-23T20:33:00Z">
          <w:r w:rsidRPr="002B42A7" w:rsidDel="00015F44">
            <w:rPr>
              <w:rFonts w:ascii="Times New Roman" w:hAnsi="Times New Roman" w:cs="Times New Roman"/>
              <w:color w:val="000000" w:themeColor="text1"/>
              <w:rPrChange w:id="4799" w:author="Ruijie Xu" w:date="2022-03-10T12:31:00Z">
                <w:rPr>
                  <w:color w:val="000000" w:themeColor="text1"/>
                </w:rPr>
              </w:rPrChange>
            </w:rPr>
            <w:delText>s</w:delText>
          </w:r>
        </w:del>
        <w:r w:rsidRPr="002B42A7">
          <w:rPr>
            <w:rFonts w:ascii="Times New Roman" w:hAnsi="Times New Roman" w:cs="Times New Roman"/>
            <w:color w:val="000000" w:themeColor="text1"/>
            <w:rPrChange w:id="4800" w:author="Ruijie Xu" w:date="2022-03-10T12:31:00Z">
              <w:rPr>
                <w:color w:val="000000" w:themeColor="text1"/>
              </w:rPr>
            </w:rPrChange>
          </w:rPr>
          <w:t xml:space="preserve"> classification. Metaphlan3 </w:t>
        </w:r>
        <w:del w:id="4801" w:author="Liliana Salvador" w:date="2022-02-23T20:33:00Z">
          <w:r w:rsidRPr="002B42A7" w:rsidDel="00015F44">
            <w:rPr>
              <w:rFonts w:ascii="Times New Roman" w:hAnsi="Times New Roman" w:cs="Times New Roman"/>
              <w:color w:val="000000" w:themeColor="text1"/>
              <w:rPrChange w:id="4802"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4803" w:author="Ruijie Xu" w:date="2022-03-10T12:31:00Z">
              <w:rPr>
                <w:color w:val="000000" w:themeColor="text1"/>
              </w:rPr>
            </w:rPrChange>
          </w:rPr>
          <w:t xml:space="preserve">identified most </w:t>
        </w:r>
      </w:ins>
      <w:ins w:id="4804" w:author="Liliana Salvador" w:date="2022-02-23T20:33:00Z">
        <w:r w:rsidR="00015F44" w:rsidRPr="002B42A7">
          <w:rPr>
            <w:rFonts w:ascii="Times New Roman" w:hAnsi="Times New Roman" w:cs="Times New Roman"/>
            <w:color w:val="000000" w:themeColor="text1"/>
            <w:rPrChange w:id="4805" w:author="Ruijie Xu" w:date="2022-03-10T12:31:00Z">
              <w:rPr>
                <w:color w:val="000000" w:themeColor="text1"/>
              </w:rPr>
            </w:rPrChange>
          </w:rPr>
          <w:t xml:space="preserve">of the </w:t>
        </w:r>
      </w:ins>
      <w:ins w:id="4806" w:author="Ruijie Xu" w:date="2022-02-02T12:20:00Z">
        <w:r w:rsidRPr="002B42A7">
          <w:rPr>
            <w:rFonts w:ascii="Times New Roman" w:hAnsi="Times New Roman" w:cs="Times New Roman"/>
            <w:color w:val="000000" w:themeColor="text1"/>
            <w:rPrChange w:id="4807" w:author="Ruijie Xu" w:date="2022-03-10T12:31:00Z">
              <w:rPr>
                <w:color w:val="000000" w:themeColor="text1"/>
              </w:rPr>
            </w:rPrChange>
          </w:rPr>
          <w:t>number of unique species taxa (18</w:t>
        </w:r>
        <w:del w:id="4808" w:author="Liliana Salvador" w:date="2022-03-08T19:44:00Z">
          <w:r w:rsidRPr="002B42A7" w:rsidDel="0028601F">
            <w:rPr>
              <w:rFonts w:ascii="Times New Roman" w:hAnsi="Times New Roman" w:cs="Times New Roman"/>
              <w:color w:val="000000" w:themeColor="text1"/>
              <w:rPrChange w:id="480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10" w:author="Ruijie Xu" w:date="2022-03-10T12:31:00Z">
              <w:rPr>
                <w:color w:val="000000" w:themeColor="text1"/>
              </w:rPr>
            </w:rPrChange>
          </w:rPr>
          <w:t xml:space="preserve">), while BLASTN and Kaiju </w:t>
        </w:r>
        <w:del w:id="4811" w:author="Liliana Salvador" w:date="2022-02-23T20:33:00Z">
          <w:r w:rsidRPr="002B42A7" w:rsidDel="00015F44">
            <w:rPr>
              <w:rFonts w:ascii="Times New Roman" w:hAnsi="Times New Roman" w:cs="Times New Roman"/>
              <w:color w:val="000000" w:themeColor="text1"/>
              <w:rPrChange w:id="4812" w:author="Ruijie Xu" w:date="2022-03-10T12:31:00Z">
                <w:rPr>
                  <w:color w:val="000000" w:themeColor="text1"/>
                </w:rPr>
              </w:rPrChange>
            </w:rPr>
            <w:delText>has</w:delText>
          </w:r>
        </w:del>
      </w:ins>
      <w:ins w:id="4813" w:author="Liliana Salvador" w:date="2022-02-23T20:33:00Z">
        <w:r w:rsidR="00015F44" w:rsidRPr="002B42A7">
          <w:rPr>
            <w:rFonts w:ascii="Times New Roman" w:hAnsi="Times New Roman" w:cs="Times New Roman"/>
            <w:color w:val="000000" w:themeColor="text1"/>
            <w:rPrChange w:id="4814" w:author="Ruijie Xu" w:date="2022-03-10T12:31:00Z">
              <w:rPr>
                <w:color w:val="000000" w:themeColor="text1"/>
              </w:rPr>
            </w:rPrChange>
          </w:rPr>
          <w:t>identified</w:t>
        </w:r>
      </w:ins>
      <w:ins w:id="4815" w:author="Ruijie Xu" w:date="2022-02-02T12:20:00Z">
        <w:r w:rsidRPr="002B42A7">
          <w:rPr>
            <w:rFonts w:ascii="Times New Roman" w:hAnsi="Times New Roman" w:cs="Times New Roman"/>
            <w:color w:val="000000" w:themeColor="text1"/>
            <w:rPrChange w:id="4816" w:author="Ruijie Xu" w:date="2022-03-10T12:31:00Z">
              <w:rPr>
                <w:color w:val="000000" w:themeColor="text1"/>
              </w:rPr>
            </w:rPrChange>
          </w:rPr>
          <w:t xml:space="preserve"> the least (7</w:t>
        </w:r>
        <w:del w:id="4817" w:author="Liliana Salvador" w:date="2022-03-08T19:44:00Z">
          <w:r w:rsidRPr="002B42A7" w:rsidDel="0028601F">
            <w:rPr>
              <w:rFonts w:ascii="Times New Roman" w:hAnsi="Times New Roman" w:cs="Times New Roman"/>
              <w:color w:val="000000" w:themeColor="text1"/>
              <w:rPrChange w:id="4818"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19" w:author="Ruijie Xu" w:date="2022-03-10T12:31:00Z">
              <w:rPr>
                <w:color w:val="000000" w:themeColor="text1"/>
              </w:rPr>
            </w:rPrChange>
          </w:rPr>
          <w:t xml:space="preserve">). CLARK vs. CLARK-s and Kraken vs. Bracken shared most </w:t>
        </w:r>
      </w:ins>
      <w:ins w:id="4820" w:author="Liliana Salvador" w:date="2022-02-23T20:33:00Z">
        <w:r w:rsidR="00015F44" w:rsidRPr="002B42A7">
          <w:rPr>
            <w:rFonts w:ascii="Times New Roman" w:hAnsi="Times New Roman" w:cs="Times New Roman"/>
            <w:color w:val="000000" w:themeColor="text1"/>
            <w:rPrChange w:id="4821" w:author="Ruijie Xu" w:date="2022-03-10T12:31:00Z">
              <w:rPr>
                <w:color w:val="000000" w:themeColor="text1"/>
              </w:rPr>
            </w:rPrChange>
          </w:rPr>
          <w:t xml:space="preserve">of the </w:t>
        </w:r>
      </w:ins>
      <w:ins w:id="4822" w:author="Ruijie Xu" w:date="2022-02-02T12:20:00Z">
        <w:r w:rsidRPr="002B42A7">
          <w:rPr>
            <w:rFonts w:ascii="Times New Roman" w:hAnsi="Times New Roman" w:cs="Times New Roman"/>
            <w:color w:val="000000" w:themeColor="text1"/>
            <w:rPrChange w:id="4823" w:author="Ruijie Xu" w:date="2022-03-10T12:31:00Z">
              <w:rPr>
                <w:color w:val="000000" w:themeColor="text1"/>
              </w:rPr>
            </w:rPrChange>
          </w:rPr>
          <w:t>number of taxa in this category (9 and 8</w:t>
        </w:r>
        <w:del w:id="4824" w:author="Liliana Salvador" w:date="2022-03-08T19:44:00Z">
          <w:r w:rsidRPr="002B42A7" w:rsidDel="0028601F">
            <w:rPr>
              <w:rFonts w:ascii="Times New Roman" w:hAnsi="Times New Roman" w:cs="Times New Roman"/>
              <w:color w:val="000000" w:themeColor="text1"/>
              <w:rPrChange w:id="482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26" w:author="Ruijie Xu" w:date="2022-03-10T12:31:00Z">
              <w:rPr>
                <w:color w:val="000000" w:themeColor="text1"/>
              </w:rPr>
            </w:rPrChange>
          </w:rPr>
          <w:t>, respectively). Two species taxa were identified by all software as the top ten percent most abundant species taxa</w:t>
        </w:r>
      </w:ins>
      <w:ins w:id="4827" w:author="Liliana Salvador" w:date="2022-02-23T20:34:00Z">
        <w:r w:rsidR="0088072A" w:rsidRPr="002B42A7">
          <w:rPr>
            <w:rFonts w:ascii="Times New Roman" w:hAnsi="Times New Roman" w:cs="Times New Roman"/>
            <w:color w:val="000000" w:themeColor="text1"/>
            <w:rPrChange w:id="4828" w:author="Ruijie Xu" w:date="2022-03-10T12:31:00Z">
              <w:rPr>
                <w:color w:val="000000" w:themeColor="text1"/>
              </w:rPr>
            </w:rPrChange>
          </w:rPr>
          <w:t>,</w:t>
        </w:r>
      </w:ins>
      <w:ins w:id="4829" w:author="Ruijie Xu" w:date="2022-02-02T12:20:00Z">
        <w:r w:rsidRPr="002B42A7">
          <w:rPr>
            <w:rFonts w:ascii="Times New Roman" w:hAnsi="Times New Roman" w:cs="Times New Roman"/>
            <w:color w:val="000000" w:themeColor="text1"/>
            <w:rPrChange w:id="4830" w:author="Ruijie Xu" w:date="2022-03-10T12:31:00Z">
              <w:rPr>
                <w:color w:val="000000" w:themeColor="text1"/>
              </w:rPr>
            </w:rPrChange>
          </w:rPr>
          <w:t xml:space="preserve"> which </w:t>
        </w:r>
      </w:ins>
      <w:ins w:id="4831" w:author="Liliana Salvador" w:date="2022-02-23T20:34:00Z">
        <w:r w:rsidR="0088072A" w:rsidRPr="002B42A7">
          <w:rPr>
            <w:rFonts w:ascii="Times New Roman" w:hAnsi="Times New Roman" w:cs="Times New Roman"/>
            <w:color w:val="000000" w:themeColor="text1"/>
            <w:rPrChange w:id="4832" w:author="Ruijie Xu" w:date="2022-03-10T12:31:00Z">
              <w:rPr>
                <w:color w:val="000000" w:themeColor="text1"/>
              </w:rPr>
            </w:rPrChange>
          </w:rPr>
          <w:t>were</w:t>
        </w:r>
      </w:ins>
      <w:ins w:id="4833" w:author="Ruijie Xu" w:date="2022-02-02T12:20:00Z">
        <w:del w:id="4834" w:author="Liliana Salvador" w:date="2022-02-23T20:34:00Z">
          <w:r w:rsidRPr="002B42A7" w:rsidDel="0088072A">
            <w:rPr>
              <w:rFonts w:ascii="Times New Roman" w:hAnsi="Times New Roman" w:cs="Times New Roman"/>
              <w:color w:val="000000" w:themeColor="text1"/>
              <w:rPrChange w:id="4835" w:author="Ruijie Xu" w:date="2022-03-10T12:31:00Z">
                <w:rPr>
                  <w:color w:val="000000" w:themeColor="text1"/>
                </w:rPr>
              </w:rPrChange>
            </w:rPr>
            <w:delText>are</w:delText>
          </w:r>
        </w:del>
        <w:r w:rsidRPr="002B42A7">
          <w:rPr>
            <w:rFonts w:ascii="Times New Roman" w:hAnsi="Times New Roman" w:cs="Times New Roman"/>
            <w:color w:val="000000" w:themeColor="text1"/>
            <w:rPrChange w:id="4836"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4837" w:author="Ruijie Xu" w:date="2022-03-10T12:31:00Z">
              <w:rPr>
                <w:i/>
                <w:iCs/>
                <w:color w:val="000000" w:themeColor="text1"/>
              </w:rPr>
            </w:rPrChange>
          </w:rPr>
          <w:t>L. interrogans</w:t>
        </w:r>
        <w:r w:rsidRPr="002B42A7">
          <w:rPr>
            <w:rFonts w:ascii="Times New Roman" w:hAnsi="Times New Roman" w:cs="Times New Roman"/>
            <w:color w:val="000000" w:themeColor="text1"/>
            <w:rPrChange w:id="4838"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4839" w:author="Ruijie Xu" w:date="2022-03-10T12:31:00Z">
              <w:rPr>
                <w:i/>
                <w:iCs/>
                <w:color w:val="000000" w:themeColor="text1"/>
              </w:rPr>
            </w:rPrChange>
          </w:rPr>
          <w:t>Bartonella elizabethae</w:t>
        </w:r>
      </w:ins>
      <w:ins w:id="4840" w:author="Ruijie Xu" w:date="2022-02-03T12:21:00Z">
        <w:r w:rsidR="00E93552" w:rsidRPr="002B42A7">
          <w:rPr>
            <w:rFonts w:ascii="Times New Roman" w:hAnsi="Times New Roman" w:cs="Times New Roman"/>
            <w:i/>
            <w:iCs/>
            <w:color w:val="000000" w:themeColor="text1"/>
            <w:rPrChange w:id="4841"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4842" w:author="Ruijie Xu" w:date="2022-03-10T12:31:00Z">
              <w:rPr>
                <w:color w:val="000000" w:themeColor="text1"/>
              </w:rPr>
            </w:rPrChange>
          </w:rPr>
          <w:t>(Table SII.1)</w:t>
        </w:r>
      </w:ins>
      <w:ins w:id="4843" w:author="Ruijie Xu" w:date="2022-02-02T12:20:00Z">
        <w:r w:rsidRPr="002B42A7">
          <w:rPr>
            <w:rFonts w:ascii="Times New Roman" w:hAnsi="Times New Roman" w:cs="Times New Roman"/>
            <w:color w:val="000000" w:themeColor="text1"/>
            <w:rPrChange w:id="4844" w:author="Ruijie Xu" w:date="2022-03-10T12:31:00Z">
              <w:rPr>
                <w:color w:val="000000" w:themeColor="text1"/>
              </w:rPr>
            </w:rPrChange>
          </w:rPr>
          <w:t>.</w:t>
        </w:r>
      </w:ins>
    </w:p>
    <w:bookmarkEnd w:id="4576"/>
    <w:bookmarkEnd w:id="4577"/>
    <w:bookmarkEnd w:id="4578"/>
    <w:p w14:paraId="49303CF4" w14:textId="77777777" w:rsidR="0088072A" w:rsidRPr="002B42A7" w:rsidRDefault="0088072A">
      <w:pPr>
        <w:spacing w:line="480" w:lineRule="auto"/>
        <w:rPr>
          <w:ins w:id="4845" w:author="Liliana Salvador" w:date="2022-02-23T20:35:00Z"/>
          <w:rFonts w:ascii="Times New Roman" w:hAnsi="Times New Roman" w:cs="Times New Roman"/>
          <w:b/>
          <w:bCs/>
          <w:color w:val="000000" w:themeColor="text1"/>
          <w:rPrChange w:id="4846" w:author="Ruijie Xu" w:date="2022-03-10T12:31:00Z">
            <w:rPr>
              <w:ins w:id="4847" w:author="Liliana Salvador" w:date="2022-02-23T20:35:00Z"/>
              <w:b/>
              <w:bCs/>
              <w:color w:val="000000" w:themeColor="text1"/>
            </w:rPr>
          </w:rPrChange>
        </w:rPr>
      </w:pPr>
    </w:p>
    <w:p w14:paraId="77A43993" w14:textId="6EA27CF6" w:rsidR="00C355C5" w:rsidRPr="002B42A7" w:rsidRDefault="00C355C5">
      <w:pPr>
        <w:spacing w:line="480" w:lineRule="auto"/>
        <w:rPr>
          <w:ins w:id="4848" w:author="Ruijie Xu" w:date="2022-03-04T11:13:00Z"/>
          <w:rFonts w:ascii="Times New Roman" w:hAnsi="Times New Roman" w:cs="Times New Roman"/>
          <w:b/>
          <w:bCs/>
          <w:color w:val="000000" w:themeColor="text1"/>
          <w:rPrChange w:id="4849" w:author="Ruijie Xu" w:date="2022-03-10T12:31:00Z">
            <w:rPr>
              <w:ins w:id="4850" w:author="Ruijie Xu" w:date="2022-03-04T11:13:00Z"/>
              <w:b/>
              <w:bCs/>
              <w:color w:val="000000" w:themeColor="text1"/>
            </w:rPr>
          </w:rPrChange>
        </w:rPr>
      </w:pPr>
      <w:ins w:id="4851" w:author="Ruijie Xu" w:date="2022-02-02T13:04:00Z">
        <w:r w:rsidRPr="002B42A7">
          <w:rPr>
            <w:rFonts w:ascii="Times New Roman" w:hAnsi="Times New Roman" w:cs="Times New Roman"/>
            <w:b/>
            <w:bCs/>
            <w:color w:val="000000" w:themeColor="text1"/>
            <w:rPrChange w:id="4852"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4853" w:author="Liliana Salvador" w:date="2022-02-26T15:17:00Z"/>
          <w:rFonts w:ascii="Times New Roman" w:hAnsi="Times New Roman" w:cs="Times New Roman"/>
          <w:i/>
          <w:color w:val="000000" w:themeColor="text1"/>
          <w:rPrChange w:id="4854" w:author="Ruijie Xu" w:date="2022-03-10T12:31:00Z">
            <w:rPr>
              <w:ins w:id="4855" w:author="Liliana Salvador" w:date="2022-02-26T15:17:00Z"/>
              <w:b/>
              <w:bCs/>
              <w:color w:val="000000" w:themeColor="text1"/>
            </w:rPr>
          </w:rPrChange>
        </w:rPr>
      </w:pPr>
      <w:ins w:id="4856" w:author="Ruijie Xu" w:date="2022-03-04T11:13:00Z">
        <w:r w:rsidRPr="002B42A7">
          <w:rPr>
            <w:rFonts w:ascii="Times New Roman" w:hAnsi="Times New Roman" w:cs="Times New Roman"/>
            <w:i/>
            <w:color w:val="000000" w:themeColor="text1"/>
            <w:rPrChange w:id="4857" w:author="Ruijie Xu" w:date="2022-03-10T12:31:00Z">
              <w:rPr>
                <w:i/>
                <w:color w:val="000000" w:themeColor="text1"/>
              </w:rPr>
            </w:rPrChange>
          </w:rPr>
          <w:t>Within-sample diversity (</w:t>
        </w:r>
      </w:ins>
      <w:ins w:id="4858" w:author="Ruijie Xu" w:date="2022-03-04T11:16:00Z">
        <w:r w:rsidRPr="002B42A7">
          <w:rPr>
            <w:rFonts w:ascii="Times New Roman" w:hAnsi="Times New Roman" w:cs="Times New Roman"/>
            <w:i/>
            <w:color w:val="000000" w:themeColor="text1"/>
            <w:rPrChange w:id="4859" w:author="Ruijie Xu" w:date="2022-03-10T12:31:00Z">
              <w:rPr>
                <w:i/>
                <w:color w:val="000000" w:themeColor="text1"/>
              </w:rPr>
            </w:rPrChange>
          </w:rPr>
          <w:sym w:font="Symbol" w:char="F061"/>
        </w:r>
      </w:ins>
      <w:ins w:id="4860" w:author="Ruijie Xu" w:date="2022-03-04T11:13:00Z">
        <w:r w:rsidRPr="002B42A7">
          <w:rPr>
            <w:rFonts w:ascii="Times New Roman" w:hAnsi="Times New Roman" w:cs="Times New Roman"/>
            <w:i/>
            <w:color w:val="000000" w:themeColor="text1"/>
            <w:rPrChange w:id="4861"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4862" w:author="Ruijie Xu" w:date="2022-02-02T12:20:00Z"/>
          <w:del w:id="4863" w:author="Rajeev, Sree" w:date="2022-03-03T11:13:00Z"/>
          <w:rFonts w:ascii="Times New Roman" w:hAnsi="Times New Roman" w:cs="Times New Roman"/>
          <w:bCs/>
          <w:i/>
          <w:color w:val="000000" w:themeColor="text1"/>
          <w:rPrChange w:id="4864" w:author="Ruijie Xu" w:date="2022-03-10T12:31:00Z">
            <w:rPr>
              <w:ins w:id="4865" w:author="Ruijie Xu" w:date="2022-02-02T12:20:00Z"/>
              <w:del w:id="4866" w:author="Rajeev, Sree" w:date="2022-03-03T11:13:00Z"/>
              <w:bCs/>
              <w:color w:val="000000" w:themeColor="text1"/>
            </w:rPr>
          </w:rPrChange>
        </w:rPr>
        <w:pPrChange w:id="4867" w:author="Ruijie Xu" w:date="2022-02-02T13:04:00Z">
          <w:pPr>
            <w:keepNext/>
            <w:spacing w:line="480" w:lineRule="auto"/>
            <w:ind w:firstLine="720"/>
          </w:pPr>
        </w:pPrChange>
      </w:pPr>
      <w:bookmarkStart w:id="4868" w:name="OLE_LINK166"/>
      <w:bookmarkStart w:id="4869" w:name="OLE_LINK167"/>
      <w:ins w:id="4870" w:author="Liliana Salvador" w:date="2022-02-26T16:13:00Z">
        <w:del w:id="4871" w:author="Rajeev, Sree" w:date="2022-03-03T11:13:00Z">
          <w:r w:rsidRPr="002B42A7" w:rsidDel="008F1502">
            <w:rPr>
              <w:rFonts w:ascii="Times New Roman" w:hAnsi="Times New Roman" w:cs="Times New Roman"/>
              <w:bCs/>
              <w:i/>
              <w:color w:val="000000" w:themeColor="text1"/>
              <w:rPrChange w:id="4872" w:author="Ruijie Xu" w:date="2022-03-10T12:31:00Z">
                <w:rPr>
                  <w:bCs/>
                  <w:i/>
                  <w:color w:val="000000" w:themeColor="text1"/>
                </w:rPr>
              </w:rPrChange>
            </w:rPr>
            <w:delText>W</w:delText>
          </w:r>
        </w:del>
      </w:ins>
      <w:ins w:id="4873" w:author="Liliana Salvador" w:date="2022-02-26T16:03:00Z">
        <w:del w:id="4874" w:author="Rajeev, Sree" w:date="2022-03-03T11:13:00Z">
          <w:r w:rsidR="00E33A4D" w:rsidRPr="002B42A7" w:rsidDel="008F1502">
            <w:rPr>
              <w:rFonts w:ascii="Times New Roman" w:hAnsi="Times New Roman" w:cs="Times New Roman"/>
              <w:bCs/>
              <w:i/>
              <w:color w:val="000000" w:themeColor="text1"/>
              <w:rPrChange w:id="4875" w:author="Ruijie Xu" w:date="2022-03-10T12:31:00Z">
                <w:rPr>
                  <w:bCs/>
                  <w:i/>
                  <w:color w:val="000000" w:themeColor="text1"/>
                </w:rPr>
              </w:rPrChange>
            </w:rPr>
            <w:delText>ithin-sample diversity</w:delText>
          </w:r>
        </w:del>
      </w:ins>
      <w:ins w:id="4876" w:author="Liliana Salvador" w:date="2022-02-26T16:13:00Z">
        <w:del w:id="4877" w:author="Rajeev, Sree" w:date="2022-03-03T11:13:00Z">
          <w:r w:rsidRPr="002B42A7" w:rsidDel="008F1502">
            <w:rPr>
              <w:rFonts w:ascii="Times New Roman" w:hAnsi="Times New Roman" w:cs="Times New Roman"/>
              <w:bCs/>
              <w:i/>
              <w:color w:val="000000" w:themeColor="text1"/>
              <w:rPrChange w:id="4878"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4879"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4880" w:author="Ruijie Xu" w:date="2022-03-10T12:31:00Z">
                <w:rPr>
                  <w:bCs/>
                  <w:i/>
                  <w:color w:val="000000" w:themeColor="text1"/>
                </w:rPr>
              </w:rPrChange>
            </w:rPr>
            <w:delText xml:space="preserve">-diversity) </w:delText>
          </w:r>
        </w:del>
      </w:ins>
      <w:ins w:id="4881" w:author="Liliana Salvador" w:date="2022-02-26T15:35:00Z">
        <w:del w:id="4882" w:author="Rajeev, Sree" w:date="2022-03-03T11:13:00Z">
          <w:r w:rsidR="00505A57" w:rsidRPr="002B42A7" w:rsidDel="008F1502">
            <w:rPr>
              <w:rFonts w:ascii="Times New Roman" w:hAnsi="Times New Roman" w:cs="Times New Roman"/>
              <w:bCs/>
              <w:i/>
              <w:color w:val="000000" w:themeColor="text1"/>
              <w:rPrChange w:id="4883" w:author="Ruijie Xu" w:date="2022-03-10T12:31:00Z">
                <w:rPr>
                  <w:bCs/>
                  <w:i/>
                  <w:color w:val="000000" w:themeColor="text1"/>
                </w:rPr>
              </w:rPrChange>
            </w:rPr>
            <w:delText xml:space="preserve">- </w:delText>
          </w:r>
        </w:del>
      </w:ins>
      <w:ins w:id="4884" w:author="Liliana Salvador" w:date="2022-02-26T15:36:00Z">
        <w:del w:id="4885" w:author="Rajeev, Sree" w:date="2022-03-03T11:13:00Z">
          <w:r w:rsidR="00505A57" w:rsidRPr="002B42A7" w:rsidDel="008F1502">
            <w:rPr>
              <w:rFonts w:ascii="Times New Roman" w:hAnsi="Times New Roman" w:cs="Times New Roman"/>
              <w:bCs/>
              <w:i/>
              <w:color w:val="000000" w:themeColor="text1"/>
              <w:rPrChange w:id="4886" w:author="Ruijie Xu" w:date="2022-03-10T12:31:00Z">
                <w:rPr>
                  <w:bCs/>
                  <w:i/>
                  <w:color w:val="000000" w:themeColor="text1"/>
                </w:rPr>
              </w:rPrChange>
            </w:rPr>
            <w:delText>DBs</w:delText>
          </w:r>
        </w:del>
      </w:ins>
    </w:p>
    <w:bookmarkEnd w:id="4868"/>
    <w:bookmarkEnd w:id="4869"/>
    <w:p w14:paraId="0CD7AB28" w14:textId="2E21583E" w:rsidR="00D0036D" w:rsidRPr="002B42A7" w:rsidDel="0052454F" w:rsidRDefault="0070427B" w:rsidP="001D64AA">
      <w:pPr>
        <w:keepNext/>
        <w:spacing w:line="480" w:lineRule="auto"/>
        <w:ind w:firstLine="720"/>
        <w:rPr>
          <w:ins w:id="4887" w:author="Liliana Salvador" w:date="2022-02-26T15:36:00Z"/>
          <w:del w:id="4888" w:author="Ruijie Xu" w:date="2022-02-27T13:37:00Z"/>
          <w:rFonts w:ascii="Times New Roman" w:hAnsi="Times New Roman" w:cs="Times New Roman"/>
          <w:color w:val="000000" w:themeColor="text1"/>
          <w:rPrChange w:id="4889" w:author="Ruijie Xu" w:date="2022-03-10T12:31:00Z">
            <w:rPr>
              <w:ins w:id="4890" w:author="Liliana Salvador" w:date="2022-02-26T15:36:00Z"/>
              <w:del w:id="4891" w:author="Ruijie Xu" w:date="2022-02-27T13:37:00Z"/>
              <w:color w:val="000000" w:themeColor="text1"/>
            </w:rPr>
          </w:rPrChange>
        </w:rPr>
      </w:pPr>
      <w:ins w:id="4892" w:author="Ruijie Xu" w:date="2022-03-10T12:09:00Z">
        <w:r w:rsidRPr="002B42A7">
          <w:rPr>
            <w:rFonts w:ascii="Times New Roman" w:hAnsi="Times New Roman" w:cs="Times New Roman"/>
            <w:color w:val="000000" w:themeColor="text1"/>
            <w:rPrChange w:id="4893" w:author="Ruijie Xu" w:date="2022-03-10T12:31:00Z">
              <w:rPr>
                <w:color w:val="000000" w:themeColor="text1"/>
              </w:rPr>
            </w:rPrChange>
          </w:rPr>
          <w:t xml:space="preserve">For within-sample diversity characterization, </w:t>
        </w:r>
      </w:ins>
      <w:del w:id="4894" w:author="Ruijie Xu" w:date="2022-03-10T12:09:00Z">
        <w:r w:rsidR="00C86E04" w:rsidRPr="002B42A7" w:rsidDel="0070427B">
          <w:rPr>
            <w:rFonts w:ascii="Times New Roman" w:hAnsi="Times New Roman" w:cs="Times New Roman"/>
            <w:color w:val="000000" w:themeColor="text1"/>
            <w:rPrChange w:id="4895" w:author="Ruijie Xu" w:date="2022-03-10T12:31:00Z">
              <w:rPr>
                <w:color w:val="000000" w:themeColor="text1"/>
              </w:rPr>
            </w:rPrChange>
          </w:rPr>
          <w:delText xml:space="preserve">To understand how differences in </w:delText>
        </w:r>
      </w:del>
      <w:ins w:id="4896" w:author="Liliana Salvador" w:date="2022-02-25T16:27:00Z">
        <w:del w:id="4897" w:author="Ruijie Xu" w:date="2022-03-10T12:09:00Z">
          <w:r w:rsidR="00477F6D" w:rsidRPr="002B42A7" w:rsidDel="0070427B">
            <w:rPr>
              <w:rFonts w:ascii="Times New Roman" w:hAnsi="Times New Roman" w:cs="Times New Roman"/>
              <w:color w:val="000000" w:themeColor="text1"/>
              <w:rPrChange w:id="4898" w:author="Ruijie Xu" w:date="2022-03-10T12:31:00Z">
                <w:rPr>
                  <w:color w:val="000000" w:themeColor="text1"/>
                </w:rPr>
              </w:rPrChange>
            </w:rPr>
            <w:delText xml:space="preserve">the </w:delText>
          </w:r>
        </w:del>
      </w:ins>
      <w:del w:id="4899" w:author="Ruijie Xu" w:date="2022-03-10T12:09:00Z">
        <w:r w:rsidR="00C86E04" w:rsidRPr="002B42A7" w:rsidDel="0070427B">
          <w:rPr>
            <w:rFonts w:ascii="Times New Roman" w:hAnsi="Times New Roman" w:cs="Times New Roman"/>
            <w:color w:val="000000" w:themeColor="text1"/>
            <w:rPrChange w:id="4900" w:author="Ruijie Xu" w:date="2022-03-10T12:31:00Z">
              <w:rPr>
                <w:color w:val="000000" w:themeColor="text1"/>
              </w:rPr>
            </w:rPrChange>
          </w:rPr>
          <w:delText>classification results can directly impact the characterization of the microbial communities</w:delText>
        </w:r>
      </w:del>
      <w:ins w:id="4901" w:author="Liliana Salvador" w:date="2022-03-08T19:45:00Z">
        <w:del w:id="4902" w:author="Ruijie Xu" w:date="2022-03-10T12:09:00Z">
          <w:r w:rsidR="00D715C2" w:rsidRPr="002B42A7" w:rsidDel="0070427B">
            <w:rPr>
              <w:rFonts w:ascii="Times New Roman" w:hAnsi="Times New Roman" w:cs="Times New Roman"/>
              <w:color w:val="000000" w:themeColor="text1"/>
              <w:rPrChange w:id="4903" w:author="Ruijie Xu" w:date="2022-03-10T12:31:00Z">
                <w:rPr>
                  <w:color w:val="000000" w:themeColor="text1"/>
                </w:rPr>
              </w:rPrChange>
            </w:rPr>
            <w:delText xml:space="preserve"> characterization</w:delText>
          </w:r>
        </w:del>
      </w:ins>
      <w:del w:id="4904" w:author="Ruijie Xu" w:date="2022-03-10T12:09:00Z">
        <w:r w:rsidR="00C86E04" w:rsidRPr="002B42A7" w:rsidDel="0070427B">
          <w:rPr>
            <w:rFonts w:ascii="Times New Roman" w:hAnsi="Times New Roman" w:cs="Times New Roman"/>
            <w:color w:val="000000" w:themeColor="text1"/>
            <w:rPrChange w:id="4905" w:author="Ruijie Xu" w:date="2022-03-10T12:31:00Z">
              <w:rPr>
                <w:color w:val="000000" w:themeColor="text1"/>
              </w:rPr>
            </w:rPrChange>
          </w:rPr>
          <w:delText xml:space="preserve"> in each sample, we calculated two alpha</w:delText>
        </w:r>
      </w:del>
      <w:del w:id="4906" w:author="Ruijie Xu" w:date="2022-03-10T12:08:00Z">
        <w:r w:rsidR="00C86E04" w:rsidRPr="002B42A7" w:rsidDel="0070427B">
          <w:rPr>
            <w:rFonts w:ascii="Times New Roman" w:hAnsi="Times New Roman" w:cs="Times New Roman"/>
            <w:color w:val="000000" w:themeColor="text1"/>
            <w:rPrChange w:id="4907" w:author="Ruijie Xu" w:date="2022-03-10T12:31:00Z">
              <w:rPr>
                <w:color w:val="000000" w:themeColor="text1"/>
              </w:rPr>
            </w:rPrChange>
          </w:rPr>
          <w:delText xml:space="preserve"> </w:delText>
        </w:r>
      </w:del>
      <w:del w:id="4908" w:author="Ruijie Xu" w:date="2022-03-10T12:09:00Z">
        <w:r w:rsidR="00C86E04" w:rsidRPr="002B42A7" w:rsidDel="0070427B">
          <w:rPr>
            <w:rFonts w:ascii="Times New Roman" w:hAnsi="Times New Roman" w:cs="Times New Roman"/>
            <w:color w:val="000000" w:themeColor="text1"/>
            <w:rPrChange w:id="4909" w:author="Ruijie Xu" w:date="2022-03-10T12:31:00Z">
              <w:rPr>
                <w:color w:val="000000" w:themeColor="text1"/>
              </w:rPr>
            </w:rPrChange>
          </w:rPr>
          <w:delText xml:space="preserve"> indices (Shannon and Simpson) at the species level</w:delText>
        </w:r>
      </w:del>
      <w:ins w:id="4910" w:author="Liliana Salvador" w:date="2022-03-08T19:46:00Z">
        <w:del w:id="4911" w:author="Ruijie Xu" w:date="2022-03-10T12:09:00Z">
          <w:r w:rsidR="00352EA8" w:rsidRPr="002B42A7" w:rsidDel="0070427B">
            <w:rPr>
              <w:rFonts w:ascii="Times New Roman" w:hAnsi="Times New Roman" w:cs="Times New Roman"/>
              <w:color w:val="000000" w:themeColor="text1"/>
              <w:rPrChange w:id="4912" w:author="Ruijie Xu" w:date="2022-03-10T12:31:00Z">
                <w:rPr>
                  <w:color w:val="000000" w:themeColor="text1"/>
                </w:rPr>
              </w:rPrChange>
            </w:rPr>
            <w:delText>. T</w:delText>
          </w:r>
        </w:del>
      </w:ins>
      <w:ins w:id="4913" w:author="Liliana Salvador" w:date="2022-03-08T19:47:00Z">
        <w:del w:id="4914" w:author="Ruijie Xu" w:date="2022-03-10T12:09:00Z">
          <w:r w:rsidR="00352EA8" w:rsidRPr="002B42A7" w:rsidDel="0070427B">
            <w:rPr>
              <w:rFonts w:ascii="Times New Roman" w:hAnsi="Times New Roman" w:cs="Times New Roman"/>
              <w:color w:val="000000" w:themeColor="text1"/>
              <w:rPrChange w:id="4915" w:author="Ruijie Xu" w:date="2022-03-10T12:31:00Z">
                <w:rPr>
                  <w:color w:val="000000" w:themeColor="text1"/>
                </w:rPr>
              </w:rPrChange>
            </w:rPr>
            <w:delText>hen,</w:delText>
          </w:r>
        </w:del>
      </w:ins>
      <w:del w:id="4916" w:author="Ruijie Xu" w:date="2022-03-10T12:09:00Z">
        <w:r w:rsidR="00C86E04" w:rsidRPr="002B42A7" w:rsidDel="0070427B">
          <w:rPr>
            <w:rFonts w:ascii="Times New Roman" w:hAnsi="Times New Roman" w:cs="Times New Roman"/>
            <w:color w:val="000000" w:themeColor="text1"/>
            <w:rPrChange w:id="4917" w:author="Ruijie Xu" w:date="2022-03-10T12:31:00Z">
              <w:rPr>
                <w:color w:val="000000" w:themeColor="text1"/>
              </w:rPr>
            </w:rPrChange>
          </w:rPr>
          <w:delText xml:space="preserve">, </w:delText>
        </w:r>
      </w:del>
      <w:ins w:id="4918" w:author="Liliana Salvador" w:date="2022-03-08T19:47:00Z">
        <w:del w:id="4919" w:author="Ruijie Xu" w:date="2022-03-10T12:09:00Z">
          <w:r w:rsidR="00352EA8" w:rsidRPr="002B42A7" w:rsidDel="0070427B">
            <w:rPr>
              <w:rFonts w:ascii="Times New Roman" w:hAnsi="Times New Roman" w:cs="Times New Roman"/>
              <w:color w:val="000000" w:themeColor="text1"/>
              <w:rPrChange w:id="4920" w:author="Ruijie Xu" w:date="2022-03-10T12:31:00Z">
                <w:rPr>
                  <w:color w:val="000000" w:themeColor="text1"/>
                </w:rPr>
              </w:rPrChange>
            </w:rPr>
            <w:delText>we</w:delText>
          </w:r>
        </w:del>
      </w:ins>
      <w:ins w:id="4921" w:author="Liliana Salvador" w:date="2022-02-26T15:11:00Z">
        <w:del w:id="4922" w:author="Ruijie Xu" w:date="2022-03-10T12:09:00Z">
          <w:r w:rsidR="001D64AA" w:rsidRPr="002B42A7" w:rsidDel="0070427B">
            <w:rPr>
              <w:rFonts w:ascii="Times New Roman" w:hAnsi="Times New Roman" w:cs="Times New Roman"/>
              <w:color w:val="000000" w:themeColor="text1"/>
              <w:rPrChange w:id="4923" w:author="Ruijie Xu" w:date="2022-03-10T12:31:00Z">
                <w:rPr>
                  <w:color w:val="000000" w:themeColor="text1"/>
                </w:rPr>
              </w:rPrChange>
            </w:rPr>
            <w:delText xml:space="preserve"> </w:delText>
          </w:r>
        </w:del>
      </w:ins>
      <w:del w:id="4924" w:author="Ruijie Xu" w:date="2022-03-10T12:09:00Z">
        <w:r w:rsidR="00C86E04" w:rsidRPr="002B42A7" w:rsidDel="0070427B">
          <w:rPr>
            <w:rFonts w:ascii="Times New Roman" w:hAnsi="Times New Roman" w:cs="Times New Roman"/>
            <w:color w:val="000000" w:themeColor="text1"/>
            <w:rPrChange w:id="4925" w:author="Ruijie Xu" w:date="2022-03-10T12:31:00Z">
              <w:rPr>
                <w:color w:val="000000" w:themeColor="text1"/>
              </w:rPr>
            </w:rPrChange>
          </w:rPr>
          <w:delText>characteriz</w:delText>
        </w:r>
      </w:del>
      <w:ins w:id="4926" w:author="Liliana Salvador" w:date="2022-02-26T15:11:00Z">
        <w:del w:id="4927" w:author="Ruijie Xu" w:date="2022-03-10T12:09:00Z">
          <w:r w:rsidR="001D64AA" w:rsidRPr="002B42A7" w:rsidDel="0070427B">
            <w:rPr>
              <w:rFonts w:ascii="Times New Roman" w:hAnsi="Times New Roman" w:cs="Times New Roman"/>
              <w:color w:val="000000" w:themeColor="text1"/>
              <w:rPrChange w:id="4928" w:author="Ruijie Xu" w:date="2022-03-10T12:31:00Z">
                <w:rPr>
                  <w:color w:val="000000" w:themeColor="text1"/>
                </w:rPr>
              </w:rPrChange>
            </w:rPr>
            <w:delText>ed</w:delText>
          </w:r>
        </w:del>
      </w:ins>
      <w:del w:id="4929" w:author="Ruijie Xu" w:date="2022-03-10T12:09:00Z">
        <w:r w:rsidR="00C86E04" w:rsidRPr="002B42A7" w:rsidDel="0070427B">
          <w:rPr>
            <w:rFonts w:ascii="Times New Roman" w:hAnsi="Times New Roman" w:cs="Times New Roman"/>
            <w:color w:val="000000" w:themeColor="text1"/>
            <w:rPrChange w:id="4930" w:author="Ruijie Xu" w:date="2022-03-10T12:31:00Z">
              <w:rPr>
                <w:color w:val="000000" w:themeColor="text1"/>
              </w:rPr>
            </w:rPrChange>
          </w:rPr>
          <w:delText xml:space="preserve">ing </w:delText>
        </w:r>
      </w:del>
      <w:ins w:id="4931" w:author="Liliana Salvador" w:date="2022-03-08T19:46:00Z">
        <w:del w:id="4932" w:author="Ruijie Xu" w:date="2022-03-10T12:09:00Z">
          <w:r w:rsidR="00D715C2" w:rsidRPr="002B42A7" w:rsidDel="0070427B">
            <w:rPr>
              <w:rFonts w:ascii="Times New Roman" w:hAnsi="Times New Roman" w:cs="Times New Roman"/>
              <w:color w:val="000000" w:themeColor="text1"/>
              <w:rPrChange w:id="4933" w:author="Ruijie Xu" w:date="2022-03-10T12:31:00Z">
                <w:rPr>
                  <w:color w:val="000000" w:themeColor="text1"/>
                </w:rPr>
              </w:rPrChange>
            </w:rPr>
            <w:delText xml:space="preserve">both </w:delText>
          </w:r>
        </w:del>
      </w:ins>
      <w:del w:id="4934" w:author="Ruijie Xu" w:date="2022-03-10T12:09:00Z">
        <w:r w:rsidR="00C86E04" w:rsidRPr="002B42A7" w:rsidDel="0070427B">
          <w:rPr>
            <w:rFonts w:ascii="Times New Roman" w:hAnsi="Times New Roman" w:cs="Times New Roman"/>
            <w:color w:val="000000" w:themeColor="text1"/>
            <w:rPrChange w:id="4935"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4936"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4937" w:author="Ruijie Xu" w:date="2022-03-10T12:31:00Z">
              <w:rPr>
                <w:color w:val="000000" w:themeColor="text1"/>
              </w:rPr>
            </w:rPrChange>
          </w:rPr>
          <w:delText xml:space="preserve"> and </w:delText>
        </w:r>
      </w:del>
      <w:del w:id="4938" w:author="Ruijie Xu" w:date="2022-02-11T09:19:00Z">
        <w:r w:rsidR="00C86E04" w:rsidRPr="002B42A7" w:rsidDel="00922231">
          <w:rPr>
            <w:rFonts w:ascii="Times New Roman" w:hAnsi="Times New Roman" w:cs="Times New Roman"/>
            <w:color w:val="000000" w:themeColor="text1"/>
            <w:rPrChange w:id="4939" w:author="Ruijie Xu" w:date="2022-03-10T12:31:00Z">
              <w:rPr>
                <w:color w:val="000000" w:themeColor="text1"/>
              </w:rPr>
            </w:rPrChange>
          </w:rPr>
          <w:delText xml:space="preserve">the </w:delText>
        </w:r>
      </w:del>
      <w:del w:id="4940" w:author="Ruijie Xu" w:date="2022-02-11T09:20:00Z">
        <w:r w:rsidR="00C86E04" w:rsidRPr="002B42A7" w:rsidDel="00922231">
          <w:rPr>
            <w:rFonts w:ascii="Times New Roman" w:hAnsi="Times New Roman" w:cs="Times New Roman"/>
            <w:color w:val="000000" w:themeColor="text1"/>
            <w:rPrChange w:id="4941" w:author="Ruijie Xu" w:date="2022-03-10T12:31:00Z">
              <w:rPr>
                <w:color w:val="000000" w:themeColor="text1"/>
              </w:rPr>
            </w:rPrChange>
          </w:rPr>
          <w:delText>evenness</w:delText>
        </w:r>
      </w:del>
      <w:del w:id="4942" w:author="Ruijie Xu" w:date="2022-03-10T12:09:00Z">
        <w:r w:rsidR="00C86E04" w:rsidRPr="002B42A7" w:rsidDel="0070427B">
          <w:rPr>
            <w:rFonts w:ascii="Times New Roman" w:hAnsi="Times New Roman" w:cs="Times New Roman"/>
            <w:color w:val="000000" w:themeColor="text1"/>
            <w:rPrChange w:id="4943"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4944"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4945" w:author="Ruijie Xu" w:date="2022-03-10T12:31:00Z">
              <w:rPr>
                <w:color w:val="000000" w:themeColor="text1"/>
              </w:rPr>
            </w:rPrChange>
          </w:rPr>
          <w:delText xml:space="preserve"> sample</w:delText>
        </w:r>
      </w:del>
      <w:ins w:id="4946" w:author="Rajeev, Sree" w:date="2022-03-01T14:04:00Z">
        <w:del w:id="4947" w:author="Ruijie Xu" w:date="2022-03-10T12:09:00Z">
          <w:r w:rsidR="00666430" w:rsidRPr="002B42A7" w:rsidDel="0070427B">
            <w:rPr>
              <w:rFonts w:ascii="Times New Roman" w:hAnsi="Times New Roman" w:cs="Times New Roman"/>
              <w:color w:val="000000" w:themeColor="text1"/>
              <w:rPrChange w:id="4948" w:author="Ruijie Xu" w:date="2022-03-10T12:31:00Z">
                <w:rPr>
                  <w:color w:val="000000" w:themeColor="text1"/>
                </w:rPr>
              </w:rPrChange>
            </w:rPr>
            <w:delText xml:space="preserve"> and </w:delText>
          </w:r>
        </w:del>
      </w:ins>
      <w:ins w:id="4949" w:author="Liliana Salvador" w:date="2022-02-26T15:11:00Z">
        <w:del w:id="4950" w:author="Ruijie Xu" w:date="2022-03-10T12:09:00Z">
          <w:r w:rsidR="001D64AA" w:rsidRPr="002B42A7" w:rsidDel="0070427B">
            <w:rPr>
              <w:rFonts w:ascii="Times New Roman" w:hAnsi="Times New Roman" w:cs="Times New Roman"/>
              <w:color w:val="000000" w:themeColor="text1"/>
              <w:rPrChange w:id="4951" w:author="Ruijie Xu" w:date="2022-03-10T12:31:00Z">
                <w:rPr>
                  <w:color w:val="000000" w:themeColor="text1"/>
                </w:rPr>
              </w:rPrChange>
            </w:rPr>
            <w:delText xml:space="preserve">. Then, we </w:delText>
          </w:r>
        </w:del>
      </w:ins>
      <w:del w:id="4952" w:author="Ruijie Xu" w:date="2022-03-10T12:09:00Z">
        <w:r w:rsidR="00374568" w:rsidRPr="002B42A7" w:rsidDel="0070427B">
          <w:rPr>
            <w:rFonts w:ascii="Times New Roman" w:hAnsi="Times New Roman" w:cs="Times New Roman"/>
            <w:color w:val="000000" w:themeColor="text1"/>
            <w:rPrChange w:id="4953" w:author="Ruijie Xu" w:date="2022-03-10T12:31:00Z">
              <w:rPr>
                <w:color w:val="000000" w:themeColor="text1"/>
              </w:rPr>
            </w:rPrChange>
          </w:rPr>
          <w:delText xml:space="preserve"> and compared the</w:delText>
        </w:r>
      </w:del>
      <w:ins w:id="4954" w:author="Liliana Salvador" w:date="2022-03-08T19:47:00Z">
        <w:del w:id="4955" w:author="Ruijie Xu" w:date="2022-03-10T12:09:00Z">
          <w:r w:rsidR="00352EA8" w:rsidRPr="002B42A7" w:rsidDel="0070427B">
            <w:rPr>
              <w:rFonts w:ascii="Times New Roman" w:hAnsi="Times New Roman" w:cs="Times New Roman"/>
              <w:color w:val="000000" w:themeColor="text1"/>
              <w:rPrChange w:id="4956" w:author="Ruijie Xu" w:date="2022-03-10T12:31:00Z">
                <w:rPr>
                  <w:color w:val="000000" w:themeColor="text1"/>
                </w:rPr>
              </w:rPrChange>
            </w:rPr>
            <w:delText>m</w:delText>
          </w:r>
        </w:del>
      </w:ins>
      <w:del w:id="4957" w:author="Ruijie Xu" w:date="2022-03-10T12:09:00Z">
        <w:r w:rsidR="00374568" w:rsidRPr="002B42A7" w:rsidDel="0070427B">
          <w:rPr>
            <w:rFonts w:ascii="Times New Roman" w:hAnsi="Times New Roman" w:cs="Times New Roman"/>
            <w:color w:val="000000" w:themeColor="text1"/>
            <w:rPrChange w:id="4958"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4959" w:author="Ruijie Xu" w:date="2022-03-10T12:31:00Z">
              <w:rPr>
                <w:color w:val="000000" w:themeColor="text1"/>
              </w:rPr>
            </w:rPrChange>
          </w:rPr>
          <w:delText xml:space="preserve">. </w:delText>
        </w:r>
      </w:del>
      <w:ins w:id="4960" w:author="Liliana Salvador" w:date="2022-02-26T15:13:00Z">
        <w:del w:id="4961" w:author="Rajeev, Sree" w:date="2022-03-01T14:04:00Z">
          <w:r w:rsidR="001D64AA" w:rsidRPr="002B42A7" w:rsidDel="00666430">
            <w:rPr>
              <w:rFonts w:ascii="Times New Roman" w:hAnsi="Times New Roman" w:cs="Times New Roman"/>
              <w:color w:val="000000" w:themeColor="text1"/>
              <w:rPrChange w:id="4962" w:author="Ruijie Xu" w:date="2022-03-10T12:31:00Z">
                <w:rPr>
                  <w:color w:val="000000" w:themeColor="text1"/>
                </w:rPr>
              </w:rPrChange>
            </w:rPr>
            <w:delText>W</w:delText>
          </w:r>
        </w:del>
      </w:ins>
      <w:del w:id="4963" w:author="Rajeev, Sree" w:date="2022-03-01T14:04:00Z">
        <w:r w:rsidR="00C86E04" w:rsidRPr="002B42A7" w:rsidDel="00666430">
          <w:rPr>
            <w:rFonts w:ascii="Times New Roman" w:hAnsi="Times New Roman" w:cs="Times New Roman"/>
            <w:color w:val="000000" w:themeColor="text1"/>
            <w:rPrChange w:id="4964" w:author="Ruijie Xu" w:date="2022-03-10T12:31:00Z">
              <w:rPr>
                <w:color w:val="000000" w:themeColor="text1"/>
              </w:rPr>
            </w:rPrChange>
          </w:rPr>
          <w:delText xml:space="preserve">We have found that although </w:delText>
        </w:r>
      </w:del>
      <w:ins w:id="4965" w:author="Ruijie Xu" w:date="2022-03-10T12:09:00Z">
        <w:r w:rsidRPr="002B42A7">
          <w:rPr>
            <w:rFonts w:ascii="Times New Roman" w:hAnsi="Times New Roman" w:cs="Times New Roman"/>
            <w:color w:val="000000" w:themeColor="text1"/>
            <w:rPrChange w:id="4966" w:author="Ruijie Xu" w:date="2022-03-10T12:31:00Z">
              <w:rPr>
                <w:color w:val="000000" w:themeColor="text1"/>
              </w:rPr>
            </w:rPrChange>
          </w:rPr>
          <w:t>t</w:t>
        </w:r>
      </w:ins>
      <w:ins w:id="4967" w:author="Rajeev, Sree" w:date="2022-03-01T14:05:00Z">
        <w:del w:id="4968" w:author="Ruijie Xu" w:date="2022-03-10T12:09:00Z">
          <w:r w:rsidR="00666430" w:rsidRPr="002B42A7" w:rsidDel="0070427B">
            <w:rPr>
              <w:rFonts w:ascii="Times New Roman" w:hAnsi="Times New Roman" w:cs="Times New Roman"/>
              <w:color w:val="000000" w:themeColor="text1"/>
              <w:rPrChange w:id="4969" w:author="Ruijie Xu" w:date="2022-03-10T12:31:00Z">
                <w:rPr>
                  <w:color w:val="000000" w:themeColor="text1"/>
                </w:rPr>
              </w:rPrChange>
            </w:rPr>
            <w:delText>T</w:delText>
          </w:r>
        </w:del>
      </w:ins>
      <w:del w:id="4970" w:author="Rajeev, Sree" w:date="2022-03-01T14:05:00Z">
        <w:r w:rsidR="00C86E04" w:rsidRPr="002B42A7" w:rsidDel="00666430">
          <w:rPr>
            <w:rFonts w:ascii="Times New Roman" w:hAnsi="Times New Roman" w:cs="Times New Roman"/>
            <w:color w:val="000000" w:themeColor="text1"/>
            <w:rPrChange w:id="4971"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4972"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4973" w:author="Ruijie Xu" w:date="2022-03-10T12:31:00Z">
            <w:rPr>
              <w:color w:val="000000" w:themeColor="text1"/>
            </w:rPr>
          </w:rPrChange>
        </w:rPr>
        <w:t>observed</w:t>
      </w:r>
      <w:r w:rsidR="00C86E04" w:rsidRPr="002B42A7">
        <w:rPr>
          <w:rFonts w:ascii="Times New Roman" w:hAnsi="Times New Roman" w:cs="Times New Roman"/>
          <w:color w:val="000000" w:themeColor="text1"/>
          <w:rPrChange w:id="4974" w:author="Ruijie Xu" w:date="2022-03-10T12:31:00Z">
            <w:rPr>
              <w:color w:val="000000" w:themeColor="text1"/>
            </w:rPr>
          </w:rPrChange>
        </w:rPr>
        <w:t xml:space="preserve"> unique </w:t>
      </w:r>
      <w:del w:id="4975" w:author="Liliana Salvador" w:date="2022-02-26T15:13:00Z">
        <w:r w:rsidR="00C86E04" w:rsidRPr="002B42A7" w:rsidDel="001D64AA">
          <w:rPr>
            <w:rFonts w:ascii="Times New Roman" w:hAnsi="Times New Roman" w:cs="Times New Roman"/>
            <w:color w:val="000000" w:themeColor="text1"/>
            <w:rPrChange w:id="4976" w:author="Ruijie Xu" w:date="2022-03-10T12:31:00Z">
              <w:rPr>
                <w:color w:val="000000" w:themeColor="text1"/>
              </w:rPr>
            </w:rPrChange>
          </w:rPr>
          <w:delText xml:space="preserve">taxon </w:delText>
        </w:r>
      </w:del>
      <w:ins w:id="4977" w:author="Liliana Salvador" w:date="2022-02-26T15:13:00Z">
        <w:r w:rsidR="001D64AA" w:rsidRPr="002B42A7">
          <w:rPr>
            <w:rFonts w:ascii="Times New Roman" w:hAnsi="Times New Roman" w:cs="Times New Roman"/>
            <w:color w:val="000000" w:themeColor="text1"/>
            <w:rPrChange w:id="4978" w:author="Ruijie Xu" w:date="2022-03-10T12:31:00Z">
              <w:rPr>
                <w:color w:val="000000" w:themeColor="text1"/>
              </w:rPr>
            </w:rPrChange>
          </w:rPr>
          <w:t xml:space="preserve">taxa </w:t>
        </w:r>
      </w:ins>
      <w:ins w:id="4979" w:author="Liliana Salvador" w:date="2022-02-26T15:18:00Z">
        <w:r w:rsidR="001D64AA" w:rsidRPr="002B42A7">
          <w:rPr>
            <w:rFonts w:ascii="Times New Roman" w:hAnsi="Times New Roman" w:cs="Times New Roman"/>
            <w:color w:val="000000" w:themeColor="text1"/>
            <w:rPrChange w:id="4980" w:author="Ruijie Xu" w:date="2022-03-10T12:31:00Z">
              <w:rPr>
                <w:color w:val="000000" w:themeColor="text1"/>
              </w:rPr>
            </w:rPrChange>
          </w:rPr>
          <w:t xml:space="preserve">classification results </w:t>
        </w:r>
      </w:ins>
      <w:ins w:id="4981" w:author="Liliana Salvador" w:date="2022-02-26T15:19:00Z">
        <w:r w:rsidR="001D64AA" w:rsidRPr="002B42A7">
          <w:rPr>
            <w:rFonts w:ascii="Times New Roman" w:hAnsi="Times New Roman" w:cs="Times New Roman"/>
            <w:color w:val="000000" w:themeColor="text1"/>
            <w:rPrChange w:id="4982"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4983" w:author="Ruijie Xu" w:date="2022-03-10T12:31:00Z">
            <w:rPr>
              <w:color w:val="000000" w:themeColor="text1"/>
            </w:rPr>
          </w:rPrChange>
        </w:rPr>
        <w:t xml:space="preserve">were </w:t>
      </w:r>
      <w:del w:id="4984" w:author="Ruijie Xu" w:date="2022-03-11T13:40:00Z">
        <w:r w:rsidR="00C86E04" w:rsidRPr="002B42A7" w:rsidDel="00ED017A">
          <w:rPr>
            <w:rFonts w:ascii="Times New Roman" w:hAnsi="Times New Roman" w:cs="Times New Roman"/>
            <w:color w:val="000000" w:themeColor="text1"/>
            <w:rPrChange w:id="4985" w:author="Ruijie Xu" w:date="2022-03-10T12:31:00Z">
              <w:rPr>
                <w:color w:val="000000" w:themeColor="text1"/>
              </w:rPr>
            </w:rPrChange>
          </w:rPr>
          <w:delText>significanly</w:delText>
        </w:r>
      </w:del>
      <w:ins w:id="4986" w:author="Ruijie Xu" w:date="2022-03-11T13:40:00Z">
        <w:r w:rsidR="00ED017A" w:rsidRPr="00ED017A">
          <w:rPr>
            <w:rFonts w:ascii="Times New Roman" w:hAnsi="Times New Roman" w:cs="Times New Roman"/>
            <w:color w:val="000000" w:themeColor="text1"/>
          </w:rPr>
          <w:t>significantly</w:t>
        </w:r>
      </w:ins>
      <w:r w:rsidR="00C86E04" w:rsidRPr="002B42A7">
        <w:rPr>
          <w:rFonts w:ascii="Times New Roman" w:hAnsi="Times New Roman" w:cs="Times New Roman"/>
          <w:color w:val="000000" w:themeColor="text1"/>
          <w:rPrChange w:id="4987" w:author="Ruijie Xu" w:date="2022-03-10T12:31:00Z">
            <w:rPr>
              <w:color w:val="000000" w:themeColor="text1"/>
            </w:rPr>
          </w:rPrChange>
        </w:rPr>
        <w:t xml:space="preserve"> different</w:t>
      </w:r>
      <w:ins w:id="4988" w:author="Liliana Salvador" w:date="2022-02-26T15:19:00Z">
        <w:r w:rsidR="001D64AA" w:rsidRPr="002B42A7">
          <w:rPr>
            <w:rFonts w:ascii="Times New Roman" w:hAnsi="Times New Roman" w:cs="Times New Roman"/>
            <w:color w:val="000000" w:themeColor="text1"/>
            <w:rPrChange w:id="4989"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4990" w:author="Ruijie Xu" w:date="2022-03-10T12:31:00Z">
            <w:rPr>
              <w:color w:val="000000" w:themeColor="text1"/>
            </w:rPr>
          </w:rPrChange>
        </w:rPr>
        <w:t xml:space="preserve"> </w:t>
      </w:r>
      <w:del w:id="4991" w:author="Liliana Salvador" w:date="2022-02-26T15:19:00Z">
        <w:r w:rsidR="00C86E04" w:rsidRPr="002B42A7" w:rsidDel="001D64AA">
          <w:rPr>
            <w:rFonts w:ascii="Times New Roman" w:hAnsi="Times New Roman" w:cs="Times New Roman"/>
            <w:color w:val="000000" w:themeColor="text1"/>
            <w:rPrChange w:id="4992" w:author="Ruijie Xu" w:date="2022-03-10T12:31:00Z">
              <w:rPr>
                <w:color w:val="000000" w:themeColor="text1"/>
              </w:rPr>
            </w:rPrChange>
          </w:rPr>
          <w:delText xml:space="preserve">across the </w:delText>
        </w:r>
      </w:del>
      <w:del w:id="4993" w:author="Liliana Salvador" w:date="2022-02-26T15:18:00Z">
        <w:r w:rsidR="00C86E04" w:rsidRPr="002B42A7" w:rsidDel="001D64AA">
          <w:rPr>
            <w:rFonts w:ascii="Times New Roman" w:hAnsi="Times New Roman" w:cs="Times New Roman"/>
            <w:color w:val="000000" w:themeColor="text1"/>
            <w:rPrChange w:id="4994" w:author="Ruijie Xu" w:date="2022-03-10T12:31:00Z">
              <w:rPr>
                <w:color w:val="000000" w:themeColor="text1"/>
              </w:rPr>
            </w:rPrChange>
          </w:rPr>
          <w:delText xml:space="preserve">classification results </w:delText>
        </w:r>
      </w:del>
      <w:del w:id="4995" w:author="Liliana Salvador" w:date="2022-02-26T15:19:00Z">
        <w:r w:rsidR="00C86E04" w:rsidRPr="002B42A7" w:rsidDel="001D64AA">
          <w:rPr>
            <w:rFonts w:ascii="Times New Roman" w:hAnsi="Times New Roman" w:cs="Times New Roman"/>
            <w:color w:val="000000" w:themeColor="text1"/>
            <w:rPrChange w:id="4996"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4997"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4998"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4999" w:author="Ruijie Xu" w:date="2022-03-10T12:31:00Z">
            <w:rPr>
              <w:color w:val="000000" w:themeColor="text1"/>
            </w:rPr>
          </w:rPrChange>
        </w:rPr>
        <w:t xml:space="preserve">(Figure </w:t>
      </w:r>
      <w:ins w:id="5000" w:author="Ruijie Xu" w:date="2022-02-27T11:50:00Z">
        <w:r w:rsidR="001D06C9" w:rsidRPr="002B42A7">
          <w:rPr>
            <w:rFonts w:ascii="Times New Roman" w:hAnsi="Times New Roman" w:cs="Times New Roman"/>
            <w:color w:val="000000" w:themeColor="text1"/>
            <w:rPrChange w:id="5001" w:author="Ruijie Xu" w:date="2022-03-10T12:31:00Z">
              <w:rPr>
                <w:color w:val="000000" w:themeColor="text1"/>
              </w:rPr>
            </w:rPrChange>
          </w:rPr>
          <w:t>3</w:t>
        </w:r>
      </w:ins>
      <w:del w:id="5002" w:author="Ruijie Xu" w:date="2022-02-27T11:50:00Z">
        <w:r w:rsidR="00C86E04" w:rsidRPr="002B42A7" w:rsidDel="001D06C9">
          <w:rPr>
            <w:rFonts w:ascii="Times New Roman" w:hAnsi="Times New Roman" w:cs="Times New Roman"/>
            <w:color w:val="000000" w:themeColor="text1"/>
            <w:rPrChange w:id="5003"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004" w:author="Ruijie Xu" w:date="2022-03-10T12:31:00Z">
            <w:rPr>
              <w:color w:val="000000" w:themeColor="text1"/>
            </w:rPr>
          </w:rPrChange>
        </w:rPr>
        <w:t>a</w:t>
      </w:r>
      <w:bookmarkStart w:id="5005" w:name="OLE_LINK14"/>
      <w:bookmarkStart w:id="5006" w:name="OLE_LINK19"/>
      <w:r w:rsidR="00C86E04" w:rsidRPr="002B42A7">
        <w:rPr>
          <w:rFonts w:ascii="Times New Roman" w:hAnsi="Times New Roman" w:cs="Times New Roman"/>
          <w:color w:val="000000" w:themeColor="text1"/>
          <w:rPrChange w:id="5007" w:author="Ruijie Xu" w:date="2022-03-10T12:31:00Z">
            <w:rPr>
              <w:color w:val="000000" w:themeColor="text1"/>
            </w:rPr>
          </w:rPrChange>
        </w:rPr>
        <w:t>)</w:t>
      </w:r>
      <w:ins w:id="5008" w:author="Rajeev, Sree" w:date="2022-03-01T14:05:00Z">
        <w:r w:rsidR="00666430" w:rsidRPr="002B42A7">
          <w:rPr>
            <w:rFonts w:ascii="Times New Roman" w:hAnsi="Times New Roman" w:cs="Times New Roman"/>
            <w:color w:val="000000" w:themeColor="text1"/>
            <w:rPrChange w:id="5009" w:author="Ruijie Xu" w:date="2022-03-10T12:31:00Z">
              <w:rPr>
                <w:color w:val="000000" w:themeColor="text1"/>
              </w:rPr>
            </w:rPrChange>
          </w:rPr>
          <w:t xml:space="preserve">. </w:t>
        </w:r>
      </w:ins>
      <w:del w:id="5010" w:author="Rajeev, Sree" w:date="2022-03-01T14:05:00Z">
        <w:r w:rsidR="00C86E04" w:rsidRPr="002B42A7" w:rsidDel="00666430">
          <w:rPr>
            <w:rFonts w:ascii="Times New Roman" w:hAnsi="Times New Roman" w:cs="Times New Roman"/>
            <w:color w:val="000000" w:themeColor="text1"/>
            <w:rPrChange w:id="5011"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012" w:author="Ruijie Xu" w:date="2022-03-10T12:31:00Z">
            <w:rPr>
              <w:color w:val="000000" w:themeColor="text1"/>
            </w:rPr>
          </w:rPrChange>
        </w:rPr>
        <w:t xml:space="preserve"> </w:t>
      </w:r>
      <w:ins w:id="5013" w:author="Ruijie Xu" w:date="2022-02-27T11:51:00Z">
        <w:del w:id="5014" w:author="Rajeev, Sree" w:date="2022-03-01T14:05:00Z">
          <w:r w:rsidR="001D06C9" w:rsidRPr="002B42A7" w:rsidDel="00666430">
            <w:rPr>
              <w:rFonts w:ascii="Times New Roman" w:hAnsi="Times New Roman" w:cs="Times New Roman"/>
              <w:color w:val="000000" w:themeColor="text1"/>
              <w:rPrChange w:id="5015"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016" w:author="Ruijie Xu" w:date="2022-03-10T12:31:00Z">
                <w:rPr>
                  <w:color w:val="000000" w:themeColor="text1"/>
                </w:rPr>
              </w:rPrChange>
            </w:rPr>
            <w:delText xml:space="preserve"> </w:delText>
          </w:r>
        </w:del>
      </w:ins>
      <w:del w:id="5017" w:author="Ruijie Xu" w:date="2022-02-03T12:22:00Z">
        <w:r w:rsidR="00A310EF" w:rsidRPr="002B42A7" w:rsidDel="00041F72">
          <w:rPr>
            <w:rFonts w:ascii="Times New Roman" w:hAnsi="Times New Roman" w:cs="Times New Roman"/>
            <w:color w:val="000000" w:themeColor="text1"/>
            <w:rPrChange w:id="5018" w:author="Ruijie Xu" w:date="2022-03-10T12:31:00Z">
              <w:rPr>
                <w:color w:val="000000" w:themeColor="text1"/>
              </w:rPr>
            </w:rPrChange>
          </w:rPr>
          <w:delText xml:space="preserve">only </w:delText>
        </w:r>
      </w:del>
      <w:ins w:id="5019" w:author="Rajeev, Sree" w:date="2022-03-03T11:13:00Z">
        <w:del w:id="5020" w:author="Ruijie Xu" w:date="2022-03-04T13:47:00Z">
          <w:r w:rsidR="008F1502" w:rsidRPr="002B42A7" w:rsidDel="00C82430">
            <w:rPr>
              <w:rFonts w:ascii="Times New Roman" w:hAnsi="Times New Roman" w:cs="Times New Roman"/>
              <w:color w:val="000000" w:themeColor="text1"/>
              <w:rPrChange w:id="5021" w:author="Ruijie Xu" w:date="2022-03-10T12:31:00Z">
                <w:rPr>
                  <w:color w:val="000000" w:themeColor="text1"/>
                </w:rPr>
              </w:rPrChange>
            </w:rPr>
            <w:delText>T</w:delText>
          </w:r>
        </w:del>
      </w:ins>
      <w:ins w:id="5022" w:author="Rajeev, Sree" w:date="2022-03-01T14:05:00Z">
        <w:del w:id="5023" w:author="Ruijie Xu" w:date="2022-03-04T13:47:00Z">
          <w:r w:rsidR="00666430" w:rsidRPr="002B42A7" w:rsidDel="00C82430">
            <w:rPr>
              <w:rFonts w:ascii="Times New Roman" w:hAnsi="Times New Roman" w:cs="Times New Roman"/>
              <w:color w:val="000000" w:themeColor="text1"/>
              <w:rPrChange w:id="5024" w:author="Ruijie Xu" w:date="2022-03-10T12:31:00Z">
                <w:rPr>
                  <w:color w:val="000000" w:themeColor="text1"/>
                </w:rPr>
              </w:rPrChange>
            </w:rPr>
            <w:delText>t</w:delText>
          </w:r>
        </w:del>
      </w:ins>
      <w:del w:id="5025" w:author="Ruijie Xu" w:date="2022-03-04T13:47:00Z">
        <w:r w:rsidR="00C86E04" w:rsidRPr="002B42A7" w:rsidDel="00C82430">
          <w:rPr>
            <w:rFonts w:ascii="Times New Roman" w:hAnsi="Times New Roman" w:cs="Times New Roman"/>
            <w:color w:val="000000" w:themeColor="text1"/>
            <w:rPrChange w:id="5026" w:author="Ruijie Xu" w:date="2022-03-10T12:31:00Z">
              <w:rPr>
                <w:color w:val="000000" w:themeColor="text1"/>
              </w:rPr>
            </w:rPrChange>
          </w:rPr>
          <w:delText>the Shannon ind</w:delText>
        </w:r>
      </w:del>
      <w:del w:id="5027" w:author="Ruijie Xu" w:date="2022-02-27T11:50:00Z">
        <w:r w:rsidR="00C86E04" w:rsidRPr="002B42A7" w:rsidDel="001D06C9">
          <w:rPr>
            <w:rFonts w:ascii="Times New Roman" w:hAnsi="Times New Roman" w:cs="Times New Roman"/>
            <w:color w:val="000000" w:themeColor="text1"/>
            <w:rPrChange w:id="5028" w:author="Ruijie Xu" w:date="2022-03-10T12:31:00Z">
              <w:rPr>
                <w:color w:val="000000" w:themeColor="text1"/>
              </w:rPr>
            </w:rPrChange>
          </w:rPr>
          <w:delText>ex</w:delText>
        </w:r>
      </w:del>
      <w:ins w:id="5029" w:author="Liliana Salvador" w:date="2022-02-26T15:21:00Z">
        <w:del w:id="5030" w:author="Ruijie Xu" w:date="2022-02-27T11:50:00Z">
          <w:r w:rsidR="00311069" w:rsidRPr="002B42A7" w:rsidDel="001D06C9">
            <w:rPr>
              <w:rFonts w:ascii="Times New Roman" w:hAnsi="Times New Roman" w:cs="Times New Roman"/>
              <w:color w:val="000000" w:themeColor="text1"/>
              <w:rPrChange w:id="5031" w:author="Ruijie Xu" w:date="2022-03-10T12:31:00Z">
                <w:rPr>
                  <w:color w:val="000000" w:themeColor="text1"/>
                </w:rPr>
              </w:rPrChange>
            </w:rPr>
            <w:delText>es</w:delText>
          </w:r>
        </w:del>
      </w:ins>
      <w:del w:id="5032" w:author="Ruijie Xu" w:date="2022-03-04T13:47:00Z">
        <w:r w:rsidR="00C86E04" w:rsidRPr="002B42A7" w:rsidDel="00C82430">
          <w:rPr>
            <w:rFonts w:ascii="Times New Roman" w:hAnsi="Times New Roman" w:cs="Times New Roman"/>
            <w:color w:val="000000" w:themeColor="text1"/>
            <w:rPrChange w:id="5033" w:author="Ruijie Xu" w:date="2022-03-10T12:31:00Z">
              <w:rPr>
                <w:color w:val="000000" w:themeColor="text1"/>
              </w:rPr>
            </w:rPrChange>
          </w:rPr>
          <w:delText xml:space="preserve">, which </w:delText>
        </w:r>
      </w:del>
      <w:del w:id="5034" w:author="Ruijie Xu" w:date="2022-02-11T09:23:00Z">
        <w:r w:rsidR="00C86E04" w:rsidRPr="002B42A7" w:rsidDel="002E56FD">
          <w:rPr>
            <w:rFonts w:ascii="Times New Roman" w:hAnsi="Times New Roman" w:cs="Times New Roman"/>
            <w:color w:val="000000" w:themeColor="text1"/>
            <w:rPrChange w:id="5035" w:author="Ruijie Xu" w:date="2022-03-10T12:31:00Z">
              <w:rPr>
                <w:color w:val="000000" w:themeColor="text1"/>
              </w:rPr>
            </w:rPrChange>
          </w:rPr>
          <w:delText>describes the</w:delText>
        </w:r>
      </w:del>
      <w:del w:id="5036" w:author="Ruijie Xu" w:date="2022-03-04T13:47:00Z">
        <w:r w:rsidR="00C86E04" w:rsidRPr="002B42A7" w:rsidDel="00C82430">
          <w:rPr>
            <w:rFonts w:ascii="Times New Roman" w:hAnsi="Times New Roman" w:cs="Times New Roman"/>
            <w:color w:val="000000" w:themeColor="text1"/>
            <w:rPrChange w:id="5037" w:author="Ruijie Xu" w:date="2022-03-10T12:31:00Z">
              <w:rPr>
                <w:color w:val="000000" w:themeColor="text1"/>
              </w:rPr>
            </w:rPrChange>
          </w:rPr>
          <w:delText xml:space="preserve"> </w:delText>
        </w:r>
      </w:del>
      <w:bookmarkStart w:id="5038" w:name="OLE_LINK24"/>
      <w:bookmarkStart w:id="5039" w:name="OLE_LINK26"/>
      <w:bookmarkStart w:id="5040" w:name="OLE_LINK99"/>
      <w:bookmarkStart w:id="5041" w:name="OLE_LINK100"/>
      <w:ins w:id="5042" w:author="Ruijie Xu" w:date="2022-03-04T13:47:00Z">
        <w:r w:rsidR="00C82430" w:rsidRPr="002B42A7">
          <w:rPr>
            <w:rFonts w:ascii="Times New Roman" w:hAnsi="Times New Roman" w:cs="Times New Roman"/>
            <w:color w:val="000000" w:themeColor="text1"/>
            <w:rPrChange w:id="5043"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044" w:author="Ruijie Xu" w:date="2022-03-10T12:31:00Z">
            <w:rPr>
              <w:color w:val="000000" w:themeColor="text1"/>
            </w:rPr>
          </w:rPrChange>
        </w:rPr>
        <w:t xml:space="preserve">species richness </w:t>
      </w:r>
      <w:ins w:id="5045" w:author="Ruijie Xu" w:date="2022-03-04T13:47:00Z">
        <w:r w:rsidR="00C82430" w:rsidRPr="002B42A7">
          <w:rPr>
            <w:rFonts w:ascii="Times New Roman" w:hAnsi="Times New Roman" w:cs="Times New Roman"/>
            <w:color w:val="000000" w:themeColor="text1"/>
            <w:rPrChange w:id="5046" w:author="Ruijie Xu" w:date="2022-03-10T12:31:00Z">
              <w:rPr>
                <w:color w:val="000000" w:themeColor="text1"/>
              </w:rPr>
            </w:rPrChange>
          </w:rPr>
          <w:t xml:space="preserve">characterization </w:t>
        </w:r>
      </w:ins>
      <w:del w:id="5047" w:author="Ruijie Xu" w:date="2022-02-11T09:23:00Z">
        <w:r w:rsidR="00374568" w:rsidRPr="002B42A7" w:rsidDel="00184217">
          <w:rPr>
            <w:rFonts w:ascii="Times New Roman" w:hAnsi="Times New Roman" w:cs="Times New Roman"/>
            <w:color w:val="000000" w:themeColor="text1"/>
            <w:rPrChange w:id="5048"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049"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050"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051" w:author="Ruijie Xu" w:date="2022-03-10T12:31:00Z">
            <w:rPr>
              <w:color w:val="000000" w:themeColor="text1"/>
            </w:rPr>
          </w:rPrChange>
        </w:rPr>
        <w:t>community</w:t>
      </w:r>
      <w:ins w:id="5052" w:author="Ruijie Xu" w:date="2022-03-04T13:47:00Z">
        <w:r w:rsidR="00C82430" w:rsidRPr="002B42A7">
          <w:rPr>
            <w:rFonts w:ascii="Times New Roman" w:hAnsi="Times New Roman" w:cs="Times New Roman"/>
            <w:color w:val="000000" w:themeColor="text1"/>
            <w:rPrChange w:id="5053" w:author="Ruijie Xu" w:date="2022-03-10T12:31:00Z">
              <w:rPr>
                <w:color w:val="000000" w:themeColor="text1"/>
              </w:rPr>
            </w:rPrChange>
          </w:rPr>
          <w:t xml:space="preserve"> using the Shannon indices, </w:t>
        </w:r>
      </w:ins>
      <w:del w:id="5054" w:author="Ruijie Xu" w:date="2022-03-04T13:47:00Z">
        <w:r w:rsidR="00C86E04" w:rsidRPr="002B42A7" w:rsidDel="00C82430">
          <w:rPr>
            <w:rFonts w:ascii="Times New Roman" w:hAnsi="Times New Roman" w:cs="Times New Roman"/>
            <w:color w:val="000000" w:themeColor="text1"/>
            <w:rPrChange w:id="5055" w:author="Ruijie Xu" w:date="2022-03-10T12:31:00Z">
              <w:rPr>
                <w:color w:val="000000" w:themeColor="text1"/>
              </w:rPr>
            </w:rPrChange>
          </w:rPr>
          <w:delText xml:space="preserve">, </w:delText>
        </w:r>
      </w:del>
      <w:ins w:id="5056" w:author="Ruijie Xu" w:date="2022-03-04T13:47:00Z">
        <w:r w:rsidR="00C82430" w:rsidRPr="002B42A7">
          <w:rPr>
            <w:rFonts w:ascii="Times New Roman" w:hAnsi="Times New Roman" w:cs="Times New Roman"/>
            <w:color w:val="000000" w:themeColor="text1"/>
            <w:rPrChange w:id="5057" w:author="Ruijie Xu" w:date="2022-03-10T12:31:00Z">
              <w:rPr>
                <w:color w:val="000000" w:themeColor="text1"/>
              </w:rPr>
            </w:rPrChange>
          </w:rPr>
          <w:t>only the indices ob</w:t>
        </w:r>
      </w:ins>
      <w:ins w:id="5058" w:author="Ruijie Xu" w:date="2022-03-04T13:48:00Z">
        <w:r w:rsidR="00C82430" w:rsidRPr="002B42A7">
          <w:rPr>
            <w:rFonts w:ascii="Times New Roman" w:hAnsi="Times New Roman" w:cs="Times New Roman"/>
            <w:color w:val="000000" w:themeColor="text1"/>
            <w:rPrChange w:id="5059" w:author="Ruijie Xu" w:date="2022-03-10T12:31:00Z">
              <w:rPr>
                <w:color w:val="000000" w:themeColor="text1"/>
              </w:rPr>
            </w:rPrChange>
          </w:rPr>
          <w:t xml:space="preserve">tained from </w:t>
        </w:r>
      </w:ins>
      <w:del w:id="5060" w:author="Ruijie Xu" w:date="2022-03-04T13:47:00Z">
        <w:r w:rsidR="00374568" w:rsidRPr="002B42A7" w:rsidDel="00C82430">
          <w:rPr>
            <w:rFonts w:ascii="Times New Roman" w:hAnsi="Times New Roman" w:cs="Times New Roman"/>
            <w:color w:val="000000" w:themeColor="text1"/>
            <w:rPrChange w:id="5061" w:author="Ruijie Xu" w:date="2022-03-10T12:31:00Z">
              <w:rPr>
                <w:color w:val="000000" w:themeColor="text1"/>
              </w:rPr>
            </w:rPrChange>
          </w:rPr>
          <w:delText>obtained fr</w:delText>
        </w:r>
      </w:del>
      <w:del w:id="5062" w:author="Ruijie Xu" w:date="2022-02-02T13:08:00Z">
        <w:r w:rsidR="00374568" w:rsidRPr="002B42A7" w:rsidDel="00C355C5">
          <w:rPr>
            <w:rFonts w:ascii="Times New Roman" w:hAnsi="Times New Roman" w:cs="Times New Roman"/>
            <w:color w:val="000000" w:themeColor="text1"/>
            <w:rPrChange w:id="5063" w:author="Ruijie Xu" w:date="2022-03-10T12:31:00Z">
              <w:rPr>
                <w:color w:val="000000" w:themeColor="text1"/>
              </w:rPr>
            </w:rPrChange>
          </w:rPr>
          <w:delText>in</w:delText>
        </w:r>
      </w:del>
      <w:del w:id="5064" w:author="Ruijie Xu" w:date="2022-03-04T13:47:00Z">
        <w:r w:rsidR="00A310EF" w:rsidRPr="002B42A7" w:rsidDel="00C82430">
          <w:rPr>
            <w:rFonts w:ascii="Times New Roman" w:hAnsi="Times New Roman" w:cs="Times New Roman"/>
            <w:color w:val="000000" w:themeColor="text1"/>
            <w:rPrChange w:id="5065" w:author="Ruijie Xu" w:date="2022-03-10T12:31:00Z">
              <w:rPr>
                <w:color w:val="000000" w:themeColor="text1"/>
              </w:rPr>
            </w:rPrChange>
          </w:rPr>
          <w:delText xml:space="preserve"> </w:delText>
        </w:r>
      </w:del>
      <w:r w:rsidR="00A310EF" w:rsidRPr="002B42A7">
        <w:rPr>
          <w:rFonts w:ascii="Times New Roman" w:hAnsi="Times New Roman" w:cs="Times New Roman"/>
          <w:color w:val="000000" w:themeColor="text1"/>
          <w:rPrChange w:id="5066" w:author="Ruijie Xu" w:date="2022-03-10T12:31:00Z">
            <w:rPr>
              <w:color w:val="000000" w:themeColor="text1"/>
            </w:rPr>
          </w:rPrChange>
        </w:rPr>
        <w:t>minikraken DB</w:t>
      </w:r>
      <w:ins w:id="5067" w:author="Liliana Salvador" w:date="2022-02-26T15:21:00Z">
        <w:del w:id="5068" w:author="Ruijie Xu" w:date="2022-03-04T13:48:00Z">
          <w:r w:rsidR="00EC4BBA" w:rsidRPr="002B42A7" w:rsidDel="00C82430">
            <w:rPr>
              <w:rFonts w:ascii="Times New Roman" w:hAnsi="Times New Roman" w:cs="Times New Roman"/>
              <w:color w:val="000000" w:themeColor="text1"/>
              <w:rPrChange w:id="5069"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070" w:author="Ruijie Xu" w:date="2022-03-10T12:31:00Z">
              <w:rPr>
                <w:color w:val="000000" w:themeColor="text1"/>
              </w:rPr>
            </w:rPrChange>
          </w:rPr>
          <w:t xml:space="preserve"> </w:t>
        </w:r>
      </w:ins>
      <w:del w:id="5071" w:author="Liliana Salvador" w:date="2022-02-26T15:21:00Z">
        <w:r w:rsidR="00A310EF" w:rsidRPr="002B42A7" w:rsidDel="00EC4BBA">
          <w:rPr>
            <w:rFonts w:ascii="Times New Roman" w:hAnsi="Times New Roman" w:cs="Times New Roman"/>
            <w:color w:val="000000" w:themeColor="text1"/>
            <w:rPrChange w:id="5072" w:author="Ruijie Xu" w:date="2022-03-10T12:31:00Z">
              <w:rPr>
                <w:color w:val="000000" w:themeColor="text1"/>
              </w:rPr>
            </w:rPrChange>
          </w:rPr>
          <w:delText xml:space="preserve"> </w:delText>
        </w:r>
      </w:del>
      <w:ins w:id="5073" w:author="Ruijie Xu" w:date="2022-02-03T12:22:00Z">
        <w:del w:id="5074" w:author="Liliana Salvador" w:date="2022-02-26T15:21:00Z">
          <w:r w:rsidR="00041F72" w:rsidRPr="002B42A7" w:rsidDel="00EC4BBA">
            <w:rPr>
              <w:rFonts w:ascii="Times New Roman" w:hAnsi="Times New Roman" w:cs="Times New Roman"/>
              <w:color w:val="000000" w:themeColor="text1"/>
              <w:rPrChange w:id="5075"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076" w:author="Ruijie Xu" w:date="2022-03-10T12:31:00Z">
            <w:rPr>
              <w:color w:val="000000" w:themeColor="text1"/>
            </w:rPr>
          </w:rPrChange>
        </w:rPr>
        <w:t xml:space="preserve">were </w:t>
      </w:r>
      <w:del w:id="5077" w:author="Rajeev, Sree" w:date="2022-03-01T14:05:00Z">
        <w:r w:rsidR="00C86E04" w:rsidRPr="002B42A7" w:rsidDel="00666430">
          <w:rPr>
            <w:rFonts w:ascii="Times New Roman" w:hAnsi="Times New Roman" w:cs="Times New Roman"/>
            <w:color w:val="000000" w:themeColor="text1"/>
            <w:rPrChange w:id="5078" w:author="Ruijie Xu" w:date="2022-03-10T12:31:00Z">
              <w:rPr>
                <w:color w:val="000000" w:themeColor="text1"/>
              </w:rPr>
            </w:rPrChange>
          </w:rPr>
          <w:delText xml:space="preserve">found </w:delText>
        </w:r>
      </w:del>
      <w:ins w:id="5079" w:author="Liliana Salvador" w:date="2022-02-26T15:21:00Z">
        <w:del w:id="5080" w:author="Rajeev, Sree" w:date="2022-03-01T14:05:00Z">
          <w:r w:rsidR="00EC4BBA" w:rsidRPr="002B42A7" w:rsidDel="00666430">
            <w:rPr>
              <w:rFonts w:ascii="Times New Roman" w:hAnsi="Times New Roman" w:cs="Times New Roman"/>
              <w:color w:val="000000" w:themeColor="text1"/>
              <w:rPrChange w:id="5081"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082" w:author="Ruijie Xu" w:date="2022-03-10T12:31:00Z">
            <w:rPr>
              <w:color w:val="000000" w:themeColor="text1"/>
            </w:rPr>
          </w:rPrChange>
        </w:rPr>
        <w:t xml:space="preserve">significantly different </w:t>
      </w:r>
      <w:ins w:id="5083" w:author="Liliana Salvador" w:date="2022-02-26T15:22:00Z">
        <w:r w:rsidR="00EC4BBA" w:rsidRPr="002B42A7">
          <w:rPr>
            <w:rFonts w:ascii="Times New Roman" w:hAnsi="Times New Roman" w:cs="Times New Roman"/>
            <w:color w:val="000000" w:themeColor="text1"/>
            <w:rPrChange w:id="5084" w:author="Ruijie Xu" w:date="2022-03-10T12:31:00Z">
              <w:rPr>
                <w:color w:val="000000" w:themeColor="text1"/>
              </w:rPr>
            </w:rPrChange>
          </w:rPr>
          <w:t xml:space="preserve">from </w:t>
        </w:r>
      </w:ins>
      <w:del w:id="5085" w:author="Liliana Salvador" w:date="2022-02-26T15:21:00Z">
        <w:r w:rsidR="00C86E04" w:rsidRPr="002B42A7" w:rsidDel="00EC4BBA">
          <w:rPr>
            <w:rFonts w:ascii="Times New Roman" w:hAnsi="Times New Roman" w:cs="Times New Roman"/>
            <w:color w:val="000000" w:themeColor="text1"/>
            <w:rPrChange w:id="5086"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087" w:author="Ruijie Xu" w:date="2022-03-10T12:31:00Z">
            <w:rPr>
              <w:color w:val="000000" w:themeColor="text1"/>
            </w:rPr>
          </w:rPrChange>
        </w:rPr>
        <w:t xml:space="preserve">the results </w:t>
      </w:r>
      <w:ins w:id="5088" w:author="Liliana Salvador" w:date="2022-02-26T15:22:00Z">
        <w:r w:rsidR="00EC4BBA" w:rsidRPr="002B42A7">
          <w:rPr>
            <w:rFonts w:ascii="Times New Roman" w:hAnsi="Times New Roman" w:cs="Times New Roman"/>
            <w:color w:val="000000" w:themeColor="text1"/>
            <w:rPrChange w:id="5089" w:author="Ruijie Xu" w:date="2022-03-10T12:31:00Z">
              <w:rPr>
                <w:color w:val="000000" w:themeColor="text1"/>
              </w:rPr>
            </w:rPrChange>
          </w:rPr>
          <w:t>obtained with</w:t>
        </w:r>
      </w:ins>
      <w:del w:id="5090" w:author="Liliana Salvador" w:date="2022-02-26T15:22:00Z">
        <w:r w:rsidR="00C86E04" w:rsidRPr="002B42A7" w:rsidDel="00EC4BBA">
          <w:rPr>
            <w:rFonts w:ascii="Times New Roman" w:hAnsi="Times New Roman" w:cs="Times New Roman"/>
            <w:color w:val="000000" w:themeColor="text1"/>
            <w:rPrChange w:id="5091"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092" w:author="Ruijie Xu" w:date="2022-03-10T12:31:00Z">
            <w:rPr>
              <w:color w:val="000000" w:themeColor="text1"/>
            </w:rPr>
          </w:rPrChange>
        </w:rPr>
        <w:t xml:space="preserve"> </w:t>
      </w:r>
      <w:ins w:id="5093" w:author="Liliana Salvador" w:date="2022-02-26T15:22:00Z">
        <w:r w:rsidR="00EC4BBA" w:rsidRPr="002B42A7">
          <w:rPr>
            <w:rFonts w:ascii="Times New Roman" w:hAnsi="Times New Roman" w:cs="Times New Roman"/>
            <w:color w:val="000000" w:themeColor="text1"/>
            <w:rPrChange w:id="5094"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095" w:author="Ruijie Xu" w:date="2022-03-10T12:31:00Z">
            <w:rPr>
              <w:color w:val="000000" w:themeColor="text1"/>
            </w:rPr>
          </w:rPrChange>
        </w:rPr>
        <w:t>other</w:t>
      </w:r>
      <w:r w:rsidR="00C86E04" w:rsidRPr="002B42A7">
        <w:rPr>
          <w:rFonts w:ascii="Times New Roman" w:hAnsi="Times New Roman" w:cs="Times New Roman"/>
          <w:color w:val="000000" w:themeColor="text1"/>
          <w:rPrChange w:id="5096"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097" w:author="Ruijie Xu" w:date="2022-03-10T12:31:00Z">
            <w:rPr>
              <w:color w:val="000000" w:themeColor="text1"/>
            </w:rPr>
          </w:rPrChange>
        </w:rPr>
        <w:t>s</w:t>
      </w:r>
      <w:r w:rsidR="00C86E04" w:rsidRPr="002B42A7">
        <w:rPr>
          <w:rFonts w:ascii="Times New Roman" w:hAnsi="Times New Roman" w:cs="Times New Roman"/>
          <w:color w:val="000000" w:themeColor="text1"/>
          <w:rPrChange w:id="5098" w:author="Ruijie Xu" w:date="2022-03-10T12:31:00Z">
            <w:rPr>
              <w:color w:val="000000" w:themeColor="text1"/>
            </w:rPr>
          </w:rPrChange>
        </w:rPr>
        <w:t xml:space="preserve"> </w:t>
      </w:r>
      <w:bookmarkStart w:id="5099" w:name="OLE_LINK237"/>
      <w:bookmarkStart w:id="5100" w:name="OLE_LINK238"/>
      <w:r w:rsidR="00C86E04" w:rsidRPr="002B42A7">
        <w:rPr>
          <w:rFonts w:ascii="Times New Roman" w:hAnsi="Times New Roman" w:cs="Times New Roman"/>
          <w:color w:val="000000" w:themeColor="text1"/>
          <w:rPrChange w:id="5101" w:author="Ruijie Xu" w:date="2022-03-10T12:31:00Z">
            <w:rPr>
              <w:color w:val="000000" w:themeColor="text1"/>
            </w:rPr>
          </w:rPrChange>
        </w:rPr>
        <w:t>(</w:t>
      </w:r>
      <w:bookmarkStart w:id="5102" w:name="OLE_LINK48"/>
      <w:bookmarkStart w:id="5103" w:name="OLE_LINK49"/>
      <w:r w:rsidR="008B1B63" w:rsidRPr="002B42A7">
        <w:rPr>
          <w:rFonts w:ascii="Times New Roman" w:hAnsi="Times New Roman" w:cs="Times New Roman"/>
          <w:color w:val="000000" w:themeColor="text1"/>
          <w:rPrChange w:id="5104" w:author="Ruijie Xu" w:date="2022-03-10T12:31:00Z">
            <w:rPr>
              <w:color w:val="000000" w:themeColor="text1"/>
            </w:rPr>
          </w:rPrChange>
        </w:rPr>
        <w:t xml:space="preserve">Figure </w:t>
      </w:r>
      <w:ins w:id="5105" w:author="Ruijie Xu" w:date="2022-02-27T11:51:00Z">
        <w:r w:rsidR="000071DC" w:rsidRPr="002B42A7">
          <w:rPr>
            <w:rFonts w:ascii="Times New Roman" w:hAnsi="Times New Roman" w:cs="Times New Roman"/>
            <w:color w:val="000000" w:themeColor="text1"/>
            <w:rPrChange w:id="5106" w:author="Ruijie Xu" w:date="2022-03-10T12:31:00Z">
              <w:rPr>
                <w:color w:val="000000" w:themeColor="text1"/>
              </w:rPr>
            </w:rPrChange>
          </w:rPr>
          <w:t>3</w:t>
        </w:r>
      </w:ins>
      <w:del w:id="5107" w:author="Ruijie Xu" w:date="2022-02-27T11:51:00Z">
        <w:r w:rsidR="008B1B63" w:rsidRPr="002B42A7" w:rsidDel="000071DC">
          <w:rPr>
            <w:rFonts w:ascii="Times New Roman" w:hAnsi="Times New Roman" w:cs="Times New Roman"/>
            <w:color w:val="000000" w:themeColor="text1"/>
            <w:rPrChange w:id="5108"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109" w:author="Ruijie Xu" w:date="2022-03-10T12:31:00Z">
            <w:rPr>
              <w:color w:val="000000" w:themeColor="text1"/>
            </w:rPr>
          </w:rPrChange>
        </w:rPr>
        <w:t xml:space="preserve">b, Table </w:t>
      </w:r>
      <w:ins w:id="5110" w:author="Ruijie Xu" w:date="2022-02-02T13:11:00Z">
        <w:r w:rsidR="00C92296" w:rsidRPr="002B42A7">
          <w:rPr>
            <w:rFonts w:ascii="Times New Roman" w:hAnsi="Times New Roman" w:cs="Times New Roman"/>
            <w:color w:val="000000" w:themeColor="text1"/>
            <w:rPrChange w:id="5111" w:author="Ruijie Xu" w:date="2022-03-10T12:31:00Z">
              <w:rPr>
                <w:color w:val="000000" w:themeColor="text1"/>
              </w:rPr>
            </w:rPrChange>
          </w:rPr>
          <w:t>S</w:t>
        </w:r>
      </w:ins>
      <w:r w:rsidR="008B1B63" w:rsidRPr="002B42A7">
        <w:rPr>
          <w:rFonts w:ascii="Times New Roman" w:hAnsi="Times New Roman" w:cs="Times New Roman"/>
          <w:color w:val="000000" w:themeColor="text1"/>
          <w:rPrChange w:id="5112" w:author="Ruijie Xu" w:date="2022-03-10T12:31:00Z">
            <w:rPr>
              <w:color w:val="000000" w:themeColor="text1"/>
            </w:rPr>
          </w:rPrChange>
        </w:rPr>
        <w:t>I.</w:t>
      </w:r>
      <w:ins w:id="5113" w:author="Ruijie Xu" w:date="2022-02-03T12:23:00Z">
        <w:r w:rsidR="00041F72" w:rsidRPr="002B42A7">
          <w:rPr>
            <w:rFonts w:ascii="Times New Roman" w:hAnsi="Times New Roman" w:cs="Times New Roman"/>
            <w:color w:val="000000" w:themeColor="text1"/>
            <w:rPrChange w:id="5114" w:author="Ruijie Xu" w:date="2022-03-10T12:31:00Z">
              <w:rPr>
                <w:color w:val="000000" w:themeColor="text1"/>
              </w:rPr>
            </w:rPrChange>
          </w:rPr>
          <w:t>4</w:t>
        </w:r>
      </w:ins>
      <w:del w:id="5115" w:author="Ruijie Xu" w:date="2022-02-03T12:23:00Z">
        <w:r w:rsidR="008B1B63" w:rsidRPr="002B42A7" w:rsidDel="00041F72">
          <w:rPr>
            <w:rFonts w:ascii="Times New Roman" w:hAnsi="Times New Roman" w:cs="Times New Roman"/>
            <w:color w:val="000000" w:themeColor="text1"/>
            <w:rPrChange w:id="5116" w:author="Ruijie Xu" w:date="2022-03-10T12:31:00Z">
              <w:rPr>
                <w:color w:val="000000" w:themeColor="text1"/>
              </w:rPr>
            </w:rPrChange>
          </w:rPr>
          <w:delText>3</w:delText>
        </w:r>
      </w:del>
      <w:bookmarkEnd w:id="5102"/>
      <w:bookmarkEnd w:id="5103"/>
      <w:r w:rsidR="00C86E04" w:rsidRPr="002B42A7">
        <w:rPr>
          <w:rFonts w:ascii="Times New Roman" w:hAnsi="Times New Roman" w:cs="Times New Roman"/>
          <w:color w:val="000000" w:themeColor="text1"/>
          <w:rPrChange w:id="5117" w:author="Ruijie Xu" w:date="2022-03-10T12:31:00Z">
            <w:rPr>
              <w:color w:val="000000" w:themeColor="text1"/>
            </w:rPr>
          </w:rPrChange>
        </w:rPr>
        <w:t xml:space="preserve">). </w:t>
      </w:r>
      <w:bookmarkEnd w:id="5099"/>
      <w:bookmarkEnd w:id="5100"/>
      <w:r w:rsidR="00D0036D" w:rsidRPr="002B42A7">
        <w:rPr>
          <w:rFonts w:ascii="Times New Roman" w:hAnsi="Times New Roman" w:cs="Times New Roman"/>
          <w:color w:val="000000" w:themeColor="text1"/>
          <w:rPrChange w:id="5118" w:author="Ruijie Xu" w:date="2022-03-10T12:31:00Z">
            <w:rPr>
              <w:color w:val="000000" w:themeColor="text1"/>
            </w:rPr>
          </w:rPrChange>
        </w:rPr>
        <w:t>More</w:t>
      </w:r>
      <w:ins w:id="5119" w:author="Rajeev, Sree" w:date="2022-03-01T14:05:00Z">
        <w:r w:rsidR="00666430" w:rsidRPr="002B42A7">
          <w:rPr>
            <w:rFonts w:ascii="Times New Roman" w:hAnsi="Times New Roman" w:cs="Times New Roman"/>
            <w:color w:val="000000" w:themeColor="text1"/>
            <w:rPrChange w:id="5120" w:author="Ruijie Xu" w:date="2022-03-10T12:31:00Z">
              <w:rPr>
                <w:color w:val="000000" w:themeColor="text1"/>
              </w:rPr>
            </w:rPrChange>
          </w:rPr>
          <w:t>o</w:t>
        </w:r>
      </w:ins>
      <w:r w:rsidR="00D0036D" w:rsidRPr="002B42A7">
        <w:rPr>
          <w:rFonts w:ascii="Times New Roman" w:hAnsi="Times New Roman" w:cs="Times New Roman"/>
          <w:color w:val="000000" w:themeColor="text1"/>
          <w:rPrChange w:id="5121" w:author="Ruijie Xu" w:date="2022-03-10T12:31:00Z">
            <w:rPr>
              <w:color w:val="000000" w:themeColor="text1"/>
            </w:rPr>
          </w:rPrChange>
        </w:rPr>
        <w:t>ver,</w:t>
      </w:r>
      <w:ins w:id="5122" w:author="Ruijie Xu" w:date="2022-03-10T12:18:00Z">
        <w:r w:rsidR="00536BD5" w:rsidRPr="002B42A7">
          <w:rPr>
            <w:rFonts w:ascii="Times New Roman" w:hAnsi="Times New Roman" w:cs="Times New Roman"/>
            <w:color w:val="000000" w:themeColor="text1"/>
            <w:rPrChange w:id="5123" w:author="Ruijie Xu" w:date="2022-03-10T12:31:00Z">
              <w:rPr>
                <w:color w:val="000000" w:themeColor="text1"/>
              </w:rPr>
            </w:rPrChange>
          </w:rPr>
          <w:t xml:space="preserve"> the characterization using </w:t>
        </w:r>
      </w:ins>
      <w:del w:id="5124" w:author="Ruijie Xu" w:date="2022-03-10T12:18:00Z">
        <w:r w:rsidR="00D0036D" w:rsidRPr="002B42A7" w:rsidDel="00536BD5">
          <w:rPr>
            <w:rFonts w:ascii="Times New Roman" w:hAnsi="Times New Roman" w:cs="Times New Roman"/>
            <w:color w:val="000000" w:themeColor="text1"/>
            <w:rPrChange w:id="5125"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126" w:author="Ruijie Xu" w:date="2022-03-10T12:31:00Z">
            <w:rPr>
              <w:color w:val="000000" w:themeColor="text1"/>
            </w:rPr>
          </w:rPrChange>
        </w:rPr>
        <w:t>the Simpson ind</w:t>
      </w:r>
      <w:ins w:id="5127" w:author="Ruijie Xu" w:date="2022-02-27T11:52:00Z">
        <w:r w:rsidR="000071DC" w:rsidRPr="002B42A7">
          <w:rPr>
            <w:rFonts w:ascii="Times New Roman" w:hAnsi="Times New Roman" w:cs="Times New Roman"/>
            <w:color w:val="000000" w:themeColor="text1"/>
            <w:rPrChange w:id="5128" w:author="Ruijie Xu" w:date="2022-03-10T12:31:00Z">
              <w:rPr>
                <w:color w:val="000000" w:themeColor="text1"/>
              </w:rPr>
            </w:rPrChange>
          </w:rPr>
          <w:t>ices</w:t>
        </w:r>
      </w:ins>
      <w:del w:id="5129" w:author="Ruijie Xu" w:date="2022-02-27T11:52:00Z">
        <w:r w:rsidR="00D0036D" w:rsidRPr="002B42A7" w:rsidDel="000071DC">
          <w:rPr>
            <w:rFonts w:ascii="Times New Roman" w:hAnsi="Times New Roman" w:cs="Times New Roman"/>
            <w:color w:val="000000" w:themeColor="text1"/>
            <w:rPrChange w:id="5130" w:author="Ruijie Xu" w:date="2022-03-10T12:31:00Z">
              <w:rPr>
                <w:color w:val="000000" w:themeColor="text1"/>
              </w:rPr>
            </w:rPrChange>
          </w:rPr>
          <w:delText>ex</w:delText>
        </w:r>
      </w:del>
      <w:ins w:id="5131" w:author="Liliana Salvador" w:date="2022-02-26T15:22:00Z">
        <w:del w:id="5132" w:author="Ruijie Xu" w:date="2022-02-27T11:52:00Z">
          <w:r w:rsidR="00EC4BBA" w:rsidRPr="002B42A7" w:rsidDel="000071DC">
            <w:rPr>
              <w:rFonts w:ascii="Times New Roman" w:hAnsi="Times New Roman" w:cs="Times New Roman"/>
              <w:color w:val="000000" w:themeColor="text1"/>
              <w:rPrChange w:id="5133" w:author="Ruijie Xu" w:date="2022-03-10T12:31:00Z">
                <w:rPr>
                  <w:color w:val="000000" w:themeColor="text1"/>
                </w:rPr>
              </w:rPrChange>
            </w:rPr>
            <w:delText>es</w:delText>
          </w:r>
        </w:del>
      </w:ins>
      <w:ins w:id="5134" w:author="Ruijie Xu" w:date="2022-03-10T12:18:00Z">
        <w:r w:rsidR="00536BD5" w:rsidRPr="002B42A7">
          <w:rPr>
            <w:rFonts w:ascii="Times New Roman" w:hAnsi="Times New Roman" w:cs="Times New Roman"/>
            <w:color w:val="000000" w:themeColor="text1"/>
            <w:rPrChange w:id="5135" w:author="Ruijie Xu" w:date="2022-03-10T12:31:00Z">
              <w:rPr>
                <w:color w:val="000000" w:themeColor="text1"/>
              </w:rPr>
            </w:rPrChange>
          </w:rPr>
          <w:t xml:space="preserve"> </w:t>
        </w:r>
      </w:ins>
      <w:del w:id="5136" w:author="Ruijie Xu" w:date="2022-03-10T12:18:00Z">
        <w:r w:rsidR="00D0036D" w:rsidRPr="002B42A7" w:rsidDel="00536BD5">
          <w:rPr>
            <w:rFonts w:ascii="Times New Roman" w:hAnsi="Times New Roman" w:cs="Times New Roman"/>
            <w:color w:val="000000" w:themeColor="text1"/>
            <w:rPrChange w:id="5137" w:author="Ruijie Xu" w:date="2022-03-10T12:31:00Z">
              <w:rPr>
                <w:color w:val="000000" w:themeColor="text1"/>
              </w:rPr>
            </w:rPrChange>
          </w:rPr>
          <w:delText xml:space="preserve">, </w:delText>
        </w:r>
      </w:del>
      <w:ins w:id="5138" w:author="Liliana Salvador" w:date="2022-02-26T15:22:00Z">
        <w:del w:id="5139" w:author="Ruijie Xu" w:date="2022-03-10T12:18:00Z">
          <w:r w:rsidR="00EC4BBA" w:rsidRPr="002B42A7" w:rsidDel="00536BD5">
            <w:rPr>
              <w:rFonts w:ascii="Times New Roman" w:hAnsi="Times New Roman" w:cs="Times New Roman"/>
              <w:color w:val="000000" w:themeColor="text1"/>
              <w:rPrChange w:id="5140" w:author="Ruijie Xu" w:date="2022-03-10T12:31:00Z">
                <w:rPr>
                  <w:color w:val="000000" w:themeColor="text1"/>
                </w:rPr>
              </w:rPrChange>
            </w:rPr>
            <w:delText xml:space="preserve"> the</w:delText>
          </w:r>
        </w:del>
      </w:ins>
      <w:del w:id="5141" w:author="Ruijie Xu" w:date="2022-02-11T09:22:00Z">
        <w:r w:rsidR="00D0036D" w:rsidRPr="002B42A7" w:rsidDel="00184217">
          <w:rPr>
            <w:rFonts w:ascii="Times New Roman" w:hAnsi="Times New Roman" w:cs="Times New Roman"/>
            <w:color w:val="000000" w:themeColor="text1"/>
            <w:rPrChange w:id="5142" w:author="Ruijie Xu" w:date="2022-03-10T12:31:00Z">
              <w:rPr>
                <w:color w:val="000000" w:themeColor="text1"/>
              </w:rPr>
            </w:rPrChange>
          </w:rPr>
          <w:delText xml:space="preserve">which describes the evenness of the microbial communities </w:delText>
        </w:r>
      </w:del>
      <w:del w:id="5143" w:author="Ruijie Xu" w:date="2022-02-11T09:28:00Z">
        <w:r w:rsidR="00D0036D" w:rsidRPr="002B42A7" w:rsidDel="00C24A9F">
          <w:rPr>
            <w:rFonts w:ascii="Times New Roman" w:hAnsi="Times New Roman" w:cs="Times New Roman"/>
            <w:color w:val="000000" w:themeColor="text1"/>
            <w:rPrChange w:id="5144" w:author="Ruijie Xu" w:date="2022-03-10T12:31:00Z">
              <w:rPr>
                <w:color w:val="000000" w:themeColor="text1"/>
              </w:rPr>
            </w:rPrChange>
          </w:rPr>
          <w:delText>within</w:delText>
        </w:r>
      </w:del>
      <w:del w:id="5145" w:author="Ruijie Xu" w:date="2022-02-11T09:34:00Z">
        <w:r w:rsidR="00D0036D" w:rsidRPr="002B42A7" w:rsidDel="005636CA">
          <w:rPr>
            <w:rFonts w:ascii="Times New Roman" w:hAnsi="Times New Roman" w:cs="Times New Roman"/>
            <w:color w:val="000000" w:themeColor="text1"/>
            <w:rPrChange w:id="5146"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147"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148" w:author="Ruijie Xu" w:date="2022-03-10T12:31:00Z">
            <w:rPr>
              <w:color w:val="000000" w:themeColor="text1"/>
            </w:rPr>
          </w:rPrChange>
        </w:rPr>
        <w:t>w</w:t>
      </w:r>
      <w:del w:id="5149" w:author="Liliana Salvador" w:date="2022-02-23T20:39:00Z">
        <w:r w:rsidR="00D0036D" w:rsidRPr="002B42A7" w:rsidDel="0088072A">
          <w:rPr>
            <w:rFonts w:ascii="Times New Roman" w:hAnsi="Times New Roman" w:cs="Times New Roman"/>
            <w:color w:val="000000" w:themeColor="text1"/>
            <w:rPrChange w:id="5150" w:author="Ruijie Xu" w:date="2022-03-10T12:31:00Z">
              <w:rPr>
                <w:color w:val="000000" w:themeColor="text1"/>
              </w:rPr>
            </w:rPrChange>
          </w:rPr>
          <w:delText>er</w:delText>
        </w:r>
      </w:del>
      <w:ins w:id="5151" w:author="Liliana Salvador" w:date="2022-02-26T15:24:00Z">
        <w:r w:rsidR="00EC4BBA" w:rsidRPr="002B42A7">
          <w:rPr>
            <w:rFonts w:ascii="Times New Roman" w:hAnsi="Times New Roman" w:cs="Times New Roman"/>
            <w:color w:val="000000" w:themeColor="text1"/>
            <w:rPrChange w:id="5152" w:author="Ruijie Xu" w:date="2022-03-10T12:31:00Z">
              <w:rPr>
                <w:color w:val="000000" w:themeColor="text1"/>
              </w:rPr>
            </w:rPrChange>
          </w:rPr>
          <w:t>ere</w:t>
        </w:r>
      </w:ins>
      <w:del w:id="5153" w:author="Liliana Salvador" w:date="2022-02-23T20:39:00Z">
        <w:r w:rsidR="00D0036D" w:rsidRPr="002B42A7" w:rsidDel="0088072A">
          <w:rPr>
            <w:rFonts w:ascii="Times New Roman" w:hAnsi="Times New Roman" w:cs="Times New Roman"/>
            <w:color w:val="000000" w:themeColor="text1"/>
            <w:rPrChange w:id="5154"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155" w:author="Ruijie Xu" w:date="2022-03-10T12:31:00Z">
            <w:rPr>
              <w:color w:val="000000" w:themeColor="text1"/>
            </w:rPr>
          </w:rPrChange>
        </w:rPr>
        <w:t xml:space="preserve"> </w:t>
      </w:r>
      <w:ins w:id="5156" w:author="Ruijie Xu" w:date="2022-03-04T13:48:00Z">
        <w:r w:rsidR="002B774D" w:rsidRPr="002B42A7">
          <w:rPr>
            <w:rFonts w:ascii="Times New Roman" w:hAnsi="Times New Roman" w:cs="Times New Roman"/>
            <w:color w:val="000000" w:themeColor="text1"/>
            <w:rPrChange w:id="5157" w:author="Ruijie Xu" w:date="2022-03-10T12:31:00Z">
              <w:rPr>
                <w:color w:val="000000" w:themeColor="text1"/>
              </w:rPr>
            </w:rPrChange>
          </w:rPr>
          <w:t xml:space="preserve">mostly </w:t>
        </w:r>
      </w:ins>
      <w:del w:id="5158" w:author="Rajeev, Sree" w:date="2022-03-01T14:06:00Z">
        <w:r w:rsidR="00D0036D" w:rsidRPr="002B42A7" w:rsidDel="00666430">
          <w:rPr>
            <w:rFonts w:ascii="Times New Roman" w:hAnsi="Times New Roman" w:cs="Times New Roman"/>
            <w:color w:val="000000" w:themeColor="text1"/>
            <w:rPrChange w:id="5159" w:author="Ruijie Xu" w:date="2022-03-10T12:31:00Z">
              <w:rPr>
                <w:color w:val="000000" w:themeColor="text1"/>
              </w:rPr>
            </w:rPrChange>
          </w:rPr>
          <w:delText xml:space="preserve">also found </w:delText>
        </w:r>
      </w:del>
      <w:del w:id="5160" w:author="Liliana Salvador" w:date="2022-02-23T21:22:00Z">
        <w:r w:rsidR="00D0036D" w:rsidRPr="002B42A7" w:rsidDel="001A0C95">
          <w:rPr>
            <w:rFonts w:ascii="Times New Roman" w:hAnsi="Times New Roman" w:cs="Times New Roman"/>
            <w:color w:val="000000" w:themeColor="text1"/>
            <w:rPrChange w:id="5161"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162" w:author="Ruijie Xu" w:date="2022-03-10T12:31:00Z">
            <w:rPr>
              <w:color w:val="000000" w:themeColor="text1"/>
            </w:rPr>
          </w:rPrChange>
        </w:rPr>
        <w:t>similar</w:t>
      </w:r>
      <w:del w:id="5163" w:author="Liliana Salvador" w:date="2022-02-23T20:39:00Z">
        <w:r w:rsidR="00D0036D" w:rsidRPr="002B42A7" w:rsidDel="0088072A">
          <w:rPr>
            <w:rFonts w:ascii="Times New Roman" w:hAnsi="Times New Roman" w:cs="Times New Roman"/>
            <w:color w:val="000000" w:themeColor="text1"/>
            <w:rPrChange w:id="5164"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165" w:author="Ruijie Xu" w:date="2022-03-10T12:31:00Z">
            <w:rPr>
              <w:color w:val="000000" w:themeColor="text1"/>
            </w:rPr>
          </w:rPrChange>
        </w:rPr>
        <w:t xml:space="preserve"> between </w:t>
      </w:r>
      <w:ins w:id="5166" w:author="Ruijie Xu" w:date="2022-02-27T11:52:00Z">
        <w:r w:rsidR="000071DC" w:rsidRPr="002B42A7">
          <w:rPr>
            <w:rFonts w:ascii="Times New Roman" w:hAnsi="Times New Roman" w:cs="Times New Roman"/>
            <w:color w:val="000000" w:themeColor="text1"/>
            <w:rPrChange w:id="5167" w:author="Ruijie Xu" w:date="2022-03-10T12:31:00Z">
              <w:rPr>
                <w:color w:val="000000" w:themeColor="text1"/>
              </w:rPr>
            </w:rPrChange>
          </w:rPr>
          <w:t>t</w:t>
        </w:r>
      </w:ins>
      <w:ins w:id="5168" w:author="Ruijie Xu" w:date="2022-02-27T11:53:00Z">
        <w:r w:rsidR="000071DC" w:rsidRPr="002B42A7">
          <w:rPr>
            <w:rFonts w:ascii="Times New Roman" w:hAnsi="Times New Roman" w:cs="Times New Roman"/>
            <w:color w:val="000000" w:themeColor="text1"/>
            <w:rPrChange w:id="5169"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170"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171"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172" w:author="Ruijie Xu" w:date="2022-03-10T12:31:00Z">
            <w:rPr>
              <w:color w:val="000000" w:themeColor="text1"/>
            </w:rPr>
          </w:rPrChange>
        </w:rPr>
        <w:t>DBs</w:t>
      </w:r>
      <w:ins w:id="5173" w:author="Ruijie Xu" w:date="2022-02-03T12:23:00Z">
        <w:r w:rsidR="00041F72" w:rsidRPr="002B42A7">
          <w:rPr>
            <w:rFonts w:ascii="Times New Roman" w:hAnsi="Times New Roman" w:cs="Times New Roman"/>
            <w:color w:val="000000" w:themeColor="text1"/>
            <w:rPrChange w:id="5174" w:author="Ruijie Xu" w:date="2022-03-10T12:31:00Z">
              <w:rPr>
                <w:color w:val="000000" w:themeColor="text1"/>
              </w:rPr>
            </w:rPrChange>
          </w:rPr>
          <w:t xml:space="preserve"> (Figure </w:t>
        </w:r>
      </w:ins>
      <w:ins w:id="5175" w:author="Ruijie Xu" w:date="2022-03-04T11:07:00Z">
        <w:r w:rsidR="00B23538" w:rsidRPr="002B42A7">
          <w:rPr>
            <w:rFonts w:ascii="Times New Roman" w:hAnsi="Times New Roman" w:cs="Times New Roman"/>
            <w:color w:val="000000" w:themeColor="text1"/>
            <w:rPrChange w:id="5176" w:author="Ruijie Xu" w:date="2022-03-10T12:31:00Z">
              <w:rPr>
                <w:color w:val="000000" w:themeColor="text1"/>
              </w:rPr>
            </w:rPrChange>
          </w:rPr>
          <w:t>3</w:t>
        </w:r>
      </w:ins>
      <w:ins w:id="5177" w:author="Ruijie Xu" w:date="2022-02-03T12:23:00Z">
        <w:r w:rsidR="00041F72" w:rsidRPr="002B42A7">
          <w:rPr>
            <w:rFonts w:ascii="Times New Roman" w:hAnsi="Times New Roman" w:cs="Times New Roman"/>
            <w:color w:val="000000" w:themeColor="text1"/>
            <w:rPrChange w:id="5178"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5179" w:author="Ruijie Xu" w:date="2022-03-10T12:31:00Z">
            <w:rPr>
              <w:color w:val="000000" w:themeColor="text1"/>
            </w:rPr>
          </w:rPrChange>
        </w:rPr>
        <w:t xml:space="preserve">. Only the </w:t>
      </w:r>
      <w:ins w:id="5180" w:author="Ruijie Xu" w:date="2022-02-11T09:35:00Z">
        <w:r w:rsidR="00AE3AD8" w:rsidRPr="002B42A7">
          <w:rPr>
            <w:rFonts w:ascii="Times New Roman" w:hAnsi="Times New Roman" w:cs="Times New Roman"/>
            <w:color w:val="000000" w:themeColor="text1"/>
            <w:rPrChange w:id="5181" w:author="Ruijie Xu" w:date="2022-03-10T12:31:00Z">
              <w:rPr>
                <w:color w:val="000000" w:themeColor="text1"/>
              </w:rPr>
            </w:rPrChange>
          </w:rPr>
          <w:t>Simpson</w:t>
        </w:r>
      </w:ins>
      <w:del w:id="5182" w:author="Ruijie Xu" w:date="2022-02-11T09:35:00Z">
        <w:r w:rsidR="00D0036D" w:rsidRPr="002B42A7" w:rsidDel="00AE3AD8">
          <w:rPr>
            <w:rFonts w:ascii="Times New Roman" w:hAnsi="Times New Roman" w:cs="Times New Roman"/>
            <w:color w:val="000000" w:themeColor="text1"/>
            <w:rPrChange w:id="5183"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184" w:author="Ruijie Xu" w:date="2022-03-10T12:31:00Z">
            <w:rPr>
              <w:color w:val="000000" w:themeColor="text1"/>
            </w:rPr>
          </w:rPrChange>
        </w:rPr>
        <w:t xml:space="preserve"> indices obtained from the results of the standard and customized DBs </w:t>
      </w:r>
      <w:ins w:id="5185" w:author="Liliana Salvador" w:date="2022-02-23T20:39:00Z">
        <w:r w:rsidR="0088072A" w:rsidRPr="002B42A7">
          <w:rPr>
            <w:rFonts w:ascii="Times New Roman" w:hAnsi="Times New Roman" w:cs="Times New Roman"/>
            <w:color w:val="000000" w:themeColor="text1"/>
            <w:rPrChange w:id="5186"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187" w:author="Ruijie Xu" w:date="2022-03-10T12:31:00Z">
            <w:rPr>
              <w:color w:val="000000" w:themeColor="text1"/>
            </w:rPr>
          </w:rPrChange>
        </w:rPr>
        <w:t xml:space="preserve">were </w:t>
      </w:r>
      <w:del w:id="5188" w:author="Rajeev, Sree" w:date="2022-03-01T14:06:00Z">
        <w:r w:rsidR="00D0036D" w:rsidRPr="002B42A7" w:rsidDel="00666430">
          <w:rPr>
            <w:rFonts w:ascii="Times New Roman" w:hAnsi="Times New Roman" w:cs="Times New Roman"/>
            <w:color w:val="000000" w:themeColor="text1"/>
            <w:rPrChange w:id="5189" w:author="Ruijie Xu" w:date="2022-03-10T12:31:00Z">
              <w:rPr>
                <w:color w:val="000000" w:themeColor="text1"/>
              </w:rPr>
            </w:rPrChange>
          </w:rPr>
          <w:delText xml:space="preserve">found </w:delText>
        </w:r>
      </w:del>
      <w:ins w:id="5190" w:author="Liliana Salvador" w:date="2022-02-23T20:39:00Z">
        <w:del w:id="5191" w:author="Rajeev, Sree" w:date="2022-03-01T14:06:00Z">
          <w:r w:rsidR="0088072A" w:rsidRPr="002B42A7" w:rsidDel="00666430">
            <w:rPr>
              <w:rFonts w:ascii="Times New Roman" w:hAnsi="Times New Roman" w:cs="Times New Roman"/>
              <w:color w:val="000000" w:themeColor="text1"/>
              <w:rPrChange w:id="5192"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193" w:author="Ruijie Xu" w:date="2022-03-10T12:31:00Z">
            <w:rPr>
              <w:color w:val="000000" w:themeColor="text1"/>
            </w:rPr>
          </w:rPrChange>
        </w:rPr>
        <w:t xml:space="preserve">significantly different </w:t>
      </w:r>
      <w:del w:id="5194" w:author="Liliana Salvador" w:date="2022-02-23T20:39:00Z">
        <w:r w:rsidR="00D0036D" w:rsidRPr="002B42A7" w:rsidDel="0088072A">
          <w:rPr>
            <w:rFonts w:ascii="Times New Roman" w:hAnsi="Times New Roman" w:cs="Times New Roman"/>
            <w:color w:val="000000" w:themeColor="text1"/>
            <w:rPrChange w:id="5195"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196"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197" w:author="Ruijie Xu" w:date="2022-03-10T12:31:00Z">
            <w:rPr>
              <w:color w:val="000000" w:themeColor="text1"/>
            </w:rPr>
          </w:rPrChange>
        </w:rPr>
        <w:t xml:space="preserve">(Figure </w:t>
      </w:r>
      <w:ins w:id="5198" w:author="Ruijie Xu" w:date="2022-03-04T11:07:00Z">
        <w:r w:rsidR="00B23538" w:rsidRPr="002B42A7">
          <w:rPr>
            <w:rFonts w:ascii="Times New Roman" w:hAnsi="Times New Roman" w:cs="Times New Roman"/>
            <w:color w:val="000000" w:themeColor="text1"/>
            <w:rPrChange w:id="5199" w:author="Ruijie Xu" w:date="2022-03-10T12:31:00Z">
              <w:rPr>
                <w:color w:val="000000" w:themeColor="text1"/>
              </w:rPr>
            </w:rPrChange>
          </w:rPr>
          <w:t>3</w:t>
        </w:r>
      </w:ins>
      <w:del w:id="5200" w:author="Ruijie Xu" w:date="2022-03-04T11:07:00Z">
        <w:r w:rsidR="008B1B63" w:rsidRPr="002B42A7" w:rsidDel="00B23538">
          <w:rPr>
            <w:rFonts w:ascii="Times New Roman" w:hAnsi="Times New Roman" w:cs="Times New Roman"/>
            <w:color w:val="000000" w:themeColor="text1"/>
            <w:rPrChange w:id="5201" w:author="Ruijie Xu" w:date="2022-03-10T12:31:00Z">
              <w:rPr>
                <w:color w:val="000000" w:themeColor="text1"/>
              </w:rPr>
            </w:rPrChange>
          </w:rPr>
          <w:delText>2</w:delText>
        </w:r>
      </w:del>
      <w:ins w:id="5202" w:author="Ruijie Xu" w:date="2022-02-03T12:23:00Z">
        <w:r w:rsidR="00041F72" w:rsidRPr="002B42A7">
          <w:rPr>
            <w:rFonts w:ascii="Times New Roman" w:hAnsi="Times New Roman" w:cs="Times New Roman"/>
            <w:color w:val="000000" w:themeColor="text1"/>
            <w:rPrChange w:id="5203" w:author="Ruijie Xu" w:date="2022-03-10T12:31:00Z">
              <w:rPr>
                <w:color w:val="000000" w:themeColor="text1"/>
              </w:rPr>
            </w:rPrChange>
          </w:rPr>
          <w:t>c</w:t>
        </w:r>
      </w:ins>
      <w:del w:id="5204" w:author="Ruijie Xu" w:date="2022-02-03T12:23:00Z">
        <w:r w:rsidR="008B1B63" w:rsidRPr="002B42A7" w:rsidDel="00041F72">
          <w:rPr>
            <w:rFonts w:ascii="Times New Roman" w:hAnsi="Times New Roman" w:cs="Times New Roman"/>
            <w:color w:val="000000" w:themeColor="text1"/>
            <w:rPrChange w:id="5205"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206" w:author="Ruijie Xu" w:date="2022-03-10T12:31:00Z">
            <w:rPr>
              <w:color w:val="000000" w:themeColor="text1"/>
            </w:rPr>
          </w:rPrChange>
        </w:rPr>
        <w:t xml:space="preserve">, Table </w:t>
      </w:r>
      <w:ins w:id="5207" w:author="Ruijie Xu" w:date="2022-02-02T13:11:00Z">
        <w:r w:rsidR="00C92296" w:rsidRPr="002B42A7">
          <w:rPr>
            <w:rFonts w:ascii="Times New Roman" w:hAnsi="Times New Roman" w:cs="Times New Roman"/>
            <w:color w:val="000000" w:themeColor="text1"/>
            <w:rPrChange w:id="5208" w:author="Ruijie Xu" w:date="2022-03-10T12:31:00Z">
              <w:rPr>
                <w:color w:val="000000" w:themeColor="text1"/>
              </w:rPr>
            </w:rPrChange>
          </w:rPr>
          <w:t>S</w:t>
        </w:r>
      </w:ins>
      <w:r w:rsidR="008B1B63" w:rsidRPr="002B42A7">
        <w:rPr>
          <w:rFonts w:ascii="Times New Roman" w:hAnsi="Times New Roman" w:cs="Times New Roman"/>
          <w:color w:val="000000" w:themeColor="text1"/>
          <w:rPrChange w:id="5209" w:author="Ruijie Xu" w:date="2022-03-10T12:31:00Z">
            <w:rPr>
              <w:color w:val="000000" w:themeColor="text1"/>
            </w:rPr>
          </w:rPrChange>
        </w:rPr>
        <w:t>I.</w:t>
      </w:r>
      <w:ins w:id="5210" w:author="Ruijie Xu" w:date="2022-02-03T12:23:00Z">
        <w:r w:rsidR="00041F72" w:rsidRPr="002B42A7">
          <w:rPr>
            <w:rFonts w:ascii="Times New Roman" w:hAnsi="Times New Roman" w:cs="Times New Roman"/>
            <w:color w:val="000000" w:themeColor="text1"/>
            <w:rPrChange w:id="5211" w:author="Ruijie Xu" w:date="2022-03-10T12:31:00Z">
              <w:rPr>
                <w:color w:val="000000" w:themeColor="text1"/>
              </w:rPr>
            </w:rPrChange>
          </w:rPr>
          <w:t>4</w:t>
        </w:r>
      </w:ins>
      <w:del w:id="5212" w:author="Ruijie Xu" w:date="2022-02-03T12:23:00Z">
        <w:r w:rsidR="008B1B63" w:rsidRPr="002B42A7" w:rsidDel="00041F72">
          <w:rPr>
            <w:rFonts w:ascii="Times New Roman" w:hAnsi="Times New Roman" w:cs="Times New Roman"/>
            <w:color w:val="000000" w:themeColor="text1"/>
            <w:rPrChange w:id="5213"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214" w:author="Ruijie Xu" w:date="2022-03-10T12:31:00Z">
            <w:rPr>
              <w:color w:val="000000" w:themeColor="text1"/>
            </w:rPr>
          </w:rPrChange>
        </w:rPr>
        <w:t>)</w:t>
      </w:r>
      <w:r w:rsidR="00D0036D" w:rsidRPr="002B42A7">
        <w:rPr>
          <w:rFonts w:ascii="Times New Roman" w:hAnsi="Times New Roman" w:cs="Times New Roman"/>
          <w:color w:val="000000" w:themeColor="text1"/>
          <w:rPrChange w:id="5215"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216" w:author="Liliana Salvador" w:date="2022-02-26T15:36:00Z"/>
          <w:rFonts w:ascii="Times New Roman" w:hAnsi="Times New Roman" w:cs="Times New Roman"/>
          <w:color w:val="000000" w:themeColor="text1"/>
          <w:rPrChange w:id="5217" w:author="Ruijie Xu" w:date="2022-03-10T12:31:00Z">
            <w:rPr>
              <w:ins w:id="5218" w:author="Liliana Salvador" w:date="2022-02-26T15:36:00Z"/>
              <w:color w:val="000000" w:themeColor="text1"/>
            </w:rPr>
          </w:rPrChange>
        </w:rPr>
      </w:pPr>
    </w:p>
    <w:p w14:paraId="29299B70" w14:textId="3205F563" w:rsidR="00C355C5" w:rsidRPr="002B42A7" w:rsidDel="0076730B" w:rsidRDefault="0007796B">
      <w:pPr>
        <w:spacing w:line="480" w:lineRule="auto"/>
        <w:ind w:firstLine="720"/>
        <w:rPr>
          <w:ins w:id="5219" w:author="Liliana Salvador" w:date="2022-02-26T16:02:00Z"/>
          <w:del w:id="5220" w:author="Ruijie Xu" w:date="2022-02-27T12:04:00Z"/>
          <w:rFonts w:ascii="Times New Roman" w:hAnsi="Times New Roman" w:cs="Times New Roman"/>
          <w:color w:val="000000" w:themeColor="text1"/>
          <w:rPrChange w:id="5221" w:author="Ruijie Xu" w:date="2022-03-10T12:31:00Z">
            <w:rPr>
              <w:ins w:id="5222" w:author="Liliana Salvador" w:date="2022-02-26T16:02:00Z"/>
              <w:del w:id="5223" w:author="Ruijie Xu" w:date="2022-02-27T12:04:00Z"/>
              <w:color w:val="000000" w:themeColor="text1"/>
            </w:rPr>
          </w:rPrChange>
        </w:rPr>
      </w:pPr>
      <w:bookmarkStart w:id="5224" w:name="OLE_LINK12"/>
      <w:bookmarkStart w:id="5225" w:name="OLE_LINK13"/>
      <w:bookmarkEnd w:id="5005"/>
      <w:bookmarkEnd w:id="5006"/>
      <w:bookmarkEnd w:id="5038"/>
      <w:bookmarkEnd w:id="5039"/>
      <w:ins w:id="5226" w:author="Liliana Salvador" w:date="2022-02-26T16:14:00Z">
        <w:del w:id="5227" w:author="Ruijie Xu" w:date="2022-03-04T11:08:00Z">
          <w:r w:rsidRPr="002B42A7" w:rsidDel="00B23538">
            <w:rPr>
              <w:rFonts w:ascii="Times New Roman" w:hAnsi="Times New Roman" w:cs="Times New Roman"/>
              <w:bCs/>
              <w:i/>
              <w:color w:val="000000" w:themeColor="text1"/>
              <w:rPrChange w:id="5228"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229"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230" w:author="Ruijie Xu" w:date="2022-03-10T12:31:00Z">
                <w:rPr>
                  <w:bCs/>
                  <w:i/>
                  <w:color w:val="000000" w:themeColor="text1"/>
                </w:rPr>
              </w:rPrChange>
            </w:rPr>
            <w:delText xml:space="preserve">-diversity) </w:delText>
          </w:r>
        </w:del>
      </w:ins>
      <w:ins w:id="5231" w:author="Liliana Salvador" w:date="2022-02-26T15:36:00Z">
        <w:del w:id="5232" w:author="Ruijie Xu" w:date="2022-03-04T11:08:00Z">
          <w:r w:rsidR="00505A57" w:rsidRPr="002B42A7" w:rsidDel="00B23538">
            <w:rPr>
              <w:rFonts w:ascii="Times New Roman" w:hAnsi="Times New Roman" w:cs="Times New Roman"/>
              <w:bCs/>
              <w:i/>
              <w:color w:val="000000" w:themeColor="text1"/>
              <w:rPrChange w:id="5233" w:author="Ruijie Xu" w:date="2022-03-10T12:31:00Z">
                <w:rPr>
                  <w:bCs/>
                  <w:i/>
                  <w:color w:val="000000" w:themeColor="text1"/>
                </w:rPr>
              </w:rPrChange>
            </w:rPr>
            <w:delText>- Software</w:delText>
          </w:r>
        </w:del>
      </w:ins>
      <w:ins w:id="5234" w:author="Ruijie Xu" w:date="2022-02-02T13:08:00Z">
        <w:del w:id="5235" w:author="Liliana Salvador" w:date="2022-02-26T15:38:00Z">
          <w:r w:rsidR="00C355C5" w:rsidRPr="002B42A7" w:rsidDel="00505A57">
            <w:rPr>
              <w:rFonts w:ascii="Times New Roman" w:hAnsi="Times New Roman" w:cs="Times New Roman"/>
              <w:color w:val="000000" w:themeColor="text1"/>
              <w:rPrChange w:id="5236" w:author="Ruijie Xu" w:date="2022-03-10T12:31:00Z">
                <w:rPr>
                  <w:color w:val="000000" w:themeColor="text1"/>
                </w:rPr>
              </w:rPrChange>
            </w:rPr>
            <w:delText>In contrast, t</w:delText>
          </w:r>
        </w:del>
      </w:ins>
      <w:ins w:id="5237" w:author="Ruijie Xu" w:date="2022-02-02T13:07:00Z">
        <w:del w:id="5238" w:author="Liliana Salvador" w:date="2022-02-26T15:38:00Z">
          <w:r w:rsidR="00C355C5" w:rsidRPr="002B42A7" w:rsidDel="00505A57">
            <w:rPr>
              <w:rFonts w:ascii="Times New Roman" w:hAnsi="Times New Roman" w:cs="Times New Roman"/>
              <w:color w:val="000000" w:themeColor="text1"/>
              <w:rPrChange w:id="5239" w:author="Ruijie Xu" w:date="2022-03-10T12:31:00Z">
                <w:rPr>
                  <w:color w:val="000000" w:themeColor="text1"/>
                </w:rPr>
              </w:rPrChange>
            </w:rPr>
            <w:delText>he within-sample characterizations using different software’</w:delText>
          </w:r>
        </w:del>
        <w:del w:id="5240" w:author="Liliana Salvador" w:date="2022-02-23T20:39:00Z">
          <w:r w:rsidR="00C355C5" w:rsidRPr="002B42A7" w:rsidDel="0088072A">
            <w:rPr>
              <w:rFonts w:ascii="Times New Roman" w:hAnsi="Times New Roman" w:cs="Times New Roman"/>
              <w:color w:val="000000" w:themeColor="text1"/>
              <w:rPrChange w:id="5241" w:author="Ruijie Xu" w:date="2022-03-10T12:31:00Z">
                <w:rPr>
                  <w:color w:val="000000" w:themeColor="text1"/>
                </w:rPr>
              </w:rPrChange>
            </w:rPr>
            <w:delText>s</w:delText>
          </w:r>
        </w:del>
        <w:del w:id="5242" w:author="Liliana Salvador" w:date="2022-02-26T15:38:00Z">
          <w:r w:rsidR="00C355C5" w:rsidRPr="002B42A7" w:rsidDel="00505A57">
            <w:rPr>
              <w:rFonts w:ascii="Times New Roman" w:hAnsi="Times New Roman" w:cs="Times New Roman"/>
              <w:color w:val="000000" w:themeColor="text1"/>
              <w:rPrChange w:id="5243" w:author="Ruijie Xu" w:date="2022-03-10T12:31:00Z">
                <w:rPr>
                  <w:color w:val="000000" w:themeColor="text1"/>
                </w:rPr>
              </w:rPrChange>
            </w:rPr>
            <w:delText xml:space="preserve"> classification results </w:delText>
          </w:r>
        </w:del>
        <w:del w:id="5244" w:author="Liliana Salvador" w:date="2022-02-23T21:06:00Z">
          <w:r w:rsidR="00C355C5" w:rsidRPr="002B42A7" w:rsidDel="00710CF0">
            <w:rPr>
              <w:rFonts w:ascii="Times New Roman" w:hAnsi="Times New Roman" w:cs="Times New Roman"/>
              <w:color w:val="000000" w:themeColor="text1"/>
              <w:rPrChange w:id="5245" w:author="Ruijie Xu" w:date="2022-03-10T12:31:00Z">
                <w:rPr>
                  <w:color w:val="000000" w:themeColor="text1"/>
                </w:rPr>
              </w:rPrChange>
            </w:rPr>
            <w:delText>are</w:delText>
          </w:r>
        </w:del>
        <w:del w:id="5246" w:author="Liliana Salvador" w:date="2022-02-26T15:38:00Z">
          <w:r w:rsidR="00C355C5" w:rsidRPr="002B42A7" w:rsidDel="00505A57">
            <w:rPr>
              <w:rFonts w:ascii="Times New Roman" w:hAnsi="Times New Roman" w:cs="Times New Roman"/>
              <w:color w:val="000000" w:themeColor="text1"/>
              <w:rPrChange w:id="5247" w:author="Ruijie Xu" w:date="2022-03-10T12:31:00Z">
                <w:rPr>
                  <w:color w:val="000000" w:themeColor="text1"/>
                </w:rPr>
              </w:rPrChange>
            </w:rPr>
            <w:delText xml:space="preserve"> more dis</w:delText>
          </w:r>
        </w:del>
      </w:ins>
      <w:ins w:id="5248" w:author="Ruijie Xu" w:date="2022-02-02T13:08:00Z">
        <w:del w:id="5249" w:author="Liliana Salvador" w:date="2022-02-26T15:38:00Z">
          <w:r w:rsidR="00C355C5" w:rsidRPr="002B42A7" w:rsidDel="00505A57">
            <w:rPr>
              <w:rFonts w:ascii="Times New Roman" w:hAnsi="Times New Roman" w:cs="Times New Roman"/>
              <w:color w:val="000000" w:themeColor="text1"/>
              <w:rPrChange w:id="5250" w:author="Ruijie Xu" w:date="2022-03-10T12:31:00Z">
                <w:rPr>
                  <w:color w:val="000000" w:themeColor="text1"/>
                </w:rPr>
              </w:rPrChange>
            </w:rPr>
            <w:delText>crepant from each other</w:delText>
          </w:r>
        </w:del>
      </w:ins>
      <w:ins w:id="5251" w:author="Ruijie Xu" w:date="2022-02-03T12:24:00Z">
        <w:del w:id="5252" w:author="Liliana Salvador" w:date="2022-02-23T21:13:00Z">
          <w:r w:rsidR="008A2545" w:rsidRPr="002B42A7" w:rsidDel="00710CF0">
            <w:rPr>
              <w:rFonts w:ascii="Times New Roman" w:hAnsi="Times New Roman" w:cs="Times New Roman"/>
              <w:color w:val="000000" w:themeColor="text1"/>
              <w:rPrChange w:id="5253" w:author="Ruijie Xu" w:date="2022-03-10T12:31:00Z">
                <w:rPr>
                  <w:color w:val="000000" w:themeColor="text1"/>
                </w:rPr>
              </w:rPrChange>
            </w:rPr>
            <w:delText xml:space="preserve"> </w:delText>
          </w:r>
        </w:del>
        <w:del w:id="5254" w:author="Liliana Salvador" w:date="2022-02-26T15:38:00Z">
          <w:r w:rsidR="008A2545" w:rsidRPr="002B42A7" w:rsidDel="00505A57">
            <w:rPr>
              <w:rFonts w:ascii="Times New Roman" w:hAnsi="Times New Roman" w:cs="Times New Roman"/>
              <w:color w:val="000000" w:themeColor="text1"/>
              <w:rPrChange w:id="5255" w:author="Ruijie Xu" w:date="2022-03-10T12:31:00Z">
                <w:rPr>
                  <w:color w:val="000000" w:themeColor="text1"/>
                </w:rPr>
              </w:rPrChange>
            </w:rPr>
            <w:delText>(Table SII.5)</w:delText>
          </w:r>
        </w:del>
      </w:ins>
      <w:ins w:id="5256" w:author="Ruijie Xu" w:date="2022-02-02T13:08:00Z">
        <w:del w:id="5257" w:author="Liliana Salvador" w:date="2022-02-26T15:38:00Z">
          <w:r w:rsidR="00C355C5" w:rsidRPr="002B42A7" w:rsidDel="00505A57">
            <w:rPr>
              <w:rFonts w:ascii="Times New Roman" w:hAnsi="Times New Roman" w:cs="Times New Roman"/>
              <w:color w:val="000000" w:themeColor="text1"/>
              <w:rPrChange w:id="5258" w:author="Ruijie Xu" w:date="2022-03-10T12:31:00Z">
                <w:rPr>
                  <w:color w:val="000000" w:themeColor="text1"/>
                </w:rPr>
              </w:rPrChange>
            </w:rPr>
            <w:delText xml:space="preserve">. </w:delText>
          </w:r>
        </w:del>
      </w:ins>
      <w:ins w:id="5259" w:author="Ruijie Xu" w:date="2022-02-02T13:12:00Z">
        <w:del w:id="5260" w:author="Liliana Salvador" w:date="2022-02-23T21:14:00Z">
          <w:r w:rsidR="00C92296" w:rsidRPr="002B42A7" w:rsidDel="001A0C95">
            <w:rPr>
              <w:rFonts w:ascii="Times New Roman" w:hAnsi="Times New Roman" w:cs="Times New Roman"/>
              <w:color w:val="000000" w:themeColor="text1"/>
              <w:rPrChange w:id="5261" w:author="Ruijie Xu" w:date="2022-03-10T12:31:00Z">
                <w:rPr>
                  <w:color w:val="000000" w:themeColor="text1"/>
                </w:rPr>
              </w:rPrChange>
            </w:rPr>
            <w:delText>Starting from t</w:delText>
          </w:r>
        </w:del>
      </w:ins>
      <w:ins w:id="5262" w:author="Liliana Salvador" w:date="2022-02-23T21:14:00Z">
        <w:r w:rsidR="001A0C95" w:rsidRPr="002B42A7">
          <w:rPr>
            <w:rFonts w:ascii="Times New Roman" w:hAnsi="Times New Roman" w:cs="Times New Roman"/>
            <w:color w:val="000000" w:themeColor="text1"/>
            <w:rPrChange w:id="5263" w:author="Ruijie Xu" w:date="2022-03-10T12:31:00Z">
              <w:rPr>
                <w:color w:val="000000" w:themeColor="text1"/>
              </w:rPr>
            </w:rPrChange>
          </w:rPr>
          <w:t>T</w:t>
        </w:r>
      </w:ins>
      <w:ins w:id="5264" w:author="Ruijie Xu" w:date="2022-02-02T13:08:00Z">
        <w:r w:rsidR="00C355C5" w:rsidRPr="002B42A7">
          <w:rPr>
            <w:rFonts w:ascii="Times New Roman" w:hAnsi="Times New Roman" w:cs="Times New Roman"/>
            <w:color w:val="000000" w:themeColor="text1"/>
            <w:rPrChange w:id="5265" w:author="Ruijie Xu" w:date="2022-03-10T12:31:00Z">
              <w:rPr>
                <w:color w:val="000000" w:themeColor="text1"/>
              </w:rPr>
            </w:rPrChange>
          </w:rPr>
          <w:t>he</w:t>
        </w:r>
      </w:ins>
      <w:ins w:id="5266" w:author="Ruijie Xu" w:date="2022-02-02T13:06:00Z">
        <w:r w:rsidR="00C355C5" w:rsidRPr="002B42A7">
          <w:rPr>
            <w:rFonts w:ascii="Times New Roman" w:hAnsi="Times New Roman" w:cs="Times New Roman"/>
            <w:color w:val="000000" w:themeColor="text1"/>
            <w:rPrChange w:id="5267" w:author="Ruijie Xu" w:date="2022-03-10T12:31:00Z">
              <w:rPr>
                <w:color w:val="000000" w:themeColor="text1"/>
              </w:rPr>
            </w:rPrChange>
          </w:rPr>
          <w:t xml:space="preserve"> number</w:t>
        </w:r>
        <w:del w:id="5268" w:author="Liliana Salvador" w:date="2022-02-23T21:07:00Z">
          <w:r w:rsidR="00C355C5" w:rsidRPr="002B42A7" w:rsidDel="00710CF0">
            <w:rPr>
              <w:rFonts w:ascii="Times New Roman" w:hAnsi="Times New Roman" w:cs="Times New Roman"/>
              <w:color w:val="000000" w:themeColor="text1"/>
              <w:rPrChange w:id="5269"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270" w:author="Ruijie Xu" w:date="2022-03-10T12:31:00Z">
              <w:rPr>
                <w:color w:val="000000" w:themeColor="text1"/>
              </w:rPr>
            </w:rPrChange>
          </w:rPr>
          <w:t xml:space="preserve"> of unique </w:t>
        </w:r>
      </w:ins>
      <w:ins w:id="5271" w:author="Liliana Salvador" w:date="2022-02-26T15:48:00Z">
        <w:r w:rsidR="00EF098A" w:rsidRPr="002B42A7">
          <w:rPr>
            <w:rFonts w:ascii="Times New Roman" w:hAnsi="Times New Roman" w:cs="Times New Roman"/>
            <w:color w:val="000000" w:themeColor="text1"/>
            <w:rPrChange w:id="5272" w:author="Ruijie Xu" w:date="2022-03-10T12:31:00Z">
              <w:rPr>
                <w:color w:val="000000" w:themeColor="text1"/>
              </w:rPr>
            </w:rPrChange>
          </w:rPr>
          <w:t xml:space="preserve">observed </w:t>
        </w:r>
      </w:ins>
      <w:ins w:id="5273" w:author="Ruijie Xu" w:date="2022-02-02T13:06:00Z">
        <w:r w:rsidR="00C355C5" w:rsidRPr="002B42A7">
          <w:rPr>
            <w:rFonts w:ascii="Times New Roman" w:hAnsi="Times New Roman" w:cs="Times New Roman"/>
            <w:color w:val="000000" w:themeColor="text1"/>
            <w:rPrChange w:id="5274" w:author="Ruijie Xu" w:date="2022-03-10T12:31:00Z">
              <w:rPr>
                <w:color w:val="000000" w:themeColor="text1"/>
              </w:rPr>
            </w:rPrChange>
          </w:rPr>
          <w:t xml:space="preserve">taxa </w:t>
        </w:r>
        <w:del w:id="5275" w:author="Liliana Salvador" w:date="2022-02-26T15:48:00Z">
          <w:r w:rsidR="00C355C5" w:rsidRPr="002B42A7" w:rsidDel="00EF098A">
            <w:rPr>
              <w:rFonts w:ascii="Times New Roman" w:hAnsi="Times New Roman" w:cs="Times New Roman"/>
              <w:color w:val="000000" w:themeColor="text1"/>
              <w:rPrChange w:id="5276" w:author="Ruijie Xu" w:date="2022-03-10T12:31:00Z">
                <w:rPr>
                  <w:color w:val="000000" w:themeColor="text1"/>
                </w:rPr>
              </w:rPrChange>
            </w:rPr>
            <w:delText>observed</w:delText>
          </w:r>
        </w:del>
      </w:ins>
      <w:ins w:id="5277" w:author="Ruijie Xu" w:date="2022-02-03T12:24:00Z">
        <w:del w:id="5278" w:author="Liliana Salvador" w:date="2022-02-26T15:48:00Z">
          <w:r w:rsidR="008A2545" w:rsidRPr="002B42A7" w:rsidDel="00EF098A">
            <w:rPr>
              <w:rFonts w:ascii="Times New Roman" w:hAnsi="Times New Roman" w:cs="Times New Roman"/>
              <w:color w:val="000000" w:themeColor="text1"/>
              <w:rPrChange w:id="5279"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280" w:author="Ruijie Xu" w:date="2022-03-10T12:31:00Z">
              <w:rPr>
                <w:color w:val="000000" w:themeColor="text1"/>
              </w:rPr>
            </w:rPrChange>
          </w:rPr>
          <w:t xml:space="preserve">(Table </w:t>
        </w:r>
      </w:ins>
      <w:ins w:id="5281" w:author="Ruijie Xu" w:date="2022-02-03T12:25:00Z">
        <w:r w:rsidR="008A2545" w:rsidRPr="002B42A7">
          <w:rPr>
            <w:rFonts w:ascii="Times New Roman" w:hAnsi="Times New Roman" w:cs="Times New Roman"/>
            <w:color w:val="000000" w:themeColor="text1"/>
            <w:rPrChange w:id="5282" w:author="Ruijie Xu" w:date="2022-03-10T12:31:00Z">
              <w:rPr>
                <w:color w:val="000000" w:themeColor="text1"/>
              </w:rPr>
            </w:rPrChange>
          </w:rPr>
          <w:t xml:space="preserve">SII.5, Figure </w:t>
        </w:r>
      </w:ins>
      <w:ins w:id="5283" w:author="Ruijie Xu" w:date="2022-02-03T12:54:00Z">
        <w:r w:rsidR="004A2C21" w:rsidRPr="002B42A7">
          <w:rPr>
            <w:rFonts w:ascii="Times New Roman" w:hAnsi="Times New Roman" w:cs="Times New Roman"/>
            <w:color w:val="000000" w:themeColor="text1"/>
            <w:rPrChange w:id="5284" w:author="Ruijie Xu" w:date="2022-03-10T12:31:00Z">
              <w:rPr>
                <w:color w:val="000000" w:themeColor="text1"/>
              </w:rPr>
            </w:rPrChange>
          </w:rPr>
          <w:t>3</w:t>
        </w:r>
      </w:ins>
      <w:ins w:id="5285" w:author="Ruijie Xu" w:date="2022-02-03T12:25:00Z">
        <w:r w:rsidR="008A2545" w:rsidRPr="002B42A7">
          <w:rPr>
            <w:rFonts w:ascii="Times New Roman" w:hAnsi="Times New Roman" w:cs="Times New Roman"/>
            <w:color w:val="000000" w:themeColor="text1"/>
            <w:rPrChange w:id="5286" w:author="Ruijie Xu" w:date="2022-03-10T12:31:00Z">
              <w:rPr>
                <w:color w:val="000000" w:themeColor="text1"/>
              </w:rPr>
            </w:rPrChange>
          </w:rPr>
          <w:t>d</w:t>
        </w:r>
      </w:ins>
      <w:ins w:id="5287" w:author="Ruijie Xu" w:date="2022-02-03T12:24:00Z">
        <w:r w:rsidR="008A2545" w:rsidRPr="002B42A7">
          <w:rPr>
            <w:rFonts w:ascii="Times New Roman" w:hAnsi="Times New Roman" w:cs="Times New Roman"/>
            <w:color w:val="000000" w:themeColor="text1"/>
            <w:rPrChange w:id="5288" w:author="Ruijie Xu" w:date="2022-03-10T12:31:00Z">
              <w:rPr>
                <w:color w:val="000000" w:themeColor="text1"/>
              </w:rPr>
            </w:rPrChange>
          </w:rPr>
          <w:t>)</w:t>
        </w:r>
      </w:ins>
      <w:ins w:id="5289" w:author="Liliana Salvador" w:date="2022-02-23T21:14:00Z">
        <w:r w:rsidR="001A0C95" w:rsidRPr="002B42A7">
          <w:rPr>
            <w:rFonts w:ascii="Times New Roman" w:hAnsi="Times New Roman" w:cs="Times New Roman"/>
            <w:color w:val="000000" w:themeColor="text1"/>
            <w:rPrChange w:id="5290" w:author="Ruijie Xu" w:date="2022-03-10T12:31:00Z">
              <w:rPr>
                <w:color w:val="000000" w:themeColor="text1"/>
              </w:rPr>
            </w:rPrChange>
          </w:rPr>
          <w:t xml:space="preserve"> </w:t>
        </w:r>
      </w:ins>
      <w:ins w:id="5291" w:author="Liliana Salvador" w:date="2022-02-26T15:40:00Z">
        <w:r w:rsidR="00505A57" w:rsidRPr="002B42A7">
          <w:rPr>
            <w:rFonts w:ascii="Times New Roman" w:hAnsi="Times New Roman" w:cs="Times New Roman"/>
            <w:color w:val="000000" w:themeColor="text1"/>
            <w:rPrChange w:id="5292" w:author="Ruijie Xu" w:date="2022-03-10T12:31:00Z">
              <w:rPr>
                <w:color w:val="000000" w:themeColor="text1"/>
              </w:rPr>
            </w:rPrChange>
          </w:rPr>
          <w:t xml:space="preserve">across different software </w:t>
        </w:r>
      </w:ins>
      <w:ins w:id="5293" w:author="Ruijie Xu" w:date="2022-02-02T13:10:00Z">
        <w:del w:id="5294" w:author="Liliana Salvador" w:date="2022-02-23T21:14:00Z">
          <w:r w:rsidR="00C92296" w:rsidRPr="002B42A7" w:rsidDel="001A0C95">
            <w:rPr>
              <w:rFonts w:ascii="Times New Roman" w:hAnsi="Times New Roman" w:cs="Times New Roman"/>
              <w:color w:val="000000" w:themeColor="text1"/>
              <w:rPrChange w:id="5295" w:author="Ruijie Xu" w:date="2022-03-10T12:31:00Z">
                <w:rPr>
                  <w:color w:val="000000" w:themeColor="text1"/>
                </w:rPr>
              </w:rPrChange>
            </w:rPr>
            <w:delText xml:space="preserve">, which </w:delText>
          </w:r>
        </w:del>
      </w:ins>
      <w:ins w:id="5296" w:author="Ruijie Xu" w:date="2022-02-02T13:06:00Z">
        <w:r w:rsidR="00C355C5" w:rsidRPr="002B42A7">
          <w:rPr>
            <w:rFonts w:ascii="Times New Roman" w:hAnsi="Times New Roman" w:cs="Times New Roman"/>
            <w:color w:val="000000" w:themeColor="text1"/>
            <w:rPrChange w:id="5297" w:author="Ruijie Xu" w:date="2022-03-10T12:31:00Z">
              <w:rPr>
                <w:color w:val="000000" w:themeColor="text1"/>
              </w:rPr>
            </w:rPrChange>
          </w:rPr>
          <w:t xml:space="preserve">were largely </w:t>
        </w:r>
      </w:ins>
      <w:ins w:id="5298" w:author="Ruijie Xu" w:date="2022-02-02T13:25:00Z">
        <w:r w:rsidR="00785589" w:rsidRPr="002B42A7">
          <w:rPr>
            <w:rFonts w:ascii="Times New Roman" w:hAnsi="Times New Roman" w:cs="Times New Roman"/>
            <w:color w:val="000000" w:themeColor="text1"/>
            <w:rPrChange w:id="5299" w:author="Ruijie Xu" w:date="2022-03-10T12:31:00Z">
              <w:rPr>
                <w:color w:val="000000" w:themeColor="text1"/>
              </w:rPr>
            </w:rPrChange>
          </w:rPr>
          <w:t>diverge</w:t>
        </w:r>
      </w:ins>
      <w:ins w:id="5300" w:author="Liliana Salvador" w:date="2022-02-23T21:14:00Z">
        <w:r w:rsidR="001A0C95" w:rsidRPr="002B42A7">
          <w:rPr>
            <w:rFonts w:ascii="Times New Roman" w:hAnsi="Times New Roman" w:cs="Times New Roman"/>
            <w:color w:val="000000" w:themeColor="text1"/>
            <w:rPrChange w:id="5301" w:author="Ruijie Xu" w:date="2022-03-10T12:31:00Z">
              <w:rPr>
                <w:color w:val="000000" w:themeColor="text1"/>
              </w:rPr>
            </w:rPrChange>
          </w:rPr>
          <w:t>nt</w:t>
        </w:r>
      </w:ins>
      <w:ins w:id="5302" w:author="Liliana Salvador" w:date="2022-02-23T21:15:00Z">
        <w:r w:rsidR="001A0C95" w:rsidRPr="002B42A7">
          <w:rPr>
            <w:rFonts w:ascii="Times New Roman" w:hAnsi="Times New Roman" w:cs="Times New Roman"/>
            <w:color w:val="000000" w:themeColor="text1"/>
            <w:rPrChange w:id="5303" w:author="Ruijie Xu" w:date="2022-03-10T12:31:00Z">
              <w:rPr>
                <w:color w:val="000000" w:themeColor="text1"/>
              </w:rPr>
            </w:rPrChange>
          </w:rPr>
          <w:t xml:space="preserve"> from each other</w:t>
        </w:r>
      </w:ins>
      <w:ins w:id="5304" w:author="Ruijie Xu" w:date="2022-02-02T13:25:00Z">
        <w:del w:id="5305" w:author="Liliana Salvador" w:date="2022-02-23T21:14:00Z">
          <w:r w:rsidR="00785589" w:rsidRPr="002B42A7" w:rsidDel="001A0C95">
            <w:rPr>
              <w:rFonts w:ascii="Times New Roman" w:hAnsi="Times New Roman" w:cs="Times New Roman"/>
              <w:color w:val="000000" w:themeColor="text1"/>
              <w:rPrChange w:id="5306" w:author="Ruijie Xu" w:date="2022-03-10T12:31:00Z">
                <w:rPr>
                  <w:color w:val="000000" w:themeColor="text1"/>
                </w:rPr>
              </w:rPrChange>
            </w:rPr>
            <w:delText>d</w:delText>
          </w:r>
        </w:del>
        <w:del w:id="5307" w:author="Liliana Salvador" w:date="2022-02-26T15:41:00Z">
          <w:r w:rsidR="00785589" w:rsidRPr="002B42A7" w:rsidDel="00505A57">
            <w:rPr>
              <w:rFonts w:ascii="Times New Roman" w:hAnsi="Times New Roman" w:cs="Times New Roman"/>
              <w:color w:val="000000" w:themeColor="text1"/>
              <w:rPrChange w:id="5308" w:author="Ruijie Xu" w:date="2022-03-10T12:31:00Z">
                <w:rPr>
                  <w:color w:val="000000" w:themeColor="text1"/>
                </w:rPr>
              </w:rPrChange>
            </w:rPr>
            <w:delText xml:space="preserve"> when</w:delText>
          </w:r>
        </w:del>
      </w:ins>
      <w:ins w:id="5309" w:author="Ruijie Xu" w:date="2022-02-02T13:06:00Z">
        <w:del w:id="5310" w:author="Liliana Salvador" w:date="2022-02-26T15:41:00Z">
          <w:r w:rsidR="00C355C5" w:rsidRPr="002B42A7" w:rsidDel="00505A57">
            <w:rPr>
              <w:rFonts w:ascii="Times New Roman" w:hAnsi="Times New Roman" w:cs="Times New Roman"/>
              <w:color w:val="000000" w:themeColor="text1"/>
              <w:rPrChange w:id="5311" w:author="Ruijie Xu" w:date="2022-03-10T12:31:00Z">
                <w:rPr>
                  <w:color w:val="000000" w:themeColor="text1"/>
                </w:rPr>
              </w:rPrChange>
            </w:rPr>
            <w:delText xml:space="preserve"> using different sofware</w:delText>
          </w:r>
        </w:del>
        <w:del w:id="5312" w:author="Liliana Salvador" w:date="2022-02-23T21:15:00Z">
          <w:r w:rsidR="00C355C5" w:rsidRPr="002B42A7" w:rsidDel="001A0C95">
            <w:rPr>
              <w:rFonts w:ascii="Times New Roman" w:hAnsi="Times New Roman" w:cs="Times New Roman"/>
              <w:color w:val="000000" w:themeColor="text1"/>
              <w:rPrChange w:id="5313"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314" w:author="Ruijie Xu" w:date="2022-03-10T12:31:00Z">
              <w:rPr>
                <w:color w:val="000000" w:themeColor="text1"/>
              </w:rPr>
            </w:rPrChange>
          </w:rPr>
          <w:t>. Out of the 36 pairwise comparison</w:t>
        </w:r>
      </w:ins>
      <w:ins w:id="5315" w:author="Liliana Salvador" w:date="2022-02-23T21:15:00Z">
        <w:r w:rsidR="001A0C95" w:rsidRPr="002B42A7">
          <w:rPr>
            <w:rFonts w:ascii="Times New Roman" w:hAnsi="Times New Roman" w:cs="Times New Roman"/>
            <w:color w:val="000000" w:themeColor="text1"/>
            <w:rPrChange w:id="5316" w:author="Ruijie Xu" w:date="2022-03-10T12:31:00Z">
              <w:rPr>
                <w:color w:val="000000" w:themeColor="text1"/>
              </w:rPr>
            </w:rPrChange>
          </w:rPr>
          <w:t>s</w:t>
        </w:r>
      </w:ins>
      <w:ins w:id="5317" w:author="Ruijie Xu" w:date="2022-02-02T13:06:00Z">
        <w:r w:rsidR="00C355C5" w:rsidRPr="002B42A7">
          <w:rPr>
            <w:rFonts w:ascii="Times New Roman" w:hAnsi="Times New Roman" w:cs="Times New Roman"/>
            <w:color w:val="000000" w:themeColor="text1"/>
            <w:rPrChange w:id="5318" w:author="Ruijie Xu" w:date="2022-03-10T12:31:00Z">
              <w:rPr>
                <w:color w:val="000000" w:themeColor="text1"/>
              </w:rPr>
            </w:rPrChange>
          </w:rPr>
          <w:t xml:space="preserve"> between different software, only 6 comparisons were not significantly different (Table </w:t>
        </w:r>
      </w:ins>
      <w:ins w:id="5319" w:author="Ruijie Xu" w:date="2022-02-02T13:12:00Z">
        <w:r w:rsidR="00C92296" w:rsidRPr="002B42A7">
          <w:rPr>
            <w:rFonts w:ascii="Times New Roman" w:hAnsi="Times New Roman" w:cs="Times New Roman"/>
            <w:color w:val="000000" w:themeColor="text1"/>
            <w:rPrChange w:id="5320" w:author="Ruijie Xu" w:date="2022-03-10T12:31:00Z">
              <w:rPr>
                <w:color w:val="000000" w:themeColor="text1"/>
              </w:rPr>
            </w:rPrChange>
          </w:rPr>
          <w:t>S</w:t>
        </w:r>
      </w:ins>
      <w:ins w:id="5321" w:author="Ruijie Xu" w:date="2022-02-02T13:06:00Z">
        <w:r w:rsidR="00C355C5" w:rsidRPr="002B42A7">
          <w:rPr>
            <w:rFonts w:ascii="Times New Roman" w:hAnsi="Times New Roman" w:cs="Times New Roman"/>
            <w:color w:val="000000" w:themeColor="text1"/>
            <w:rPrChange w:id="5322" w:author="Ruijie Xu" w:date="2022-03-10T12:31:00Z">
              <w:rPr>
                <w:color w:val="000000" w:themeColor="text1"/>
              </w:rPr>
            </w:rPrChange>
          </w:rPr>
          <w:t>II.</w:t>
        </w:r>
      </w:ins>
      <w:ins w:id="5323" w:author="Ruijie Xu" w:date="2022-02-03T12:25:00Z">
        <w:r w:rsidR="008A2545" w:rsidRPr="002B42A7">
          <w:rPr>
            <w:rFonts w:ascii="Times New Roman" w:hAnsi="Times New Roman" w:cs="Times New Roman"/>
            <w:color w:val="000000" w:themeColor="text1"/>
            <w:rPrChange w:id="5324" w:author="Ruijie Xu" w:date="2022-03-10T12:31:00Z">
              <w:rPr>
                <w:color w:val="000000" w:themeColor="text1"/>
              </w:rPr>
            </w:rPrChange>
          </w:rPr>
          <w:t>5</w:t>
        </w:r>
      </w:ins>
      <w:ins w:id="5325" w:author="Ruijie Xu" w:date="2022-02-02T13:06:00Z">
        <w:r w:rsidR="00C355C5" w:rsidRPr="002B42A7">
          <w:rPr>
            <w:rFonts w:ascii="Times New Roman" w:hAnsi="Times New Roman" w:cs="Times New Roman"/>
            <w:color w:val="000000" w:themeColor="text1"/>
            <w:rPrChange w:id="5326" w:author="Ruijie Xu" w:date="2022-03-10T12:31:00Z">
              <w:rPr>
                <w:color w:val="000000" w:themeColor="text1"/>
              </w:rPr>
            </w:rPrChange>
          </w:rPr>
          <w:t xml:space="preserve">), which </w:t>
        </w:r>
      </w:ins>
      <w:ins w:id="5327" w:author="Liliana Salvador" w:date="2022-02-23T21:16:00Z">
        <w:r w:rsidR="001A0C95" w:rsidRPr="002B42A7">
          <w:rPr>
            <w:rFonts w:ascii="Times New Roman" w:hAnsi="Times New Roman" w:cs="Times New Roman"/>
            <w:color w:val="000000" w:themeColor="text1"/>
            <w:rPrChange w:id="5328" w:author="Ruijie Xu" w:date="2022-03-10T12:31:00Z">
              <w:rPr>
                <w:color w:val="000000" w:themeColor="text1"/>
              </w:rPr>
            </w:rPrChange>
          </w:rPr>
          <w:t>we</w:t>
        </w:r>
      </w:ins>
      <w:ins w:id="5329" w:author="Ruijie Xu" w:date="2022-02-02T13:06:00Z">
        <w:del w:id="5330" w:author="Liliana Salvador" w:date="2022-02-23T21:15:00Z">
          <w:r w:rsidR="00C355C5" w:rsidRPr="002B42A7" w:rsidDel="001A0C95">
            <w:rPr>
              <w:rFonts w:ascii="Times New Roman" w:hAnsi="Times New Roman" w:cs="Times New Roman"/>
              <w:color w:val="000000" w:themeColor="text1"/>
              <w:rPrChange w:id="5331"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332" w:author="Ruijie Xu" w:date="2022-03-10T12:31:00Z">
              <w:rPr>
                <w:color w:val="000000" w:themeColor="text1"/>
              </w:rPr>
            </w:rPrChange>
          </w:rPr>
          <w:t xml:space="preserve">re BLASTN’s observed taxa with Kraken2, CLARK, and CLARK-s, comparison between CLARK and CLARK-s, and comparison between Centrifuge and Kaiju. </w:t>
        </w:r>
      </w:ins>
      <w:ins w:id="5333" w:author="Ruijie Xu" w:date="2022-02-02T13:19:00Z">
        <w:r w:rsidR="00CE1134" w:rsidRPr="002B42A7">
          <w:rPr>
            <w:rFonts w:ascii="Times New Roman" w:hAnsi="Times New Roman" w:cs="Times New Roman"/>
            <w:color w:val="000000" w:themeColor="text1"/>
            <w:rPrChange w:id="5334" w:author="Ruijie Xu" w:date="2022-03-10T12:31:00Z">
              <w:rPr>
                <w:color w:val="000000" w:themeColor="text1"/>
              </w:rPr>
            </w:rPrChange>
          </w:rPr>
          <w:t>T</w:t>
        </w:r>
      </w:ins>
      <w:ins w:id="5335" w:author="Ruijie Xu" w:date="2022-02-02T13:06:00Z">
        <w:r w:rsidR="00C355C5" w:rsidRPr="002B42A7">
          <w:rPr>
            <w:rFonts w:ascii="Times New Roman" w:hAnsi="Times New Roman" w:cs="Times New Roman"/>
            <w:color w:val="000000" w:themeColor="text1"/>
            <w:rPrChange w:id="5336" w:author="Ruijie Xu" w:date="2022-03-10T12:31:00Z">
              <w:rPr>
                <w:color w:val="000000" w:themeColor="text1"/>
              </w:rPr>
            </w:rPrChange>
          </w:rPr>
          <w:t>he Shannon ind</w:t>
        </w:r>
      </w:ins>
      <w:ins w:id="5337" w:author="Ruijie Xu" w:date="2022-02-27T11:55:00Z">
        <w:r w:rsidR="000071DC" w:rsidRPr="002B42A7">
          <w:rPr>
            <w:rFonts w:ascii="Times New Roman" w:hAnsi="Times New Roman" w:cs="Times New Roman"/>
            <w:color w:val="000000" w:themeColor="text1"/>
            <w:rPrChange w:id="5338" w:author="Ruijie Xu" w:date="2022-03-10T12:31:00Z">
              <w:rPr>
                <w:color w:val="000000" w:themeColor="text1"/>
              </w:rPr>
            </w:rPrChange>
          </w:rPr>
          <w:t>ices</w:t>
        </w:r>
      </w:ins>
      <w:ins w:id="5339" w:author="Liliana Salvador" w:date="2022-02-26T15:45:00Z">
        <w:del w:id="5340" w:author="Ruijie Xu" w:date="2022-02-27T11:55:00Z">
          <w:r w:rsidR="00EF098A" w:rsidRPr="002B42A7" w:rsidDel="000071DC">
            <w:rPr>
              <w:rFonts w:ascii="Times New Roman" w:hAnsi="Times New Roman" w:cs="Times New Roman"/>
              <w:color w:val="000000" w:themeColor="text1"/>
              <w:rPrChange w:id="5341" w:author="Ruijie Xu" w:date="2022-03-10T12:31:00Z">
                <w:rPr>
                  <w:color w:val="000000" w:themeColor="text1"/>
                </w:rPr>
              </w:rPrChange>
            </w:rPr>
            <w:delText>exes</w:delText>
          </w:r>
        </w:del>
      </w:ins>
      <w:ins w:id="5342" w:author="Ruijie Xu" w:date="2022-02-02T13:06:00Z">
        <w:del w:id="5343" w:author="Liliana Salvador" w:date="2022-02-26T15:44:00Z">
          <w:r w:rsidR="00C355C5" w:rsidRPr="002B42A7" w:rsidDel="00EF098A">
            <w:rPr>
              <w:rFonts w:ascii="Times New Roman" w:hAnsi="Times New Roman" w:cs="Times New Roman"/>
              <w:color w:val="000000" w:themeColor="text1"/>
              <w:rPrChange w:id="5344" w:author="Ruijie Xu" w:date="2022-03-10T12:31:00Z">
                <w:rPr>
                  <w:color w:val="000000" w:themeColor="text1"/>
                </w:rPr>
              </w:rPrChange>
            </w:rPr>
            <w:delText>ex</w:delText>
          </w:r>
        </w:del>
        <w:del w:id="5345" w:author="Liliana Salvador" w:date="2022-02-26T15:45:00Z">
          <w:r w:rsidR="00C355C5" w:rsidRPr="002B42A7" w:rsidDel="00EF098A">
            <w:rPr>
              <w:rFonts w:ascii="Times New Roman" w:hAnsi="Times New Roman" w:cs="Times New Roman"/>
              <w:color w:val="000000" w:themeColor="text1"/>
              <w:rPrChange w:id="5346"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347" w:author="Ruijie Xu" w:date="2022-03-10T12:31:00Z">
              <w:rPr>
                <w:color w:val="000000" w:themeColor="text1"/>
              </w:rPr>
            </w:rPrChange>
          </w:rPr>
          <w:t xml:space="preserve"> </w:t>
        </w:r>
      </w:ins>
      <w:ins w:id="5348" w:author="Ruijie Xu" w:date="2022-02-02T13:19:00Z">
        <w:del w:id="5349" w:author="Liliana Salvador" w:date="2022-02-23T21:23:00Z">
          <w:r w:rsidR="00CE1134" w:rsidRPr="002B42A7" w:rsidDel="001A0C95">
            <w:rPr>
              <w:rFonts w:ascii="Times New Roman" w:hAnsi="Times New Roman" w:cs="Times New Roman"/>
              <w:color w:val="000000" w:themeColor="text1"/>
              <w:rPrChange w:id="5350"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351" w:author="Ruijie Xu" w:date="2022-03-10T12:31:00Z">
              <w:rPr>
                <w:color w:val="000000" w:themeColor="text1"/>
              </w:rPr>
            </w:rPrChange>
          </w:rPr>
          <w:t>show</w:t>
        </w:r>
      </w:ins>
      <w:ins w:id="5352" w:author="Liliana Salvador" w:date="2022-02-23T21:23:00Z">
        <w:r w:rsidR="001A0C95" w:rsidRPr="002B42A7">
          <w:rPr>
            <w:rFonts w:ascii="Times New Roman" w:hAnsi="Times New Roman" w:cs="Times New Roman"/>
            <w:color w:val="000000" w:themeColor="text1"/>
            <w:rPrChange w:id="5353" w:author="Ruijie Xu" w:date="2022-03-10T12:31:00Z">
              <w:rPr>
                <w:color w:val="000000" w:themeColor="text1"/>
              </w:rPr>
            </w:rPrChange>
          </w:rPr>
          <w:t>ed</w:t>
        </w:r>
      </w:ins>
      <w:ins w:id="5354" w:author="Ruijie Xu" w:date="2022-02-02T13:19:00Z">
        <w:del w:id="5355" w:author="Liliana Salvador" w:date="2022-02-23T21:23:00Z">
          <w:r w:rsidR="00CE1134" w:rsidRPr="002B42A7" w:rsidDel="001A0C95">
            <w:rPr>
              <w:rFonts w:ascii="Times New Roman" w:hAnsi="Times New Roman" w:cs="Times New Roman"/>
              <w:color w:val="000000" w:themeColor="text1"/>
              <w:rPrChange w:id="5356"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357" w:author="Ruijie Xu" w:date="2022-03-10T12:31:00Z">
              <w:rPr>
                <w:color w:val="000000" w:themeColor="text1"/>
              </w:rPr>
            </w:rPrChange>
          </w:rPr>
          <w:t xml:space="preserve"> more similarity between software</w:t>
        </w:r>
      </w:ins>
      <w:ins w:id="5358" w:author="Liliana Salvador" w:date="2022-02-26T15:48:00Z">
        <w:r w:rsidR="00EF098A" w:rsidRPr="002B42A7">
          <w:rPr>
            <w:rFonts w:ascii="Times New Roman" w:hAnsi="Times New Roman" w:cs="Times New Roman"/>
            <w:color w:val="000000" w:themeColor="text1"/>
            <w:rPrChange w:id="5359" w:author="Ruijie Xu" w:date="2022-03-10T12:31:00Z">
              <w:rPr>
                <w:color w:val="000000" w:themeColor="text1"/>
              </w:rPr>
            </w:rPrChange>
          </w:rPr>
          <w:t xml:space="preserve"> than the </w:t>
        </w:r>
      </w:ins>
      <w:ins w:id="5360" w:author="Ruijie Xu" w:date="2022-03-16T16:37:00Z">
        <w:r w:rsidR="00B00CE7">
          <w:rPr>
            <w:rFonts w:ascii="Times New Roman" w:hAnsi="Times New Roman" w:cs="Times New Roman"/>
            <w:color w:val="000000" w:themeColor="text1"/>
          </w:rPr>
          <w:t xml:space="preserve">number of </w:t>
        </w:r>
      </w:ins>
      <w:ins w:id="5361" w:author="Liliana Salvador" w:date="2022-02-26T15:49:00Z">
        <w:r w:rsidR="00EF098A" w:rsidRPr="002B42A7">
          <w:rPr>
            <w:rFonts w:ascii="Times New Roman" w:hAnsi="Times New Roman" w:cs="Times New Roman"/>
            <w:color w:val="000000" w:themeColor="text1"/>
            <w:rPrChange w:id="5362" w:author="Ruijie Xu" w:date="2022-03-10T12:31:00Z">
              <w:rPr>
                <w:color w:val="000000" w:themeColor="text1"/>
              </w:rPr>
            </w:rPrChange>
          </w:rPr>
          <w:t xml:space="preserve">unique </w:t>
        </w:r>
      </w:ins>
      <w:ins w:id="5363" w:author="Liliana Salvador" w:date="2022-02-26T15:48:00Z">
        <w:r w:rsidR="00EF098A" w:rsidRPr="002B42A7">
          <w:rPr>
            <w:rFonts w:ascii="Times New Roman" w:hAnsi="Times New Roman" w:cs="Times New Roman"/>
            <w:color w:val="000000" w:themeColor="text1"/>
            <w:rPrChange w:id="5364" w:author="Ruijie Xu" w:date="2022-03-10T12:31:00Z">
              <w:rPr>
                <w:color w:val="000000" w:themeColor="text1"/>
              </w:rPr>
            </w:rPrChange>
          </w:rPr>
          <w:t>observed</w:t>
        </w:r>
      </w:ins>
      <w:ins w:id="5365" w:author="Liliana Salvador" w:date="2022-02-26T15:49:00Z">
        <w:r w:rsidR="00EF098A" w:rsidRPr="002B42A7">
          <w:rPr>
            <w:rFonts w:ascii="Times New Roman" w:hAnsi="Times New Roman" w:cs="Times New Roman"/>
            <w:color w:val="000000" w:themeColor="text1"/>
            <w:rPrChange w:id="5366" w:author="Ruijie Xu" w:date="2022-03-10T12:31:00Z">
              <w:rPr>
                <w:color w:val="000000" w:themeColor="text1"/>
              </w:rPr>
            </w:rPrChange>
          </w:rPr>
          <w:t xml:space="preserve"> taxa</w:t>
        </w:r>
      </w:ins>
      <w:ins w:id="5367" w:author="Ruijie Xu" w:date="2022-02-02T13:19:00Z">
        <w:r w:rsidR="00CE1134" w:rsidRPr="002B42A7">
          <w:rPr>
            <w:rFonts w:ascii="Times New Roman" w:hAnsi="Times New Roman" w:cs="Times New Roman"/>
            <w:color w:val="000000" w:themeColor="text1"/>
            <w:rPrChange w:id="5368" w:author="Ruijie Xu" w:date="2022-03-10T12:31:00Z">
              <w:rPr>
                <w:color w:val="000000" w:themeColor="text1"/>
              </w:rPr>
            </w:rPrChange>
          </w:rPr>
          <w:t xml:space="preserve">, </w:t>
        </w:r>
      </w:ins>
      <w:ins w:id="5369" w:author="Liliana Salvador" w:date="2022-02-23T21:24:00Z">
        <w:r w:rsidR="001A0C95" w:rsidRPr="002B42A7">
          <w:rPr>
            <w:rFonts w:ascii="Times New Roman" w:hAnsi="Times New Roman" w:cs="Times New Roman"/>
            <w:color w:val="000000" w:themeColor="text1"/>
            <w:rPrChange w:id="5370" w:author="Ruijie Xu" w:date="2022-03-10T12:31:00Z">
              <w:rPr>
                <w:color w:val="000000" w:themeColor="text1"/>
              </w:rPr>
            </w:rPrChange>
          </w:rPr>
          <w:t xml:space="preserve">however, </w:t>
        </w:r>
      </w:ins>
      <w:ins w:id="5371" w:author="Liliana Salvador" w:date="2022-02-26T15:49:00Z">
        <w:r w:rsidR="00EF098A" w:rsidRPr="002B42A7">
          <w:rPr>
            <w:rFonts w:ascii="Times New Roman" w:hAnsi="Times New Roman" w:cs="Times New Roman"/>
            <w:color w:val="000000" w:themeColor="text1"/>
            <w:rPrChange w:id="5372" w:author="Ruijie Xu" w:date="2022-03-10T12:31:00Z">
              <w:rPr>
                <w:color w:val="000000" w:themeColor="text1"/>
              </w:rPr>
            </w:rPrChange>
          </w:rPr>
          <w:t>they still</w:t>
        </w:r>
      </w:ins>
      <w:ins w:id="5373" w:author="Liliana Salvador" w:date="2022-02-23T21:24:00Z">
        <w:r w:rsidR="001A0C95" w:rsidRPr="002B42A7">
          <w:rPr>
            <w:rFonts w:ascii="Times New Roman" w:hAnsi="Times New Roman" w:cs="Times New Roman"/>
            <w:color w:val="000000" w:themeColor="text1"/>
            <w:rPrChange w:id="5374"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375" w:author="Ruijie Xu" w:date="2022-03-10T12:31:00Z">
              <w:rPr>
                <w:color w:val="000000" w:themeColor="text1"/>
              </w:rPr>
            </w:rPrChange>
          </w:rPr>
          <w:t>had</w:t>
        </w:r>
      </w:ins>
      <w:ins w:id="5376" w:author="Ruijie Xu" w:date="2022-02-02T13:19:00Z">
        <w:del w:id="5377" w:author="Liliana Salvador" w:date="2022-02-23T21:24:00Z">
          <w:r w:rsidR="00CE1134" w:rsidRPr="002B42A7" w:rsidDel="001A0C95">
            <w:rPr>
              <w:rFonts w:ascii="Times New Roman" w:hAnsi="Times New Roman" w:cs="Times New Roman"/>
              <w:color w:val="000000" w:themeColor="text1"/>
              <w:rPrChange w:id="5378"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379" w:author="Ruijie Xu" w:date="2022-03-10T12:31:00Z">
              <w:rPr>
                <w:color w:val="000000" w:themeColor="text1"/>
              </w:rPr>
            </w:rPrChange>
          </w:rPr>
          <w:t xml:space="preserve"> 2</w:t>
        </w:r>
      </w:ins>
      <w:ins w:id="5380" w:author="Ruijie Xu" w:date="2022-02-02T13:06:00Z">
        <w:r w:rsidR="00C355C5" w:rsidRPr="002B42A7">
          <w:rPr>
            <w:rFonts w:ascii="Times New Roman" w:hAnsi="Times New Roman" w:cs="Times New Roman"/>
            <w:color w:val="000000" w:themeColor="text1"/>
            <w:rPrChange w:id="5381" w:author="Ruijie Xu" w:date="2022-03-10T12:31:00Z">
              <w:rPr>
                <w:color w:val="000000" w:themeColor="text1"/>
              </w:rPr>
            </w:rPrChange>
          </w:rPr>
          <w:t>3 out of 36 comparison</w:t>
        </w:r>
      </w:ins>
      <w:ins w:id="5382" w:author="Ruijie Xu" w:date="2022-02-02T13:19:00Z">
        <w:r w:rsidR="00CE1134" w:rsidRPr="002B42A7">
          <w:rPr>
            <w:rFonts w:ascii="Times New Roman" w:hAnsi="Times New Roman" w:cs="Times New Roman"/>
            <w:color w:val="000000" w:themeColor="text1"/>
            <w:rPrChange w:id="5383" w:author="Ruijie Xu" w:date="2022-03-10T12:31:00Z">
              <w:rPr>
                <w:color w:val="000000" w:themeColor="text1"/>
              </w:rPr>
            </w:rPrChange>
          </w:rPr>
          <w:t xml:space="preserve">s </w:t>
        </w:r>
      </w:ins>
      <w:ins w:id="5384" w:author="Ruijie Xu" w:date="2022-02-02T13:20:00Z">
        <w:r w:rsidR="00CE1134" w:rsidRPr="002B42A7">
          <w:rPr>
            <w:rFonts w:ascii="Times New Roman" w:hAnsi="Times New Roman" w:cs="Times New Roman"/>
            <w:color w:val="000000" w:themeColor="text1"/>
            <w:rPrChange w:id="5385" w:author="Ruijie Xu" w:date="2022-03-10T12:31:00Z">
              <w:rPr>
                <w:color w:val="000000" w:themeColor="text1"/>
              </w:rPr>
            </w:rPrChange>
          </w:rPr>
          <w:t>between software</w:t>
        </w:r>
      </w:ins>
      <w:ins w:id="5386" w:author="Ruijie Xu" w:date="2022-02-02T13:06:00Z">
        <w:r w:rsidR="00C355C5" w:rsidRPr="002B42A7">
          <w:rPr>
            <w:rFonts w:ascii="Times New Roman" w:hAnsi="Times New Roman" w:cs="Times New Roman"/>
            <w:color w:val="000000" w:themeColor="text1"/>
            <w:rPrChange w:id="5387" w:author="Ruijie Xu" w:date="2022-03-10T12:31:00Z">
              <w:rPr>
                <w:color w:val="000000" w:themeColor="text1"/>
              </w:rPr>
            </w:rPrChange>
          </w:rPr>
          <w:t xml:space="preserve"> </w:t>
        </w:r>
        <w:del w:id="5388" w:author="Liliana Salvador" w:date="2022-02-23T21:25:00Z">
          <w:r w:rsidR="00C355C5" w:rsidRPr="002B42A7" w:rsidDel="005D549A">
            <w:rPr>
              <w:rFonts w:ascii="Times New Roman" w:hAnsi="Times New Roman" w:cs="Times New Roman"/>
              <w:color w:val="000000" w:themeColor="text1"/>
              <w:rPrChange w:id="5389"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390" w:author="Ruijie Xu" w:date="2022-03-10T12:31:00Z">
              <w:rPr>
                <w:color w:val="000000" w:themeColor="text1"/>
              </w:rPr>
            </w:rPrChange>
          </w:rPr>
          <w:t>significantly different</w:t>
        </w:r>
      </w:ins>
      <w:ins w:id="5391" w:author="Ruijie Xu" w:date="2022-02-03T12:25:00Z">
        <w:r w:rsidR="008A2545" w:rsidRPr="002B42A7">
          <w:rPr>
            <w:rFonts w:ascii="Times New Roman" w:hAnsi="Times New Roman" w:cs="Times New Roman"/>
            <w:color w:val="000000" w:themeColor="text1"/>
            <w:rPrChange w:id="5392" w:author="Ruijie Xu" w:date="2022-03-10T12:31:00Z">
              <w:rPr>
                <w:color w:val="000000" w:themeColor="text1"/>
              </w:rPr>
            </w:rPrChange>
          </w:rPr>
          <w:t xml:space="preserve"> </w:t>
        </w:r>
      </w:ins>
      <w:ins w:id="5393" w:author="Ruijie Xu" w:date="2022-02-27T11:55:00Z">
        <w:r w:rsidR="000071DC" w:rsidRPr="002B42A7">
          <w:rPr>
            <w:rFonts w:ascii="Times New Roman" w:hAnsi="Times New Roman" w:cs="Times New Roman"/>
            <w:color w:val="000000" w:themeColor="text1"/>
            <w:rPrChange w:id="5394" w:author="Ruijie Xu" w:date="2022-03-10T12:31:00Z">
              <w:rPr>
                <w:color w:val="000000" w:themeColor="text1"/>
              </w:rPr>
            </w:rPrChange>
          </w:rPr>
          <w:t xml:space="preserve">from each </w:t>
        </w:r>
        <w:r w:rsidR="000071DC" w:rsidRPr="002B42A7">
          <w:rPr>
            <w:rFonts w:ascii="Times New Roman" w:hAnsi="Times New Roman" w:cs="Times New Roman"/>
            <w:color w:val="000000" w:themeColor="text1"/>
            <w:rPrChange w:id="5395" w:author="Ruijie Xu" w:date="2022-03-10T12:31:00Z">
              <w:rPr>
                <w:color w:val="000000" w:themeColor="text1"/>
              </w:rPr>
            </w:rPrChange>
          </w:rPr>
          <w:lastRenderedPageBreak/>
          <w:t xml:space="preserve">other </w:t>
        </w:r>
      </w:ins>
      <w:ins w:id="5396" w:author="Ruijie Xu" w:date="2022-02-03T12:25:00Z">
        <w:r w:rsidR="008A2545" w:rsidRPr="002B42A7">
          <w:rPr>
            <w:rFonts w:ascii="Times New Roman" w:hAnsi="Times New Roman" w:cs="Times New Roman"/>
            <w:color w:val="000000" w:themeColor="text1"/>
            <w:rPrChange w:id="5397" w:author="Ruijie Xu" w:date="2022-03-10T12:31:00Z">
              <w:rPr>
                <w:color w:val="000000" w:themeColor="text1"/>
              </w:rPr>
            </w:rPrChange>
          </w:rPr>
          <w:t>(Table SII.</w:t>
        </w:r>
        <w:r w:rsidR="00F83C0B" w:rsidRPr="002B42A7">
          <w:rPr>
            <w:rFonts w:ascii="Times New Roman" w:hAnsi="Times New Roman" w:cs="Times New Roman"/>
            <w:color w:val="000000" w:themeColor="text1"/>
            <w:rPrChange w:id="5398" w:author="Ruijie Xu" w:date="2022-03-10T12:31:00Z">
              <w:rPr>
                <w:color w:val="000000" w:themeColor="text1"/>
              </w:rPr>
            </w:rPrChange>
          </w:rPr>
          <w:t xml:space="preserve">5, Figure </w:t>
        </w:r>
      </w:ins>
      <w:ins w:id="5399" w:author="Ruijie Xu" w:date="2022-02-03T12:54:00Z">
        <w:r w:rsidR="004A2C21" w:rsidRPr="002B42A7">
          <w:rPr>
            <w:rFonts w:ascii="Times New Roman" w:hAnsi="Times New Roman" w:cs="Times New Roman"/>
            <w:color w:val="000000" w:themeColor="text1"/>
            <w:rPrChange w:id="5400" w:author="Ruijie Xu" w:date="2022-03-10T12:31:00Z">
              <w:rPr>
                <w:color w:val="000000" w:themeColor="text1"/>
              </w:rPr>
            </w:rPrChange>
          </w:rPr>
          <w:t>3</w:t>
        </w:r>
      </w:ins>
      <w:ins w:id="5401" w:author="Ruijie Xu" w:date="2022-02-03T12:25:00Z">
        <w:r w:rsidR="00F83C0B" w:rsidRPr="002B42A7">
          <w:rPr>
            <w:rFonts w:ascii="Times New Roman" w:hAnsi="Times New Roman" w:cs="Times New Roman"/>
            <w:color w:val="000000" w:themeColor="text1"/>
            <w:rPrChange w:id="5402" w:author="Ruijie Xu" w:date="2022-03-10T12:31:00Z">
              <w:rPr>
                <w:color w:val="000000" w:themeColor="text1"/>
              </w:rPr>
            </w:rPrChange>
          </w:rPr>
          <w:t>e)</w:t>
        </w:r>
      </w:ins>
      <w:ins w:id="5403" w:author="Ruijie Xu" w:date="2022-02-02T13:06:00Z">
        <w:r w:rsidR="00C355C5" w:rsidRPr="002B42A7">
          <w:rPr>
            <w:rFonts w:ascii="Times New Roman" w:hAnsi="Times New Roman" w:cs="Times New Roman"/>
            <w:color w:val="000000" w:themeColor="text1"/>
            <w:rPrChange w:id="5404" w:author="Ruijie Xu" w:date="2022-03-10T12:31:00Z">
              <w:rPr>
                <w:color w:val="000000" w:themeColor="text1"/>
              </w:rPr>
            </w:rPrChange>
          </w:rPr>
          <w:t xml:space="preserve">. </w:t>
        </w:r>
      </w:ins>
      <w:commentRangeStart w:id="5405"/>
      <w:ins w:id="5406" w:author="Liliana Salvador" w:date="2022-02-23T21:25:00Z">
        <w:del w:id="5407" w:author="Ruijie Xu" w:date="2022-02-27T12:02:00Z">
          <w:r w:rsidR="00977BCD" w:rsidRPr="002B42A7" w:rsidDel="005043ED">
            <w:rPr>
              <w:rFonts w:ascii="Times New Roman" w:hAnsi="Times New Roman" w:cs="Times New Roman"/>
              <w:color w:val="000000" w:themeColor="text1"/>
              <w:rPrChange w:id="5408" w:author="Ruijie Xu" w:date="2022-03-10T12:31:00Z">
                <w:rPr>
                  <w:color w:val="000000" w:themeColor="text1"/>
                </w:rPr>
              </w:rPrChange>
            </w:rPr>
            <w:delText xml:space="preserve">software </w:delText>
          </w:r>
        </w:del>
      </w:ins>
      <w:ins w:id="5409" w:author="Liliana Salvador" w:date="2022-02-23T21:26:00Z">
        <w:del w:id="5410" w:author="Ruijie Xu" w:date="2022-02-27T12:02:00Z">
          <w:r w:rsidR="00977BCD" w:rsidRPr="002B42A7" w:rsidDel="005043ED">
            <w:rPr>
              <w:rFonts w:ascii="Times New Roman" w:hAnsi="Times New Roman" w:cs="Times New Roman"/>
              <w:color w:val="000000" w:themeColor="text1"/>
              <w:rPrChange w:id="5411" w:author="Ruijie Xu" w:date="2022-03-10T12:31:00Z">
                <w:rPr>
                  <w:color w:val="000000" w:themeColor="text1"/>
                </w:rPr>
              </w:rPrChange>
            </w:rPr>
            <w:delText xml:space="preserve">that were  to be,ere to bely different </w:delText>
          </w:r>
        </w:del>
      </w:ins>
      <w:commentRangeEnd w:id="5405"/>
      <w:del w:id="5412" w:author="Ruijie Xu" w:date="2022-02-27T12:02:00Z">
        <w:r w:rsidR="00E33A4D" w:rsidRPr="002B42A7" w:rsidDel="005043ED">
          <w:rPr>
            <w:rStyle w:val="CommentReference"/>
            <w:rFonts w:ascii="Times New Roman" w:hAnsi="Times New Roman" w:cs="Times New Roman"/>
            <w:sz w:val="24"/>
            <w:szCs w:val="24"/>
            <w:rPrChange w:id="5413" w:author="Ruijie Xu" w:date="2022-03-10T12:31:00Z">
              <w:rPr>
                <w:rStyle w:val="CommentReference"/>
              </w:rPr>
            </w:rPrChange>
          </w:rPr>
          <w:commentReference w:id="5405"/>
        </w:r>
      </w:del>
      <w:ins w:id="5414" w:author="Ruijie Xu" w:date="2022-02-02T13:06:00Z">
        <w:del w:id="5415" w:author="Liliana Salvador" w:date="2022-02-26T15:57:00Z">
          <w:r w:rsidR="00C355C5" w:rsidRPr="002B42A7" w:rsidDel="00E33A4D">
            <w:rPr>
              <w:rFonts w:ascii="Times New Roman" w:hAnsi="Times New Roman" w:cs="Times New Roman"/>
              <w:color w:val="000000" w:themeColor="text1"/>
              <w:rPrChange w:id="5416" w:author="Ruijie Xu" w:date="2022-03-10T12:31:00Z">
                <w:rPr>
                  <w:color w:val="000000" w:themeColor="text1"/>
                </w:rPr>
              </w:rPrChange>
            </w:rPr>
            <w:delText>Shannon indices obtained with</w:delText>
          </w:r>
        </w:del>
      </w:ins>
      <w:ins w:id="5417" w:author="Liliana Salvador" w:date="2022-02-23T21:26:00Z">
        <w:del w:id="5418" w:author="Ruijie Xu" w:date="2022-02-27T12:00:00Z">
          <w:r w:rsidR="00977BCD" w:rsidRPr="002B42A7" w:rsidDel="005043ED">
            <w:rPr>
              <w:rFonts w:ascii="Times New Roman" w:hAnsi="Times New Roman" w:cs="Times New Roman"/>
              <w:color w:val="000000" w:themeColor="text1"/>
              <w:rPrChange w:id="5419" w:author="Ruijie Xu" w:date="2022-03-10T12:31:00Z">
                <w:rPr>
                  <w:color w:val="000000" w:themeColor="text1"/>
                </w:rPr>
              </w:rPrChange>
            </w:rPr>
            <w:delText xml:space="preserve">wereto be </w:delText>
          </w:r>
        </w:del>
      </w:ins>
      <w:ins w:id="5420" w:author="Liliana Salvador" w:date="2022-02-26T15:57:00Z">
        <w:del w:id="5421" w:author="Ruijie Xu" w:date="2022-02-27T12:00:00Z">
          <w:r w:rsidR="00E33A4D" w:rsidRPr="002B42A7" w:rsidDel="005043ED">
            <w:rPr>
              <w:rFonts w:ascii="Times New Roman" w:hAnsi="Times New Roman" w:cs="Times New Roman"/>
              <w:color w:val="000000" w:themeColor="text1"/>
              <w:rPrChange w:id="5422" w:author="Ruijie Xu" w:date="2022-03-10T12:31:00Z">
                <w:rPr>
                  <w:color w:val="000000" w:themeColor="text1"/>
                </w:rPr>
              </w:rPrChange>
            </w:rPr>
            <w:delText>similar to the</w:delText>
          </w:r>
        </w:del>
      </w:ins>
      <w:ins w:id="5423" w:author="Liliana Salvador" w:date="2022-02-23T21:27:00Z">
        <w:del w:id="5424" w:author="Ruijie Xu" w:date="2022-02-27T12:00:00Z">
          <w:r w:rsidR="00977BCD" w:rsidRPr="002B42A7" w:rsidDel="005043ED">
            <w:rPr>
              <w:rFonts w:ascii="Times New Roman" w:hAnsi="Times New Roman" w:cs="Times New Roman"/>
              <w:color w:val="000000" w:themeColor="text1"/>
              <w:rPrChange w:id="5425" w:author="Ruijie Xu" w:date="2022-03-10T12:31:00Z">
                <w:rPr>
                  <w:color w:val="000000" w:themeColor="text1"/>
                </w:rPr>
              </w:rPrChange>
            </w:rPr>
            <w:delText>ones from</w:delText>
          </w:r>
        </w:del>
      </w:ins>
      <w:commentRangeStart w:id="5426"/>
      <w:commentRangeStart w:id="5427"/>
      <w:commentRangeEnd w:id="5426"/>
      <w:del w:id="5428" w:author="Ruijie Xu" w:date="2022-03-04T11:11:00Z">
        <w:r w:rsidR="00E33A4D" w:rsidRPr="002B42A7" w:rsidDel="00B23538">
          <w:rPr>
            <w:rStyle w:val="CommentReference"/>
            <w:rFonts w:ascii="Times New Roman" w:hAnsi="Times New Roman" w:cs="Times New Roman"/>
            <w:sz w:val="24"/>
            <w:szCs w:val="24"/>
            <w:rPrChange w:id="5429" w:author="Ruijie Xu" w:date="2022-03-10T12:31:00Z">
              <w:rPr>
                <w:rStyle w:val="CommentReference"/>
              </w:rPr>
            </w:rPrChange>
          </w:rPr>
          <w:commentReference w:id="5426"/>
        </w:r>
        <w:commentRangeEnd w:id="5427"/>
        <w:r w:rsidR="00E33A4D" w:rsidRPr="002B42A7" w:rsidDel="00B23538">
          <w:rPr>
            <w:rStyle w:val="CommentReference"/>
            <w:rFonts w:ascii="Times New Roman" w:hAnsi="Times New Roman" w:cs="Times New Roman"/>
            <w:sz w:val="24"/>
            <w:szCs w:val="24"/>
            <w:rPrChange w:id="5430" w:author="Ruijie Xu" w:date="2022-03-10T12:31:00Z">
              <w:rPr>
                <w:rStyle w:val="CommentReference"/>
              </w:rPr>
            </w:rPrChange>
          </w:rPr>
          <w:commentReference w:id="5427"/>
        </w:r>
      </w:del>
      <w:ins w:id="5438" w:author="Ruijie Xu" w:date="2022-02-11T09:33:00Z">
        <w:r w:rsidR="000A10AC" w:rsidRPr="002B42A7">
          <w:rPr>
            <w:rFonts w:ascii="Times New Roman" w:hAnsi="Times New Roman" w:cs="Times New Roman"/>
            <w:color w:val="000000" w:themeColor="text1"/>
            <w:rPrChange w:id="5439" w:author="Ruijie Xu" w:date="2022-03-10T12:31:00Z">
              <w:rPr>
                <w:color w:val="000000" w:themeColor="text1"/>
              </w:rPr>
            </w:rPrChange>
          </w:rPr>
          <w:t>T</w:t>
        </w:r>
      </w:ins>
      <w:ins w:id="5440" w:author="Ruijie Xu" w:date="2022-02-11T09:32:00Z">
        <w:r w:rsidR="00917A88" w:rsidRPr="002B42A7">
          <w:rPr>
            <w:rFonts w:ascii="Times New Roman" w:hAnsi="Times New Roman" w:cs="Times New Roman"/>
            <w:color w:val="000000" w:themeColor="text1"/>
            <w:rPrChange w:id="5441" w:author="Ruijie Xu" w:date="2022-03-10T12:31:00Z">
              <w:rPr>
                <w:color w:val="000000" w:themeColor="text1"/>
              </w:rPr>
            </w:rPrChange>
          </w:rPr>
          <w:t>he Simpso</w:t>
        </w:r>
      </w:ins>
      <w:ins w:id="5442" w:author="Ruijie Xu" w:date="2022-02-27T12:02:00Z">
        <w:r w:rsidR="005043ED" w:rsidRPr="002B42A7">
          <w:rPr>
            <w:rFonts w:ascii="Times New Roman" w:hAnsi="Times New Roman" w:cs="Times New Roman"/>
            <w:color w:val="000000" w:themeColor="text1"/>
            <w:rPrChange w:id="5443" w:author="Ruijie Xu" w:date="2022-03-10T12:31:00Z">
              <w:rPr>
                <w:color w:val="000000" w:themeColor="text1"/>
              </w:rPr>
            </w:rPrChange>
          </w:rPr>
          <w:t>n</w:t>
        </w:r>
      </w:ins>
      <w:ins w:id="5444" w:author="Ruijie Xu" w:date="2022-02-11T09:32:00Z">
        <w:r w:rsidR="00917A88" w:rsidRPr="002B42A7">
          <w:rPr>
            <w:rFonts w:ascii="Times New Roman" w:hAnsi="Times New Roman" w:cs="Times New Roman"/>
            <w:color w:val="000000" w:themeColor="text1"/>
            <w:rPrChange w:id="5445" w:author="Ruijie Xu" w:date="2022-03-10T12:31:00Z">
              <w:rPr>
                <w:color w:val="000000" w:themeColor="text1"/>
              </w:rPr>
            </w:rPrChange>
          </w:rPr>
          <w:t xml:space="preserve"> ind</w:t>
        </w:r>
      </w:ins>
      <w:ins w:id="5446" w:author="Ruijie Xu" w:date="2022-02-27T12:02:00Z">
        <w:r w:rsidR="005043ED" w:rsidRPr="002B42A7">
          <w:rPr>
            <w:rFonts w:ascii="Times New Roman" w:hAnsi="Times New Roman" w:cs="Times New Roman"/>
            <w:color w:val="000000" w:themeColor="text1"/>
            <w:rPrChange w:id="5447" w:author="Ruijie Xu" w:date="2022-03-10T12:31:00Z">
              <w:rPr>
                <w:color w:val="000000" w:themeColor="text1"/>
              </w:rPr>
            </w:rPrChange>
          </w:rPr>
          <w:t>ices</w:t>
        </w:r>
      </w:ins>
      <w:ins w:id="5448" w:author="Liliana Salvador" w:date="2022-02-26T15:54:00Z">
        <w:del w:id="5449" w:author="Ruijie Xu" w:date="2022-02-27T12:02:00Z">
          <w:r w:rsidR="00EF098A" w:rsidRPr="002B42A7" w:rsidDel="005043ED">
            <w:rPr>
              <w:rFonts w:ascii="Times New Roman" w:hAnsi="Times New Roman" w:cs="Times New Roman"/>
              <w:color w:val="000000" w:themeColor="text1"/>
              <w:rPrChange w:id="5450" w:author="Ruijie Xu" w:date="2022-03-10T12:31:00Z">
                <w:rPr>
                  <w:color w:val="000000" w:themeColor="text1"/>
                </w:rPr>
              </w:rPrChange>
            </w:rPr>
            <w:delText>es</w:delText>
          </w:r>
        </w:del>
      </w:ins>
      <w:ins w:id="5451" w:author="Ruijie Xu" w:date="2022-02-11T09:34:00Z">
        <w:r w:rsidR="005636CA" w:rsidRPr="002B42A7">
          <w:rPr>
            <w:rFonts w:ascii="Times New Roman" w:hAnsi="Times New Roman" w:cs="Times New Roman"/>
            <w:color w:val="000000" w:themeColor="text1"/>
            <w:rPrChange w:id="5452" w:author="Ruijie Xu" w:date="2022-03-10T12:31:00Z">
              <w:rPr>
                <w:color w:val="000000" w:themeColor="text1"/>
              </w:rPr>
            </w:rPrChange>
          </w:rPr>
          <w:t xml:space="preserve"> </w:t>
        </w:r>
      </w:ins>
      <w:ins w:id="5453" w:author="Ruijie Xu" w:date="2022-02-02T13:06:00Z">
        <w:r w:rsidR="00C355C5" w:rsidRPr="002B42A7">
          <w:rPr>
            <w:rFonts w:ascii="Times New Roman" w:hAnsi="Times New Roman" w:cs="Times New Roman"/>
            <w:color w:val="000000" w:themeColor="text1"/>
            <w:rPrChange w:id="5454" w:author="Ruijie Xu" w:date="2022-03-10T12:31:00Z">
              <w:rPr>
                <w:color w:val="000000" w:themeColor="text1"/>
              </w:rPr>
            </w:rPrChange>
          </w:rPr>
          <w:t>were</w:t>
        </w:r>
        <w:del w:id="5455" w:author="Liliana Salvador" w:date="2022-03-08T19:48:00Z">
          <w:r w:rsidR="00C355C5" w:rsidRPr="002B42A7" w:rsidDel="00352EA8">
            <w:rPr>
              <w:rFonts w:ascii="Times New Roman" w:hAnsi="Times New Roman" w:cs="Times New Roman"/>
              <w:color w:val="000000" w:themeColor="text1"/>
              <w:rPrChange w:id="5456" w:author="Ruijie Xu" w:date="2022-03-10T12:31:00Z">
                <w:rPr>
                  <w:color w:val="000000" w:themeColor="text1"/>
                </w:rPr>
              </w:rPrChange>
            </w:rPr>
            <w:delText xml:space="preserve"> </w:delText>
          </w:r>
        </w:del>
      </w:ins>
      <w:ins w:id="5457" w:author="Liliana Salvador" w:date="2022-02-26T15:54:00Z">
        <w:r w:rsidR="00E33A4D" w:rsidRPr="002B42A7">
          <w:rPr>
            <w:rFonts w:ascii="Times New Roman" w:hAnsi="Times New Roman" w:cs="Times New Roman"/>
            <w:color w:val="000000" w:themeColor="text1"/>
            <w:rPrChange w:id="5458" w:author="Ruijie Xu" w:date="2022-03-10T12:31:00Z">
              <w:rPr>
                <w:color w:val="000000" w:themeColor="text1"/>
              </w:rPr>
            </w:rPrChange>
          </w:rPr>
          <w:t xml:space="preserve"> </w:t>
        </w:r>
      </w:ins>
      <w:ins w:id="5459" w:author="Ruijie Xu" w:date="2022-02-02T13:06:00Z">
        <w:r w:rsidR="00C355C5" w:rsidRPr="002B42A7">
          <w:rPr>
            <w:rFonts w:ascii="Times New Roman" w:hAnsi="Times New Roman" w:cs="Times New Roman"/>
            <w:color w:val="000000" w:themeColor="text1"/>
            <w:rPrChange w:id="5460" w:author="Ruijie Xu" w:date="2022-03-10T12:31:00Z">
              <w:rPr>
                <w:color w:val="000000" w:themeColor="text1"/>
              </w:rPr>
            </w:rPrChange>
          </w:rPr>
          <w:t xml:space="preserve">least impacted by the differences in classification results across software. Only 7 out of 36 comparison were found </w:t>
        </w:r>
      </w:ins>
      <w:ins w:id="5461" w:author="Liliana Salvador" w:date="2022-02-23T21:28:00Z">
        <w:r w:rsidR="00977BCD" w:rsidRPr="002B42A7">
          <w:rPr>
            <w:rFonts w:ascii="Times New Roman" w:hAnsi="Times New Roman" w:cs="Times New Roman"/>
            <w:color w:val="000000" w:themeColor="text1"/>
            <w:rPrChange w:id="5462" w:author="Ruijie Xu" w:date="2022-03-10T12:31:00Z">
              <w:rPr>
                <w:color w:val="000000" w:themeColor="text1"/>
              </w:rPr>
            </w:rPrChange>
          </w:rPr>
          <w:t xml:space="preserve">to be </w:t>
        </w:r>
      </w:ins>
      <w:ins w:id="5463" w:author="Ruijie Xu" w:date="2022-02-02T13:06:00Z">
        <w:r w:rsidR="00C355C5" w:rsidRPr="002B42A7">
          <w:rPr>
            <w:rFonts w:ascii="Times New Roman" w:hAnsi="Times New Roman" w:cs="Times New Roman"/>
            <w:color w:val="000000" w:themeColor="text1"/>
            <w:rPrChange w:id="5464" w:author="Ruijie Xu" w:date="2022-03-10T12:31:00Z">
              <w:rPr>
                <w:color w:val="000000" w:themeColor="text1"/>
              </w:rPr>
            </w:rPrChange>
          </w:rPr>
          <w:t xml:space="preserve">significantly different </w:t>
        </w:r>
        <w:del w:id="5465" w:author="Liliana Salvador" w:date="2022-02-26T15:54:00Z">
          <w:r w:rsidR="00C355C5" w:rsidRPr="002B42A7" w:rsidDel="00E33A4D">
            <w:rPr>
              <w:rFonts w:ascii="Times New Roman" w:hAnsi="Times New Roman" w:cs="Times New Roman"/>
              <w:color w:val="000000" w:themeColor="text1"/>
              <w:rPrChange w:id="5466" w:author="Ruijie Xu" w:date="2022-03-10T12:31:00Z">
                <w:rPr>
                  <w:color w:val="000000" w:themeColor="text1"/>
                </w:rPr>
              </w:rPrChange>
            </w:rPr>
            <w:delText>in Simpson indices</w:delText>
          </w:r>
        </w:del>
      </w:ins>
      <w:ins w:id="5467" w:author="Ruijie Xu" w:date="2022-02-03T12:26:00Z">
        <w:del w:id="5468" w:author="Liliana Salvador" w:date="2022-02-26T15:54:00Z">
          <w:r w:rsidR="00F83C0B" w:rsidRPr="002B42A7" w:rsidDel="00E33A4D">
            <w:rPr>
              <w:rFonts w:ascii="Times New Roman" w:hAnsi="Times New Roman" w:cs="Times New Roman"/>
              <w:color w:val="000000" w:themeColor="text1"/>
              <w:rPrChange w:id="5469"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5470" w:author="Ruijie Xu" w:date="2022-03-10T12:31:00Z">
              <w:rPr>
                <w:color w:val="000000" w:themeColor="text1"/>
              </w:rPr>
            </w:rPrChange>
          </w:rPr>
          <w:t xml:space="preserve">(Table SII.5, Figure </w:t>
        </w:r>
      </w:ins>
      <w:ins w:id="5471" w:author="Ruijie Xu" w:date="2022-02-03T12:54:00Z">
        <w:r w:rsidR="004A2C21" w:rsidRPr="002B42A7">
          <w:rPr>
            <w:rFonts w:ascii="Times New Roman" w:hAnsi="Times New Roman" w:cs="Times New Roman"/>
            <w:color w:val="000000" w:themeColor="text1"/>
            <w:rPrChange w:id="5472" w:author="Ruijie Xu" w:date="2022-03-10T12:31:00Z">
              <w:rPr>
                <w:color w:val="000000" w:themeColor="text1"/>
              </w:rPr>
            </w:rPrChange>
          </w:rPr>
          <w:t>3</w:t>
        </w:r>
      </w:ins>
      <w:ins w:id="5473" w:author="Ruijie Xu" w:date="2022-02-03T12:26:00Z">
        <w:r w:rsidR="00F83C0B" w:rsidRPr="002B42A7">
          <w:rPr>
            <w:rFonts w:ascii="Times New Roman" w:hAnsi="Times New Roman" w:cs="Times New Roman"/>
            <w:color w:val="000000" w:themeColor="text1"/>
            <w:rPrChange w:id="5474" w:author="Ruijie Xu" w:date="2022-03-10T12:31:00Z">
              <w:rPr>
                <w:color w:val="000000" w:themeColor="text1"/>
              </w:rPr>
            </w:rPrChange>
          </w:rPr>
          <w:t>f)</w:t>
        </w:r>
      </w:ins>
      <w:ins w:id="5475" w:author="Ruijie Xu" w:date="2022-02-02T13:06:00Z">
        <w:r w:rsidR="00C355C5" w:rsidRPr="002B42A7">
          <w:rPr>
            <w:rFonts w:ascii="Times New Roman" w:hAnsi="Times New Roman" w:cs="Times New Roman"/>
            <w:color w:val="000000" w:themeColor="text1"/>
            <w:rPrChange w:id="5476" w:author="Ruijie Xu" w:date="2022-03-10T12:31:00Z">
              <w:rPr>
                <w:color w:val="000000" w:themeColor="text1"/>
              </w:rPr>
            </w:rPrChange>
          </w:rPr>
          <w:t xml:space="preserve">. Most of these </w:t>
        </w:r>
        <w:del w:id="5477" w:author="Liliana Salvador" w:date="2022-03-08T19:49:00Z">
          <w:r w:rsidR="00C355C5" w:rsidRPr="002B42A7" w:rsidDel="00352EA8">
            <w:rPr>
              <w:rFonts w:ascii="Times New Roman" w:hAnsi="Times New Roman" w:cs="Times New Roman"/>
              <w:color w:val="000000" w:themeColor="text1"/>
              <w:rPrChange w:id="5478"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5479" w:author="Ruijie Xu" w:date="2022-03-10T12:31:00Z">
              <w:rPr>
                <w:color w:val="000000" w:themeColor="text1"/>
              </w:rPr>
            </w:rPrChange>
          </w:rPr>
          <w:t xml:space="preserve">were identified </w:t>
        </w:r>
      </w:ins>
      <w:ins w:id="5480" w:author="Liliana Salvador" w:date="2022-02-23T21:29:00Z">
        <w:del w:id="5481" w:author="Ruijie Xu" w:date="2022-03-04T13:50:00Z">
          <w:r w:rsidR="00977BCD" w:rsidRPr="002B42A7" w:rsidDel="002B774D">
            <w:rPr>
              <w:rFonts w:ascii="Times New Roman" w:hAnsi="Times New Roman" w:cs="Times New Roman"/>
              <w:color w:val="000000" w:themeColor="text1"/>
              <w:rPrChange w:id="5482" w:author="Ruijie Xu" w:date="2022-03-10T12:31:00Z">
                <w:rPr>
                  <w:color w:val="000000" w:themeColor="text1"/>
                </w:rPr>
              </w:rPrChange>
            </w:rPr>
            <w:delText>to be</w:delText>
          </w:r>
        </w:del>
      </w:ins>
      <w:ins w:id="5483" w:author="Ruijie Xu" w:date="2022-03-04T13:50:00Z">
        <w:r w:rsidR="002B774D" w:rsidRPr="002B42A7">
          <w:rPr>
            <w:rFonts w:ascii="Times New Roman" w:hAnsi="Times New Roman" w:cs="Times New Roman"/>
            <w:color w:val="000000" w:themeColor="text1"/>
            <w:rPrChange w:id="5484" w:author="Ruijie Xu" w:date="2022-03-10T12:31:00Z">
              <w:rPr>
                <w:color w:val="000000" w:themeColor="text1"/>
              </w:rPr>
            </w:rPrChange>
          </w:rPr>
          <w:t>in comparisons</w:t>
        </w:r>
      </w:ins>
      <w:ins w:id="5485" w:author="Liliana Salvador" w:date="2022-02-23T21:29:00Z">
        <w:r w:rsidR="00977BCD" w:rsidRPr="002B42A7">
          <w:rPr>
            <w:rFonts w:ascii="Times New Roman" w:hAnsi="Times New Roman" w:cs="Times New Roman"/>
            <w:color w:val="000000" w:themeColor="text1"/>
            <w:rPrChange w:id="5486" w:author="Ruijie Xu" w:date="2022-03-10T12:31:00Z">
              <w:rPr>
                <w:color w:val="000000" w:themeColor="text1"/>
              </w:rPr>
            </w:rPrChange>
          </w:rPr>
          <w:t xml:space="preserve"> </w:t>
        </w:r>
      </w:ins>
      <w:ins w:id="5487" w:author="Ruijie Xu" w:date="2022-02-02T13:06:00Z">
        <w:r w:rsidR="00C355C5" w:rsidRPr="002B42A7">
          <w:rPr>
            <w:rFonts w:ascii="Times New Roman" w:hAnsi="Times New Roman" w:cs="Times New Roman"/>
            <w:color w:val="000000" w:themeColor="text1"/>
            <w:rPrChange w:id="5488" w:author="Ruijie Xu" w:date="2022-03-10T12:31:00Z">
              <w:rPr>
                <w:color w:val="000000" w:themeColor="text1"/>
              </w:rPr>
            </w:rPrChange>
          </w:rPr>
          <w:t>between CLARK-s (3/7) and Centrifuge (4/7) with other software</w:t>
        </w:r>
        <w:del w:id="5489" w:author="Liliana Salvador" w:date="2022-02-23T21:29:00Z">
          <w:r w:rsidR="00C355C5" w:rsidRPr="002B42A7" w:rsidDel="00977BCD">
            <w:rPr>
              <w:rFonts w:ascii="Times New Roman" w:hAnsi="Times New Roman" w:cs="Times New Roman"/>
              <w:color w:val="000000" w:themeColor="text1"/>
              <w:rPrChange w:id="5490" w:author="Ruijie Xu" w:date="2022-03-10T12:31:00Z">
                <w:rPr>
                  <w:color w:val="000000" w:themeColor="text1"/>
                </w:rPr>
              </w:rPrChange>
            </w:rPr>
            <w:delText>s</w:delText>
          </w:r>
        </w:del>
      </w:ins>
      <w:ins w:id="5491" w:author="Ruijie Xu" w:date="2022-02-27T12:03:00Z">
        <w:r w:rsidR="0076730B" w:rsidRPr="002B42A7">
          <w:rPr>
            <w:rFonts w:ascii="Times New Roman" w:hAnsi="Times New Roman" w:cs="Times New Roman"/>
            <w:color w:val="000000" w:themeColor="text1"/>
            <w:rPrChange w:id="5492" w:author="Ruijie Xu" w:date="2022-03-10T12:31:00Z">
              <w:rPr>
                <w:color w:val="000000" w:themeColor="text1"/>
              </w:rPr>
            </w:rPrChange>
          </w:rPr>
          <w:t>. The Simpson index between CLARK-s and Centrifug</w:t>
        </w:r>
      </w:ins>
      <w:ins w:id="5493" w:author="Ruijie Xu" w:date="2022-02-27T12:04:00Z">
        <w:r w:rsidR="0076730B" w:rsidRPr="002B42A7">
          <w:rPr>
            <w:rFonts w:ascii="Times New Roman" w:hAnsi="Times New Roman" w:cs="Times New Roman"/>
            <w:color w:val="000000" w:themeColor="text1"/>
            <w:rPrChange w:id="5494" w:author="Ruijie Xu" w:date="2022-03-10T12:31:00Z">
              <w:rPr>
                <w:color w:val="000000" w:themeColor="text1"/>
              </w:rPr>
            </w:rPrChange>
          </w:rPr>
          <w:t>e’s classification</w:t>
        </w:r>
      </w:ins>
      <w:ins w:id="5495" w:author="Liliana Salvador" w:date="2022-03-08T19:49:00Z">
        <w:r w:rsidR="00352EA8" w:rsidRPr="002B42A7">
          <w:rPr>
            <w:rFonts w:ascii="Times New Roman" w:hAnsi="Times New Roman" w:cs="Times New Roman"/>
            <w:color w:val="000000" w:themeColor="text1"/>
            <w:rPrChange w:id="5496" w:author="Ruijie Xu" w:date="2022-03-10T12:31:00Z">
              <w:rPr>
                <w:color w:val="000000" w:themeColor="text1"/>
              </w:rPr>
            </w:rPrChange>
          </w:rPr>
          <w:t>s</w:t>
        </w:r>
      </w:ins>
      <w:ins w:id="5497" w:author="Ruijie Xu" w:date="2022-02-27T12:04:00Z">
        <w:r w:rsidR="0076730B" w:rsidRPr="002B42A7">
          <w:rPr>
            <w:rFonts w:ascii="Times New Roman" w:hAnsi="Times New Roman" w:cs="Times New Roman"/>
            <w:color w:val="000000" w:themeColor="text1"/>
            <w:rPrChange w:id="5498" w:author="Ruijie Xu" w:date="2022-03-10T12:31:00Z">
              <w:rPr>
                <w:color w:val="000000" w:themeColor="text1"/>
              </w:rPr>
            </w:rPrChange>
          </w:rPr>
          <w:t xml:space="preserve"> were also significantly different between ea</w:t>
        </w:r>
      </w:ins>
      <w:ins w:id="5499" w:author="Ruijie Xu" w:date="2022-02-27T12:05:00Z">
        <w:r w:rsidR="0076730B" w:rsidRPr="002B42A7">
          <w:rPr>
            <w:rFonts w:ascii="Times New Roman" w:hAnsi="Times New Roman" w:cs="Times New Roman"/>
            <w:color w:val="000000" w:themeColor="text1"/>
            <w:rPrChange w:id="5500" w:author="Ruijie Xu" w:date="2022-03-10T12:31:00Z">
              <w:rPr>
                <w:color w:val="000000" w:themeColor="text1"/>
              </w:rPr>
            </w:rPrChange>
          </w:rPr>
          <w:t xml:space="preserve">ch other. </w:t>
        </w:r>
      </w:ins>
    </w:p>
    <w:bookmarkEnd w:id="5224"/>
    <w:bookmarkEnd w:id="5225"/>
    <w:p w14:paraId="42BE87CF" w14:textId="77777777" w:rsidR="00E33A4D" w:rsidRPr="002B42A7" w:rsidRDefault="00E33A4D">
      <w:pPr>
        <w:spacing w:line="480" w:lineRule="auto"/>
        <w:ind w:firstLine="720"/>
        <w:rPr>
          <w:ins w:id="5501" w:author="Liliana Salvador" w:date="2022-02-26T16:02:00Z"/>
          <w:rFonts w:ascii="Times New Roman" w:hAnsi="Times New Roman" w:cs="Times New Roman"/>
          <w:color w:val="000000" w:themeColor="text1"/>
          <w:rPrChange w:id="5502" w:author="Ruijie Xu" w:date="2022-03-10T12:31:00Z">
            <w:rPr>
              <w:ins w:id="5503" w:author="Liliana Salvador" w:date="2022-02-26T16:02:00Z"/>
              <w:color w:val="000000" w:themeColor="text1"/>
            </w:rPr>
          </w:rPrChange>
        </w:rPr>
        <w:pPrChange w:id="5504"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5505" w:author="Ruijie Xu" w:date="2022-03-10T12:31:00Z">
            <w:rPr>
              <w:color w:val="000000" w:themeColor="text1"/>
            </w:rPr>
          </w:rPrChange>
        </w:rPr>
        <w:pPrChange w:id="5506" w:author="Liliana Salvador" w:date="2022-02-26T16:02:00Z">
          <w:pPr>
            <w:keepNext/>
            <w:spacing w:line="480" w:lineRule="auto"/>
            <w:ind w:firstLine="720"/>
          </w:pPr>
        </w:pPrChange>
      </w:pPr>
      <w:bookmarkStart w:id="5507" w:name="OLE_LINK1"/>
      <w:bookmarkStart w:id="5508" w:name="OLE_LINK2"/>
      <w:bookmarkEnd w:id="5040"/>
      <w:bookmarkEnd w:id="5041"/>
      <w:ins w:id="5509" w:author="Liliana Salvador" w:date="2022-02-26T16:04:00Z">
        <w:r w:rsidRPr="002B42A7">
          <w:rPr>
            <w:rFonts w:ascii="Times New Roman" w:hAnsi="Times New Roman" w:cs="Times New Roman"/>
            <w:i/>
            <w:color w:val="000000" w:themeColor="text1"/>
            <w:rPrChange w:id="5510" w:author="Ruijie Xu" w:date="2022-03-10T12:31:00Z">
              <w:rPr>
                <w:color w:val="000000" w:themeColor="text1"/>
              </w:rPr>
            </w:rPrChange>
          </w:rPr>
          <w:t>Between-sample diversity</w:t>
        </w:r>
      </w:ins>
      <w:ins w:id="5511" w:author="Liliana Salvador" w:date="2022-02-26T16:14:00Z">
        <w:r w:rsidR="0007796B" w:rsidRPr="002B42A7">
          <w:rPr>
            <w:rFonts w:ascii="Times New Roman" w:hAnsi="Times New Roman" w:cs="Times New Roman"/>
            <w:i/>
            <w:color w:val="000000" w:themeColor="text1"/>
            <w:rPrChange w:id="5512"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5513"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5514" w:author="Ruijie Xu" w:date="2022-03-10T12:31:00Z">
              <w:rPr>
                <w:i/>
                <w:color w:val="000000" w:themeColor="text1"/>
              </w:rPr>
            </w:rPrChange>
          </w:rPr>
          <w:t>-diversity)</w:t>
        </w:r>
      </w:ins>
      <w:ins w:id="5515" w:author="Liliana Salvador" w:date="2022-02-26T16:11:00Z">
        <w:r w:rsidR="0007796B" w:rsidRPr="002B42A7">
          <w:rPr>
            <w:rFonts w:ascii="Times New Roman" w:hAnsi="Times New Roman" w:cs="Times New Roman"/>
            <w:i/>
            <w:color w:val="000000" w:themeColor="text1"/>
            <w:rPrChange w:id="5516" w:author="Ruijie Xu" w:date="2022-03-10T12:31:00Z">
              <w:rPr>
                <w:i/>
                <w:color w:val="000000" w:themeColor="text1"/>
              </w:rPr>
            </w:rPrChange>
          </w:rPr>
          <w:t xml:space="preserve"> </w:t>
        </w:r>
        <w:del w:id="5517" w:author="Rajeev, Sree" w:date="2022-03-03T11:17:00Z">
          <w:r w:rsidR="0007796B" w:rsidRPr="002B42A7" w:rsidDel="008F1502">
            <w:rPr>
              <w:rFonts w:ascii="Times New Roman" w:hAnsi="Times New Roman" w:cs="Times New Roman"/>
              <w:i/>
              <w:color w:val="000000" w:themeColor="text1"/>
              <w:rPrChange w:id="5518" w:author="Ruijie Xu" w:date="2022-03-10T12:31:00Z">
                <w:rPr>
                  <w:i/>
                  <w:color w:val="000000" w:themeColor="text1"/>
                </w:rPr>
              </w:rPrChange>
            </w:rPr>
            <w:delText xml:space="preserve">- </w:delText>
          </w:r>
        </w:del>
      </w:ins>
      <w:ins w:id="5519" w:author="Liliana Salvador" w:date="2022-02-26T16:14:00Z">
        <w:del w:id="5520" w:author="Rajeev, Sree" w:date="2022-03-03T11:17:00Z">
          <w:r w:rsidR="0007796B" w:rsidRPr="002B42A7" w:rsidDel="008F1502">
            <w:rPr>
              <w:rFonts w:ascii="Times New Roman" w:hAnsi="Times New Roman" w:cs="Times New Roman"/>
              <w:i/>
              <w:color w:val="000000" w:themeColor="text1"/>
              <w:rPrChange w:id="5521" w:author="Ruijie Xu" w:date="2022-03-10T12:31:00Z">
                <w:rPr>
                  <w:i/>
                  <w:color w:val="000000" w:themeColor="text1"/>
                </w:rPr>
              </w:rPrChange>
            </w:rPr>
            <w:delText>DB</w:delText>
          </w:r>
        </w:del>
      </w:ins>
      <w:ins w:id="5522" w:author="Liliana Salvador" w:date="2022-02-26T16:11:00Z">
        <w:del w:id="5523" w:author="Rajeev, Sree" w:date="2022-03-03T11:17:00Z">
          <w:r w:rsidR="0007796B" w:rsidRPr="002B42A7" w:rsidDel="008F1502">
            <w:rPr>
              <w:rFonts w:ascii="Times New Roman" w:hAnsi="Times New Roman" w:cs="Times New Roman"/>
              <w:i/>
              <w:color w:val="000000" w:themeColor="text1"/>
              <w:rPrChange w:id="5524" w:author="Ruijie Xu" w:date="2022-03-10T12:31:00Z">
                <w:rPr>
                  <w:i/>
                  <w:color w:val="000000" w:themeColor="text1"/>
                </w:rPr>
              </w:rPrChange>
            </w:rPr>
            <w:delText>s</w:delText>
          </w:r>
        </w:del>
      </w:ins>
    </w:p>
    <w:bookmarkEnd w:id="5507"/>
    <w:bookmarkEnd w:id="5508"/>
    <w:p w14:paraId="79137D15" w14:textId="512F00B9" w:rsidR="000C080D" w:rsidRPr="002B42A7" w:rsidDel="00977BCD" w:rsidRDefault="00D0036D" w:rsidP="000C080D">
      <w:pPr>
        <w:keepNext/>
        <w:spacing w:line="480" w:lineRule="auto"/>
        <w:ind w:firstLine="720"/>
        <w:rPr>
          <w:ins w:id="5525" w:author="Ruijie Xu" w:date="2022-02-02T13:26:00Z"/>
          <w:del w:id="5526" w:author="Liliana Salvador" w:date="2022-02-23T21:30:00Z"/>
          <w:rFonts w:ascii="Times New Roman" w:hAnsi="Times New Roman" w:cs="Times New Roman"/>
          <w:color w:val="000000" w:themeColor="text1"/>
          <w:rPrChange w:id="5527" w:author="Ruijie Xu" w:date="2022-03-10T12:31:00Z">
            <w:rPr>
              <w:ins w:id="5528" w:author="Ruijie Xu" w:date="2022-02-02T13:26:00Z"/>
              <w:del w:id="5529" w:author="Liliana Salvador" w:date="2022-02-23T21:30:00Z"/>
              <w:color w:val="000000" w:themeColor="text1"/>
            </w:rPr>
          </w:rPrChange>
        </w:rPr>
      </w:pPr>
      <w:commentRangeStart w:id="5530"/>
      <w:del w:id="5531" w:author="Ruijie Xu" w:date="2022-02-27T12:05:00Z">
        <w:r w:rsidRPr="002B42A7" w:rsidDel="00224536">
          <w:rPr>
            <w:rFonts w:ascii="Times New Roman" w:hAnsi="Times New Roman" w:cs="Times New Roman"/>
            <w:color w:val="000000" w:themeColor="text1"/>
            <w:rPrChange w:id="5532"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5530"/>
        <w:r w:rsidR="0007796B" w:rsidRPr="002B42A7" w:rsidDel="00224536">
          <w:rPr>
            <w:rStyle w:val="CommentReference"/>
            <w:rFonts w:ascii="Times New Roman" w:hAnsi="Times New Roman" w:cs="Times New Roman"/>
            <w:sz w:val="24"/>
            <w:szCs w:val="24"/>
            <w:rPrChange w:id="5533" w:author="Ruijie Xu" w:date="2022-03-10T12:31:00Z">
              <w:rPr>
                <w:rStyle w:val="CommentReference"/>
              </w:rPr>
            </w:rPrChange>
          </w:rPr>
          <w:commentReference w:id="5530"/>
        </w:r>
      </w:del>
      <w:r w:rsidR="00714493" w:rsidRPr="002B42A7">
        <w:rPr>
          <w:rFonts w:ascii="Times New Roman" w:hAnsi="Times New Roman" w:cs="Times New Roman"/>
          <w:color w:val="000000" w:themeColor="text1"/>
          <w:rPrChange w:id="5534" w:author="Ruijie Xu" w:date="2022-03-10T12:31:00Z">
            <w:rPr>
              <w:color w:val="000000" w:themeColor="text1"/>
            </w:rPr>
          </w:rPrChange>
        </w:rPr>
        <w:t xml:space="preserve">The pairwise relationships between every two </w:t>
      </w:r>
      <w:del w:id="5535" w:author="Ruijie Xu" w:date="2022-03-16T17:04:00Z">
        <w:r w:rsidR="00714493" w:rsidRPr="002B42A7" w:rsidDel="00FE67E6">
          <w:rPr>
            <w:rFonts w:ascii="Times New Roman" w:hAnsi="Times New Roman" w:cs="Times New Roman"/>
            <w:i/>
            <w:color w:val="000000" w:themeColor="text1"/>
            <w:rPrChange w:id="5536" w:author="Ruijie Xu" w:date="2022-03-10T12:31:00Z">
              <w:rPr>
                <w:color w:val="000000" w:themeColor="text1"/>
              </w:rPr>
            </w:rPrChange>
          </w:rPr>
          <w:delText>Rattus</w:delText>
        </w:r>
      </w:del>
      <w:ins w:id="5537" w:author="Ruijie Xu" w:date="2022-03-16T17:04:00Z">
        <w:r w:rsidR="00FE67E6" w:rsidRPr="00FE67E6">
          <w:rPr>
            <w:rFonts w:ascii="Times New Roman" w:hAnsi="Times New Roman" w:cs="Times New Roman"/>
            <w:i/>
            <w:color w:val="000000" w:themeColor="text1"/>
          </w:rPr>
          <w:t>Rattus</w:t>
        </w:r>
      </w:ins>
      <w:r w:rsidR="00714493" w:rsidRPr="002B42A7">
        <w:rPr>
          <w:rFonts w:ascii="Times New Roman" w:hAnsi="Times New Roman" w:cs="Times New Roman"/>
          <w:color w:val="000000" w:themeColor="text1"/>
          <w:rPrChange w:id="5538" w:author="Ruijie Xu" w:date="2022-03-10T12:31:00Z">
            <w:rPr>
              <w:color w:val="000000" w:themeColor="text1"/>
            </w:rPr>
          </w:rPrChange>
        </w:rPr>
        <w:t xml:space="preserve"> samples </w:t>
      </w:r>
      <w:del w:id="5539" w:author="Liliana Salvador" w:date="2022-02-26T16:07:00Z">
        <w:r w:rsidR="00A310EF" w:rsidRPr="002B42A7" w:rsidDel="0007796B">
          <w:rPr>
            <w:rFonts w:ascii="Times New Roman" w:hAnsi="Times New Roman" w:cs="Times New Roman"/>
            <w:color w:val="000000" w:themeColor="text1"/>
            <w:rPrChange w:id="5540"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5541" w:author="Ruijie Xu" w:date="2022-03-10T12:31:00Z">
            <w:rPr>
              <w:color w:val="000000" w:themeColor="text1"/>
            </w:rPr>
          </w:rPrChange>
        </w:rPr>
        <w:t xml:space="preserve">were </w:t>
      </w:r>
      <w:del w:id="5542" w:author="Liliana Salvador" w:date="2022-02-26T16:09:00Z">
        <w:r w:rsidR="00714493" w:rsidRPr="002B42A7" w:rsidDel="0007796B">
          <w:rPr>
            <w:rFonts w:ascii="Times New Roman" w:hAnsi="Times New Roman" w:cs="Times New Roman"/>
            <w:color w:val="000000" w:themeColor="text1"/>
            <w:rPrChange w:id="5543" w:author="Ruijie Xu" w:date="2022-03-10T12:31:00Z">
              <w:rPr>
                <w:color w:val="000000" w:themeColor="text1"/>
              </w:rPr>
            </w:rPrChange>
          </w:rPr>
          <w:delText xml:space="preserve">described </w:delText>
        </w:r>
      </w:del>
      <w:ins w:id="5544" w:author="Liliana Salvador" w:date="2022-02-26T16:09:00Z">
        <w:r w:rsidR="0007796B" w:rsidRPr="002B42A7">
          <w:rPr>
            <w:rFonts w:ascii="Times New Roman" w:hAnsi="Times New Roman" w:cs="Times New Roman"/>
            <w:color w:val="000000" w:themeColor="text1"/>
            <w:rPrChange w:id="5545"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5546" w:author="Ruijie Xu" w:date="2022-03-10T12:31:00Z">
            <w:rPr>
              <w:color w:val="000000" w:themeColor="text1"/>
            </w:rPr>
          </w:rPrChange>
        </w:rPr>
        <w:t xml:space="preserve">with the Bray-Curtis </w:t>
      </w:r>
      <w:ins w:id="5547" w:author="Liliana Salvador" w:date="2022-02-26T16:08:00Z">
        <w:r w:rsidR="0007796B" w:rsidRPr="002B42A7">
          <w:rPr>
            <w:rFonts w:ascii="Times New Roman" w:hAnsi="Times New Roman" w:cs="Times New Roman"/>
            <w:color w:val="000000" w:themeColor="text1"/>
            <w:rPrChange w:id="5548" w:author="Ruijie Xu" w:date="2022-03-10T12:31:00Z">
              <w:rPr>
                <w:color w:val="000000" w:themeColor="text1"/>
              </w:rPr>
            </w:rPrChange>
          </w:rPr>
          <w:t xml:space="preserve">(BC) </w:t>
        </w:r>
      </w:ins>
      <w:ins w:id="5549" w:author="Liliana Salvador" w:date="2022-02-26T16:07:00Z">
        <w:r w:rsidR="0007796B" w:rsidRPr="002B42A7">
          <w:rPr>
            <w:rFonts w:ascii="Times New Roman" w:hAnsi="Times New Roman" w:cs="Times New Roman"/>
            <w:color w:val="000000" w:themeColor="text1"/>
            <w:rPrChange w:id="5550"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5551" w:author="Ruijie Xu" w:date="2022-03-10T12:31:00Z">
            <w:rPr>
              <w:color w:val="000000" w:themeColor="text1"/>
            </w:rPr>
          </w:rPrChange>
        </w:rPr>
        <w:t>index, and clustered hierarchically</w:t>
      </w:r>
      <w:del w:id="5552" w:author="Ruijie Xu" w:date="2022-02-02T13:21:00Z">
        <w:r w:rsidR="00714493" w:rsidRPr="002B42A7" w:rsidDel="00785589">
          <w:rPr>
            <w:rFonts w:ascii="Times New Roman" w:hAnsi="Times New Roman" w:cs="Times New Roman"/>
            <w:color w:val="000000" w:themeColor="text1"/>
            <w:rPrChange w:id="5553" w:author="Ruijie Xu" w:date="2022-03-10T12:31:00Z">
              <w:rPr>
                <w:color w:val="000000" w:themeColor="text1"/>
              </w:rPr>
            </w:rPrChange>
          </w:rPr>
          <w:delText xml:space="preserve"> (Figur</w:delText>
        </w:r>
      </w:del>
      <w:del w:id="5554" w:author="Ruijie Xu" w:date="2022-02-02T13:20:00Z">
        <w:r w:rsidR="00714493" w:rsidRPr="002B42A7" w:rsidDel="00785589">
          <w:rPr>
            <w:rFonts w:ascii="Times New Roman" w:hAnsi="Times New Roman" w:cs="Times New Roman"/>
            <w:color w:val="000000" w:themeColor="text1"/>
            <w:rPrChange w:id="5555"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5556" w:author="Ruijie Xu" w:date="2022-03-10T12:31:00Z">
            <w:rPr>
              <w:color w:val="000000" w:themeColor="text1"/>
            </w:rPr>
          </w:rPrChange>
        </w:rPr>
        <w:t>.</w:t>
      </w:r>
      <w:r w:rsidR="00A310EF" w:rsidRPr="002B42A7">
        <w:rPr>
          <w:rFonts w:ascii="Times New Roman" w:hAnsi="Times New Roman" w:cs="Times New Roman"/>
          <w:color w:val="000000" w:themeColor="text1"/>
          <w:rPrChange w:id="5557"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5558" w:author="Liliana Salvador" w:date="2022-02-26T16:15:00Z"/>
          <w:rFonts w:ascii="Times New Roman" w:hAnsi="Times New Roman" w:cs="Times New Roman"/>
          <w:color w:val="000000" w:themeColor="text1"/>
          <w:rPrChange w:id="5559" w:author="Ruijie Xu" w:date="2022-03-10T12:31:00Z">
            <w:rPr>
              <w:ins w:id="5560" w:author="Liliana Salvador" w:date="2022-02-26T16:15:00Z"/>
              <w:color w:val="000000" w:themeColor="text1"/>
            </w:rPr>
          </w:rPrChange>
        </w:rPr>
      </w:pPr>
      <w:del w:id="5561" w:author="Ruijie Xu" w:date="2022-02-02T13:26:00Z">
        <w:r w:rsidRPr="002B42A7" w:rsidDel="000C080D">
          <w:rPr>
            <w:rFonts w:ascii="Times New Roman" w:hAnsi="Times New Roman" w:cs="Times New Roman"/>
            <w:color w:val="000000" w:themeColor="text1"/>
            <w:rPrChange w:id="5562"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5563"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5564" w:author="Ruijie Xu" w:date="2022-03-10T12:31:00Z">
              <w:rPr>
                <w:color w:val="000000" w:themeColor="text1"/>
              </w:rPr>
            </w:rPrChange>
          </w:rPr>
          <w:delText>Bray-Curtis indices obtained from the results of different DBs</w:delText>
        </w:r>
      </w:del>
      <w:del w:id="5565" w:author="Ruijie Xu" w:date="2022-02-02T13:21:00Z">
        <w:r w:rsidRPr="002B42A7" w:rsidDel="00785589">
          <w:rPr>
            <w:rFonts w:ascii="Times New Roman" w:hAnsi="Times New Roman" w:cs="Times New Roman"/>
            <w:color w:val="000000" w:themeColor="text1"/>
            <w:rPrChange w:id="5566" w:author="Ruijie Xu" w:date="2022-03-10T12:31:00Z">
              <w:rPr>
                <w:color w:val="000000" w:themeColor="text1"/>
              </w:rPr>
            </w:rPrChange>
          </w:rPr>
          <w:delText xml:space="preserve"> </w:delText>
        </w:r>
      </w:del>
      <w:del w:id="5567" w:author="Ruijie Xu" w:date="2022-02-02T13:26:00Z">
        <w:r w:rsidRPr="002B42A7" w:rsidDel="000C080D">
          <w:rPr>
            <w:rFonts w:ascii="Times New Roman" w:hAnsi="Times New Roman" w:cs="Times New Roman"/>
            <w:color w:val="000000" w:themeColor="text1"/>
            <w:rPrChange w:id="5568" w:author="Ruijie Xu" w:date="2022-03-10T12:31:00Z">
              <w:rPr>
                <w:color w:val="000000" w:themeColor="text1"/>
              </w:rPr>
            </w:rPrChange>
          </w:rPr>
          <w:delText xml:space="preserve">were </w:delText>
        </w:r>
      </w:del>
      <w:del w:id="5569" w:author="Ruijie Xu" w:date="2022-02-02T13:21:00Z">
        <w:r w:rsidRPr="002B42A7" w:rsidDel="00785589">
          <w:rPr>
            <w:rFonts w:ascii="Times New Roman" w:hAnsi="Times New Roman" w:cs="Times New Roman"/>
            <w:color w:val="000000" w:themeColor="text1"/>
            <w:rPrChange w:id="5570"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5571"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5572" w:author="Ruijie Xu" w:date="2022-03-10T12:31:00Z">
              <w:rPr>
                <w:color w:val="000000" w:themeColor="text1"/>
              </w:rPr>
            </w:rPrChange>
          </w:rPr>
          <w:delText>paired Wilicoxon signed rank test</w:delText>
        </w:r>
      </w:del>
      <w:del w:id="5573" w:author="Ruijie Xu" w:date="2022-02-02T13:26:00Z">
        <w:r w:rsidRPr="002B42A7" w:rsidDel="000C080D">
          <w:rPr>
            <w:rFonts w:ascii="Times New Roman" w:hAnsi="Times New Roman" w:cs="Times New Roman"/>
            <w:color w:val="000000" w:themeColor="text1"/>
            <w:rPrChange w:id="5574" w:author="Ruijie Xu" w:date="2022-03-10T12:31:00Z">
              <w:rPr>
                <w:color w:val="000000" w:themeColor="text1"/>
              </w:rPr>
            </w:rPrChange>
          </w:rPr>
          <w:delText xml:space="preserve"> </w:delText>
        </w:r>
      </w:del>
      <w:del w:id="5575" w:author="Ruijie Xu" w:date="2022-02-02T13:21:00Z">
        <w:r w:rsidRPr="002B42A7" w:rsidDel="00785589">
          <w:rPr>
            <w:rFonts w:ascii="Times New Roman" w:hAnsi="Times New Roman" w:cs="Times New Roman"/>
            <w:color w:val="000000" w:themeColor="text1"/>
            <w:rPrChange w:id="5576" w:author="Ruijie Xu" w:date="2022-03-10T12:31:00Z">
              <w:rPr>
                <w:color w:val="000000" w:themeColor="text1"/>
              </w:rPr>
            </w:rPrChange>
          </w:rPr>
          <w:delText>(</w:delText>
        </w:r>
      </w:del>
      <w:del w:id="5577" w:author="Ruijie Xu" w:date="2022-02-02T13:26:00Z">
        <w:r w:rsidRPr="002B42A7" w:rsidDel="000C080D">
          <w:rPr>
            <w:rFonts w:ascii="Times New Roman" w:hAnsi="Times New Roman" w:cs="Times New Roman"/>
            <w:color w:val="000000" w:themeColor="text1"/>
            <w:rPrChange w:id="5578" w:author="Ruijie Xu" w:date="2022-03-10T12:31:00Z">
              <w:rPr>
                <w:color w:val="000000" w:themeColor="text1"/>
              </w:rPr>
            </w:rPrChange>
          </w:rPr>
          <w:delText>Table I.4</w:delText>
        </w:r>
      </w:del>
      <w:del w:id="5579" w:author="Ruijie Xu" w:date="2022-02-02T13:21:00Z">
        <w:r w:rsidRPr="002B42A7" w:rsidDel="00785589">
          <w:rPr>
            <w:rFonts w:ascii="Times New Roman" w:hAnsi="Times New Roman" w:cs="Times New Roman"/>
            <w:color w:val="000000" w:themeColor="text1"/>
            <w:rPrChange w:id="5580" w:author="Ruijie Xu" w:date="2022-03-10T12:31:00Z">
              <w:rPr>
                <w:color w:val="000000" w:themeColor="text1"/>
              </w:rPr>
            </w:rPrChange>
          </w:rPr>
          <w:delText>)</w:delText>
        </w:r>
      </w:del>
      <w:del w:id="5581" w:author="Ruijie Xu" w:date="2022-02-02T13:26:00Z">
        <w:r w:rsidRPr="002B42A7" w:rsidDel="000C080D">
          <w:rPr>
            <w:rFonts w:ascii="Times New Roman" w:hAnsi="Times New Roman" w:cs="Times New Roman"/>
            <w:color w:val="000000" w:themeColor="text1"/>
            <w:rPrChange w:id="558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583" w:author="Ruijie Xu" w:date="2022-03-10T12:31:00Z">
            <w:rPr>
              <w:color w:val="000000" w:themeColor="text1"/>
            </w:rPr>
          </w:rPrChange>
        </w:rPr>
        <w:t>The</w:t>
      </w:r>
      <w:ins w:id="5584" w:author="Ruijie Xu" w:date="2022-02-02T13:27:00Z">
        <w:r w:rsidR="000C080D" w:rsidRPr="002B42A7">
          <w:rPr>
            <w:rFonts w:ascii="Times New Roman" w:hAnsi="Times New Roman" w:cs="Times New Roman"/>
            <w:color w:val="000000" w:themeColor="text1"/>
            <w:rPrChange w:id="5585" w:author="Ruijie Xu" w:date="2022-03-10T12:31:00Z">
              <w:rPr>
                <w:color w:val="000000" w:themeColor="text1"/>
              </w:rPr>
            </w:rPrChange>
          </w:rPr>
          <w:t xml:space="preserve"> </w:t>
        </w:r>
        <w:del w:id="5586" w:author="Liliana Salvador" w:date="2022-02-26T16:08:00Z">
          <w:r w:rsidR="000C080D" w:rsidRPr="002B42A7" w:rsidDel="0007796B">
            <w:rPr>
              <w:rFonts w:ascii="Times New Roman" w:hAnsi="Times New Roman" w:cs="Times New Roman"/>
              <w:color w:val="000000" w:themeColor="text1"/>
              <w:rPrChange w:id="5587" w:author="Ruijie Xu" w:date="2022-03-10T12:31:00Z">
                <w:rPr>
                  <w:color w:val="000000" w:themeColor="text1"/>
                </w:rPr>
              </w:rPrChange>
            </w:rPr>
            <w:delText>Bray-Curtis</w:delText>
          </w:r>
        </w:del>
      </w:ins>
      <w:del w:id="5588" w:author="Liliana Salvador" w:date="2022-02-26T16:08:00Z">
        <w:r w:rsidR="00650B46" w:rsidRPr="002B42A7" w:rsidDel="0007796B">
          <w:rPr>
            <w:rFonts w:ascii="Times New Roman" w:hAnsi="Times New Roman" w:cs="Times New Roman"/>
            <w:color w:val="000000" w:themeColor="text1"/>
            <w:rPrChange w:id="5589" w:author="Ruijie Xu" w:date="2022-03-10T12:31:00Z">
              <w:rPr>
                <w:color w:val="000000" w:themeColor="text1"/>
              </w:rPr>
            </w:rPrChange>
          </w:rPr>
          <w:delText>se</w:delText>
        </w:r>
      </w:del>
      <w:ins w:id="5590" w:author="Liliana Salvador" w:date="2022-02-26T16:08:00Z">
        <w:r w:rsidR="0007796B" w:rsidRPr="002B42A7">
          <w:rPr>
            <w:rFonts w:ascii="Times New Roman" w:hAnsi="Times New Roman" w:cs="Times New Roman"/>
            <w:color w:val="000000" w:themeColor="text1"/>
            <w:rPrChange w:id="5591" w:author="Ruijie Xu" w:date="2022-03-10T12:31:00Z">
              <w:rPr>
                <w:color w:val="000000" w:themeColor="text1"/>
              </w:rPr>
            </w:rPrChange>
          </w:rPr>
          <w:t>BC</w:t>
        </w:r>
      </w:ins>
      <w:r w:rsidRPr="002B42A7">
        <w:rPr>
          <w:rFonts w:ascii="Times New Roman" w:hAnsi="Times New Roman" w:cs="Times New Roman"/>
          <w:color w:val="000000" w:themeColor="text1"/>
          <w:rPrChange w:id="5592" w:author="Ruijie Xu" w:date="2022-03-10T12:31:00Z">
            <w:rPr>
              <w:color w:val="000000" w:themeColor="text1"/>
            </w:rPr>
          </w:rPrChange>
        </w:rPr>
        <w:t xml:space="preserve"> ind</w:t>
      </w:r>
      <w:ins w:id="5593" w:author="Ruijie Xu" w:date="2022-02-27T12:05:00Z">
        <w:r w:rsidR="00224536" w:rsidRPr="002B42A7">
          <w:rPr>
            <w:rFonts w:ascii="Times New Roman" w:hAnsi="Times New Roman" w:cs="Times New Roman"/>
            <w:color w:val="000000" w:themeColor="text1"/>
            <w:rPrChange w:id="5594" w:author="Ruijie Xu" w:date="2022-03-10T12:31:00Z">
              <w:rPr>
                <w:color w:val="000000" w:themeColor="text1"/>
              </w:rPr>
            </w:rPrChange>
          </w:rPr>
          <w:t>ices</w:t>
        </w:r>
      </w:ins>
      <w:ins w:id="5595" w:author="Liliana Salvador" w:date="2022-02-26T16:08:00Z">
        <w:del w:id="5596" w:author="Ruijie Xu" w:date="2022-02-27T12:05:00Z">
          <w:r w:rsidR="0007796B" w:rsidRPr="002B42A7" w:rsidDel="00224536">
            <w:rPr>
              <w:rFonts w:ascii="Times New Roman" w:hAnsi="Times New Roman" w:cs="Times New Roman"/>
              <w:color w:val="000000" w:themeColor="text1"/>
              <w:rPrChange w:id="5597" w:author="Ruijie Xu" w:date="2022-03-10T12:31:00Z">
                <w:rPr>
                  <w:color w:val="000000" w:themeColor="text1"/>
                </w:rPr>
              </w:rPrChange>
            </w:rPr>
            <w:delText>exes</w:delText>
          </w:r>
        </w:del>
      </w:ins>
      <w:del w:id="5598" w:author="Liliana Salvador" w:date="2022-02-26T16:08:00Z">
        <w:r w:rsidRPr="002B42A7" w:rsidDel="0007796B">
          <w:rPr>
            <w:rFonts w:ascii="Times New Roman" w:hAnsi="Times New Roman" w:cs="Times New Roman"/>
            <w:color w:val="000000" w:themeColor="text1"/>
            <w:rPrChange w:id="5599" w:author="Ruijie Xu" w:date="2022-03-10T12:31:00Z">
              <w:rPr>
                <w:color w:val="000000" w:themeColor="text1"/>
              </w:rPr>
            </w:rPrChange>
          </w:rPr>
          <w:delText>ic</w:delText>
        </w:r>
      </w:del>
      <w:del w:id="5600" w:author="Liliana Salvador" w:date="2022-02-23T21:30:00Z">
        <w:r w:rsidRPr="002B42A7" w:rsidDel="00977BCD">
          <w:rPr>
            <w:rFonts w:ascii="Times New Roman" w:hAnsi="Times New Roman" w:cs="Times New Roman"/>
            <w:color w:val="000000" w:themeColor="text1"/>
            <w:rPrChange w:id="5601" w:author="Ruijie Xu" w:date="2022-03-10T12:31:00Z">
              <w:rPr>
                <w:color w:val="000000" w:themeColor="text1"/>
              </w:rPr>
            </w:rPrChange>
          </w:rPr>
          <w:delText>i</w:delText>
        </w:r>
      </w:del>
      <w:del w:id="5602" w:author="Liliana Salvador" w:date="2022-02-26T16:08:00Z">
        <w:r w:rsidRPr="002B42A7" w:rsidDel="0007796B">
          <w:rPr>
            <w:rFonts w:ascii="Times New Roman" w:hAnsi="Times New Roman" w:cs="Times New Roman"/>
            <w:color w:val="000000" w:themeColor="text1"/>
            <w:rPrChange w:id="5603" w:author="Ruijie Xu" w:date="2022-03-10T12:31:00Z">
              <w:rPr>
                <w:color w:val="000000" w:themeColor="text1"/>
              </w:rPr>
            </w:rPrChange>
          </w:rPr>
          <w:delText>es</w:delText>
        </w:r>
      </w:del>
      <w:r w:rsidRPr="002B42A7">
        <w:rPr>
          <w:rFonts w:ascii="Times New Roman" w:hAnsi="Times New Roman" w:cs="Times New Roman"/>
          <w:color w:val="000000" w:themeColor="text1"/>
          <w:rPrChange w:id="5604" w:author="Ruijie Xu" w:date="2022-03-10T12:31:00Z">
            <w:rPr>
              <w:color w:val="000000" w:themeColor="text1"/>
            </w:rPr>
          </w:rPrChange>
        </w:rPr>
        <w:t xml:space="preserve"> </w:t>
      </w:r>
      <w:del w:id="5605" w:author="Liliana Salvador" w:date="2022-02-26T16:09:00Z">
        <w:r w:rsidRPr="002B42A7" w:rsidDel="0007796B">
          <w:rPr>
            <w:rFonts w:ascii="Times New Roman" w:hAnsi="Times New Roman" w:cs="Times New Roman"/>
            <w:color w:val="000000" w:themeColor="text1"/>
            <w:rPrChange w:id="5606"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5607"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5608"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5609" w:author="Ruijie Xu" w:date="2022-03-10T12:31:00Z">
            <w:rPr>
              <w:color w:val="000000" w:themeColor="text1"/>
            </w:rPr>
          </w:rPrChange>
        </w:rPr>
        <w:t xml:space="preserve">were found </w:t>
      </w:r>
      <w:ins w:id="5610" w:author="Liliana Salvador" w:date="2022-02-23T21:29:00Z">
        <w:r w:rsidR="00977BCD" w:rsidRPr="002B42A7">
          <w:rPr>
            <w:rFonts w:ascii="Times New Roman" w:hAnsi="Times New Roman" w:cs="Times New Roman"/>
            <w:color w:val="000000" w:themeColor="text1"/>
            <w:rPrChange w:id="5611"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5612" w:author="Ruijie Xu" w:date="2022-03-10T12:31:00Z">
            <w:rPr>
              <w:color w:val="000000" w:themeColor="text1"/>
            </w:rPr>
          </w:rPrChange>
        </w:rPr>
        <w:t xml:space="preserve">significantly different </w:t>
      </w:r>
      <w:del w:id="5613" w:author="Liliana Salvador" w:date="2022-02-26T16:16:00Z">
        <w:r w:rsidRPr="002B42A7" w:rsidDel="0010052C">
          <w:rPr>
            <w:rFonts w:ascii="Times New Roman" w:hAnsi="Times New Roman" w:cs="Times New Roman"/>
            <w:color w:val="000000" w:themeColor="text1"/>
            <w:rPrChange w:id="5614" w:author="Ruijie Xu" w:date="2022-03-10T12:31:00Z">
              <w:rPr>
                <w:color w:val="000000" w:themeColor="text1"/>
              </w:rPr>
            </w:rPrChange>
          </w:rPr>
          <w:delText>when using different</w:delText>
        </w:r>
      </w:del>
      <w:ins w:id="5615" w:author="Liliana Salvador" w:date="2022-02-26T16:16:00Z">
        <w:r w:rsidR="0010052C" w:rsidRPr="002B42A7">
          <w:rPr>
            <w:rFonts w:ascii="Times New Roman" w:hAnsi="Times New Roman" w:cs="Times New Roman"/>
            <w:color w:val="000000" w:themeColor="text1"/>
            <w:rPrChange w:id="5616" w:author="Ruijie Xu" w:date="2022-03-10T12:31:00Z">
              <w:rPr>
                <w:color w:val="000000" w:themeColor="text1"/>
              </w:rPr>
            </w:rPrChange>
          </w:rPr>
          <w:t>across all</w:t>
        </w:r>
      </w:ins>
      <w:r w:rsidRPr="002B42A7">
        <w:rPr>
          <w:rFonts w:ascii="Times New Roman" w:hAnsi="Times New Roman" w:cs="Times New Roman"/>
          <w:color w:val="000000" w:themeColor="text1"/>
          <w:rPrChange w:id="5617" w:author="Ruijie Xu" w:date="2022-03-10T12:31:00Z">
            <w:rPr>
              <w:color w:val="000000" w:themeColor="text1"/>
            </w:rPr>
          </w:rPrChange>
        </w:rPr>
        <w:t xml:space="preserve"> DBs</w:t>
      </w:r>
      <w:ins w:id="5618" w:author="Ruijie Xu" w:date="2022-02-02T13:27:00Z">
        <w:del w:id="5619" w:author="Liliana Salvador" w:date="2022-02-26T16:17:00Z">
          <w:r w:rsidR="000C080D" w:rsidRPr="002B42A7" w:rsidDel="0010052C">
            <w:rPr>
              <w:rFonts w:ascii="Times New Roman" w:hAnsi="Times New Roman" w:cs="Times New Roman"/>
              <w:color w:val="000000" w:themeColor="text1"/>
              <w:rPrChange w:id="5620" w:author="Ruijie Xu" w:date="2022-03-10T12:31:00Z">
                <w:rPr>
                  <w:color w:val="000000" w:themeColor="text1"/>
                </w:rPr>
              </w:rPrChange>
            </w:rPr>
            <w:delText xml:space="preserve"> (Table SI.</w:delText>
          </w:r>
        </w:del>
      </w:ins>
      <w:ins w:id="5621" w:author="Ruijie Xu" w:date="2022-02-03T12:27:00Z">
        <w:del w:id="5622" w:author="Liliana Salvador" w:date="2022-02-26T16:17:00Z">
          <w:r w:rsidR="00F83C0B" w:rsidRPr="002B42A7" w:rsidDel="0010052C">
            <w:rPr>
              <w:rFonts w:ascii="Times New Roman" w:hAnsi="Times New Roman" w:cs="Times New Roman"/>
              <w:color w:val="000000" w:themeColor="text1"/>
              <w:rPrChange w:id="5623" w:author="Ruijie Xu" w:date="2022-03-10T12:31:00Z">
                <w:rPr>
                  <w:color w:val="000000" w:themeColor="text1"/>
                </w:rPr>
              </w:rPrChange>
            </w:rPr>
            <w:delText>5</w:delText>
          </w:r>
        </w:del>
      </w:ins>
      <w:ins w:id="5624" w:author="Ruijie Xu" w:date="2022-02-02T13:27:00Z">
        <w:del w:id="5625" w:author="Liliana Salvador" w:date="2022-02-26T16:17:00Z">
          <w:r w:rsidR="000C080D" w:rsidRPr="002B42A7" w:rsidDel="0010052C">
            <w:rPr>
              <w:rFonts w:ascii="Times New Roman" w:hAnsi="Times New Roman" w:cs="Times New Roman"/>
              <w:color w:val="000000" w:themeColor="text1"/>
              <w:rPrChange w:id="5626" w:author="Ruijie Xu" w:date="2022-03-10T12:31:00Z">
                <w:rPr>
                  <w:color w:val="000000" w:themeColor="text1"/>
                </w:rPr>
              </w:rPrChange>
            </w:rPr>
            <w:delText>)</w:delText>
          </w:r>
        </w:del>
      </w:ins>
      <w:del w:id="5627" w:author="Liliana Salvador" w:date="2022-02-26T16:19:00Z">
        <w:r w:rsidRPr="002B42A7" w:rsidDel="0010052C">
          <w:rPr>
            <w:rFonts w:ascii="Times New Roman" w:hAnsi="Times New Roman" w:cs="Times New Roman"/>
            <w:color w:val="000000" w:themeColor="text1"/>
            <w:rPrChange w:id="5628" w:author="Ruijie Xu" w:date="2022-03-10T12:31:00Z">
              <w:rPr>
                <w:color w:val="000000" w:themeColor="text1"/>
              </w:rPr>
            </w:rPrChange>
          </w:rPr>
          <w:delText>. Only the Bray-Curtis indices obtained from the</w:delText>
        </w:r>
      </w:del>
      <w:ins w:id="5629" w:author="Liliana Salvador" w:date="2022-02-26T16:19:00Z">
        <w:r w:rsidR="0010052C" w:rsidRPr="002B42A7">
          <w:rPr>
            <w:rFonts w:ascii="Times New Roman" w:hAnsi="Times New Roman" w:cs="Times New Roman"/>
            <w:color w:val="000000" w:themeColor="text1"/>
            <w:rPrChange w:id="5630" w:author="Ruijie Xu" w:date="2022-03-10T12:31:00Z">
              <w:rPr>
                <w:color w:val="000000" w:themeColor="text1"/>
              </w:rPr>
            </w:rPrChange>
          </w:rPr>
          <w:t>, except for</w:t>
        </w:r>
      </w:ins>
      <w:r w:rsidRPr="002B42A7">
        <w:rPr>
          <w:rFonts w:ascii="Times New Roman" w:hAnsi="Times New Roman" w:cs="Times New Roman"/>
          <w:color w:val="000000" w:themeColor="text1"/>
          <w:rPrChange w:id="5631" w:author="Ruijie Xu" w:date="2022-03-10T12:31:00Z">
            <w:rPr>
              <w:color w:val="000000" w:themeColor="text1"/>
            </w:rPr>
          </w:rPrChange>
        </w:rPr>
        <w:t xml:space="preserve"> </w:t>
      </w:r>
      <w:ins w:id="5632" w:author="Ruijie Xu" w:date="2022-02-27T12:06:00Z">
        <w:r w:rsidR="00224536" w:rsidRPr="002B42A7">
          <w:rPr>
            <w:rFonts w:ascii="Times New Roman" w:hAnsi="Times New Roman" w:cs="Times New Roman"/>
            <w:color w:val="000000" w:themeColor="text1"/>
            <w:rPrChange w:id="5633" w:author="Ruijie Xu" w:date="2022-03-10T12:31:00Z">
              <w:rPr>
                <w:color w:val="000000" w:themeColor="text1"/>
              </w:rPr>
            </w:rPrChange>
          </w:rPr>
          <w:t xml:space="preserve">those reported by the results of </w:t>
        </w:r>
      </w:ins>
      <w:del w:id="5634" w:author="Liliana Salvador" w:date="2022-02-26T16:19:00Z">
        <w:r w:rsidRPr="002B42A7" w:rsidDel="0010052C">
          <w:rPr>
            <w:rFonts w:ascii="Times New Roman" w:hAnsi="Times New Roman" w:cs="Times New Roman"/>
            <w:color w:val="000000" w:themeColor="text1"/>
            <w:rPrChange w:id="5635" w:author="Ruijie Xu" w:date="2022-03-10T12:31:00Z">
              <w:rPr>
                <w:color w:val="000000" w:themeColor="text1"/>
              </w:rPr>
            </w:rPrChange>
          </w:rPr>
          <w:delText xml:space="preserve">results of </w:delText>
        </w:r>
      </w:del>
      <w:r w:rsidRPr="002B42A7">
        <w:rPr>
          <w:rFonts w:ascii="Times New Roman" w:hAnsi="Times New Roman" w:cs="Times New Roman"/>
          <w:color w:val="000000" w:themeColor="text1"/>
          <w:rPrChange w:id="5636" w:author="Ruijie Xu" w:date="2022-03-10T12:31:00Z">
            <w:rPr>
              <w:color w:val="000000" w:themeColor="text1"/>
            </w:rPr>
          </w:rPrChange>
        </w:rPr>
        <w:t xml:space="preserve">maxikraken </w:t>
      </w:r>
      <w:del w:id="5637" w:author="Liliana Salvador" w:date="2022-02-26T16:19:00Z">
        <w:r w:rsidRPr="002B42A7" w:rsidDel="0010052C">
          <w:rPr>
            <w:rFonts w:ascii="Times New Roman" w:hAnsi="Times New Roman" w:cs="Times New Roman"/>
            <w:color w:val="000000" w:themeColor="text1"/>
            <w:rPrChange w:id="5638"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5639" w:author="Ruijie Xu" w:date="2022-03-10T12:31:00Z">
            <w:rPr>
              <w:color w:val="000000" w:themeColor="text1"/>
            </w:rPr>
          </w:rPrChange>
        </w:rPr>
        <w:t xml:space="preserve">and customized </w:t>
      </w:r>
      <w:commentRangeStart w:id="5640"/>
      <w:r w:rsidRPr="002B42A7">
        <w:rPr>
          <w:rFonts w:ascii="Times New Roman" w:hAnsi="Times New Roman" w:cs="Times New Roman"/>
          <w:color w:val="000000" w:themeColor="text1"/>
          <w:rPrChange w:id="5641" w:author="Ruijie Xu" w:date="2022-03-10T12:31:00Z">
            <w:rPr>
              <w:color w:val="000000" w:themeColor="text1"/>
            </w:rPr>
          </w:rPrChange>
        </w:rPr>
        <w:t>DB</w:t>
      </w:r>
      <w:ins w:id="5642" w:author="Liliana Salvador" w:date="2022-02-26T16:19:00Z">
        <w:r w:rsidR="0010052C" w:rsidRPr="002B42A7">
          <w:rPr>
            <w:rFonts w:ascii="Times New Roman" w:hAnsi="Times New Roman" w:cs="Times New Roman"/>
            <w:color w:val="000000" w:themeColor="text1"/>
            <w:rPrChange w:id="5643" w:author="Ruijie Xu" w:date="2022-03-10T12:31:00Z">
              <w:rPr>
                <w:color w:val="000000" w:themeColor="text1"/>
              </w:rPr>
            </w:rPrChange>
          </w:rPr>
          <w:t>s</w:t>
        </w:r>
      </w:ins>
      <w:commentRangeEnd w:id="5640"/>
      <w:ins w:id="5644" w:author="Liliana Salvador" w:date="2022-02-26T16:21:00Z">
        <w:r w:rsidR="0010052C" w:rsidRPr="002B42A7">
          <w:rPr>
            <w:rStyle w:val="CommentReference"/>
            <w:rFonts w:ascii="Times New Roman" w:hAnsi="Times New Roman" w:cs="Times New Roman"/>
            <w:sz w:val="24"/>
            <w:szCs w:val="24"/>
            <w:rPrChange w:id="5645" w:author="Ruijie Xu" w:date="2022-03-10T12:31:00Z">
              <w:rPr>
                <w:rStyle w:val="CommentReference"/>
              </w:rPr>
            </w:rPrChange>
          </w:rPr>
          <w:commentReference w:id="5640"/>
        </w:r>
      </w:ins>
      <w:ins w:id="5646" w:author="Ruijie Xu" w:date="2022-02-27T12:06:00Z">
        <w:r w:rsidR="00224536" w:rsidRPr="002B42A7">
          <w:rPr>
            <w:rFonts w:ascii="Times New Roman" w:hAnsi="Times New Roman" w:cs="Times New Roman"/>
            <w:color w:val="000000" w:themeColor="text1"/>
            <w:rPrChange w:id="5647" w:author="Ruijie Xu" w:date="2022-03-10T12:31:00Z">
              <w:rPr>
                <w:color w:val="000000" w:themeColor="text1"/>
              </w:rPr>
            </w:rPrChange>
          </w:rPr>
          <w:t xml:space="preserve"> (Table SII.6)</w:t>
        </w:r>
      </w:ins>
      <w:del w:id="5648" w:author="Liliana Salvador" w:date="2022-02-26T16:19:00Z">
        <w:r w:rsidRPr="002B42A7" w:rsidDel="0010052C">
          <w:rPr>
            <w:rFonts w:ascii="Times New Roman" w:hAnsi="Times New Roman" w:cs="Times New Roman"/>
            <w:color w:val="000000" w:themeColor="text1"/>
            <w:rPrChange w:id="5649" w:author="Ruijie Xu" w:date="2022-03-10T12:31:00Z">
              <w:rPr>
                <w:color w:val="000000" w:themeColor="text1"/>
              </w:rPr>
            </w:rPrChange>
          </w:rPr>
          <w:delText xml:space="preserve"> were found not different</w:delText>
        </w:r>
      </w:del>
      <w:del w:id="5650" w:author="Liliana Salvador" w:date="2022-02-23T21:32:00Z">
        <w:r w:rsidRPr="002B42A7" w:rsidDel="00977BCD">
          <w:rPr>
            <w:rFonts w:ascii="Times New Roman" w:hAnsi="Times New Roman" w:cs="Times New Roman"/>
            <w:color w:val="000000" w:themeColor="text1"/>
            <w:rPrChange w:id="5651"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5652" w:author="Ruijie Xu" w:date="2022-03-10T12:31:00Z">
            <w:rPr>
              <w:color w:val="000000" w:themeColor="text1"/>
            </w:rPr>
          </w:rPrChange>
        </w:rPr>
        <w:t xml:space="preserve">. </w:t>
      </w:r>
      <w:del w:id="5653" w:author="Liliana Salvador" w:date="2022-02-26T16:20:00Z">
        <w:r w:rsidRPr="002B42A7" w:rsidDel="0010052C">
          <w:rPr>
            <w:rFonts w:ascii="Times New Roman" w:hAnsi="Times New Roman" w:cs="Times New Roman"/>
            <w:color w:val="000000" w:themeColor="text1"/>
            <w:rPrChange w:id="5654" w:author="Ruijie Xu" w:date="2022-03-10T12:31:00Z">
              <w:rPr>
                <w:color w:val="000000" w:themeColor="text1"/>
              </w:rPr>
            </w:rPrChange>
          </w:rPr>
          <w:delText>Furthermore,</w:delText>
        </w:r>
      </w:del>
      <w:ins w:id="5655" w:author="Liliana Salvador" w:date="2022-02-26T16:20:00Z">
        <w:r w:rsidR="0010052C" w:rsidRPr="002B42A7">
          <w:rPr>
            <w:rFonts w:ascii="Times New Roman" w:hAnsi="Times New Roman" w:cs="Times New Roman"/>
            <w:color w:val="000000" w:themeColor="text1"/>
            <w:rPrChange w:id="5656" w:author="Ruijie Xu" w:date="2022-03-10T12:31:00Z">
              <w:rPr>
                <w:color w:val="000000" w:themeColor="text1"/>
              </w:rPr>
            </w:rPrChange>
          </w:rPr>
          <w:t>The</w:t>
        </w:r>
      </w:ins>
      <w:r w:rsidRPr="002B42A7">
        <w:rPr>
          <w:rFonts w:ascii="Times New Roman" w:hAnsi="Times New Roman" w:cs="Times New Roman"/>
          <w:color w:val="000000" w:themeColor="text1"/>
          <w:rPrChange w:id="5657"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5658"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5659" w:author="Ruijie Xu" w:date="2022-03-10T12:31:00Z">
            <w:rPr>
              <w:color w:val="000000" w:themeColor="text1"/>
            </w:rPr>
          </w:rPrChange>
        </w:rPr>
        <w:t xml:space="preserve">clustering </w:t>
      </w:r>
      <w:del w:id="5660" w:author="Liliana Salvador" w:date="2022-02-26T16:21:00Z">
        <w:r w:rsidRPr="002B42A7" w:rsidDel="0010052C">
          <w:rPr>
            <w:rFonts w:ascii="Times New Roman" w:hAnsi="Times New Roman" w:cs="Times New Roman"/>
            <w:color w:val="000000" w:themeColor="text1"/>
            <w:rPrChange w:id="5661" w:author="Ruijie Xu" w:date="2022-03-10T12:31:00Z">
              <w:rPr>
                <w:color w:val="000000" w:themeColor="text1"/>
              </w:rPr>
            </w:rPrChange>
          </w:rPr>
          <w:delText>of the samples</w:delText>
        </w:r>
      </w:del>
      <w:ins w:id="5662" w:author="Liliana Salvador" w:date="2022-02-26T16:21:00Z">
        <w:r w:rsidR="0010052C" w:rsidRPr="002B42A7">
          <w:rPr>
            <w:rFonts w:ascii="Times New Roman" w:hAnsi="Times New Roman" w:cs="Times New Roman"/>
            <w:color w:val="000000" w:themeColor="text1"/>
            <w:rPrChange w:id="5663" w:author="Ruijie Xu" w:date="2022-03-10T12:31:00Z">
              <w:rPr>
                <w:color w:val="000000" w:themeColor="text1"/>
              </w:rPr>
            </w:rPrChange>
          </w:rPr>
          <w:t>analysis</w:t>
        </w:r>
      </w:ins>
      <w:ins w:id="5664" w:author="Ruijie Xu" w:date="2022-02-03T12:27:00Z">
        <w:del w:id="5665" w:author="Liliana Salvador" w:date="2022-02-26T16:21:00Z">
          <w:r w:rsidR="00F83C0B" w:rsidRPr="002B42A7" w:rsidDel="0010052C">
            <w:rPr>
              <w:rFonts w:ascii="Times New Roman" w:hAnsi="Times New Roman" w:cs="Times New Roman"/>
              <w:color w:val="000000" w:themeColor="text1"/>
              <w:rPrChange w:id="5666" w:author="Ruijie Xu" w:date="2022-03-10T12:31:00Z">
                <w:rPr>
                  <w:color w:val="000000" w:themeColor="text1"/>
                </w:rPr>
              </w:rPrChange>
            </w:rPr>
            <w:delText xml:space="preserve"> (Figure </w:delText>
          </w:r>
        </w:del>
      </w:ins>
      <w:ins w:id="5667" w:author="Ruijie Xu" w:date="2022-02-03T12:54:00Z">
        <w:del w:id="5668" w:author="Liliana Salvador" w:date="2022-02-26T16:21:00Z">
          <w:r w:rsidR="004A2C21" w:rsidRPr="002B42A7" w:rsidDel="0010052C">
            <w:rPr>
              <w:rFonts w:ascii="Times New Roman" w:hAnsi="Times New Roman" w:cs="Times New Roman"/>
              <w:color w:val="000000" w:themeColor="text1"/>
              <w:rPrChange w:id="5669" w:author="Ruijie Xu" w:date="2022-03-10T12:31:00Z">
                <w:rPr>
                  <w:color w:val="000000" w:themeColor="text1"/>
                </w:rPr>
              </w:rPrChange>
            </w:rPr>
            <w:delText>4</w:delText>
          </w:r>
        </w:del>
      </w:ins>
      <w:ins w:id="5670" w:author="Ruijie Xu" w:date="2022-02-03T12:27:00Z">
        <w:del w:id="5671" w:author="Liliana Salvador" w:date="2022-02-26T16:21:00Z">
          <w:r w:rsidR="00F83C0B" w:rsidRPr="002B42A7" w:rsidDel="0010052C">
            <w:rPr>
              <w:rFonts w:ascii="Times New Roman" w:hAnsi="Times New Roman" w:cs="Times New Roman"/>
              <w:color w:val="000000" w:themeColor="text1"/>
              <w:rPrChange w:id="5672" w:author="Ruijie Xu" w:date="2022-03-10T12:31:00Z">
                <w:rPr>
                  <w:color w:val="000000" w:themeColor="text1"/>
                </w:rPr>
              </w:rPrChange>
            </w:rPr>
            <w:delText>a)</w:delText>
          </w:r>
        </w:del>
      </w:ins>
      <w:del w:id="5673" w:author="Liliana Salvador" w:date="2022-02-26T16:23:00Z">
        <w:r w:rsidR="00216710" w:rsidRPr="002B42A7" w:rsidDel="0010052C">
          <w:rPr>
            <w:rFonts w:ascii="Times New Roman" w:hAnsi="Times New Roman" w:cs="Times New Roman"/>
            <w:color w:val="000000" w:themeColor="text1"/>
            <w:rPrChange w:id="5674" w:author="Ruijie Xu" w:date="2022-03-10T12:31:00Z">
              <w:rPr>
                <w:color w:val="000000" w:themeColor="text1"/>
              </w:rPr>
            </w:rPrChange>
          </w:rPr>
          <w:delText>, which describes the relationship</w:delText>
        </w:r>
      </w:del>
      <w:del w:id="5675" w:author="Liliana Salvador" w:date="2022-02-23T21:35:00Z">
        <w:r w:rsidR="00216710" w:rsidRPr="002B42A7" w:rsidDel="00FD66F0">
          <w:rPr>
            <w:rFonts w:ascii="Times New Roman" w:hAnsi="Times New Roman" w:cs="Times New Roman"/>
            <w:color w:val="000000" w:themeColor="text1"/>
            <w:rPrChange w:id="5676" w:author="Ruijie Xu" w:date="2022-03-10T12:31:00Z">
              <w:rPr>
                <w:color w:val="000000" w:themeColor="text1"/>
              </w:rPr>
            </w:rPrChange>
          </w:rPr>
          <w:delText>s</w:delText>
        </w:r>
      </w:del>
      <w:del w:id="5677" w:author="Liliana Salvador" w:date="2022-02-26T16:23:00Z">
        <w:r w:rsidR="00216710" w:rsidRPr="002B42A7" w:rsidDel="0010052C">
          <w:rPr>
            <w:rFonts w:ascii="Times New Roman" w:hAnsi="Times New Roman" w:cs="Times New Roman"/>
            <w:color w:val="000000" w:themeColor="text1"/>
            <w:rPrChange w:id="5678"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5679"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5680"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5681"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5682"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5683"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5684" w:author="Ruijie Xu" w:date="2022-03-10T12:31:00Z">
              <w:rPr>
                <w:color w:val="000000" w:themeColor="text1"/>
              </w:rPr>
            </w:rPrChange>
          </w:rPr>
          <w:delText xml:space="preserve">, </w:delText>
        </w:r>
      </w:del>
      <w:del w:id="5685" w:author="Liliana Salvador" w:date="2022-02-23T21:38:00Z">
        <w:r w:rsidR="00216710" w:rsidRPr="002B42A7" w:rsidDel="00FD66F0">
          <w:rPr>
            <w:rFonts w:ascii="Times New Roman" w:hAnsi="Times New Roman" w:cs="Times New Roman"/>
            <w:color w:val="000000" w:themeColor="text1"/>
            <w:rPrChange w:id="5686" w:author="Ruijie Xu" w:date="2022-03-10T12:31:00Z">
              <w:rPr>
                <w:color w:val="000000" w:themeColor="text1"/>
              </w:rPr>
            </w:rPrChange>
          </w:rPr>
          <w:delText xml:space="preserve">has </w:delText>
        </w:r>
      </w:del>
      <w:del w:id="5687" w:author="Liliana Salvador" w:date="2022-02-26T16:23:00Z">
        <w:r w:rsidR="00216710" w:rsidRPr="002B42A7" w:rsidDel="0010052C">
          <w:rPr>
            <w:rFonts w:ascii="Times New Roman" w:hAnsi="Times New Roman" w:cs="Times New Roman"/>
            <w:color w:val="000000" w:themeColor="text1"/>
            <w:rPrChange w:id="5688" w:author="Ruijie Xu" w:date="2022-03-10T12:31:00Z">
              <w:rPr>
                <w:color w:val="000000" w:themeColor="text1"/>
              </w:rPr>
            </w:rPrChange>
          </w:rPr>
          <w:delText>also impacted by the differences in profiling results using</w:delText>
        </w:r>
      </w:del>
      <w:ins w:id="5689" w:author="Liliana Salvador" w:date="2022-02-26T16:23:00Z">
        <w:r w:rsidR="0010052C" w:rsidRPr="002B42A7">
          <w:rPr>
            <w:rFonts w:ascii="Times New Roman" w:hAnsi="Times New Roman" w:cs="Times New Roman"/>
            <w:color w:val="000000" w:themeColor="text1"/>
            <w:rPrChange w:id="5690" w:author="Ruijie Xu" w:date="2022-03-10T12:31:00Z">
              <w:rPr>
                <w:color w:val="000000" w:themeColor="text1"/>
              </w:rPr>
            </w:rPrChange>
          </w:rPr>
          <w:t xml:space="preserve"> also shows dissi</w:t>
        </w:r>
      </w:ins>
      <w:ins w:id="5691" w:author="Liliana Salvador" w:date="2022-02-26T16:24:00Z">
        <w:r w:rsidR="0010052C" w:rsidRPr="002B42A7">
          <w:rPr>
            <w:rFonts w:ascii="Times New Roman" w:hAnsi="Times New Roman" w:cs="Times New Roman"/>
            <w:color w:val="000000" w:themeColor="text1"/>
            <w:rPrChange w:id="5692" w:author="Ruijie Xu" w:date="2022-03-10T12:31:00Z">
              <w:rPr>
                <w:color w:val="000000" w:themeColor="text1"/>
              </w:rPr>
            </w:rPrChange>
          </w:rPr>
          <w:t>milarities</w:t>
        </w:r>
      </w:ins>
      <w:ins w:id="5693" w:author="Liliana Salvador" w:date="2022-02-26T16:23:00Z">
        <w:r w:rsidR="0010052C" w:rsidRPr="002B42A7">
          <w:rPr>
            <w:rFonts w:ascii="Times New Roman" w:hAnsi="Times New Roman" w:cs="Times New Roman"/>
            <w:color w:val="000000" w:themeColor="text1"/>
            <w:rPrChange w:id="5694" w:author="Ruijie Xu" w:date="2022-03-10T12:31:00Z">
              <w:rPr>
                <w:color w:val="000000" w:themeColor="text1"/>
              </w:rPr>
            </w:rPrChange>
          </w:rPr>
          <w:t xml:space="preserve"> across results </w:t>
        </w:r>
      </w:ins>
      <w:ins w:id="5695" w:author="Liliana Salvador" w:date="2022-02-26T16:24:00Z">
        <w:r w:rsidR="0010052C" w:rsidRPr="002B42A7">
          <w:rPr>
            <w:rFonts w:ascii="Times New Roman" w:hAnsi="Times New Roman" w:cs="Times New Roman"/>
            <w:color w:val="000000" w:themeColor="text1"/>
            <w:rPrChange w:id="5696" w:author="Ruijie Xu" w:date="2022-03-10T12:31:00Z">
              <w:rPr>
                <w:color w:val="000000" w:themeColor="text1"/>
              </w:rPr>
            </w:rPrChange>
          </w:rPr>
          <w:t xml:space="preserve">when </w:t>
        </w:r>
      </w:ins>
      <w:ins w:id="5697" w:author="Liliana Salvador" w:date="2022-02-26T16:23:00Z">
        <w:r w:rsidR="0010052C" w:rsidRPr="002B42A7">
          <w:rPr>
            <w:rFonts w:ascii="Times New Roman" w:hAnsi="Times New Roman" w:cs="Times New Roman"/>
            <w:color w:val="000000" w:themeColor="text1"/>
            <w:rPrChange w:id="5698" w:author="Ruijie Xu" w:date="2022-03-10T12:31:00Z">
              <w:rPr>
                <w:color w:val="000000" w:themeColor="text1"/>
              </w:rPr>
            </w:rPrChange>
          </w:rPr>
          <w:t xml:space="preserve">using </w:t>
        </w:r>
      </w:ins>
      <w:del w:id="5699" w:author="Liliana Salvador" w:date="2022-02-26T16:23:00Z">
        <w:r w:rsidR="00216710" w:rsidRPr="002B42A7" w:rsidDel="0010052C">
          <w:rPr>
            <w:rFonts w:ascii="Times New Roman" w:hAnsi="Times New Roman" w:cs="Times New Roman"/>
            <w:color w:val="000000" w:themeColor="text1"/>
            <w:rPrChange w:id="5700"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701" w:author="Ruijie Xu" w:date="2022-03-10T12:31:00Z">
            <w:rPr>
              <w:color w:val="000000" w:themeColor="text1"/>
            </w:rPr>
          </w:rPrChange>
        </w:rPr>
        <w:t>different DBs</w:t>
      </w:r>
      <w:ins w:id="5702" w:author="Liliana Salvador" w:date="2022-02-26T16:21:00Z">
        <w:r w:rsidR="0010052C" w:rsidRPr="002B42A7">
          <w:rPr>
            <w:rFonts w:ascii="Times New Roman" w:hAnsi="Times New Roman" w:cs="Times New Roman"/>
            <w:color w:val="000000" w:themeColor="text1"/>
            <w:rPrChange w:id="5703"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5704" w:author="Ruijie Xu" w:date="2022-03-10T12:31:00Z">
            <w:rPr>
              <w:color w:val="000000" w:themeColor="text1"/>
            </w:rPr>
          </w:rPrChange>
        </w:rPr>
        <w:t xml:space="preserve">. </w:t>
      </w:r>
      <w:del w:id="5705" w:author="Liliana Salvador" w:date="2022-02-26T16:25:00Z">
        <w:r w:rsidR="00216710" w:rsidRPr="002B42A7" w:rsidDel="0010052C">
          <w:rPr>
            <w:rFonts w:ascii="Times New Roman" w:hAnsi="Times New Roman" w:cs="Times New Roman"/>
            <w:color w:val="000000" w:themeColor="text1"/>
            <w:rPrChange w:id="5706" w:author="Ruijie Xu" w:date="2022-03-10T12:31:00Z">
              <w:rPr>
                <w:color w:val="000000" w:themeColor="text1"/>
              </w:rPr>
            </w:rPrChange>
          </w:rPr>
          <w:delText xml:space="preserve">We </w:delText>
        </w:r>
      </w:del>
      <w:del w:id="5707" w:author="Liliana Salvador" w:date="2022-02-23T21:38:00Z">
        <w:r w:rsidR="00216710" w:rsidRPr="002B42A7" w:rsidDel="00FD66F0">
          <w:rPr>
            <w:rFonts w:ascii="Times New Roman" w:hAnsi="Times New Roman" w:cs="Times New Roman"/>
            <w:color w:val="000000" w:themeColor="text1"/>
            <w:rPrChange w:id="5708" w:author="Ruijie Xu" w:date="2022-03-10T12:31:00Z">
              <w:rPr>
                <w:color w:val="000000" w:themeColor="text1"/>
              </w:rPr>
            </w:rPrChange>
          </w:rPr>
          <w:delText xml:space="preserve">have </w:delText>
        </w:r>
      </w:del>
      <w:del w:id="5709" w:author="Liliana Salvador" w:date="2022-02-26T16:25:00Z">
        <w:r w:rsidR="00216710" w:rsidRPr="002B42A7" w:rsidDel="0010052C">
          <w:rPr>
            <w:rFonts w:ascii="Times New Roman" w:hAnsi="Times New Roman" w:cs="Times New Roman"/>
            <w:color w:val="000000" w:themeColor="text1"/>
            <w:rPrChange w:id="5710"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5711"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5712" w:author="Ruijie Xu" w:date="2022-03-10T12:31:00Z">
              <w:rPr>
                <w:color w:val="000000" w:themeColor="text1"/>
              </w:rPr>
            </w:rPrChange>
          </w:rPr>
          <w:delText>t</w:delText>
        </w:r>
      </w:del>
      <w:ins w:id="5713" w:author="Liliana Salvador" w:date="2022-02-26T16:25:00Z">
        <w:r w:rsidR="0010052C" w:rsidRPr="002B42A7">
          <w:rPr>
            <w:rFonts w:ascii="Times New Roman" w:hAnsi="Times New Roman" w:cs="Times New Roman"/>
            <w:color w:val="000000" w:themeColor="text1"/>
            <w:rPrChange w:id="5714" w:author="Ruijie Xu" w:date="2022-03-10T12:31:00Z">
              <w:rPr>
                <w:color w:val="000000" w:themeColor="text1"/>
              </w:rPr>
            </w:rPrChange>
          </w:rPr>
          <w:t>T</w:t>
        </w:r>
      </w:ins>
      <w:r w:rsidR="00216710" w:rsidRPr="002B42A7">
        <w:rPr>
          <w:rFonts w:ascii="Times New Roman" w:hAnsi="Times New Roman" w:cs="Times New Roman"/>
          <w:color w:val="000000" w:themeColor="text1"/>
          <w:rPrChange w:id="5715" w:author="Ruijie Xu" w:date="2022-03-10T12:31:00Z">
            <w:rPr>
              <w:color w:val="000000" w:themeColor="text1"/>
            </w:rPr>
          </w:rPrChange>
        </w:rPr>
        <w:t xml:space="preserve">hree kidney samples (R22.K, R26.K, and R27.K) were found </w:t>
      </w:r>
      <w:del w:id="5716" w:author="Liliana Salvador" w:date="2022-02-23T21:38:00Z">
        <w:r w:rsidR="00216710" w:rsidRPr="002B42A7" w:rsidDel="00FD66F0">
          <w:rPr>
            <w:rFonts w:ascii="Times New Roman" w:hAnsi="Times New Roman" w:cs="Times New Roman"/>
            <w:color w:val="000000" w:themeColor="text1"/>
            <w:rPrChange w:id="5717" w:author="Ruijie Xu" w:date="2022-03-10T12:31:00Z">
              <w:rPr>
                <w:color w:val="000000" w:themeColor="text1"/>
              </w:rPr>
            </w:rPrChange>
          </w:rPr>
          <w:delText xml:space="preserve">always </w:delText>
        </w:r>
      </w:del>
      <w:ins w:id="5718" w:author="Liliana Salvador" w:date="2022-02-23T21:38:00Z">
        <w:r w:rsidR="00FD66F0" w:rsidRPr="002B42A7">
          <w:rPr>
            <w:rFonts w:ascii="Times New Roman" w:hAnsi="Times New Roman" w:cs="Times New Roman"/>
            <w:color w:val="000000" w:themeColor="text1"/>
            <w:rPrChange w:id="5719"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5720" w:author="Ruijie Xu" w:date="2022-03-10T12:31:00Z">
            <w:rPr>
              <w:color w:val="000000" w:themeColor="text1"/>
            </w:rPr>
          </w:rPrChange>
        </w:rPr>
        <w:t>cluster</w:t>
      </w:r>
      <w:ins w:id="5721" w:author="Liliana Salvador" w:date="2022-02-23T21:38:00Z">
        <w:r w:rsidR="00FD66F0" w:rsidRPr="002B42A7">
          <w:rPr>
            <w:rFonts w:ascii="Times New Roman" w:hAnsi="Times New Roman" w:cs="Times New Roman"/>
            <w:color w:val="000000" w:themeColor="text1"/>
            <w:rPrChange w:id="5722" w:author="Ruijie Xu" w:date="2022-03-10T12:31:00Z">
              <w:rPr>
                <w:color w:val="000000" w:themeColor="text1"/>
              </w:rPr>
            </w:rPrChange>
          </w:rPr>
          <w:t>ed</w:t>
        </w:r>
      </w:ins>
      <w:del w:id="5723" w:author="Liliana Salvador" w:date="2022-02-23T21:38:00Z">
        <w:r w:rsidR="00216710" w:rsidRPr="002B42A7" w:rsidDel="00FD66F0">
          <w:rPr>
            <w:rFonts w:ascii="Times New Roman" w:hAnsi="Times New Roman" w:cs="Times New Roman"/>
            <w:color w:val="000000" w:themeColor="text1"/>
            <w:rPrChange w:id="5724"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5725" w:author="Ruijie Xu" w:date="2022-03-10T12:31:00Z">
            <w:rPr>
              <w:color w:val="000000" w:themeColor="text1"/>
            </w:rPr>
          </w:rPrChange>
        </w:rPr>
        <w:t xml:space="preserve"> with one </w:t>
      </w:r>
      <w:ins w:id="5726" w:author="Ruijie Xu" w:date="2022-02-02T13:28:00Z">
        <w:r w:rsidR="000C080D" w:rsidRPr="002B42A7">
          <w:rPr>
            <w:rFonts w:ascii="Times New Roman" w:hAnsi="Times New Roman" w:cs="Times New Roman"/>
            <w:color w:val="000000" w:themeColor="text1"/>
            <w:rPrChange w:id="5727"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5728" w:author="Ruijie Xu" w:date="2022-03-10T12:31:00Z">
            <w:rPr>
              <w:color w:val="000000" w:themeColor="text1"/>
            </w:rPr>
          </w:rPrChange>
        </w:rPr>
        <w:t>spleen sample</w:t>
      </w:r>
      <w:ins w:id="5729" w:author="Ruijie Xu" w:date="2022-02-02T13:28:00Z">
        <w:del w:id="5730" w:author="Liliana Salvador" w:date="2022-02-26T16:25:00Z">
          <w:r w:rsidR="000C080D" w:rsidRPr="002B42A7" w:rsidDel="0010052C">
            <w:rPr>
              <w:rFonts w:ascii="Times New Roman" w:hAnsi="Times New Roman" w:cs="Times New Roman"/>
              <w:color w:val="000000" w:themeColor="text1"/>
              <w:rPrChange w:id="5731"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5732"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5733" w:author="Ruijie Xu" w:date="2022-03-10T12:31:00Z">
            <w:rPr>
              <w:color w:val="000000" w:themeColor="text1"/>
            </w:rPr>
          </w:rPrChange>
        </w:rPr>
        <w:t xml:space="preserve"> in all four DBs’ classification</w:t>
      </w:r>
      <w:ins w:id="5734" w:author="Ruijie Xu" w:date="2022-02-27T12:07:00Z">
        <w:r w:rsidR="00224536" w:rsidRPr="002B42A7">
          <w:rPr>
            <w:rFonts w:ascii="Times New Roman" w:hAnsi="Times New Roman" w:cs="Times New Roman"/>
            <w:color w:val="000000" w:themeColor="text1"/>
            <w:rPrChange w:id="5735" w:author="Ruijie Xu" w:date="2022-03-10T12:31:00Z">
              <w:rPr>
                <w:color w:val="000000" w:themeColor="text1"/>
              </w:rPr>
            </w:rPrChange>
          </w:rPr>
          <w:t>s</w:t>
        </w:r>
      </w:ins>
      <w:ins w:id="5736" w:author="Ruijie Xu" w:date="2022-02-02T13:28:00Z">
        <w:r w:rsidR="000C080D" w:rsidRPr="002B42A7">
          <w:rPr>
            <w:rFonts w:ascii="Times New Roman" w:hAnsi="Times New Roman" w:cs="Times New Roman"/>
            <w:color w:val="000000" w:themeColor="text1"/>
            <w:rPrChange w:id="5737" w:author="Ruijie Xu" w:date="2022-03-10T12:31:00Z">
              <w:rPr>
                <w:color w:val="000000" w:themeColor="text1"/>
              </w:rPr>
            </w:rPrChange>
          </w:rPr>
          <w:t>.</w:t>
        </w:r>
      </w:ins>
      <w:del w:id="5738" w:author="Ruijie Xu" w:date="2022-02-02T13:28:00Z">
        <w:r w:rsidR="00216710" w:rsidRPr="002B42A7" w:rsidDel="000C080D">
          <w:rPr>
            <w:rFonts w:ascii="Times New Roman" w:hAnsi="Times New Roman" w:cs="Times New Roman"/>
            <w:color w:val="000000" w:themeColor="text1"/>
            <w:rPrChange w:id="5739"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5740" w:author="Ruijie Xu" w:date="2022-03-10T12:31:00Z">
            <w:rPr>
              <w:color w:val="000000" w:themeColor="text1"/>
            </w:rPr>
          </w:rPrChange>
        </w:rPr>
        <w:t xml:space="preserve"> </w:t>
      </w:r>
      <w:ins w:id="5741" w:author="Ruijie Xu" w:date="2022-02-02T13:28:00Z">
        <w:r w:rsidR="000C080D" w:rsidRPr="002B42A7">
          <w:rPr>
            <w:rFonts w:ascii="Times New Roman" w:hAnsi="Times New Roman" w:cs="Times New Roman"/>
            <w:color w:val="000000" w:themeColor="text1"/>
            <w:rPrChange w:id="5742" w:author="Ruijie Xu" w:date="2022-03-10T12:31:00Z">
              <w:rPr>
                <w:color w:val="000000" w:themeColor="text1"/>
              </w:rPr>
            </w:rPrChange>
          </w:rPr>
          <w:t>H</w:t>
        </w:r>
      </w:ins>
      <w:del w:id="5743" w:author="Ruijie Xu" w:date="2022-02-02T13:28:00Z">
        <w:r w:rsidR="00216710" w:rsidRPr="002B42A7" w:rsidDel="000C080D">
          <w:rPr>
            <w:rFonts w:ascii="Times New Roman" w:hAnsi="Times New Roman" w:cs="Times New Roman"/>
            <w:color w:val="000000" w:themeColor="text1"/>
            <w:rPrChange w:id="5744"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5745" w:author="Ruijie Xu" w:date="2022-03-10T12:31:00Z">
            <w:rPr>
              <w:color w:val="000000" w:themeColor="text1"/>
            </w:rPr>
          </w:rPrChange>
        </w:rPr>
        <w:t xml:space="preserve">owever, their relationships with </w:t>
      </w:r>
      <w:ins w:id="5746" w:author="Ruijie Xu" w:date="2022-02-02T13:29:00Z">
        <w:r w:rsidR="000C080D" w:rsidRPr="002B42A7">
          <w:rPr>
            <w:rFonts w:ascii="Times New Roman" w:hAnsi="Times New Roman" w:cs="Times New Roman"/>
            <w:color w:val="000000" w:themeColor="text1"/>
            <w:rPrChange w:id="5747"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5748" w:author="Ruijie Xu" w:date="2022-03-10T12:31:00Z">
            <w:rPr>
              <w:color w:val="000000" w:themeColor="text1"/>
            </w:rPr>
          </w:rPrChange>
        </w:rPr>
        <w:t>spleen sample</w:t>
      </w:r>
      <w:ins w:id="5749" w:author="Liliana Salvador" w:date="2022-02-26T16:25:00Z">
        <w:r w:rsidR="0010052C" w:rsidRPr="002B42A7">
          <w:rPr>
            <w:rFonts w:ascii="Times New Roman" w:hAnsi="Times New Roman" w:cs="Times New Roman"/>
            <w:color w:val="000000" w:themeColor="text1"/>
            <w:rPrChange w:id="5750" w:author="Ruijie Xu" w:date="2022-03-10T12:31:00Z">
              <w:rPr>
                <w:color w:val="000000" w:themeColor="text1"/>
              </w:rPr>
            </w:rPrChange>
          </w:rPr>
          <w:t xml:space="preserve"> (</w:t>
        </w:r>
      </w:ins>
      <w:ins w:id="5751" w:author="Ruijie Xu" w:date="2022-02-02T13:29:00Z">
        <w:del w:id="5752" w:author="Liliana Salvador" w:date="2022-02-26T16:25:00Z">
          <w:r w:rsidR="000C080D" w:rsidRPr="002B42A7" w:rsidDel="0010052C">
            <w:rPr>
              <w:rFonts w:ascii="Times New Roman" w:hAnsi="Times New Roman" w:cs="Times New Roman"/>
              <w:color w:val="000000" w:themeColor="text1"/>
              <w:rPrChange w:id="5753" w:author="Ruijie Xu" w:date="2022-03-10T12:31:00Z">
                <w:rPr>
                  <w:color w:val="000000" w:themeColor="text1"/>
                </w:rPr>
              </w:rPrChange>
            </w:rPr>
            <w:delText xml:space="preserve">, </w:delText>
          </w:r>
        </w:del>
      </w:ins>
      <w:del w:id="5754" w:author="Ruijie Xu" w:date="2022-02-02T13:29:00Z">
        <w:r w:rsidR="00216710" w:rsidRPr="002B42A7" w:rsidDel="000C080D">
          <w:rPr>
            <w:rFonts w:ascii="Times New Roman" w:hAnsi="Times New Roman" w:cs="Times New Roman"/>
            <w:color w:val="000000" w:themeColor="text1"/>
            <w:rPrChange w:id="5755"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756" w:author="Ruijie Xu" w:date="2022-03-10T12:31:00Z">
            <w:rPr>
              <w:color w:val="000000" w:themeColor="text1"/>
            </w:rPr>
          </w:rPrChange>
        </w:rPr>
        <w:t>R27.S</w:t>
      </w:r>
      <w:ins w:id="5757" w:author="Liliana Salvador" w:date="2022-02-26T16:25:00Z">
        <w:r w:rsidR="0010052C" w:rsidRPr="002B42A7">
          <w:rPr>
            <w:rFonts w:ascii="Times New Roman" w:hAnsi="Times New Roman" w:cs="Times New Roman"/>
            <w:color w:val="000000" w:themeColor="text1"/>
            <w:rPrChange w:id="5758" w:author="Ruijie Xu" w:date="2022-03-10T12:31:00Z">
              <w:rPr>
                <w:color w:val="000000" w:themeColor="text1"/>
              </w:rPr>
            </w:rPrChange>
          </w:rPr>
          <w:t>)</w:t>
        </w:r>
      </w:ins>
      <w:ins w:id="5759" w:author="Ruijie Xu" w:date="2022-02-02T13:29:00Z">
        <w:del w:id="5760" w:author="Liliana Salvador" w:date="2022-02-26T16:25:00Z">
          <w:r w:rsidR="000C080D" w:rsidRPr="002B42A7" w:rsidDel="0010052C">
            <w:rPr>
              <w:rFonts w:ascii="Times New Roman" w:hAnsi="Times New Roman" w:cs="Times New Roman"/>
              <w:color w:val="000000" w:themeColor="text1"/>
              <w:rPrChange w:id="5761"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5762" w:author="Ruijie Xu" w:date="2022-03-10T12:31:00Z">
            <w:rPr>
              <w:color w:val="000000" w:themeColor="text1"/>
            </w:rPr>
          </w:rPrChange>
        </w:rPr>
        <w:t xml:space="preserve"> changes with the </w:t>
      </w:r>
      <w:del w:id="5763" w:author="Liliana Salvador" w:date="2022-02-23T21:39:00Z">
        <w:r w:rsidR="00216710" w:rsidRPr="002B42A7" w:rsidDel="00FD66F0">
          <w:rPr>
            <w:rFonts w:ascii="Times New Roman" w:hAnsi="Times New Roman" w:cs="Times New Roman"/>
            <w:color w:val="000000" w:themeColor="text1"/>
            <w:rPrChange w:id="5764" w:author="Ruijie Xu" w:date="2022-03-10T12:31:00Z">
              <w:rPr>
                <w:color w:val="000000" w:themeColor="text1"/>
              </w:rPr>
            </w:rPrChange>
          </w:rPr>
          <w:delText>results of different</w:delText>
        </w:r>
      </w:del>
      <w:ins w:id="5765" w:author="Liliana Salvador" w:date="2022-02-23T21:39:00Z">
        <w:r w:rsidR="00FD66F0" w:rsidRPr="002B42A7">
          <w:rPr>
            <w:rFonts w:ascii="Times New Roman" w:hAnsi="Times New Roman" w:cs="Times New Roman"/>
            <w:color w:val="000000" w:themeColor="text1"/>
            <w:rPrChange w:id="5766"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5767" w:author="Ruijie Xu" w:date="2022-03-10T12:31:00Z">
            <w:rPr>
              <w:color w:val="000000" w:themeColor="text1"/>
            </w:rPr>
          </w:rPrChange>
        </w:rPr>
        <w:t xml:space="preserve"> DB</w:t>
      </w:r>
      <w:ins w:id="5768" w:author="Liliana Salvador" w:date="2022-02-23T21:39:00Z">
        <w:r w:rsidR="00FD66F0" w:rsidRPr="002B42A7">
          <w:rPr>
            <w:rFonts w:ascii="Times New Roman" w:hAnsi="Times New Roman" w:cs="Times New Roman"/>
            <w:color w:val="000000" w:themeColor="text1"/>
            <w:rPrChange w:id="5769" w:author="Ruijie Xu" w:date="2022-03-10T12:31:00Z">
              <w:rPr>
                <w:color w:val="000000" w:themeColor="text1"/>
              </w:rPr>
            </w:rPrChange>
          </w:rPr>
          <w:t xml:space="preserve"> used</w:t>
        </w:r>
      </w:ins>
      <w:del w:id="5770" w:author="Liliana Salvador" w:date="2022-02-23T21:39:00Z">
        <w:r w:rsidR="00216710" w:rsidRPr="002B42A7" w:rsidDel="00FD66F0">
          <w:rPr>
            <w:rFonts w:ascii="Times New Roman" w:hAnsi="Times New Roman" w:cs="Times New Roman"/>
            <w:color w:val="000000" w:themeColor="text1"/>
            <w:rPrChange w:id="5771"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5772" w:author="Ruijie Xu" w:date="2022-03-10T12:31:00Z">
            <w:rPr>
              <w:color w:val="000000" w:themeColor="text1"/>
            </w:rPr>
          </w:rPrChange>
        </w:rPr>
        <w:t>.</w:t>
      </w:r>
      <w:ins w:id="5773" w:author="Ruijie Xu" w:date="2022-02-27T12:07:00Z">
        <w:r w:rsidR="00224536" w:rsidRPr="002B42A7">
          <w:rPr>
            <w:rFonts w:ascii="Times New Roman" w:hAnsi="Times New Roman" w:cs="Times New Roman"/>
            <w:color w:val="000000" w:themeColor="text1"/>
            <w:rPrChange w:id="5774" w:author="Ruijie Xu" w:date="2022-03-10T12:31:00Z">
              <w:rPr>
                <w:color w:val="000000" w:themeColor="text1"/>
              </w:rPr>
            </w:rPrChange>
          </w:rPr>
          <w:t xml:space="preserve"> </w:t>
        </w:r>
      </w:ins>
      <w:del w:id="5775" w:author="Ruijie Xu" w:date="2022-02-27T12:07:00Z">
        <w:r w:rsidR="00216710" w:rsidRPr="002B42A7" w:rsidDel="00224536">
          <w:rPr>
            <w:rFonts w:ascii="Times New Roman" w:hAnsi="Times New Roman" w:cs="Times New Roman"/>
            <w:color w:val="000000" w:themeColor="text1"/>
            <w:rPrChange w:id="5776" w:author="Ruijie Xu" w:date="2022-03-10T12:31:00Z">
              <w:rPr>
                <w:color w:val="000000" w:themeColor="text1"/>
              </w:rPr>
            </w:rPrChange>
          </w:rPr>
          <w:delText xml:space="preserve"> </w:delText>
        </w:r>
        <w:commentRangeStart w:id="5777"/>
        <w:r w:rsidR="00216710" w:rsidRPr="002B42A7" w:rsidDel="00224536">
          <w:rPr>
            <w:rFonts w:ascii="Times New Roman" w:hAnsi="Times New Roman" w:cs="Times New Roman"/>
            <w:color w:val="000000" w:themeColor="text1"/>
            <w:rPrChange w:id="5778" w:author="Ruijie Xu" w:date="2022-03-10T12:31:00Z">
              <w:rPr>
                <w:color w:val="000000" w:themeColor="text1"/>
              </w:rPr>
            </w:rPrChange>
          </w:rPr>
          <w:delText>For example, in the clustering with</w:delText>
        </w:r>
      </w:del>
      <w:ins w:id="5779" w:author="Liliana Salvador" w:date="2022-02-23T21:40:00Z">
        <w:del w:id="5780" w:author="Ruijie Xu" w:date="2022-02-27T12:07:00Z">
          <w:r w:rsidR="00FD66F0" w:rsidRPr="002B42A7" w:rsidDel="00224536">
            <w:rPr>
              <w:rFonts w:ascii="Times New Roman" w:hAnsi="Times New Roman" w:cs="Times New Roman"/>
              <w:color w:val="000000" w:themeColor="text1"/>
              <w:rPrChange w:id="5781" w:author="Ruijie Xu" w:date="2022-03-10T12:31:00Z">
                <w:rPr>
                  <w:color w:val="000000" w:themeColor="text1"/>
                </w:rPr>
              </w:rPrChange>
            </w:rPr>
            <w:delText xml:space="preserve">using </w:delText>
          </w:r>
        </w:del>
      </w:ins>
      <w:del w:id="5782" w:author="Ruijie Xu" w:date="2022-02-27T12:07:00Z">
        <w:r w:rsidR="00216710" w:rsidRPr="002B42A7" w:rsidDel="00224536">
          <w:rPr>
            <w:rFonts w:ascii="Times New Roman" w:hAnsi="Times New Roman" w:cs="Times New Roman"/>
            <w:color w:val="000000" w:themeColor="text1"/>
            <w:rPrChange w:id="5783" w:author="Ruijie Xu" w:date="2022-03-10T12:31:00Z">
              <w:rPr>
                <w:color w:val="000000" w:themeColor="text1"/>
              </w:rPr>
            </w:rPrChange>
          </w:rPr>
          <w:delText xml:space="preserve"> minikraken DB result, R27.S clustered more closely with </w:delText>
        </w:r>
      </w:del>
      <w:ins w:id="5784" w:author="Liliana Salvador" w:date="2022-02-23T21:40:00Z">
        <w:del w:id="5785" w:author="Ruijie Xu" w:date="2022-02-27T12:07:00Z">
          <w:r w:rsidR="00FD66F0" w:rsidRPr="002B42A7" w:rsidDel="00224536">
            <w:rPr>
              <w:rFonts w:ascii="Times New Roman" w:hAnsi="Times New Roman" w:cs="Times New Roman"/>
              <w:color w:val="000000" w:themeColor="text1"/>
              <w:rPrChange w:id="5786" w:author="Ruijie Xu" w:date="2022-03-10T12:31:00Z">
                <w:rPr>
                  <w:color w:val="000000" w:themeColor="text1"/>
                </w:rPr>
              </w:rPrChange>
            </w:rPr>
            <w:delText xml:space="preserve">the </w:delText>
          </w:r>
        </w:del>
      </w:ins>
      <w:del w:id="5787" w:author="Ruijie Xu" w:date="2022-02-27T12:07:00Z">
        <w:r w:rsidR="00216710" w:rsidRPr="002B42A7" w:rsidDel="00224536">
          <w:rPr>
            <w:rFonts w:ascii="Times New Roman" w:hAnsi="Times New Roman" w:cs="Times New Roman"/>
            <w:color w:val="000000" w:themeColor="text1"/>
            <w:rPrChange w:id="5788"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5789"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5790"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5777"/>
        <w:r w:rsidR="00352C26" w:rsidRPr="002B42A7" w:rsidDel="00224536">
          <w:rPr>
            <w:rStyle w:val="CommentReference"/>
            <w:rFonts w:ascii="Times New Roman" w:hAnsi="Times New Roman" w:cs="Times New Roman"/>
            <w:sz w:val="24"/>
            <w:szCs w:val="24"/>
            <w:rPrChange w:id="5791" w:author="Ruijie Xu" w:date="2022-03-10T12:31:00Z">
              <w:rPr>
                <w:rStyle w:val="CommentReference"/>
              </w:rPr>
            </w:rPrChange>
          </w:rPr>
          <w:commentReference w:id="5777"/>
        </w:r>
        <w:r w:rsidR="00216710" w:rsidRPr="002B42A7" w:rsidDel="00224536">
          <w:rPr>
            <w:rFonts w:ascii="Times New Roman" w:hAnsi="Times New Roman" w:cs="Times New Roman"/>
            <w:color w:val="000000" w:themeColor="text1"/>
            <w:rPrChange w:id="5792"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5793" w:author="Ruijie Xu" w:date="2022-03-10T12:31:00Z">
              <w:rPr>
                <w:color w:val="000000" w:themeColor="text1"/>
              </w:rPr>
            </w:rPrChange>
          </w:rPr>
          <w:delText xml:space="preserve"> </w:delText>
        </w:r>
      </w:del>
      <w:bookmarkStart w:id="5794" w:name="OLE_LINK231"/>
      <w:bookmarkStart w:id="5795" w:name="OLE_LINK232"/>
      <w:r w:rsidR="00CD40FF" w:rsidRPr="002B42A7">
        <w:rPr>
          <w:rFonts w:ascii="Times New Roman" w:hAnsi="Times New Roman" w:cs="Times New Roman"/>
          <w:color w:val="000000" w:themeColor="text1"/>
          <w:rPrChange w:id="5796" w:author="Ruijie Xu" w:date="2022-03-10T12:31:00Z">
            <w:rPr>
              <w:color w:val="000000" w:themeColor="text1"/>
            </w:rPr>
          </w:rPrChange>
        </w:rPr>
        <w:t>Despite th</w:t>
      </w:r>
      <w:ins w:id="5797" w:author="Ruijie Xu" w:date="2022-02-27T12:08:00Z">
        <w:r w:rsidR="00224536" w:rsidRPr="002B42A7">
          <w:rPr>
            <w:rFonts w:ascii="Times New Roman" w:hAnsi="Times New Roman" w:cs="Times New Roman"/>
            <w:color w:val="000000" w:themeColor="text1"/>
            <w:rPrChange w:id="5798" w:author="Ruijie Xu" w:date="2022-03-10T12:31:00Z">
              <w:rPr>
                <w:color w:val="000000" w:themeColor="text1"/>
              </w:rPr>
            </w:rPrChange>
          </w:rPr>
          <w:t>e differences</w:t>
        </w:r>
      </w:ins>
      <w:del w:id="5799" w:author="Ruijie Xu" w:date="2022-02-27T12:08:00Z">
        <w:r w:rsidR="00CD40FF" w:rsidRPr="002B42A7" w:rsidDel="00224536">
          <w:rPr>
            <w:rFonts w:ascii="Times New Roman" w:hAnsi="Times New Roman" w:cs="Times New Roman"/>
            <w:color w:val="000000" w:themeColor="text1"/>
            <w:rPrChange w:id="5800"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5801" w:author="Ruijie Xu" w:date="2022-03-10T12:31:00Z">
            <w:rPr>
              <w:color w:val="000000" w:themeColor="text1"/>
            </w:rPr>
          </w:rPrChange>
        </w:rPr>
        <w:t xml:space="preserve"> in th</w:t>
      </w:r>
      <w:ins w:id="5802" w:author="Ruijie Xu" w:date="2022-02-27T12:08:00Z">
        <w:r w:rsidR="003357A5" w:rsidRPr="002B42A7">
          <w:rPr>
            <w:rFonts w:ascii="Times New Roman" w:hAnsi="Times New Roman" w:cs="Times New Roman"/>
            <w:color w:val="000000" w:themeColor="text1"/>
            <w:rPrChange w:id="5803" w:author="Ruijie Xu" w:date="2022-03-10T12:31:00Z">
              <w:rPr>
                <w:color w:val="000000" w:themeColor="text1"/>
              </w:rPr>
            </w:rPrChange>
          </w:rPr>
          <w:t xml:space="preserve">e </w:t>
        </w:r>
      </w:ins>
      <w:ins w:id="5804" w:author="Ruijie Xu" w:date="2022-02-27T12:09:00Z">
        <w:r w:rsidR="003357A5" w:rsidRPr="002B42A7">
          <w:rPr>
            <w:rFonts w:ascii="Times New Roman" w:hAnsi="Times New Roman" w:cs="Times New Roman"/>
            <w:color w:val="000000" w:themeColor="text1"/>
            <w:rPrChange w:id="5805" w:author="Ruijie Xu" w:date="2022-03-10T12:31:00Z">
              <w:rPr>
                <w:color w:val="000000" w:themeColor="text1"/>
              </w:rPr>
            </w:rPrChange>
          </w:rPr>
          <w:t xml:space="preserve">more granular </w:t>
        </w:r>
      </w:ins>
      <w:del w:id="5806" w:author="Ruijie Xu" w:date="2022-02-27T12:08:00Z">
        <w:r w:rsidR="00CD40FF" w:rsidRPr="002B42A7" w:rsidDel="003357A5">
          <w:rPr>
            <w:rFonts w:ascii="Times New Roman" w:hAnsi="Times New Roman" w:cs="Times New Roman"/>
            <w:color w:val="000000" w:themeColor="text1"/>
            <w:rPrChange w:id="5807"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5808"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5809" w:author="Ruijie Xu" w:date="2022-03-10T12:31:00Z">
            <w:rPr>
              <w:color w:val="000000" w:themeColor="text1"/>
            </w:rPr>
          </w:rPrChange>
        </w:rPr>
        <w:t xml:space="preserve">hierarchical </w:t>
      </w:r>
      <w:ins w:id="5810" w:author="Ruijie Xu" w:date="2022-02-27T12:08:00Z">
        <w:r w:rsidR="003357A5" w:rsidRPr="002B42A7">
          <w:rPr>
            <w:rFonts w:ascii="Times New Roman" w:hAnsi="Times New Roman" w:cs="Times New Roman"/>
            <w:color w:val="000000" w:themeColor="text1"/>
            <w:rPrChange w:id="5811" w:author="Ruijie Xu" w:date="2022-03-10T12:31:00Z">
              <w:rPr>
                <w:color w:val="000000" w:themeColor="text1"/>
              </w:rPr>
            </w:rPrChange>
          </w:rPr>
          <w:t>cluster</w:t>
        </w:r>
      </w:ins>
      <w:ins w:id="5812" w:author="Ruijie Xu" w:date="2022-02-27T12:10:00Z">
        <w:r w:rsidR="003357A5" w:rsidRPr="002B42A7">
          <w:rPr>
            <w:rFonts w:ascii="Times New Roman" w:hAnsi="Times New Roman" w:cs="Times New Roman"/>
            <w:color w:val="000000" w:themeColor="text1"/>
            <w:rPrChange w:id="5813" w:author="Ruijie Xu" w:date="2022-03-10T12:31:00Z">
              <w:rPr>
                <w:color w:val="000000" w:themeColor="text1"/>
              </w:rPr>
            </w:rPrChange>
          </w:rPr>
          <w:t>s</w:t>
        </w:r>
      </w:ins>
      <w:ins w:id="5814" w:author="Ruijie Xu" w:date="2022-02-27T12:08:00Z">
        <w:r w:rsidR="003357A5" w:rsidRPr="002B42A7">
          <w:rPr>
            <w:rFonts w:ascii="Times New Roman" w:hAnsi="Times New Roman" w:cs="Times New Roman"/>
            <w:color w:val="000000" w:themeColor="text1"/>
            <w:rPrChange w:id="5815" w:author="Ruijie Xu" w:date="2022-03-10T12:31:00Z">
              <w:rPr>
                <w:color w:val="000000" w:themeColor="text1"/>
              </w:rPr>
            </w:rPrChange>
          </w:rPr>
          <w:t>,</w:t>
        </w:r>
      </w:ins>
      <w:del w:id="5816" w:author="Ruijie Xu" w:date="2022-02-27T12:08:00Z">
        <w:r w:rsidR="00CD40FF" w:rsidRPr="002B42A7" w:rsidDel="003357A5">
          <w:rPr>
            <w:rFonts w:ascii="Times New Roman" w:hAnsi="Times New Roman" w:cs="Times New Roman"/>
            <w:color w:val="000000" w:themeColor="text1"/>
            <w:rPrChange w:id="5817"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5818" w:author="Ruijie Xu" w:date="2022-03-10T12:31:00Z">
            <w:rPr>
              <w:color w:val="000000" w:themeColor="text1"/>
            </w:rPr>
          </w:rPrChange>
        </w:rPr>
        <w:t xml:space="preserve"> the two major clusters describing the general relationships between samples </w:t>
      </w:r>
      <w:del w:id="5819" w:author="Liliana Salvador" w:date="2022-02-23T21:42:00Z">
        <w:r w:rsidR="00CD40FF" w:rsidRPr="002B42A7" w:rsidDel="00FD66F0">
          <w:rPr>
            <w:rFonts w:ascii="Times New Roman" w:hAnsi="Times New Roman" w:cs="Times New Roman"/>
            <w:color w:val="000000" w:themeColor="text1"/>
            <w:rPrChange w:id="5820" w:author="Ruijie Xu" w:date="2022-03-10T12:31:00Z">
              <w:rPr>
                <w:color w:val="000000" w:themeColor="text1"/>
              </w:rPr>
            </w:rPrChange>
          </w:rPr>
          <w:delText xml:space="preserve">has </w:delText>
        </w:r>
      </w:del>
      <w:ins w:id="5821" w:author="Liliana Salvador" w:date="2022-02-23T21:42:00Z">
        <w:r w:rsidR="00FD66F0" w:rsidRPr="002B42A7">
          <w:rPr>
            <w:rFonts w:ascii="Times New Roman" w:hAnsi="Times New Roman" w:cs="Times New Roman"/>
            <w:color w:val="000000" w:themeColor="text1"/>
            <w:rPrChange w:id="5822"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5823" w:author="Ruijie Xu" w:date="2022-03-10T12:31:00Z">
            <w:rPr>
              <w:color w:val="000000" w:themeColor="text1"/>
            </w:rPr>
          </w:rPrChange>
        </w:rPr>
        <w:t>not chang</w:t>
      </w:r>
      <w:ins w:id="5824" w:author="Liliana Salvador" w:date="2022-02-26T16:28:00Z">
        <w:r w:rsidR="00352C26" w:rsidRPr="002B42A7">
          <w:rPr>
            <w:rFonts w:ascii="Times New Roman" w:hAnsi="Times New Roman" w:cs="Times New Roman"/>
            <w:color w:val="000000" w:themeColor="text1"/>
            <w:rPrChange w:id="5825" w:author="Ruijie Xu" w:date="2022-03-10T12:31:00Z">
              <w:rPr>
                <w:color w:val="000000" w:themeColor="text1"/>
              </w:rPr>
            </w:rPrChange>
          </w:rPr>
          <w:t>e</w:t>
        </w:r>
      </w:ins>
      <w:del w:id="5826" w:author="Liliana Salvador" w:date="2022-02-23T21:42:00Z">
        <w:r w:rsidR="00CD40FF" w:rsidRPr="002B42A7" w:rsidDel="00FD66F0">
          <w:rPr>
            <w:rFonts w:ascii="Times New Roman" w:hAnsi="Times New Roman" w:cs="Times New Roman"/>
            <w:color w:val="000000" w:themeColor="text1"/>
            <w:rPrChange w:id="5827"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5828" w:author="Ruijie Xu" w:date="2022-03-10T12:31:00Z">
            <w:rPr>
              <w:color w:val="000000" w:themeColor="text1"/>
            </w:rPr>
          </w:rPrChange>
        </w:rPr>
        <w:t xml:space="preserve"> </w:t>
      </w:r>
      <w:del w:id="5829" w:author="Liliana Salvador" w:date="2022-02-23T21:42:00Z">
        <w:r w:rsidR="00650B46" w:rsidRPr="002B42A7" w:rsidDel="00FD66F0">
          <w:rPr>
            <w:rFonts w:ascii="Times New Roman" w:hAnsi="Times New Roman" w:cs="Times New Roman"/>
            <w:color w:val="000000" w:themeColor="text1"/>
            <w:rPrChange w:id="5830" w:author="Ruijie Xu" w:date="2022-03-10T12:31:00Z">
              <w:rPr>
                <w:color w:val="000000" w:themeColor="text1"/>
              </w:rPr>
            </w:rPrChange>
          </w:rPr>
          <w:delText>by using</w:delText>
        </w:r>
      </w:del>
      <w:ins w:id="5831" w:author="Liliana Salvador" w:date="2022-02-23T21:42:00Z">
        <w:r w:rsidR="00FD66F0" w:rsidRPr="002B42A7">
          <w:rPr>
            <w:rFonts w:ascii="Times New Roman" w:hAnsi="Times New Roman" w:cs="Times New Roman"/>
            <w:color w:val="000000" w:themeColor="text1"/>
            <w:rPrChange w:id="5832"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5833"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5834" w:author="Ruijie Xu" w:date="2022-03-10T12:31:00Z">
            <w:rPr>
              <w:color w:val="000000" w:themeColor="text1"/>
            </w:rPr>
          </w:rPrChange>
        </w:rPr>
        <w:t xml:space="preserve">different DBs. Three </w:t>
      </w:r>
      <w:ins w:id="5835" w:author="Rajeev, Sree" w:date="2022-03-03T11:18:00Z">
        <w:r w:rsidR="00AB0010" w:rsidRPr="002B42A7">
          <w:rPr>
            <w:rFonts w:ascii="Times New Roman" w:hAnsi="Times New Roman" w:cs="Times New Roman"/>
            <w:color w:val="000000" w:themeColor="text1"/>
            <w:rPrChange w:id="5836" w:author="Ruijie Xu" w:date="2022-03-10T12:31:00Z">
              <w:rPr>
                <w:color w:val="000000" w:themeColor="text1"/>
              </w:rPr>
            </w:rPrChange>
          </w:rPr>
          <w:t>l</w:t>
        </w:r>
      </w:ins>
      <w:del w:id="5837" w:author="Rajeev, Sree" w:date="2022-03-03T11:18:00Z">
        <w:r w:rsidR="00CD40FF" w:rsidRPr="002B42A7" w:rsidDel="00AB0010">
          <w:rPr>
            <w:rFonts w:ascii="Times New Roman" w:hAnsi="Times New Roman" w:cs="Times New Roman"/>
            <w:color w:val="000000" w:themeColor="text1"/>
            <w:rPrChange w:id="5838"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5839" w:author="Ruijie Xu" w:date="2022-03-10T12:31:00Z">
            <w:rPr>
              <w:color w:val="000000" w:themeColor="text1"/>
            </w:rPr>
          </w:rPrChange>
        </w:rPr>
        <w:t xml:space="preserve">ung samples (R22.L, R26.L, and R27.L) </w:t>
      </w:r>
      <w:del w:id="5840" w:author="Liliana Salvador" w:date="2022-02-23T21:42:00Z">
        <w:r w:rsidR="00CD40FF" w:rsidRPr="002B42A7" w:rsidDel="00FD66F0">
          <w:rPr>
            <w:rFonts w:ascii="Times New Roman" w:hAnsi="Times New Roman" w:cs="Times New Roman"/>
            <w:color w:val="000000" w:themeColor="text1"/>
            <w:rPrChange w:id="5841"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5842" w:author="Ruijie Xu" w:date="2022-03-10T12:31:00Z">
            <w:rPr>
              <w:color w:val="000000" w:themeColor="text1"/>
            </w:rPr>
          </w:rPrChange>
        </w:rPr>
        <w:t xml:space="preserve">always clustered closely together away from </w:t>
      </w:r>
      <w:ins w:id="5843" w:author="Liliana Salvador" w:date="2022-02-26T16:29:00Z">
        <w:r w:rsidR="00352C26" w:rsidRPr="002B42A7">
          <w:rPr>
            <w:rFonts w:ascii="Times New Roman" w:hAnsi="Times New Roman" w:cs="Times New Roman"/>
            <w:color w:val="000000" w:themeColor="text1"/>
            <w:rPrChange w:id="5844"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5845" w:author="Ruijie Xu" w:date="2022-03-10T12:31:00Z">
            <w:rPr>
              <w:color w:val="000000" w:themeColor="text1"/>
            </w:rPr>
          </w:rPrChange>
        </w:rPr>
        <w:t xml:space="preserve">other samples, while all </w:t>
      </w:r>
      <w:ins w:id="5846" w:author="Rajeev, Sree" w:date="2022-03-03T11:19:00Z">
        <w:r w:rsidR="00AB0010" w:rsidRPr="002B42A7">
          <w:rPr>
            <w:rFonts w:ascii="Times New Roman" w:hAnsi="Times New Roman" w:cs="Times New Roman"/>
            <w:color w:val="000000" w:themeColor="text1"/>
            <w:rPrChange w:id="5847" w:author="Ruijie Xu" w:date="2022-03-10T12:31:00Z">
              <w:rPr>
                <w:color w:val="000000" w:themeColor="text1"/>
              </w:rPr>
            </w:rPrChange>
          </w:rPr>
          <w:t>k</w:t>
        </w:r>
      </w:ins>
      <w:del w:id="5848" w:author="Rajeev, Sree" w:date="2022-03-03T11:19:00Z">
        <w:r w:rsidR="00CD40FF" w:rsidRPr="002B42A7" w:rsidDel="00AB0010">
          <w:rPr>
            <w:rFonts w:ascii="Times New Roman" w:hAnsi="Times New Roman" w:cs="Times New Roman"/>
            <w:color w:val="000000" w:themeColor="text1"/>
            <w:rPrChange w:id="5849"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5850" w:author="Ruijie Xu" w:date="2022-03-10T12:31:00Z">
            <w:rPr>
              <w:color w:val="000000" w:themeColor="text1"/>
            </w:rPr>
          </w:rPrChange>
        </w:rPr>
        <w:t xml:space="preserve">idney and </w:t>
      </w:r>
      <w:ins w:id="5851" w:author="Rajeev, Sree" w:date="2022-03-03T11:19:00Z">
        <w:r w:rsidR="00AB0010" w:rsidRPr="002B42A7">
          <w:rPr>
            <w:rFonts w:ascii="Times New Roman" w:hAnsi="Times New Roman" w:cs="Times New Roman"/>
            <w:color w:val="000000" w:themeColor="text1"/>
            <w:rPrChange w:id="5852" w:author="Ruijie Xu" w:date="2022-03-10T12:31:00Z">
              <w:rPr>
                <w:color w:val="000000" w:themeColor="text1"/>
              </w:rPr>
            </w:rPrChange>
          </w:rPr>
          <w:t>s</w:t>
        </w:r>
      </w:ins>
      <w:del w:id="5853" w:author="Rajeev, Sree" w:date="2022-03-03T11:19:00Z">
        <w:r w:rsidR="00CD40FF" w:rsidRPr="002B42A7" w:rsidDel="00AB0010">
          <w:rPr>
            <w:rFonts w:ascii="Times New Roman" w:hAnsi="Times New Roman" w:cs="Times New Roman"/>
            <w:color w:val="000000" w:themeColor="text1"/>
            <w:rPrChange w:id="5854"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5855" w:author="Ruijie Xu" w:date="2022-03-10T12:31:00Z">
            <w:rPr>
              <w:color w:val="000000" w:themeColor="text1"/>
            </w:rPr>
          </w:rPrChange>
        </w:rPr>
        <w:t>pleen samples formed a separate cluster with</w:t>
      </w:r>
      <w:ins w:id="5856" w:author="Liliana Salvador" w:date="2022-02-26T16:32:00Z">
        <w:r w:rsidR="00352C26" w:rsidRPr="002B42A7">
          <w:rPr>
            <w:rFonts w:ascii="Times New Roman" w:hAnsi="Times New Roman" w:cs="Times New Roman"/>
            <w:color w:val="000000" w:themeColor="text1"/>
            <w:rPrChange w:id="5857" w:author="Ruijie Xu" w:date="2022-03-10T12:31:00Z">
              <w:rPr>
                <w:color w:val="000000" w:themeColor="text1"/>
              </w:rPr>
            </w:rPrChange>
          </w:rPr>
          <w:t xml:space="preserve"> the other </w:t>
        </w:r>
      </w:ins>
      <w:ins w:id="5858" w:author="Rajeev, Sree" w:date="2022-03-03T11:19:00Z">
        <w:r w:rsidR="00AB0010" w:rsidRPr="002B42A7">
          <w:rPr>
            <w:rFonts w:ascii="Times New Roman" w:hAnsi="Times New Roman" w:cs="Times New Roman"/>
            <w:color w:val="000000" w:themeColor="text1"/>
            <w:rPrChange w:id="5859" w:author="Ruijie Xu" w:date="2022-03-10T12:31:00Z">
              <w:rPr>
                <w:color w:val="000000" w:themeColor="text1"/>
              </w:rPr>
            </w:rPrChange>
          </w:rPr>
          <w:t>l</w:t>
        </w:r>
      </w:ins>
      <w:ins w:id="5860" w:author="Liliana Salvador" w:date="2022-02-26T16:32:00Z">
        <w:del w:id="5861" w:author="Rajeev, Sree" w:date="2022-03-03T11:19:00Z">
          <w:r w:rsidR="00352C26" w:rsidRPr="002B42A7" w:rsidDel="00AB0010">
            <w:rPr>
              <w:rFonts w:ascii="Times New Roman" w:hAnsi="Times New Roman" w:cs="Times New Roman"/>
              <w:color w:val="000000" w:themeColor="text1"/>
              <w:rPrChange w:id="5862"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5863" w:author="Ruijie Xu" w:date="2022-03-10T12:31:00Z">
              <w:rPr>
                <w:color w:val="000000" w:themeColor="text1"/>
              </w:rPr>
            </w:rPrChange>
          </w:rPr>
          <w:t>ung sample (</w:t>
        </w:r>
      </w:ins>
      <w:del w:id="5864" w:author="Liliana Salvador" w:date="2022-02-26T16:32:00Z">
        <w:r w:rsidR="00CD40FF" w:rsidRPr="002B42A7" w:rsidDel="00352C26">
          <w:rPr>
            <w:rFonts w:ascii="Times New Roman" w:hAnsi="Times New Roman" w:cs="Times New Roman"/>
            <w:color w:val="000000" w:themeColor="text1"/>
            <w:rPrChange w:id="5865"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5866" w:author="Ruijie Xu" w:date="2022-03-10T12:31:00Z">
            <w:rPr>
              <w:color w:val="000000" w:themeColor="text1"/>
            </w:rPr>
          </w:rPrChange>
        </w:rPr>
        <w:t>R28.L</w:t>
      </w:r>
      <w:ins w:id="5867" w:author="Liliana Salvador" w:date="2022-02-26T16:32:00Z">
        <w:r w:rsidR="00352C26" w:rsidRPr="002B42A7">
          <w:rPr>
            <w:rFonts w:ascii="Times New Roman" w:hAnsi="Times New Roman" w:cs="Times New Roman"/>
            <w:color w:val="000000" w:themeColor="text1"/>
            <w:rPrChange w:id="5868" w:author="Ruijie Xu" w:date="2022-03-10T12:31:00Z">
              <w:rPr>
                <w:color w:val="000000" w:themeColor="text1"/>
              </w:rPr>
            </w:rPrChange>
          </w:rPr>
          <w:t>)</w:t>
        </w:r>
      </w:ins>
      <w:r w:rsidR="00CD40FF" w:rsidRPr="002B42A7">
        <w:rPr>
          <w:rFonts w:ascii="Times New Roman" w:hAnsi="Times New Roman" w:cs="Times New Roman"/>
          <w:color w:val="000000" w:themeColor="text1"/>
          <w:rPrChange w:id="5869" w:author="Ruijie Xu" w:date="2022-03-10T12:31:00Z">
            <w:rPr>
              <w:color w:val="000000" w:themeColor="text1"/>
            </w:rPr>
          </w:rPrChange>
        </w:rPr>
        <w:t>.</w:t>
      </w:r>
      <w:bookmarkStart w:id="5870" w:name="OLE_LINK15"/>
      <w:bookmarkStart w:id="5871" w:name="OLE_LINK16"/>
    </w:p>
    <w:p w14:paraId="18E75425" w14:textId="4E7A77E6" w:rsidR="0007796B" w:rsidRPr="002B42A7" w:rsidDel="00AB0010" w:rsidRDefault="00487546" w:rsidP="0007796B">
      <w:pPr>
        <w:spacing w:line="480" w:lineRule="auto"/>
        <w:rPr>
          <w:ins w:id="5872" w:author="Liliana Salvador" w:date="2022-02-26T16:15:00Z"/>
          <w:del w:id="5873" w:author="Rajeev, Sree" w:date="2022-03-03T11:19:00Z"/>
          <w:rFonts w:ascii="Times New Roman" w:hAnsi="Times New Roman" w:cs="Times New Roman"/>
          <w:iCs/>
          <w:color w:val="000000" w:themeColor="text1"/>
          <w:rPrChange w:id="5874" w:author="Ruijie Xu" w:date="2022-03-10T12:31:00Z">
            <w:rPr>
              <w:ins w:id="5875" w:author="Liliana Salvador" w:date="2022-02-26T16:15:00Z"/>
              <w:del w:id="5876" w:author="Rajeev, Sree" w:date="2022-03-03T11:19:00Z"/>
              <w:i/>
              <w:color w:val="000000" w:themeColor="text1"/>
            </w:rPr>
          </w:rPrChange>
        </w:rPr>
      </w:pPr>
      <w:ins w:id="5877" w:author="Ruijie Xu" w:date="2022-03-04T13:53:00Z">
        <w:r w:rsidRPr="002B42A7">
          <w:rPr>
            <w:rFonts w:ascii="Times New Roman" w:hAnsi="Times New Roman" w:cs="Times New Roman"/>
            <w:iCs/>
            <w:color w:val="000000" w:themeColor="text1"/>
            <w:rPrChange w:id="5878"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5879" w:author="Ruijie Xu" w:date="2022-02-02T13:29:00Z"/>
          <w:del w:id="5880" w:author="Rajeev, Sree" w:date="2022-03-03T11:19:00Z"/>
          <w:rFonts w:ascii="Times New Roman" w:hAnsi="Times New Roman" w:cs="Times New Roman"/>
          <w:i/>
          <w:color w:val="000000" w:themeColor="text1"/>
          <w:rPrChange w:id="5881" w:author="Ruijie Xu" w:date="2022-03-10T12:31:00Z">
            <w:rPr>
              <w:ins w:id="5882" w:author="Ruijie Xu" w:date="2022-02-02T13:29:00Z"/>
              <w:del w:id="5883" w:author="Rajeev, Sree" w:date="2022-03-03T11:19:00Z"/>
              <w:color w:val="000000" w:themeColor="text1"/>
            </w:rPr>
          </w:rPrChange>
        </w:rPr>
        <w:pPrChange w:id="5884" w:author="Liliana Salvador" w:date="2022-02-26T16:31:00Z">
          <w:pPr>
            <w:keepNext/>
            <w:spacing w:line="480" w:lineRule="auto"/>
            <w:ind w:firstLine="720"/>
          </w:pPr>
        </w:pPrChange>
      </w:pPr>
      <w:ins w:id="5885" w:author="Liliana Salvador" w:date="2022-02-26T16:15:00Z">
        <w:del w:id="5886" w:author="Rajeev, Sree" w:date="2022-03-03T11:19:00Z">
          <w:r w:rsidRPr="002B42A7" w:rsidDel="00AB0010">
            <w:rPr>
              <w:rFonts w:ascii="Times New Roman" w:hAnsi="Times New Roman" w:cs="Times New Roman"/>
              <w:i/>
              <w:color w:val="000000" w:themeColor="text1"/>
              <w:rPrChange w:id="5887"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5888"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5889" w:author="Ruijie Xu" w:date="2022-03-10T12:31:00Z">
                <w:rPr>
                  <w:i/>
                  <w:color w:val="000000" w:themeColor="text1"/>
                </w:rPr>
              </w:rPrChange>
            </w:rPr>
            <w:delText>-diversity) - Software</w:delText>
          </w:r>
        </w:del>
      </w:ins>
    </w:p>
    <w:p w14:paraId="3133CAD3" w14:textId="7E75AE4D" w:rsidR="000C080D" w:rsidRPr="002B42A7" w:rsidDel="00FB545E" w:rsidRDefault="000C080D">
      <w:pPr>
        <w:spacing w:line="480" w:lineRule="auto"/>
        <w:ind w:firstLine="720"/>
        <w:rPr>
          <w:del w:id="5890" w:author="Ruijie Xu" w:date="2022-02-27T12:21:00Z"/>
          <w:rFonts w:ascii="Times New Roman" w:hAnsi="Times New Roman" w:cs="Times New Roman"/>
          <w:color w:val="000000" w:themeColor="text1"/>
          <w:rPrChange w:id="5891" w:author="Ruijie Xu" w:date="2022-03-10T12:31:00Z">
            <w:rPr>
              <w:del w:id="5892" w:author="Ruijie Xu" w:date="2022-02-27T12:21:00Z"/>
              <w:b/>
              <w:bCs/>
              <w:color w:val="000000" w:themeColor="text1"/>
            </w:rPr>
          </w:rPrChange>
        </w:rPr>
        <w:pPrChange w:id="5893" w:author="Ruijie Xu" w:date="2022-02-27T12:21:00Z">
          <w:pPr>
            <w:keepNext/>
            <w:spacing w:line="480" w:lineRule="auto"/>
            <w:ind w:firstLine="720"/>
          </w:pPr>
        </w:pPrChange>
      </w:pPr>
      <w:ins w:id="5894" w:author="Ruijie Xu" w:date="2022-02-02T13:30:00Z">
        <w:r w:rsidRPr="002B42A7">
          <w:rPr>
            <w:rFonts w:ascii="Times New Roman" w:hAnsi="Times New Roman" w:cs="Times New Roman"/>
            <w:color w:val="000000" w:themeColor="text1"/>
            <w:rPrChange w:id="5895" w:author="Ruijie Xu" w:date="2022-03-10T12:31:00Z">
              <w:rPr>
                <w:color w:val="000000" w:themeColor="text1"/>
              </w:rPr>
            </w:rPrChange>
          </w:rPr>
          <w:t>Th</w:t>
        </w:r>
      </w:ins>
      <w:ins w:id="5896" w:author="Ruijie Xu" w:date="2022-02-27T12:21:00Z">
        <w:r w:rsidR="00FB545E" w:rsidRPr="002B42A7">
          <w:rPr>
            <w:rFonts w:ascii="Times New Roman" w:hAnsi="Times New Roman" w:cs="Times New Roman"/>
            <w:color w:val="000000" w:themeColor="text1"/>
            <w:rPrChange w:id="5897" w:author="Ruijie Xu" w:date="2022-03-10T12:31:00Z">
              <w:rPr>
                <w:color w:val="000000" w:themeColor="text1"/>
              </w:rPr>
            </w:rPrChange>
          </w:rPr>
          <w:t xml:space="preserve">e hierarchical </w:t>
        </w:r>
      </w:ins>
      <w:ins w:id="5898" w:author="Ruijie Xu" w:date="2022-02-02T13:30:00Z">
        <w:r w:rsidRPr="002B42A7">
          <w:rPr>
            <w:rFonts w:ascii="Times New Roman" w:hAnsi="Times New Roman" w:cs="Times New Roman"/>
            <w:color w:val="000000" w:themeColor="text1"/>
            <w:rPrChange w:id="5899" w:author="Ruijie Xu" w:date="2022-03-10T12:31:00Z">
              <w:rPr>
                <w:color w:val="000000" w:themeColor="text1"/>
              </w:rPr>
            </w:rPrChange>
          </w:rPr>
          <w:t>cluster</w:t>
        </w:r>
      </w:ins>
      <w:ins w:id="5900" w:author="Ruijie Xu" w:date="2022-02-27T12:23:00Z">
        <w:r w:rsidR="00412083" w:rsidRPr="002B42A7">
          <w:rPr>
            <w:rFonts w:ascii="Times New Roman" w:hAnsi="Times New Roman" w:cs="Times New Roman"/>
            <w:color w:val="000000" w:themeColor="text1"/>
            <w:rPrChange w:id="5901" w:author="Ruijie Xu" w:date="2022-03-10T12:31:00Z">
              <w:rPr>
                <w:color w:val="000000" w:themeColor="text1"/>
              </w:rPr>
            </w:rPrChange>
          </w:rPr>
          <w:t>s</w:t>
        </w:r>
      </w:ins>
      <w:ins w:id="5902" w:author="Ruijie Xu" w:date="2022-02-02T13:30:00Z">
        <w:r w:rsidRPr="002B42A7">
          <w:rPr>
            <w:rFonts w:ascii="Times New Roman" w:hAnsi="Times New Roman" w:cs="Times New Roman"/>
            <w:color w:val="000000" w:themeColor="text1"/>
            <w:rPrChange w:id="5903" w:author="Ruijie Xu" w:date="2022-03-10T12:31:00Z">
              <w:rPr>
                <w:color w:val="000000" w:themeColor="text1"/>
              </w:rPr>
            </w:rPrChange>
          </w:rPr>
          <w:t xml:space="preserve"> </w:t>
        </w:r>
      </w:ins>
      <w:ins w:id="5904" w:author="Ruijie Xu" w:date="2022-02-27T12:23:00Z">
        <w:r w:rsidR="00270DF5" w:rsidRPr="002B42A7">
          <w:rPr>
            <w:rFonts w:ascii="Times New Roman" w:hAnsi="Times New Roman" w:cs="Times New Roman"/>
            <w:color w:val="000000" w:themeColor="text1"/>
            <w:rPrChange w:id="5905" w:author="Ruijie Xu" w:date="2022-03-10T12:31:00Z">
              <w:rPr>
                <w:color w:val="000000" w:themeColor="text1"/>
              </w:rPr>
            </w:rPrChange>
          </w:rPr>
          <w:t xml:space="preserve">describing the general relationships between samples </w:t>
        </w:r>
      </w:ins>
      <w:ins w:id="5906" w:author="Ruijie Xu" w:date="2022-02-27T12:12:00Z">
        <w:r w:rsidR="007439AC" w:rsidRPr="002B42A7">
          <w:rPr>
            <w:rFonts w:ascii="Times New Roman" w:hAnsi="Times New Roman" w:cs="Times New Roman"/>
            <w:color w:val="000000" w:themeColor="text1"/>
            <w:rPrChange w:id="5907" w:author="Ruijie Xu" w:date="2022-03-10T12:31:00Z">
              <w:rPr>
                <w:color w:val="000000" w:themeColor="text1"/>
              </w:rPr>
            </w:rPrChange>
          </w:rPr>
          <w:t>remained consistent a</w:t>
        </w:r>
      </w:ins>
      <w:ins w:id="5908" w:author="Ruijie Xu" w:date="2022-02-27T12:13:00Z">
        <w:r w:rsidR="007439AC" w:rsidRPr="002B42A7">
          <w:rPr>
            <w:rFonts w:ascii="Times New Roman" w:hAnsi="Times New Roman" w:cs="Times New Roman"/>
            <w:color w:val="000000" w:themeColor="text1"/>
            <w:rPrChange w:id="5909" w:author="Ruijie Xu" w:date="2022-03-10T12:31:00Z">
              <w:rPr>
                <w:color w:val="000000" w:themeColor="text1"/>
              </w:rPr>
            </w:rPrChange>
          </w:rPr>
          <w:t xml:space="preserve">cross all different software </w:t>
        </w:r>
      </w:ins>
      <w:ins w:id="5910" w:author="Ruijie Xu" w:date="2022-02-03T12:28:00Z">
        <w:r w:rsidR="00F83C0B" w:rsidRPr="002B42A7">
          <w:rPr>
            <w:rFonts w:ascii="Times New Roman" w:hAnsi="Times New Roman" w:cs="Times New Roman"/>
            <w:color w:val="000000" w:themeColor="text1"/>
            <w:rPrChange w:id="5911" w:author="Ruijie Xu" w:date="2022-03-10T12:31:00Z">
              <w:rPr>
                <w:color w:val="000000" w:themeColor="text1"/>
              </w:rPr>
            </w:rPrChange>
          </w:rPr>
          <w:t xml:space="preserve">(Figure </w:t>
        </w:r>
      </w:ins>
      <w:ins w:id="5912" w:author="Ruijie Xu" w:date="2022-02-03T12:54:00Z">
        <w:r w:rsidR="004A2C21" w:rsidRPr="002B42A7">
          <w:rPr>
            <w:rFonts w:ascii="Times New Roman" w:hAnsi="Times New Roman" w:cs="Times New Roman"/>
            <w:color w:val="000000" w:themeColor="text1"/>
            <w:rPrChange w:id="5913" w:author="Ruijie Xu" w:date="2022-03-10T12:31:00Z">
              <w:rPr>
                <w:color w:val="000000" w:themeColor="text1"/>
              </w:rPr>
            </w:rPrChange>
          </w:rPr>
          <w:t>4</w:t>
        </w:r>
      </w:ins>
      <w:ins w:id="5914" w:author="Ruijie Xu" w:date="2022-02-03T12:28:00Z">
        <w:r w:rsidR="00F83C0B" w:rsidRPr="002B42A7">
          <w:rPr>
            <w:rFonts w:ascii="Times New Roman" w:hAnsi="Times New Roman" w:cs="Times New Roman"/>
            <w:color w:val="000000" w:themeColor="text1"/>
            <w:rPrChange w:id="5915" w:author="Ruijie Xu" w:date="2022-03-10T12:31:00Z">
              <w:rPr>
                <w:color w:val="000000" w:themeColor="text1"/>
              </w:rPr>
            </w:rPrChange>
          </w:rPr>
          <w:t>b)</w:t>
        </w:r>
      </w:ins>
      <w:ins w:id="5916" w:author="Ruijie Xu" w:date="2022-02-02T13:31:00Z">
        <w:r w:rsidR="00F8395A" w:rsidRPr="002B42A7">
          <w:rPr>
            <w:rFonts w:ascii="Times New Roman" w:hAnsi="Times New Roman" w:cs="Times New Roman"/>
            <w:color w:val="000000" w:themeColor="text1"/>
            <w:rPrChange w:id="5917" w:author="Ruijie Xu" w:date="2022-03-10T12:31:00Z">
              <w:rPr>
                <w:color w:val="000000" w:themeColor="text1"/>
              </w:rPr>
            </w:rPrChange>
          </w:rPr>
          <w:t xml:space="preserve">. Except for </w:t>
        </w:r>
        <w:del w:id="5918" w:author="Liliana Salvador" w:date="2022-02-25T17:00:00Z">
          <w:r w:rsidR="00F8395A" w:rsidRPr="002B42A7" w:rsidDel="0080676F">
            <w:rPr>
              <w:rFonts w:ascii="Times New Roman" w:hAnsi="Times New Roman" w:cs="Times New Roman"/>
              <w:color w:val="000000" w:themeColor="text1"/>
              <w:rPrChange w:id="5919"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5920" w:author="Ruijie Xu" w:date="2022-03-10T12:31:00Z">
              <w:rPr>
                <w:color w:val="000000" w:themeColor="text1"/>
              </w:rPr>
            </w:rPrChange>
          </w:rPr>
          <w:t>Metaphlan3</w:t>
        </w:r>
        <w:del w:id="5921" w:author="Liliana Salvador" w:date="2022-02-25T17:01:00Z">
          <w:r w:rsidR="00F8395A" w:rsidRPr="002B42A7" w:rsidDel="0080676F">
            <w:rPr>
              <w:rFonts w:ascii="Times New Roman" w:hAnsi="Times New Roman" w:cs="Times New Roman"/>
              <w:color w:val="000000" w:themeColor="text1"/>
              <w:rPrChange w:id="5922" w:author="Ruijie Xu" w:date="2022-03-10T12:31:00Z">
                <w:rPr>
                  <w:color w:val="000000" w:themeColor="text1"/>
                </w:rPr>
              </w:rPrChange>
            </w:rPr>
            <w:delText xml:space="preserve"> </w:delText>
          </w:r>
        </w:del>
        <w:del w:id="5923" w:author="Liliana Salvador" w:date="2022-02-25T17:00:00Z">
          <w:r w:rsidR="00F8395A" w:rsidRPr="002B42A7" w:rsidDel="0080676F">
            <w:rPr>
              <w:rFonts w:ascii="Times New Roman" w:hAnsi="Times New Roman" w:cs="Times New Roman"/>
              <w:color w:val="000000" w:themeColor="text1"/>
              <w:rPrChange w:id="5924"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5925" w:author="Ruijie Xu" w:date="2022-03-10T12:31:00Z">
              <w:rPr>
                <w:color w:val="000000" w:themeColor="text1"/>
              </w:rPr>
            </w:rPrChange>
          </w:rPr>
          <w:t xml:space="preserve">, </w:t>
        </w:r>
      </w:ins>
      <w:ins w:id="5926" w:author="Liliana Salvador" w:date="2022-02-25T17:01:00Z">
        <w:r w:rsidR="0080676F" w:rsidRPr="002B42A7">
          <w:rPr>
            <w:rFonts w:ascii="Times New Roman" w:hAnsi="Times New Roman" w:cs="Times New Roman"/>
            <w:color w:val="000000" w:themeColor="text1"/>
            <w:rPrChange w:id="5927" w:author="Ruijie Xu" w:date="2022-03-10T12:31:00Z">
              <w:rPr>
                <w:color w:val="000000" w:themeColor="text1"/>
              </w:rPr>
            </w:rPrChange>
          </w:rPr>
          <w:t xml:space="preserve">all the other </w:t>
        </w:r>
      </w:ins>
      <w:ins w:id="5928" w:author="Ruijie Xu" w:date="2022-02-02T13:31:00Z">
        <w:del w:id="5929" w:author="Liliana Salvador" w:date="2022-02-25T17:01:00Z">
          <w:r w:rsidR="00F8395A" w:rsidRPr="002B42A7" w:rsidDel="0080676F">
            <w:rPr>
              <w:rFonts w:ascii="Times New Roman" w:hAnsi="Times New Roman" w:cs="Times New Roman"/>
              <w:color w:val="000000" w:themeColor="text1"/>
              <w:rPrChange w:id="5930"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5931" w:author="Ruijie Xu" w:date="2022-03-10T12:31:00Z">
              <w:rPr>
                <w:color w:val="000000" w:themeColor="text1"/>
              </w:rPr>
            </w:rPrChange>
          </w:rPr>
          <w:t xml:space="preserve">software </w:t>
        </w:r>
        <w:del w:id="5932" w:author="Liliana Salvador" w:date="2022-02-25T17:01:00Z">
          <w:r w:rsidR="00F8395A" w:rsidRPr="002B42A7" w:rsidDel="0080676F">
            <w:rPr>
              <w:rFonts w:ascii="Times New Roman" w:hAnsi="Times New Roman" w:cs="Times New Roman"/>
              <w:color w:val="000000" w:themeColor="text1"/>
              <w:rPrChange w:id="5933" w:author="Ruijie Xu" w:date="2022-03-10T12:31:00Z">
                <w:rPr>
                  <w:color w:val="000000" w:themeColor="text1"/>
                </w:rPr>
              </w:rPrChange>
            </w:rPr>
            <w:delText>has clustered</w:delText>
          </w:r>
        </w:del>
      </w:ins>
      <w:ins w:id="5934" w:author="Liliana Salvador" w:date="2022-02-25T17:01:00Z">
        <w:del w:id="5935" w:author="Ruijie Xu" w:date="2022-03-16T16:39:00Z">
          <w:r w:rsidR="0080676F" w:rsidRPr="002B42A7" w:rsidDel="00B00CE7">
            <w:rPr>
              <w:rFonts w:ascii="Times New Roman" w:hAnsi="Times New Roman" w:cs="Times New Roman"/>
              <w:color w:val="000000" w:themeColor="text1"/>
              <w:rPrChange w:id="5936" w:author="Ruijie Xu" w:date="2022-03-10T12:31:00Z">
                <w:rPr>
                  <w:color w:val="000000" w:themeColor="text1"/>
                </w:rPr>
              </w:rPrChange>
            </w:rPr>
            <w:delText>aggregated</w:delText>
          </w:r>
        </w:del>
      </w:ins>
      <w:ins w:id="5937" w:author="Ruijie Xu" w:date="2022-03-16T16:39:00Z">
        <w:r w:rsidR="00B00CE7">
          <w:rPr>
            <w:rFonts w:ascii="Times New Roman" w:hAnsi="Times New Roman" w:cs="Times New Roman"/>
            <w:color w:val="000000" w:themeColor="text1"/>
          </w:rPr>
          <w:t>separated</w:t>
        </w:r>
      </w:ins>
      <w:ins w:id="5938" w:author="Ruijie Xu" w:date="2022-02-02T13:31:00Z">
        <w:r w:rsidR="00F8395A" w:rsidRPr="002B42A7">
          <w:rPr>
            <w:rFonts w:ascii="Times New Roman" w:hAnsi="Times New Roman" w:cs="Times New Roman"/>
            <w:color w:val="000000" w:themeColor="text1"/>
            <w:rPrChange w:id="5939" w:author="Ruijie Xu" w:date="2022-03-10T12:31:00Z">
              <w:rPr>
                <w:color w:val="000000" w:themeColor="text1"/>
              </w:rPr>
            </w:rPrChange>
          </w:rPr>
          <w:t xml:space="preserve"> the </w:t>
        </w:r>
      </w:ins>
      <w:ins w:id="5940" w:author="Ruijie Xu" w:date="2022-03-16T17:04:00Z">
        <w:r w:rsidR="00FE67E6" w:rsidRPr="00FE67E6">
          <w:rPr>
            <w:rFonts w:ascii="Times New Roman" w:hAnsi="Times New Roman" w:cs="Times New Roman"/>
            <w:i/>
            <w:color w:val="000000" w:themeColor="text1"/>
          </w:rPr>
          <w:t>Rattus</w:t>
        </w:r>
      </w:ins>
      <w:ins w:id="5941" w:author="Ruijie Xu" w:date="2022-02-02T13:31:00Z">
        <w:r w:rsidR="00F8395A" w:rsidRPr="002B42A7">
          <w:rPr>
            <w:rFonts w:ascii="Times New Roman" w:hAnsi="Times New Roman" w:cs="Times New Roman"/>
            <w:color w:val="000000" w:themeColor="text1"/>
            <w:rPrChange w:id="5942" w:author="Ruijie Xu" w:date="2022-03-10T12:31:00Z">
              <w:rPr>
                <w:color w:val="000000" w:themeColor="text1"/>
              </w:rPr>
            </w:rPrChange>
          </w:rPr>
          <w:t xml:space="preserve"> samples into two large clusters</w:t>
        </w:r>
      </w:ins>
      <w:ins w:id="5943" w:author="Liliana Salvador" w:date="2022-02-25T17:02:00Z">
        <w:r w:rsidR="0080676F" w:rsidRPr="002B42A7">
          <w:rPr>
            <w:rFonts w:ascii="Times New Roman" w:hAnsi="Times New Roman" w:cs="Times New Roman"/>
            <w:color w:val="000000" w:themeColor="text1"/>
            <w:rPrChange w:id="5944" w:author="Ruijie Xu" w:date="2022-03-10T12:31:00Z">
              <w:rPr>
                <w:color w:val="000000" w:themeColor="text1"/>
              </w:rPr>
            </w:rPrChange>
          </w:rPr>
          <w:t>: the</w:t>
        </w:r>
      </w:ins>
      <w:ins w:id="5945" w:author="Ruijie Xu" w:date="2022-02-02T13:31:00Z">
        <w:del w:id="5946" w:author="Liliana Salvador" w:date="2022-02-25T17:02:00Z">
          <w:r w:rsidR="00F8395A" w:rsidRPr="002B42A7" w:rsidDel="0080676F">
            <w:rPr>
              <w:rFonts w:ascii="Times New Roman" w:hAnsi="Times New Roman" w:cs="Times New Roman"/>
              <w:color w:val="000000" w:themeColor="text1"/>
              <w:rPrChange w:id="5947"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5948" w:author="Ruijie Xu" w:date="2022-03-10T12:31:00Z">
              <w:rPr>
                <w:color w:val="000000" w:themeColor="text1"/>
              </w:rPr>
            </w:rPrChange>
          </w:rPr>
          <w:t xml:space="preserve"> first </w:t>
        </w:r>
        <w:del w:id="5949" w:author="Liliana Salvador" w:date="2022-02-25T17:02:00Z">
          <w:r w:rsidR="00F8395A" w:rsidRPr="002B42A7" w:rsidDel="0080676F">
            <w:rPr>
              <w:rFonts w:ascii="Times New Roman" w:hAnsi="Times New Roman" w:cs="Times New Roman"/>
              <w:color w:val="000000" w:themeColor="text1"/>
              <w:rPrChange w:id="5950" w:author="Ruijie Xu" w:date="2022-03-10T12:31:00Z">
                <w:rPr>
                  <w:color w:val="000000" w:themeColor="text1"/>
                </w:rPr>
              </w:rPrChange>
            </w:rPr>
            <w:delText>cluster included</w:delText>
          </w:r>
        </w:del>
      </w:ins>
      <w:ins w:id="5951" w:author="Liliana Salvador" w:date="2022-02-25T17:02:00Z">
        <w:r w:rsidR="0080676F" w:rsidRPr="002B42A7">
          <w:rPr>
            <w:rFonts w:ascii="Times New Roman" w:hAnsi="Times New Roman" w:cs="Times New Roman"/>
            <w:color w:val="000000" w:themeColor="text1"/>
            <w:rPrChange w:id="5952" w:author="Ruijie Xu" w:date="2022-03-10T12:31:00Z">
              <w:rPr>
                <w:color w:val="000000" w:themeColor="text1"/>
              </w:rPr>
            </w:rPrChange>
          </w:rPr>
          <w:t>w</w:t>
        </w:r>
        <w:r w:rsidR="00371C1D" w:rsidRPr="002B42A7">
          <w:rPr>
            <w:rFonts w:ascii="Times New Roman" w:hAnsi="Times New Roman" w:cs="Times New Roman"/>
            <w:color w:val="000000" w:themeColor="text1"/>
            <w:rPrChange w:id="5953" w:author="Ruijie Xu" w:date="2022-03-10T12:31:00Z">
              <w:rPr>
                <w:color w:val="000000" w:themeColor="text1"/>
              </w:rPr>
            </w:rPrChange>
          </w:rPr>
          <w:t>ith</w:t>
        </w:r>
      </w:ins>
      <w:ins w:id="5954" w:author="Ruijie Xu" w:date="2022-02-02T13:31:00Z">
        <w:r w:rsidR="00F8395A" w:rsidRPr="002B42A7">
          <w:rPr>
            <w:rFonts w:ascii="Times New Roman" w:hAnsi="Times New Roman" w:cs="Times New Roman"/>
            <w:color w:val="000000" w:themeColor="text1"/>
            <w:rPrChange w:id="5955" w:author="Ruijie Xu" w:date="2022-03-10T12:31:00Z">
              <w:rPr>
                <w:color w:val="000000" w:themeColor="text1"/>
              </w:rPr>
            </w:rPrChange>
          </w:rPr>
          <w:t xml:space="preserve"> three </w:t>
        </w:r>
      </w:ins>
      <w:ins w:id="5956" w:author="Rajeev, Sree" w:date="2022-03-01T14:10:00Z">
        <w:r w:rsidR="00666430" w:rsidRPr="002B42A7">
          <w:rPr>
            <w:rFonts w:ascii="Times New Roman" w:hAnsi="Times New Roman" w:cs="Times New Roman"/>
            <w:color w:val="000000" w:themeColor="text1"/>
            <w:rPrChange w:id="5957" w:author="Ruijie Xu" w:date="2022-03-10T12:31:00Z">
              <w:rPr>
                <w:color w:val="000000" w:themeColor="text1"/>
              </w:rPr>
            </w:rPrChange>
          </w:rPr>
          <w:t>l</w:t>
        </w:r>
      </w:ins>
      <w:ins w:id="5958" w:author="Liliana Salvador" w:date="2022-02-25T17:03:00Z">
        <w:del w:id="5959" w:author="Rajeev, Sree" w:date="2022-03-01T14:10:00Z">
          <w:r w:rsidR="00371C1D" w:rsidRPr="002B42A7" w:rsidDel="00666430">
            <w:rPr>
              <w:rFonts w:ascii="Times New Roman" w:hAnsi="Times New Roman" w:cs="Times New Roman"/>
              <w:color w:val="000000" w:themeColor="text1"/>
              <w:rPrChange w:id="5960" w:author="Ruijie Xu" w:date="2022-03-10T12:31:00Z">
                <w:rPr>
                  <w:color w:val="000000" w:themeColor="text1"/>
                </w:rPr>
              </w:rPrChange>
            </w:rPr>
            <w:delText>L</w:delText>
          </w:r>
        </w:del>
      </w:ins>
      <w:ins w:id="5961" w:author="Ruijie Xu" w:date="2022-02-02T13:31:00Z">
        <w:del w:id="5962" w:author="Liliana Salvador" w:date="2022-02-25T17:03:00Z">
          <w:r w:rsidR="00F8395A" w:rsidRPr="002B42A7" w:rsidDel="00371C1D">
            <w:rPr>
              <w:rFonts w:ascii="Times New Roman" w:hAnsi="Times New Roman" w:cs="Times New Roman"/>
              <w:color w:val="000000" w:themeColor="text1"/>
              <w:rPrChange w:id="5963"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5964" w:author="Ruijie Xu" w:date="2022-03-10T12:31:00Z">
              <w:rPr>
                <w:color w:val="000000" w:themeColor="text1"/>
              </w:rPr>
            </w:rPrChange>
          </w:rPr>
          <w:t xml:space="preserve">ung samples (R22.L, R26.L and R27.L) and </w:t>
        </w:r>
      </w:ins>
      <w:ins w:id="5965" w:author="Liliana Salvador" w:date="2022-02-25T17:03:00Z">
        <w:r w:rsidR="00371C1D" w:rsidRPr="002B42A7">
          <w:rPr>
            <w:rFonts w:ascii="Times New Roman" w:hAnsi="Times New Roman" w:cs="Times New Roman"/>
            <w:color w:val="000000" w:themeColor="text1"/>
            <w:rPrChange w:id="5966" w:author="Ruijie Xu" w:date="2022-03-10T12:31:00Z">
              <w:rPr>
                <w:color w:val="000000" w:themeColor="text1"/>
              </w:rPr>
            </w:rPrChange>
          </w:rPr>
          <w:t xml:space="preserve">the </w:t>
        </w:r>
      </w:ins>
      <w:ins w:id="5967" w:author="Ruijie Xu" w:date="2022-02-02T13:31:00Z">
        <w:r w:rsidR="00F8395A" w:rsidRPr="002B42A7">
          <w:rPr>
            <w:rFonts w:ascii="Times New Roman" w:hAnsi="Times New Roman" w:cs="Times New Roman"/>
            <w:color w:val="000000" w:themeColor="text1"/>
            <w:rPrChange w:id="5968" w:author="Ruijie Xu" w:date="2022-03-10T12:31:00Z">
              <w:rPr>
                <w:color w:val="000000" w:themeColor="text1"/>
              </w:rPr>
            </w:rPrChange>
          </w:rPr>
          <w:t xml:space="preserve">second </w:t>
        </w:r>
        <w:del w:id="5969" w:author="Liliana Salvador" w:date="2022-02-25T17:03:00Z">
          <w:r w:rsidR="00F8395A" w:rsidRPr="002B42A7" w:rsidDel="00371C1D">
            <w:rPr>
              <w:rFonts w:ascii="Times New Roman" w:hAnsi="Times New Roman" w:cs="Times New Roman"/>
              <w:color w:val="000000" w:themeColor="text1"/>
              <w:rPrChange w:id="5970"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5971" w:author="Ruijie Xu" w:date="2022-03-10T12:31:00Z">
              <w:rPr>
                <w:color w:val="000000" w:themeColor="text1"/>
              </w:rPr>
            </w:rPrChange>
          </w:rPr>
          <w:t xml:space="preserve">with </w:t>
        </w:r>
      </w:ins>
      <w:ins w:id="5972" w:author="Liliana Salvador" w:date="2022-02-25T17:03:00Z">
        <w:r w:rsidR="00371C1D" w:rsidRPr="002B42A7">
          <w:rPr>
            <w:rFonts w:ascii="Times New Roman" w:hAnsi="Times New Roman" w:cs="Times New Roman"/>
            <w:color w:val="000000" w:themeColor="text1"/>
            <w:rPrChange w:id="5973" w:author="Ruijie Xu" w:date="2022-03-10T12:31:00Z">
              <w:rPr>
                <w:color w:val="000000" w:themeColor="text1"/>
              </w:rPr>
            </w:rPrChange>
          </w:rPr>
          <w:t xml:space="preserve">a combination of </w:t>
        </w:r>
      </w:ins>
      <w:ins w:id="5974" w:author="Ruijie Xu" w:date="2022-02-02T13:31:00Z">
        <w:r w:rsidR="00F8395A" w:rsidRPr="002B42A7">
          <w:rPr>
            <w:rFonts w:ascii="Times New Roman" w:hAnsi="Times New Roman" w:cs="Times New Roman"/>
            <w:color w:val="000000" w:themeColor="text1"/>
            <w:rPrChange w:id="5975" w:author="Ruijie Xu" w:date="2022-03-10T12:31:00Z">
              <w:rPr>
                <w:color w:val="000000" w:themeColor="text1"/>
              </w:rPr>
            </w:rPrChange>
          </w:rPr>
          <w:t xml:space="preserve">all the </w:t>
        </w:r>
      </w:ins>
      <w:ins w:id="5976" w:author="Liliana Salvador" w:date="2022-03-08T19:51:00Z">
        <w:r w:rsidR="00352EA8" w:rsidRPr="002B42A7">
          <w:rPr>
            <w:rFonts w:ascii="Times New Roman" w:hAnsi="Times New Roman" w:cs="Times New Roman"/>
            <w:color w:val="000000" w:themeColor="text1"/>
            <w:rPrChange w:id="5977" w:author="Ruijie Xu" w:date="2022-03-10T12:31:00Z">
              <w:rPr>
                <w:color w:val="000000" w:themeColor="text1"/>
              </w:rPr>
            </w:rPrChange>
          </w:rPr>
          <w:t>k</w:t>
        </w:r>
      </w:ins>
      <w:ins w:id="5978" w:author="Ruijie Xu" w:date="2022-02-02T13:31:00Z">
        <w:del w:id="5979" w:author="Liliana Salvador" w:date="2022-03-08T19:51:00Z">
          <w:r w:rsidR="00F8395A" w:rsidRPr="002B42A7" w:rsidDel="00352EA8">
            <w:rPr>
              <w:rFonts w:ascii="Times New Roman" w:hAnsi="Times New Roman" w:cs="Times New Roman"/>
              <w:color w:val="000000" w:themeColor="text1"/>
              <w:rPrChange w:id="5980"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5981" w:author="Ruijie Xu" w:date="2022-03-10T12:31:00Z">
              <w:rPr>
                <w:color w:val="000000" w:themeColor="text1"/>
              </w:rPr>
            </w:rPrChange>
          </w:rPr>
          <w:t xml:space="preserve">idney and </w:t>
        </w:r>
      </w:ins>
      <w:ins w:id="5982" w:author="Liliana Salvador" w:date="2022-03-08T19:51:00Z">
        <w:r w:rsidR="00352EA8" w:rsidRPr="002B42A7">
          <w:rPr>
            <w:rFonts w:ascii="Times New Roman" w:hAnsi="Times New Roman" w:cs="Times New Roman"/>
            <w:color w:val="000000" w:themeColor="text1"/>
            <w:rPrChange w:id="5983" w:author="Ruijie Xu" w:date="2022-03-10T12:31:00Z">
              <w:rPr>
                <w:color w:val="000000" w:themeColor="text1"/>
              </w:rPr>
            </w:rPrChange>
          </w:rPr>
          <w:t>s</w:t>
        </w:r>
      </w:ins>
      <w:ins w:id="5984" w:author="Ruijie Xu" w:date="2022-02-02T13:31:00Z">
        <w:del w:id="5985" w:author="Liliana Salvador" w:date="2022-03-08T19:51:00Z">
          <w:r w:rsidR="00F8395A" w:rsidRPr="002B42A7" w:rsidDel="00352EA8">
            <w:rPr>
              <w:rFonts w:ascii="Times New Roman" w:hAnsi="Times New Roman" w:cs="Times New Roman"/>
              <w:color w:val="000000" w:themeColor="text1"/>
              <w:rPrChange w:id="5986"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5987" w:author="Ruijie Xu" w:date="2022-03-10T12:31:00Z">
              <w:rPr>
                <w:color w:val="000000" w:themeColor="text1"/>
              </w:rPr>
            </w:rPrChange>
          </w:rPr>
          <w:t>pleen samples</w:t>
        </w:r>
      </w:ins>
      <w:ins w:id="5988" w:author="Liliana Salvador" w:date="2022-02-26T16:37:00Z">
        <w:r w:rsidR="00197BBC" w:rsidRPr="002B42A7">
          <w:rPr>
            <w:rFonts w:ascii="Times New Roman" w:hAnsi="Times New Roman" w:cs="Times New Roman"/>
            <w:color w:val="000000" w:themeColor="text1"/>
            <w:rPrChange w:id="5989" w:author="Ruijie Xu" w:date="2022-03-10T12:31:00Z">
              <w:rPr>
                <w:color w:val="000000" w:themeColor="text1"/>
              </w:rPr>
            </w:rPrChange>
          </w:rPr>
          <w:t>,</w:t>
        </w:r>
      </w:ins>
      <w:ins w:id="5990" w:author="Ruijie Xu" w:date="2022-02-02T13:31:00Z">
        <w:r w:rsidR="00F8395A" w:rsidRPr="002B42A7">
          <w:rPr>
            <w:rFonts w:ascii="Times New Roman" w:hAnsi="Times New Roman" w:cs="Times New Roman"/>
            <w:color w:val="000000" w:themeColor="text1"/>
            <w:rPrChange w:id="5991" w:author="Ruijie Xu" w:date="2022-03-10T12:31:00Z">
              <w:rPr>
                <w:color w:val="000000" w:themeColor="text1"/>
              </w:rPr>
            </w:rPrChange>
          </w:rPr>
          <w:t xml:space="preserve"> </w:t>
        </w:r>
        <w:del w:id="5992" w:author="Liliana Salvador" w:date="2022-02-25T17:04:00Z">
          <w:r w:rsidR="00F8395A" w:rsidRPr="002B42A7" w:rsidDel="00371C1D">
            <w:rPr>
              <w:rFonts w:ascii="Times New Roman" w:hAnsi="Times New Roman" w:cs="Times New Roman"/>
              <w:color w:val="000000" w:themeColor="text1"/>
              <w:rPrChange w:id="5993" w:author="Ruijie Xu" w:date="2022-03-10T12:31:00Z">
                <w:rPr>
                  <w:color w:val="000000" w:themeColor="text1"/>
                </w:rPr>
              </w:rPrChange>
            </w:rPr>
            <w:delText>as well as</w:delText>
          </w:r>
        </w:del>
      </w:ins>
      <w:ins w:id="5994" w:author="Liliana Salvador" w:date="2022-02-26T16:37:00Z">
        <w:r w:rsidR="00053B7D" w:rsidRPr="002B42A7">
          <w:rPr>
            <w:rFonts w:ascii="Times New Roman" w:hAnsi="Times New Roman" w:cs="Times New Roman"/>
            <w:color w:val="000000" w:themeColor="text1"/>
            <w:rPrChange w:id="5995" w:author="Ruijie Xu" w:date="2022-03-10T12:31:00Z">
              <w:rPr>
                <w:color w:val="000000" w:themeColor="text1"/>
              </w:rPr>
            </w:rPrChange>
          </w:rPr>
          <w:t>and</w:t>
        </w:r>
      </w:ins>
      <w:ins w:id="5996" w:author="Ruijie Xu" w:date="2022-02-02T13:31:00Z">
        <w:r w:rsidR="00F8395A" w:rsidRPr="002B42A7">
          <w:rPr>
            <w:rFonts w:ascii="Times New Roman" w:hAnsi="Times New Roman" w:cs="Times New Roman"/>
            <w:color w:val="000000" w:themeColor="text1"/>
            <w:rPrChange w:id="5997" w:author="Ruijie Xu" w:date="2022-03-10T12:31:00Z">
              <w:rPr>
                <w:color w:val="000000" w:themeColor="text1"/>
              </w:rPr>
            </w:rPrChange>
          </w:rPr>
          <w:t xml:space="preserve"> </w:t>
        </w:r>
        <w:del w:id="5998" w:author="Liliana Salvador" w:date="2022-02-25T17:03:00Z">
          <w:r w:rsidR="00F8395A" w:rsidRPr="002B42A7" w:rsidDel="00371C1D">
            <w:rPr>
              <w:rFonts w:ascii="Times New Roman" w:hAnsi="Times New Roman" w:cs="Times New Roman"/>
              <w:color w:val="000000" w:themeColor="text1"/>
              <w:rPrChange w:id="5999" w:author="Ruijie Xu" w:date="2022-03-10T12:31:00Z">
                <w:rPr>
                  <w:color w:val="000000" w:themeColor="text1"/>
                </w:rPr>
              </w:rPrChange>
            </w:rPr>
            <w:delText>the</w:delText>
          </w:r>
        </w:del>
      </w:ins>
      <w:ins w:id="6000" w:author="Liliana Salvador" w:date="2022-02-25T17:03:00Z">
        <w:r w:rsidR="00371C1D" w:rsidRPr="002B42A7">
          <w:rPr>
            <w:rFonts w:ascii="Times New Roman" w:hAnsi="Times New Roman" w:cs="Times New Roman"/>
            <w:color w:val="000000" w:themeColor="text1"/>
            <w:rPrChange w:id="6001" w:author="Ruijie Xu" w:date="2022-03-10T12:31:00Z">
              <w:rPr>
                <w:color w:val="000000" w:themeColor="text1"/>
              </w:rPr>
            </w:rPrChange>
          </w:rPr>
          <w:t>one</w:t>
        </w:r>
      </w:ins>
      <w:ins w:id="6002" w:author="Ruijie Xu" w:date="2022-02-02T13:31:00Z">
        <w:r w:rsidR="00F8395A" w:rsidRPr="002B42A7">
          <w:rPr>
            <w:rFonts w:ascii="Times New Roman" w:hAnsi="Times New Roman" w:cs="Times New Roman"/>
            <w:color w:val="000000" w:themeColor="text1"/>
            <w:rPrChange w:id="6003" w:author="Ruijie Xu" w:date="2022-03-10T12:31:00Z">
              <w:rPr>
                <w:color w:val="000000" w:themeColor="text1"/>
              </w:rPr>
            </w:rPrChange>
          </w:rPr>
          <w:t xml:space="preserve"> </w:t>
        </w:r>
      </w:ins>
      <w:ins w:id="6004" w:author="Rajeev, Sree" w:date="2022-03-01T14:10:00Z">
        <w:r w:rsidR="00666430" w:rsidRPr="002B42A7">
          <w:rPr>
            <w:rFonts w:ascii="Times New Roman" w:hAnsi="Times New Roman" w:cs="Times New Roman"/>
            <w:color w:val="000000" w:themeColor="text1"/>
            <w:rPrChange w:id="6005" w:author="Ruijie Xu" w:date="2022-03-10T12:31:00Z">
              <w:rPr>
                <w:color w:val="000000" w:themeColor="text1"/>
              </w:rPr>
            </w:rPrChange>
          </w:rPr>
          <w:t>l</w:t>
        </w:r>
      </w:ins>
      <w:ins w:id="6006" w:author="Ruijie Xu" w:date="2022-02-02T13:31:00Z">
        <w:del w:id="6007" w:author="Rajeev, Sree" w:date="2022-03-01T14:10:00Z">
          <w:r w:rsidR="00F8395A" w:rsidRPr="002B42A7" w:rsidDel="00666430">
            <w:rPr>
              <w:rFonts w:ascii="Times New Roman" w:hAnsi="Times New Roman" w:cs="Times New Roman"/>
              <w:color w:val="000000" w:themeColor="text1"/>
              <w:rPrChange w:id="6008"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009" w:author="Ruijie Xu" w:date="2022-03-10T12:31:00Z">
              <w:rPr>
                <w:color w:val="000000" w:themeColor="text1"/>
              </w:rPr>
            </w:rPrChange>
          </w:rPr>
          <w:t xml:space="preserve">ung sample </w:t>
        </w:r>
        <w:del w:id="6010" w:author="Liliana Salvador" w:date="2022-02-25T17:04:00Z">
          <w:r w:rsidR="00F8395A" w:rsidRPr="002B42A7" w:rsidDel="00371C1D">
            <w:rPr>
              <w:rFonts w:ascii="Times New Roman" w:hAnsi="Times New Roman" w:cs="Times New Roman"/>
              <w:color w:val="000000" w:themeColor="text1"/>
              <w:rPrChange w:id="6011" w:author="Ruijie Xu" w:date="2022-03-10T12:31:00Z">
                <w:rPr>
                  <w:color w:val="000000" w:themeColor="text1"/>
                </w:rPr>
              </w:rPrChange>
            </w:rPr>
            <w:delText>of Rattus subject R28</w:delText>
          </w:r>
        </w:del>
        <w:del w:id="6012" w:author="Liliana Salvador" w:date="2022-02-26T16:35:00Z">
          <w:r w:rsidR="00F8395A" w:rsidRPr="002B42A7" w:rsidDel="00352C26">
            <w:rPr>
              <w:rFonts w:ascii="Times New Roman" w:hAnsi="Times New Roman" w:cs="Times New Roman"/>
              <w:color w:val="000000" w:themeColor="text1"/>
              <w:rPrChange w:id="6013"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014" w:author="Ruijie Xu" w:date="2022-03-10T12:31:00Z">
              <w:rPr>
                <w:color w:val="000000" w:themeColor="text1"/>
              </w:rPr>
            </w:rPrChange>
          </w:rPr>
          <w:t>(R28.L).</w:t>
        </w:r>
      </w:ins>
      <w:ins w:id="6015" w:author="Ruijie Xu" w:date="2022-02-02T13:32:00Z">
        <w:r w:rsidR="00F8395A" w:rsidRPr="002B42A7">
          <w:rPr>
            <w:rFonts w:ascii="Times New Roman" w:hAnsi="Times New Roman" w:cs="Times New Roman"/>
            <w:color w:val="000000" w:themeColor="text1"/>
            <w:rPrChange w:id="6016" w:author="Ruijie Xu" w:date="2022-03-10T12:31:00Z">
              <w:rPr>
                <w:color w:val="000000" w:themeColor="text1"/>
              </w:rPr>
            </w:rPrChange>
          </w:rPr>
          <w:t xml:space="preserve"> </w:t>
        </w:r>
      </w:ins>
      <w:ins w:id="6017" w:author="Ruijie Xu" w:date="2022-02-27T12:16:00Z">
        <w:r w:rsidR="00907223" w:rsidRPr="002B42A7">
          <w:rPr>
            <w:rFonts w:ascii="Times New Roman" w:hAnsi="Times New Roman" w:cs="Times New Roman"/>
            <w:color w:val="000000" w:themeColor="text1"/>
            <w:rPrChange w:id="6018" w:author="Ruijie Xu" w:date="2022-03-10T12:31:00Z">
              <w:rPr>
                <w:color w:val="000000" w:themeColor="text1"/>
              </w:rPr>
            </w:rPrChange>
          </w:rPr>
          <w:t>When comparing the</w:t>
        </w:r>
      </w:ins>
      <w:ins w:id="6019" w:author="Ruijie Xu" w:date="2022-02-27T12:17:00Z">
        <w:r w:rsidR="00907223" w:rsidRPr="002B42A7">
          <w:rPr>
            <w:rFonts w:ascii="Times New Roman" w:hAnsi="Times New Roman" w:cs="Times New Roman"/>
            <w:color w:val="000000" w:themeColor="text1"/>
            <w:rPrChange w:id="6020" w:author="Ruijie Xu" w:date="2022-03-10T12:31:00Z">
              <w:rPr>
                <w:color w:val="000000" w:themeColor="text1"/>
              </w:rPr>
            </w:rPrChange>
          </w:rPr>
          <w:t xml:space="preserve"> BC indices reported by different software</w:t>
        </w:r>
      </w:ins>
      <w:ins w:id="6021" w:author="Liliana Salvador" w:date="2022-02-26T16:39:00Z">
        <w:del w:id="6022" w:author="Ruijie Xu" w:date="2022-02-27T12:16:00Z">
          <w:r w:rsidR="00197BBC" w:rsidRPr="002B42A7" w:rsidDel="00907223">
            <w:rPr>
              <w:rFonts w:ascii="Times New Roman" w:hAnsi="Times New Roman" w:cs="Times New Roman"/>
              <w:color w:val="000000" w:themeColor="text1"/>
              <w:rPrChange w:id="6023" w:author="Ruijie Xu" w:date="2022-03-10T12:31:00Z">
                <w:rPr>
                  <w:color w:val="000000" w:themeColor="text1"/>
                </w:rPr>
              </w:rPrChange>
            </w:rPr>
            <w:delText>By v</w:delText>
          </w:r>
        </w:del>
        <w:del w:id="6024" w:author="Ruijie Xu" w:date="2022-02-27T12:15:00Z">
          <w:r w:rsidR="00197BBC" w:rsidRPr="002B42A7" w:rsidDel="00907223">
            <w:rPr>
              <w:rFonts w:ascii="Times New Roman" w:hAnsi="Times New Roman" w:cs="Times New Roman"/>
              <w:color w:val="000000" w:themeColor="text1"/>
              <w:rPrChange w:id="6025" w:author="Ruijie Xu" w:date="2022-03-10T12:31:00Z">
                <w:rPr>
                  <w:color w:val="000000" w:themeColor="text1"/>
                </w:rPr>
              </w:rPrChange>
            </w:rPr>
            <w:delText xml:space="preserve">all </w:delText>
          </w:r>
        </w:del>
        <w:del w:id="6026" w:author="Ruijie Xu" w:date="2022-02-27T12:16:00Z">
          <w:r w:rsidR="00197BBC" w:rsidRPr="002B42A7" w:rsidDel="00907223">
            <w:rPr>
              <w:rFonts w:ascii="Times New Roman" w:hAnsi="Times New Roman" w:cs="Times New Roman"/>
              <w:color w:val="000000" w:themeColor="text1"/>
              <w:rPrChange w:id="6027" w:author="Ruijie Xu" w:date="2022-03-10T12:31:00Z">
                <w:rPr>
                  <w:color w:val="000000" w:themeColor="text1"/>
                </w:rPr>
              </w:rPrChange>
            </w:rPr>
            <w:delText>with-</w:delText>
          </w:r>
        </w:del>
      </w:ins>
      <w:ins w:id="6028" w:author="Ruijie Xu" w:date="2022-02-03T12:28:00Z">
        <w:r w:rsidR="00F83C0B" w:rsidRPr="002B42A7">
          <w:rPr>
            <w:rFonts w:ascii="Times New Roman" w:hAnsi="Times New Roman" w:cs="Times New Roman"/>
            <w:color w:val="000000" w:themeColor="text1"/>
            <w:rPrChange w:id="6029" w:author="Ruijie Xu" w:date="2022-03-10T12:31:00Z">
              <w:rPr>
                <w:color w:val="000000" w:themeColor="text1"/>
              </w:rPr>
            </w:rPrChange>
          </w:rPr>
          <w:t xml:space="preserve"> (</w:t>
        </w:r>
      </w:ins>
      <w:ins w:id="6030" w:author="Ruijie Xu" w:date="2022-02-03T12:29:00Z">
        <w:r w:rsidR="00F83C0B" w:rsidRPr="002B42A7">
          <w:rPr>
            <w:rFonts w:ascii="Times New Roman" w:hAnsi="Times New Roman" w:cs="Times New Roman"/>
            <w:color w:val="000000" w:themeColor="text1"/>
            <w:rPrChange w:id="6031" w:author="Ruijie Xu" w:date="2022-03-10T12:31:00Z">
              <w:rPr>
                <w:color w:val="000000" w:themeColor="text1"/>
              </w:rPr>
            </w:rPrChange>
          </w:rPr>
          <w:t>Table SII.6)</w:t>
        </w:r>
      </w:ins>
      <w:ins w:id="6032" w:author="Ruijie Xu" w:date="2022-02-02T13:29:00Z">
        <w:r w:rsidRPr="002B42A7">
          <w:rPr>
            <w:rFonts w:ascii="Times New Roman" w:hAnsi="Times New Roman" w:cs="Times New Roman"/>
            <w:color w:val="000000" w:themeColor="text1"/>
            <w:rPrChange w:id="6033" w:author="Ruijie Xu" w:date="2022-03-10T12:31:00Z">
              <w:rPr>
                <w:color w:val="000000" w:themeColor="text1"/>
              </w:rPr>
            </w:rPrChange>
          </w:rPr>
          <w:t xml:space="preserve">, we </w:t>
        </w:r>
        <w:del w:id="6034" w:author="Liliana Salvador" w:date="2022-02-26T16:41:00Z">
          <w:r w:rsidRPr="002B42A7" w:rsidDel="00197BBC">
            <w:rPr>
              <w:rFonts w:ascii="Times New Roman" w:hAnsi="Times New Roman" w:cs="Times New Roman"/>
              <w:color w:val="000000" w:themeColor="text1"/>
              <w:rPrChange w:id="6035" w:author="Ruijie Xu" w:date="2022-03-10T12:31:00Z">
                <w:rPr>
                  <w:color w:val="000000" w:themeColor="text1"/>
                </w:rPr>
              </w:rPrChange>
            </w:rPr>
            <w:delText>identified</w:delText>
          </w:r>
        </w:del>
      </w:ins>
      <w:ins w:id="6036" w:author="Liliana Salvador" w:date="2022-02-26T16:41:00Z">
        <w:r w:rsidR="00197BBC" w:rsidRPr="002B42A7">
          <w:rPr>
            <w:rFonts w:ascii="Times New Roman" w:hAnsi="Times New Roman" w:cs="Times New Roman"/>
            <w:color w:val="000000" w:themeColor="text1"/>
            <w:rPrChange w:id="6037" w:author="Ruijie Xu" w:date="2022-03-10T12:31:00Z">
              <w:rPr>
                <w:color w:val="000000" w:themeColor="text1"/>
              </w:rPr>
            </w:rPrChange>
          </w:rPr>
          <w:t>found</w:t>
        </w:r>
      </w:ins>
      <w:ins w:id="6038" w:author="Ruijie Xu" w:date="2022-02-02T13:29:00Z">
        <w:r w:rsidRPr="002B42A7">
          <w:rPr>
            <w:rFonts w:ascii="Times New Roman" w:hAnsi="Times New Roman" w:cs="Times New Roman"/>
            <w:color w:val="000000" w:themeColor="text1"/>
            <w:rPrChange w:id="6039" w:author="Ruijie Xu" w:date="2022-03-10T12:31:00Z">
              <w:rPr>
                <w:color w:val="000000" w:themeColor="text1"/>
              </w:rPr>
            </w:rPrChange>
          </w:rPr>
          <w:t xml:space="preserve"> that </w:t>
        </w:r>
        <w:del w:id="6040" w:author="Liliana Salvador" w:date="2022-02-26T16:40:00Z">
          <w:r w:rsidRPr="002B42A7" w:rsidDel="00197BBC">
            <w:rPr>
              <w:rFonts w:ascii="Times New Roman" w:hAnsi="Times New Roman" w:cs="Times New Roman"/>
              <w:color w:val="000000" w:themeColor="text1"/>
              <w:rPrChange w:id="6041"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042" w:author="Ruijie Xu" w:date="2022-03-10T12:31:00Z">
              <w:rPr>
                <w:color w:val="000000" w:themeColor="text1"/>
              </w:rPr>
            </w:rPrChange>
          </w:rPr>
          <w:t>BLASTN</w:t>
        </w:r>
      </w:ins>
      <w:ins w:id="6043" w:author="Ruijie Xu" w:date="2022-02-27T12:17:00Z">
        <w:r w:rsidR="00907223" w:rsidRPr="002B42A7">
          <w:rPr>
            <w:rFonts w:ascii="Times New Roman" w:hAnsi="Times New Roman" w:cs="Times New Roman"/>
            <w:color w:val="000000" w:themeColor="text1"/>
            <w:rPrChange w:id="6044" w:author="Ruijie Xu" w:date="2022-03-10T12:31:00Z">
              <w:rPr>
                <w:color w:val="000000" w:themeColor="text1"/>
              </w:rPr>
            </w:rPrChange>
          </w:rPr>
          <w:t>’s BC indices</w:t>
        </w:r>
      </w:ins>
      <w:ins w:id="6045" w:author="Ruijie Xu" w:date="2022-02-02T13:29:00Z">
        <w:r w:rsidRPr="002B42A7">
          <w:rPr>
            <w:rFonts w:ascii="Times New Roman" w:hAnsi="Times New Roman" w:cs="Times New Roman"/>
            <w:color w:val="000000" w:themeColor="text1"/>
            <w:rPrChange w:id="6046" w:author="Ruijie Xu" w:date="2022-03-10T12:31:00Z">
              <w:rPr>
                <w:color w:val="000000" w:themeColor="text1"/>
              </w:rPr>
            </w:rPrChange>
          </w:rPr>
          <w:t xml:space="preserve"> w</w:t>
        </w:r>
        <w:del w:id="6047" w:author="Liliana Salvador" w:date="2022-03-08T19:51:00Z">
          <w:r w:rsidRPr="002B42A7" w:rsidDel="00352EA8">
            <w:rPr>
              <w:rFonts w:ascii="Times New Roman" w:hAnsi="Times New Roman" w:cs="Times New Roman"/>
              <w:color w:val="000000" w:themeColor="text1"/>
              <w:rPrChange w:id="6048" w:author="Ruijie Xu" w:date="2022-03-10T12:31:00Z">
                <w:rPr>
                  <w:color w:val="000000" w:themeColor="text1"/>
                </w:rPr>
              </w:rPrChange>
            </w:rPr>
            <w:delText>as</w:delText>
          </w:r>
        </w:del>
      </w:ins>
      <w:ins w:id="6049" w:author="Liliana Salvador" w:date="2022-03-08T19:52:00Z">
        <w:r w:rsidR="00352EA8" w:rsidRPr="002B42A7">
          <w:rPr>
            <w:rFonts w:ascii="Times New Roman" w:hAnsi="Times New Roman" w:cs="Times New Roman"/>
            <w:color w:val="000000" w:themeColor="text1"/>
            <w:rPrChange w:id="6050" w:author="Ruijie Xu" w:date="2022-03-10T12:31:00Z">
              <w:rPr>
                <w:color w:val="000000" w:themeColor="text1"/>
              </w:rPr>
            </w:rPrChange>
          </w:rPr>
          <w:t>ere</w:t>
        </w:r>
      </w:ins>
      <w:ins w:id="6051" w:author="Ruijie Xu" w:date="2022-02-02T13:29:00Z">
        <w:r w:rsidRPr="002B42A7">
          <w:rPr>
            <w:rFonts w:ascii="Times New Roman" w:hAnsi="Times New Roman" w:cs="Times New Roman"/>
            <w:color w:val="000000" w:themeColor="text1"/>
            <w:rPrChange w:id="6052" w:author="Ruijie Xu" w:date="2022-03-10T12:31:00Z">
              <w:rPr>
                <w:color w:val="000000" w:themeColor="text1"/>
              </w:rPr>
            </w:rPrChange>
          </w:rPr>
          <w:t xml:space="preserve"> </w:t>
        </w:r>
      </w:ins>
      <w:ins w:id="6053" w:author="Ruijie Xu" w:date="2022-02-27T12:15:00Z">
        <w:r w:rsidR="00907223" w:rsidRPr="002B42A7">
          <w:rPr>
            <w:rFonts w:ascii="Times New Roman" w:hAnsi="Times New Roman" w:cs="Times New Roman"/>
            <w:color w:val="000000" w:themeColor="text1"/>
            <w:rPrChange w:id="6054" w:author="Ruijie Xu" w:date="2022-03-10T12:31:00Z">
              <w:rPr>
                <w:color w:val="000000" w:themeColor="text1"/>
              </w:rPr>
            </w:rPrChange>
          </w:rPr>
          <w:t>more similar</w:t>
        </w:r>
      </w:ins>
      <w:ins w:id="6055" w:author="Ruijie Xu" w:date="2022-02-02T13:29:00Z">
        <w:r w:rsidRPr="002B42A7">
          <w:rPr>
            <w:rFonts w:ascii="Times New Roman" w:hAnsi="Times New Roman" w:cs="Times New Roman"/>
            <w:color w:val="000000" w:themeColor="text1"/>
            <w:rPrChange w:id="6056" w:author="Ruijie Xu" w:date="2022-03-10T12:31:00Z">
              <w:rPr>
                <w:color w:val="000000" w:themeColor="text1"/>
              </w:rPr>
            </w:rPrChange>
          </w:rPr>
          <w:t xml:space="preserve"> </w:t>
        </w:r>
        <w:del w:id="6057" w:author="Liliana Salvador" w:date="2022-03-08T19:52:00Z">
          <w:r w:rsidRPr="002B42A7" w:rsidDel="00352EA8">
            <w:rPr>
              <w:rFonts w:ascii="Times New Roman" w:hAnsi="Times New Roman" w:cs="Times New Roman"/>
              <w:color w:val="000000" w:themeColor="text1"/>
              <w:rPrChange w:id="6058" w:author="Ruijie Xu" w:date="2022-03-10T12:31:00Z">
                <w:rPr>
                  <w:color w:val="000000" w:themeColor="text1"/>
                </w:rPr>
              </w:rPrChange>
            </w:rPr>
            <w:delText xml:space="preserve">from </w:delText>
          </w:r>
        </w:del>
      </w:ins>
      <w:ins w:id="6059" w:author="Ruijie Xu" w:date="2022-02-27T12:17:00Z">
        <w:del w:id="6060" w:author="Liliana Salvador" w:date="2022-03-08T19:52:00Z">
          <w:r w:rsidR="006C2374" w:rsidRPr="002B42A7" w:rsidDel="00352EA8">
            <w:rPr>
              <w:rFonts w:ascii="Times New Roman" w:hAnsi="Times New Roman" w:cs="Times New Roman"/>
              <w:color w:val="000000" w:themeColor="text1"/>
              <w:rPrChange w:id="6061" w:author="Ruijie Xu" w:date="2022-03-10T12:31:00Z">
                <w:rPr>
                  <w:color w:val="000000" w:themeColor="text1"/>
                </w:rPr>
              </w:rPrChange>
            </w:rPr>
            <w:delText>that</w:delText>
          </w:r>
        </w:del>
      </w:ins>
      <w:ins w:id="6062" w:author="Liliana Salvador" w:date="2022-03-08T19:52:00Z">
        <w:r w:rsidR="00352EA8" w:rsidRPr="002B42A7">
          <w:rPr>
            <w:rFonts w:ascii="Times New Roman" w:hAnsi="Times New Roman" w:cs="Times New Roman"/>
            <w:color w:val="000000" w:themeColor="text1"/>
            <w:rPrChange w:id="6063" w:author="Ruijie Xu" w:date="2022-03-10T12:31:00Z">
              <w:rPr>
                <w:color w:val="000000" w:themeColor="text1"/>
              </w:rPr>
            </w:rPrChange>
          </w:rPr>
          <w:t xml:space="preserve">than </w:t>
        </w:r>
        <w:r w:rsidR="00352EA8" w:rsidRPr="002B42A7">
          <w:rPr>
            <w:rFonts w:ascii="Times New Roman" w:hAnsi="Times New Roman" w:cs="Times New Roman"/>
            <w:color w:val="000000" w:themeColor="text1"/>
            <w:rPrChange w:id="6064" w:author="Ruijie Xu" w:date="2022-03-10T12:31:00Z">
              <w:rPr>
                <w:color w:val="000000" w:themeColor="text1"/>
              </w:rPr>
            </w:rPrChange>
          </w:rPr>
          <w:lastRenderedPageBreak/>
          <w:t>the ones</w:t>
        </w:r>
      </w:ins>
      <w:ins w:id="6065" w:author="Ruijie Xu" w:date="2022-02-27T12:17:00Z">
        <w:r w:rsidR="006C2374" w:rsidRPr="002B42A7">
          <w:rPr>
            <w:rFonts w:ascii="Times New Roman" w:hAnsi="Times New Roman" w:cs="Times New Roman"/>
            <w:color w:val="000000" w:themeColor="text1"/>
            <w:rPrChange w:id="6066" w:author="Ruijie Xu" w:date="2022-03-10T12:31:00Z">
              <w:rPr>
                <w:color w:val="000000" w:themeColor="text1"/>
              </w:rPr>
            </w:rPrChange>
          </w:rPr>
          <w:t xml:space="preserve"> of </w:t>
        </w:r>
      </w:ins>
      <w:ins w:id="6067" w:author="Ruijie Xu" w:date="2022-02-02T13:29:00Z">
        <w:del w:id="6068" w:author="Liliana Salvador" w:date="2022-02-26T16:42:00Z">
          <w:r w:rsidRPr="002B42A7" w:rsidDel="00197BBC">
            <w:rPr>
              <w:rFonts w:ascii="Times New Roman" w:hAnsi="Times New Roman" w:cs="Times New Roman"/>
              <w:color w:val="000000" w:themeColor="text1"/>
              <w:rPrChange w:id="6069"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070" w:author="Ruijie Xu" w:date="2022-03-10T12:31:00Z">
              <w:rPr>
                <w:color w:val="000000" w:themeColor="text1"/>
              </w:rPr>
            </w:rPrChange>
          </w:rPr>
          <w:t xml:space="preserve">Kraken2, Bracken, and Centrifuge, </w:t>
        </w:r>
        <w:del w:id="6071" w:author="Liliana Salvador" w:date="2022-02-26T16:42:00Z">
          <w:r w:rsidRPr="002B42A7" w:rsidDel="00197BBC">
            <w:rPr>
              <w:rFonts w:ascii="Times New Roman" w:hAnsi="Times New Roman" w:cs="Times New Roman"/>
              <w:color w:val="000000" w:themeColor="text1"/>
              <w:rPrChange w:id="6072" w:author="Ruijie Xu" w:date="2022-03-10T12:31:00Z">
                <w:rPr>
                  <w:color w:val="000000" w:themeColor="text1"/>
                </w:rPr>
              </w:rPrChange>
            </w:rPr>
            <w:delText>and between-sample relationships evaluated using</w:delText>
          </w:r>
        </w:del>
      </w:ins>
      <w:ins w:id="6073" w:author="Liliana Salvador" w:date="2022-02-26T16:42:00Z">
        <w:r w:rsidR="00197BBC" w:rsidRPr="002B42A7">
          <w:rPr>
            <w:rFonts w:ascii="Times New Roman" w:hAnsi="Times New Roman" w:cs="Times New Roman"/>
            <w:color w:val="000000" w:themeColor="text1"/>
            <w:rPrChange w:id="6074" w:author="Ruijie Xu" w:date="2022-03-10T12:31:00Z">
              <w:rPr>
                <w:color w:val="000000" w:themeColor="text1"/>
              </w:rPr>
            </w:rPrChange>
          </w:rPr>
          <w:t>while</w:t>
        </w:r>
      </w:ins>
      <w:ins w:id="6075" w:author="Ruijie Xu" w:date="2022-02-02T13:29:00Z">
        <w:r w:rsidRPr="002B42A7">
          <w:rPr>
            <w:rFonts w:ascii="Times New Roman" w:hAnsi="Times New Roman" w:cs="Times New Roman"/>
            <w:color w:val="000000" w:themeColor="text1"/>
            <w:rPrChange w:id="6076" w:author="Ruijie Xu" w:date="2022-03-10T12:31:00Z">
              <w:rPr>
                <w:color w:val="000000" w:themeColor="text1"/>
              </w:rPr>
            </w:rPrChange>
          </w:rPr>
          <w:t xml:space="preserve"> </w:t>
        </w:r>
      </w:ins>
      <w:ins w:id="6077" w:author="Ruijie Xu" w:date="2022-03-04T13:53:00Z">
        <w:r w:rsidR="00487546" w:rsidRPr="002B42A7">
          <w:rPr>
            <w:rFonts w:ascii="Times New Roman" w:hAnsi="Times New Roman" w:cs="Times New Roman"/>
            <w:color w:val="000000" w:themeColor="text1"/>
            <w:rPrChange w:id="6078" w:author="Ruijie Xu" w:date="2022-03-10T12:31:00Z">
              <w:rPr>
                <w:color w:val="000000" w:themeColor="text1"/>
              </w:rPr>
            </w:rPrChange>
          </w:rPr>
          <w:t xml:space="preserve">the </w:t>
        </w:r>
      </w:ins>
      <w:ins w:id="6079" w:author="Ruijie Xu" w:date="2022-02-27T12:18:00Z">
        <w:r w:rsidR="006C2374" w:rsidRPr="002B42A7">
          <w:rPr>
            <w:rFonts w:ascii="Times New Roman" w:hAnsi="Times New Roman" w:cs="Times New Roman"/>
            <w:color w:val="000000" w:themeColor="text1"/>
            <w:rPrChange w:id="6080" w:author="Ruijie Xu" w:date="2022-03-10T12:31:00Z">
              <w:rPr>
                <w:color w:val="000000" w:themeColor="text1"/>
              </w:rPr>
            </w:rPrChange>
          </w:rPr>
          <w:t xml:space="preserve">BC indices of </w:t>
        </w:r>
      </w:ins>
      <w:ins w:id="6081" w:author="Ruijie Xu" w:date="2022-02-02T13:29:00Z">
        <w:r w:rsidRPr="002B42A7">
          <w:rPr>
            <w:rFonts w:ascii="Times New Roman" w:hAnsi="Times New Roman" w:cs="Times New Roman"/>
            <w:color w:val="000000" w:themeColor="text1"/>
            <w:rPrChange w:id="6082" w:author="Ruijie Xu" w:date="2022-03-10T12:31:00Z">
              <w:rPr>
                <w:color w:val="000000" w:themeColor="text1"/>
              </w:rPr>
            </w:rPrChange>
          </w:rPr>
          <w:t xml:space="preserve">CLARK and CLARK-s </w:t>
        </w:r>
      </w:ins>
      <w:ins w:id="6083" w:author="Liliana Salvador" w:date="2022-03-08T19:52:00Z">
        <w:r w:rsidR="00352EA8" w:rsidRPr="002B42A7">
          <w:rPr>
            <w:rFonts w:ascii="Times New Roman" w:hAnsi="Times New Roman" w:cs="Times New Roman"/>
            <w:color w:val="000000" w:themeColor="text1"/>
            <w:rPrChange w:id="6084" w:author="Ruijie Xu" w:date="2022-03-10T12:31:00Z">
              <w:rPr>
                <w:color w:val="000000" w:themeColor="text1"/>
              </w:rPr>
            </w:rPrChange>
          </w:rPr>
          <w:t>we</w:t>
        </w:r>
      </w:ins>
      <w:ins w:id="6085" w:author="Ruijie Xu" w:date="2022-02-02T13:29:00Z">
        <w:del w:id="6086" w:author="Liliana Salvador" w:date="2022-03-08T19:52:00Z">
          <w:r w:rsidRPr="002B42A7" w:rsidDel="00352EA8">
            <w:rPr>
              <w:rFonts w:ascii="Times New Roman" w:hAnsi="Times New Roman" w:cs="Times New Roman"/>
              <w:color w:val="000000" w:themeColor="text1"/>
              <w:rPrChange w:id="6087" w:author="Ruijie Xu" w:date="2022-03-10T12:31:00Z">
                <w:rPr>
                  <w:color w:val="000000" w:themeColor="text1"/>
                </w:rPr>
              </w:rPrChange>
            </w:rPr>
            <w:delText>a</w:delText>
          </w:r>
        </w:del>
        <w:r w:rsidRPr="002B42A7">
          <w:rPr>
            <w:rFonts w:ascii="Times New Roman" w:hAnsi="Times New Roman" w:cs="Times New Roman"/>
            <w:color w:val="000000" w:themeColor="text1"/>
            <w:rPrChange w:id="6088" w:author="Ruijie Xu" w:date="2022-03-10T12:31:00Z">
              <w:rPr>
                <w:color w:val="000000" w:themeColor="text1"/>
              </w:rPr>
            </w:rPrChange>
          </w:rPr>
          <w:t xml:space="preserve">re </w:t>
        </w:r>
      </w:ins>
      <w:ins w:id="6089" w:author="Ruijie Xu" w:date="2022-02-27T12:18:00Z">
        <w:r w:rsidR="006C2374" w:rsidRPr="002B42A7">
          <w:rPr>
            <w:rFonts w:ascii="Times New Roman" w:hAnsi="Times New Roman" w:cs="Times New Roman"/>
            <w:color w:val="000000" w:themeColor="text1"/>
            <w:rPrChange w:id="6090" w:author="Ruijie Xu" w:date="2022-03-10T12:31:00Z">
              <w:rPr>
                <w:color w:val="000000" w:themeColor="text1"/>
              </w:rPr>
            </w:rPrChange>
          </w:rPr>
          <w:t>more simil</w:t>
        </w:r>
      </w:ins>
      <w:ins w:id="6091" w:author="Ruijie Xu" w:date="2022-02-27T12:19:00Z">
        <w:r w:rsidR="00E27B43" w:rsidRPr="002B42A7">
          <w:rPr>
            <w:rFonts w:ascii="Times New Roman" w:hAnsi="Times New Roman" w:cs="Times New Roman"/>
            <w:color w:val="000000" w:themeColor="text1"/>
            <w:rPrChange w:id="6092" w:author="Ruijie Xu" w:date="2022-03-10T12:31:00Z">
              <w:rPr>
                <w:color w:val="000000" w:themeColor="text1"/>
              </w:rPr>
            </w:rPrChange>
          </w:rPr>
          <w:t>a</w:t>
        </w:r>
      </w:ins>
      <w:ins w:id="6093" w:author="Ruijie Xu" w:date="2022-02-27T12:18:00Z">
        <w:r w:rsidR="006C2374" w:rsidRPr="002B42A7">
          <w:rPr>
            <w:rFonts w:ascii="Times New Roman" w:hAnsi="Times New Roman" w:cs="Times New Roman"/>
            <w:color w:val="000000" w:themeColor="text1"/>
            <w:rPrChange w:id="6094" w:author="Ruijie Xu" w:date="2022-03-10T12:31:00Z">
              <w:rPr>
                <w:color w:val="000000" w:themeColor="text1"/>
              </w:rPr>
            </w:rPrChange>
          </w:rPr>
          <w:t>r with those reported by</w:t>
        </w:r>
      </w:ins>
      <w:ins w:id="6095" w:author="Ruijie Xu" w:date="2022-02-27T12:19:00Z">
        <w:r w:rsidR="006C2374" w:rsidRPr="002B42A7">
          <w:rPr>
            <w:rFonts w:ascii="Times New Roman" w:hAnsi="Times New Roman" w:cs="Times New Roman"/>
            <w:color w:val="000000" w:themeColor="text1"/>
            <w:rPrChange w:id="6096"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097" w:author="Ruijie Xu" w:date="2022-03-10T12:31:00Z">
              <w:rPr>
                <w:color w:val="000000" w:themeColor="text1"/>
              </w:rPr>
            </w:rPrChange>
          </w:rPr>
          <w:t xml:space="preserve">Diamond, Kaiju, </w:t>
        </w:r>
      </w:ins>
      <w:ins w:id="6098" w:author="Ruijie Xu" w:date="2022-02-27T12:20:00Z">
        <w:r w:rsidR="00E27B43" w:rsidRPr="002B42A7">
          <w:rPr>
            <w:rFonts w:ascii="Times New Roman" w:hAnsi="Times New Roman" w:cs="Times New Roman"/>
            <w:color w:val="000000" w:themeColor="text1"/>
            <w:rPrChange w:id="6099" w:author="Ruijie Xu" w:date="2022-03-10T12:31:00Z">
              <w:rPr>
                <w:color w:val="000000" w:themeColor="text1"/>
              </w:rPr>
            </w:rPrChange>
          </w:rPr>
          <w:t>and Kraken2</w:t>
        </w:r>
      </w:ins>
      <w:ins w:id="6100" w:author="Ruijie Xu" w:date="2022-02-02T13:29:00Z">
        <w:r w:rsidRPr="002B42A7">
          <w:rPr>
            <w:rFonts w:ascii="Times New Roman" w:hAnsi="Times New Roman" w:cs="Times New Roman"/>
            <w:color w:val="000000" w:themeColor="text1"/>
            <w:rPrChange w:id="6101" w:author="Ruijie Xu" w:date="2022-03-10T12:31:00Z">
              <w:rPr>
                <w:color w:val="000000" w:themeColor="text1"/>
              </w:rPr>
            </w:rPrChange>
          </w:rPr>
          <w:t>. Metaphlan3, with 5 out of 12 samples unclassified</w:t>
        </w:r>
        <w:del w:id="6102" w:author="Liliana Salvador" w:date="2022-02-26T16:44:00Z">
          <w:r w:rsidRPr="002B42A7" w:rsidDel="00197BBC">
            <w:rPr>
              <w:rFonts w:ascii="Times New Roman" w:hAnsi="Times New Roman" w:cs="Times New Roman"/>
              <w:color w:val="000000" w:themeColor="text1"/>
              <w:rPrChange w:id="6103"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104" w:author="Ruijie Xu" w:date="2022-03-10T12:31:00Z">
              <w:rPr>
                <w:color w:val="000000" w:themeColor="text1"/>
              </w:rPr>
            </w:rPrChange>
          </w:rPr>
          <w:t xml:space="preserve">, was significantly different </w:t>
        </w:r>
        <w:del w:id="6105" w:author="Liliana Salvador" w:date="2022-03-08T19:55:00Z">
          <w:r w:rsidRPr="002B42A7" w:rsidDel="00352EA8">
            <w:rPr>
              <w:rFonts w:ascii="Times New Roman" w:hAnsi="Times New Roman" w:cs="Times New Roman"/>
              <w:color w:val="000000" w:themeColor="text1"/>
              <w:rPrChange w:id="6106" w:author="Ruijie Xu" w:date="2022-03-10T12:31:00Z">
                <w:rPr>
                  <w:color w:val="000000" w:themeColor="text1"/>
                </w:rPr>
              </w:rPrChange>
            </w:rPr>
            <w:delText xml:space="preserve">in the between-sample relationships </w:delText>
          </w:r>
        </w:del>
        <w:del w:id="6107" w:author="Liliana Salvador" w:date="2022-03-08T19:54:00Z">
          <w:r w:rsidRPr="002B42A7" w:rsidDel="00352EA8">
            <w:rPr>
              <w:rFonts w:ascii="Times New Roman" w:hAnsi="Times New Roman" w:cs="Times New Roman"/>
              <w:color w:val="000000" w:themeColor="text1"/>
              <w:rPrChange w:id="6108"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109" w:author="Ruijie Xu" w:date="2022-03-10T12:31:00Z">
              <w:rPr>
                <w:color w:val="000000" w:themeColor="text1"/>
              </w:rPr>
            </w:rPrChange>
          </w:rPr>
          <w:t xml:space="preserve">from </w:t>
        </w:r>
      </w:ins>
      <w:ins w:id="6110" w:author="Liliana Salvador" w:date="2022-03-08T19:55:00Z">
        <w:r w:rsidR="00352EA8" w:rsidRPr="002B42A7">
          <w:rPr>
            <w:rFonts w:ascii="Times New Roman" w:hAnsi="Times New Roman" w:cs="Times New Roman"/>
            <w:color w:val="000000" w:themeColor="text1"/>
            <w:rPrChange w:id="6111" w:author="Ruijie Xu" w:date="2022-03-10T12:31:00Z">
              <w:rPr>
                <w:color w:val="000000" w:themeColor="text1"/>
              </w:rPr>
            </w:rPrChange>
          </w:rPr>
          <w:t xml:space="preserve">the </w:t>
        </w:r>
      </w:ins>
      <w:ins w:id="6112" w:author="Ruijie Xu" w:date="2022-02-02T13:29:00Z">
        <w:r w:rsidRPr="002B42A7">
          <w:rPr>
            <w:rFonts w:ascii="Times New Roman" w:hAnsi="Times New Roman" w:cs="Times New Roman"/>
            <w:color w:val="000000" w:themeColor="text1"/>
            <w:rPrChange w:id="6113" w:author="Ruijie Xu" w:date="2022-03-10T12:31:00Z">
              <w:rPr>
                <w:color w:val="000000" w:themeColor="text1"/>
              </w:rPr>
            </w:rPrChange>
          </w:rPr>
          <w:t xml:space="preserve">other software (Table </w:t>
        </w:r>
      </w:ins>
      <w:ins w:id="6114" w:author="Ruijie Xu" w:date="2022-02-02T13:36:00Z">
        <w:r w:rsidR="00F8395A" w:rsidRPr="002B42A7">
          <w:rPr>
            <w:rFonts w:ascii="Times New Roman" w:hAnsi="Times New Roman" w:cs="Times New Roman"/>
            <w:color w:val="000000" w:themeColor="text1"/>
            <w:rPrChange w:id="6115" w:author="Ruijie Xu" w:date="2022-03-10T12:31:00Z">
              <w:rPr>
                <w:color w:val="000000" w:themeColor="text1"/>
              </w:rPr>
            </w:rPrChange>
          </w:rPr>
          <w:t>S</w:t>
        </w:r>
      </w:ins>
      <w:ins w:id="6116" w:author="Ruijie Xu" w:date="2022-02-02T13:29:00Z">
        <w:r w:rsidRPr="002B42A7">
          <w:rPr>
            <w:rFonts w:ascii="Times New Roman" w:hAnsi="Times New Roman" w:cs="Times New Roman"/>
            <w:color w:val="000000" w:themeColor="text1"/>
            <w:rPrChange w:id="6117" w:author="Ruijie Xu" w:date="2022-03-10T12:31:00Z">
              <w:rPr>
                <w:color w:val="000000" w:themeColor="text1"/>
              </w:rPr>
            </w:rPrChange>
          </w:rPr>
          <w:t>II.</w:t>
        </w:r>
      </w:ins>
      <w:bookmarkStart w:id="6118" w:name="OLE_LINK239"/>
      <w:bookmarkStart w:id="6119" w:name="OLE_LINK240"/>
      <w:ins w:id="6120" w:author="Ruijie Xu" w:date="2022-02-03T12:29:00Z">
        <w:r w:rsidR="00F83C0B" w:rsidRPr="002B42A7">
          <w:rPr>
            <w:rFonts w:ascii="Times New Roman" w:hAnsi="Times New Roman" w:cs="Times New Roman"/>
            <w:color w:val="000000" w:themeColor="text1"/>
            <w:rPrChange w:id="6121" w:author="Ruijie Xu" w:date="2022-03-10T12:31:00Z">
              <w:rPr>
                <w:color w:val="000000" w:themeColor="text1"/>
              </w:rPr>
            </w:rPrChange>
          </w:rPr>
          <w:t>6</w:t>
        </w:r>
      </w:ins>
      <w:ins w:id="6122" w:author="Ruijie Xu" w:date="2022-02-02T13:29:00Z">
        <w:r w:rsidRPr="002B42A7">
          <w:rPr>
            <w:rFonts w:ascii="Times New Roman" w:hAnsi="Times New Roman" w:cs="Times New Roman"/>
            <w:color w:val="000000" w:themeColor="text1"/>
            <w:rPrChange w:id="6123" w:author="Ruijie Xu" w:date="2022-03-10T12:31:00Z">
              <w:rPr>
                <w:color w:val="000000" w:themeColor="text1"/>
              </w:rPr>
            </w:rPrChange>
          </w:rPr>
          <w:t xml:space="preserve">). </w:t>
        </w:r>
      </w:ins>
      <w:bookmarkEnd w:id="6118"/>
      <w:bookmarkEnd w:id="6119"/>
    </w:p>
    <w:bookmarkEnd w:id="5794"/>
    <w:bookmarkEnd w:id="5795"/>
    <w:p w14:paraId="13F1CF55" w14:textId="59521A16" w:rsidR="00654B1F" w:rsidRPr="002B42A7" w:rsidDel="002073EC" w:rsidRDefault="00C0014F">
      <w:pPr>
        <w:spacing w:line="480" w:lineRule="auto"/>
        <w:rPr>
          <w:del w:id="6124" w:author="Ruijie Xu" w:date="2022-02-02T13:36:00Z"/>
          <w:rFonts w:ascii="Times New Roman" w:hAnsi="Times New Roman" w:cs="Times New Roman"/>
          <w:b/>
          <w:bCs/>
          <w:color w:val="000000" w:themeColor="text1"/>
          <w:rPrChange w:id="6125" w:author="Ruijie Xu" w:date="2022-03-10T12:31:00Z">
            <w:rPr>
              <w:del w:id="6126" w:author="Ruijie Xu" w:date="2022-02-02T13:36:00Z"/>
              <w:b/>
              <w:bCs/>
              <w:color w:val="000000" w:themeColor="text1"/>
            </w:rPr>
          </w:rPrChange>
        </w:rPr>
      </w:pPr>
      <w:del w:id="6127" w:author="Ruijie Xu" w:date="2022-02-02T13:36:00Z">
        <w:r w:rsidRPr="002B42A7" w:rsidDel="00F8395A">
          <w:rPr>
            <w:rFonts w:ascii="Times New Roman" w:hAnsi="Times New Roman" w:cs="Times New Roman"/>
            <w:b/>
            <w:bCs/>
            <w:color w:val="000000" w:themeColor="text1"/>
            <w:rPrChange w:id="6128"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129"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130"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131"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132"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133"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134"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135"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136"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137"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138" w:author="Liliana Salvador" w:date="2022-02-26T17:30:00Z"/>
          <w:rFonts w:ascii="Times New Roman" w:hAnsi="Times New Roman" w:cs="Times New Roman"/>
          <w:b/>
          <w:bCs/>
          <w:color w:val="000000" w:themeColor="text1"/>
          <w:rPrChange w:id="6139" w:author="Ruijie Xu" w:date="2022-03-10T12:31:00Z">
            <w:rPr>
              <w:ins w:id="6140"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141" w:author="Ruijie Xu" w:date="2022-02-02T13:36:00Z"/>
          <w:rFonts w:ascii="Times New Roman" w:hAnsi="Times New Roman" w:cs="Times New Roman"/>
          <w:i/>
          <w:iCs/>
          <w:color w:val="000000" w:themeColor="text1"/>
          <w:rPrChange w:id="6142" w:author="Ruijie Xu" w:date="2022-03-10T12:31:00Z">
            <w:rPr>
              <w:del w:id="6143" w:author="Ruijie Xu" w:date="2022-02-02T13:36:00Z"/>
              <w:color w:val="000000" w:themeColor="text1"/>
            </w:rPr>
          </w:rPrChange>
        </w:rPr>
      </w:pPr>
      <w:del w:id="6144" w:author="Ruijie Xu" w:date="2022-02-02T13:36:00Z">
        <w:r w:rsidRPr="002B42A7" w:rsidDel="00F8395A">
          <w:rPr>
            <w:rFonts w:ascii="Times New Roman" w:hAnsi="Times New Roman" w:cs="Times New Roman"/>
            <w:i/>
            <w:iCs/>
            <w:color w:val="000000" w:themeColor="text1"/>
            <w:rPrChange w:id="6145"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146"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147"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148"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149"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150"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151"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152"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153"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154"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155"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156"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157"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158"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159"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160"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161"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162"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163"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164"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165"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166"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167"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168" w:author="Ruijie Xu" w:date="2022-03-10T12:31:00Z">
              <w:rPr>
                <w:color w:val="000000" w:themeColor="text1"/>
              </w:rPr>
            </w:rPrChange>
          </w:rPr>
          <w:delText xml:space="preserve">and </w:delText>
        </w:r>
      </w:del>
      <w:del w:id="6169" w:author="Ruijie Xu" w:date="2022-02-01T13:44:00Z">
        <w:r w:rsidR="00942B09" w:rsidRPr="002B42A7" w:rsidDel="00537B08">
          <w:rPr>
            <w:rFonts w:ascii="Times New Roman" w:hAnsi="Times New Roman" w:cs="Times New Roman"/>
            <w:i/>
            <w:iCs/>
            <w:color w:val="000000" w:themeColor="text1"/>
            <w:rPrChange w:id="6170" w:author="Ruijie Xu" w:date="2022-03-10T12:31:00Z">
              <w:rPr>
                <w:color w:val="000000" w:themeColor="text1"/>
              </w:rPr>
            </w:rPrChange>
          </w:rPr>
          <w:delText>Blastn</w:delText>
        </w:r>
      </w:del>
      <w:del w:id="6171" w:author="Ruijie Xu" w:date="2022-02-02T13:36:00Z">
        <w:r w:rsidR="00942B09" w:rsidRPr="002B42A7" w:rsidDel="00F8395A">
          <w:rPr>
            <w:rFonts w:ascii="Times New Roman" w:hAnsi="Times New Roman" w:cs="Times New Roman"/>
            <w:i/>
            <w:iCs/>
            <w:color w:val="000000" w:themeColor="text1"/>
            <w:rPrChange w:id="6172"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173"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174"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175"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176"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177" w:author="Ruijie Xu" w:date="2022-02-02T13:36:00Z"/>
          <w:rFonts w:ascii="Times New Roman" w:hAnsi="Times New Roman" w:cs="Times New Roman"/>
          <w:i/>
          <w:iCs/>
          <w:color w:val="000000" w:themeColor="text1"/>
          <w:rPrChange w:id="6178" w:author="Ruijie Xu" w:date="2022-03-10T12:31:00Z">
            <w:rPr>
              <w:del w:id="6179" w:author="Ruijie Xu" w:date="2022-02-02T13:36:00Z"/>
              <w:color w:val="000000" w:themeColor="text1"/>
            </w:rPr>
          </w:rPrChange>
        </w:rPr>
      </w:pPr>
      <w:del w:id="6180" w:author="Ruijie Xu" w:date="2022-02-02T13:36:00Z">
        <w:r w:rsidRPr="002B42A7" w:rsidDel="00F8395A">
          <w:rPr>
            <w:rFonts w:ascii="Times New Roman" w:hAnsi="Times New Roman" w:cs="Times New Roman"/>
            <w:i/>
            <w:iCs/>
            <w:color w:val="000000" w:themeColor="text1"/>
            <w:rPrChange w:id="6181"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182"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183"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184"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185"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186"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187"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188"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189"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190"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191"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192"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193"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194"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195"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196"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197"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198" w:author="Ruijie Xu" w:date="2022-03-10T12:31:00Z">
              <w:rPr>
                <w:color w:val="000000" w:themeColor="text1"/>
              </w:rPr>
            </w:rPrChange>
          </w:rPr>
          <w:delText xml:space="preserve">499 using Diamond </w:delText>
        </w:r>
        <w:bookmarkStart w:id="6199" w:name="OLE_LINK145"/>
        <w:bookmarkStart w:id="6200" w:name="OLE_LINK146"/>
        <w:r w:rsidR="003D1032" w:rsidRPr="002B42A7" w:rsidDel="00F8395A">
          <w:rPr>
            <w:rFonts w:ascii="Times New Roman" w:hAnsi="Times New Roman" w:cs="Times New Roman"/>
            <w:i/>
            <w:iCs/>
            <w:color w:val="000000" w:themeColor="text1"/>
            <w:rPrChange w:id="6201" w:author="Ruijie Xu" w:date="2022-03-10T12:31:00Z">
              <w:rPr>
                <w:color w:val="000000" w:themeColor="text1"/>
              </w:rPr>
            </w:rPrChange>
          </w:rPr>
          <w:delText xml:space="preserve">(Table II.1). </w:delText>
        </w:r>
        <w:bookmarkEnd w:id="6199"/>
        <w:bookmarkEnd w:id="6200"/>
        <w:r w:rsidR="003D1032" w:rsidRPr="002B42A7" w:rsidDel="00F8395A">
          <w:rPr>
            <w:rFonts w:ascii="Times New Roman" w:hAnsi="Times New Roman" w:cs="Times New Roman"/>
            <w:i/>
            <w:iCs/>
            <w:color w:val="000000" w:themeColor="text1"/>
            <w:rPrChange w:id="6202"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203"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204"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205"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206" w:author="Ruijie Xu" w:date="2022-03-10T12:31:00Z">
              <w:rPr>
                <w:color w:val="000000" w:themeColor="text1"/>
              </w:rPr>
            </w:rPrChange>
          </w:rPr>
          <w:delText xml:space="preserve">1252 (SD: 1408), 32748 (SD: 32178), 133 (SD: 112), 111068 (SD: 113203), and 4011 (SD: 4325) reads with these </w:delText>
        </w:r>
        <w:bookmarkStart w:id="6207" w:name="OLE_LINK171"/>
        <w:bookmarkStart w:id="6208" w:name="OLE_LINK172"/>
        <w:r w:rsidR="0054399B" w:rsidRPr="002B42A7" w:rsidDel="00F8395A">
          <w:rPr>
            <w:rFonts w:ascii="Times New Roman" w:hAnsi="Times New Roman" w:cs="Times New Roman"/>
            <w:i/>
            <w:iCs/>
            <w:color w:val="000000" w:themeColor="text1"/>
            <w:rPrChange w:id="6209"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210" w:author="Ruijie Xu" w:date="2022-03-10T12:31:00Z">
              <w:rPr>
                <w:color w:val="000000" w:themeColor="text1"/>
              </w:rPr>
            </w:rPrChange>
          </w:rPr>
          <w:delText xml:space="preserve">samples </w:delText>
        </w:r>
        <w:bookmarkEnd w:id="6207"/>
        <w:bookmarkEnd w:id="6208"/>
        <w:r w:rsidR="006553AA" w:rsidRPr="002B42A7" w:rsidDel="00F8395A">
          <w:rPr>
            <w:rFonts w:ascii="Times New Roman" w:hAnsi="Times New Roman" w:cs="Times New Roman"/>
            <w:i/>
            <w:iCs/>
            <w:color w:val="000000" w:themeColor="text1"/>
            <w:rPrChange w:id="6211"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212"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213"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214" w:author="Ruijie Xu" w:date="2022-02-02T13:36:00Z"/>
          <w:rFonts w:ascii="Times New Roman" w:hAnsi="Times New Roman" w:cs="Times New Roman"/>
          <w:i/>
          <w:iCs/>
          <w:color w:val="000000" w:themeColor="text1"/>
          <w:rPrChange w:id="6215" w:author="Ruijie Xu" w:date="2022-03-10T12:31:00Z">
            <w:rPr>
              <w:del w:id="6216" w:author="Ruijie Xu" w:date="2022-02-02T13:36:00Z"/>
              <w:color w:val="000000" w:themeColor="text1"/>
            </w:rPr>
          </w:rPrChange>
        </w:rPr>
      </w:pPr>
      <w:del w:id="6217" w:author="Ruijie Xu" w:date="2022-02-02T13:36:00Z">
        <w:r w:rsidRPr="002B42A7" w:rsidDel="00F8395A">
          <w:rPr>
            <w:rFonts w:ascii="Times New Roman" w:hAnsi="Times New Roman" w:cs="Times New Roman"/>
            <w:i/>
            <w:iCs/>
            <w:color w:val="000000" w:themeColor="text1"/>
            <w:rPrChange w:id="6218"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219"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220"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221"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222"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223"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224"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225"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226"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227"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228"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229"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230"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231"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232"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233"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234"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235"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236"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237"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238"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239"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240"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241"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242"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243" w:author="Ruijie Xu" w:date="2022-03-10T12:31:00Z">
              <w:rPr>
                <w:color w:val="000000" w:themeColor="text1"/>
              </w:rPr>
            </w:rPrChange>
          </w:rPr>
          <w:delText xml:space="preserve"> </w:delText>
        </w:r>
      </w:del>
      <w:del w:id="6244" w:author="Ruijie Xu" w:date="2022-02-01T13:44:00Z">
        <w:r w:rsidR="00145D31" w:rsidRPr="002B42A7" w:rsidDel="00537B08">
          <w:rPr>
            <w:rFonts w:ascii="Times New Roman" w:hAnsi="Times New Roman" w:cs="Times New Roman"/>
            <w:i/>
            <w:iCs/>
            <w:color w:val="000000" w:themeColor="text1"/>
            <w:rPrChange w:id="6245" w:author="Ruijie Xu" w:date="2022-03-10T12:31:00Z">
              <w:rPr>
                <w:color w:val="000000" w:themeColor="text1"/>
              </w:rPr>
            </w:rPrChange>
          </w:rPr>
          <w:delText>Blastn</w:delText>
        </w:r>
      </w:del>
      <w:del w:id="6246" w:author="Ruijie Xu" w:date="2022-02-02T13:36:00Z">
        <w:r w:rsidR="00EB029D" w:rsidRPr="002B42A7" w:rsidDel="00F8395A">
          <w:rPr>
            <w:rFonts w:ascii="Times New Roman" w:hAnsi="Times New Roman" w:cs="Times New Roman"/>
            <w:i/>
            <w:iCs/>
            <w:color w:val="000000" w:themeColor="text1"/>
            <w:rPrChange w:id="6247"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248"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249"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250"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251"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252"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253"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254"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255"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256"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257"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258" w:author="Ruijie Xu" w:date="2022-02-01T13:44:00Z">
        <w:r w:rsidR="00CE3385" w:rsidRPr="002B42A7" w:rsidDel="00537B08">
          <w:rPr>
            <w:rFonts w:ascii="Times New Roman" w:hAnsi="Times New Roman" w:cs="Times New Roman"/>
            <w:i/>
            <w:iCs/>
            <w:color w:val="000000" w:themeColor="text1"/>
            <w:rPrChange w:id="6259" w:author="Ruijie Xu" w:date="2022-03-10T12:31:00Z">
              <w:rPr>
                <w:color w:val="000000" w:themeColor="text1"/>
              </w:rPr>
            </w:rPrChange>
          </w:rPr>
          <w:delText>Blastn</w:delText>
        </w:r>
      </w:del>
      <w:del w:id="6260" w:author="Ruijie Xu" w:date="2022-02-02T13:36:00Z">
        <w:r w:rsidR="00CE3385" w:rsidRPr="002B42A7" w:rsidDel="00F8395A">
          <w:rPr>
            <w:rFonts w:ascii="Times New Roman" w:hAnsi="Times New Roman" w:cs="Times New Roman"/>
            <w:i/>
            <w:iCs/>
            <w:color w:val="000000" w:themeColor="text1"/>
            <w:rPrChange w:id="6261"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262"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263"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264"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265" w:author="Ruijie Xu" w:date="2022-03-10T12:31:00Z">
              <w:rPr>
                <w:color w:val="000000" w:themeColor="text1"/>
              </w:rPr>
            </w:rPrChange>
          </w:rPr>
          <w:delText xml:space="preserve"> </w:delText>
        </w:r>
        <w:bookmarkStart w:id="6266" w:name="OLE_LINK147"/>
        <w:bookmarkStart w:id="6267" w:name="OLE_LINK148"/>
      </w:del>
    </w:p>
    <w:bookmarkEnd w:id="6266"/>
    <w:bookmarkEnd w:id="6267"/>
    <w:p w14:paraId="7F36171D" w14:textId="74AB49CE" w:rsidR="00D16DEC" w:rsidRPr="002B42A7" w:rsidDel="00F8395A" w:rsidRDefault="00D16DEC" w:rsidP="00973D53">
      <w:pPr>
        <w:spacing w:line="480" w:lineRule="auto"/>
        <w:ind w:firstLine="720"/>
        <w:rPr>
          <w:del w:id="6268" w:author="Ruijie Xu" w:date="2022-02-02T13:36:00Z"/>
          <w:rFonts w:ascii="Times New Roman" w:hAnsi="Times New Roman" w:cs="Times New Roman"/>
          <w:i/>
          <w:iCs/>
          <w:color w:val="000000" w:themeColor="text1"/>
          <w:rPrChange w:id="6269" w:author="Ruijie Xu" w:date="2022-03-10T12:31:00Z">
            <w:rPr>
              <w:del w:id="6270" w:author="Ruijie Xu" w:date="2022-02-02T13:36:00Z"/>
              <w:color w:val="000000" w:themeColor="text1"/>
            </w:rPr>
          </w:rPrChange>
        </w:rPr>
      </w:pPr>
      <w:del w:id="6271" w:author="Ruijie Xu" w:date="2022-02-02T13:36:00Z">
        <w:r w:rsidRPr="002B42A7" w:rsidDel="00F8395A">
          <w:rPr>
            <w:rFonts w:ascii="Times New Roman" w:hAnsi="Times New Roman" w:cs="Times New Roman"/>
            <w:i/>
            <w:iCs/>
            <w:color w:val="000000" w:themeColor="text1"/>
            <w:rPrChange w:id="6272"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273"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274"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275"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276"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277"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278"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279"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280"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281" w:name="OLE_LINK155"/>
        <w:bookmarkStart w:id="6282" w:name="OLE_LINK156"/>
        <w:r w:rsidR="000F77E8" w:rsidRPr="002B42A7" w:rsidDel="00F8395A">
          <w:rPr>
            <w:rFonts w:ascii="Times New Roman" w:hAnsi="Times New Roman" w:cs="Times New Roman"/>
            <w:i/>
            <w:iCs/>
            <w:color w:val="000000" w:themeColor="text1"/>
            <w:rPrChange w:id="6283" w:author="Ruijie Xu" w:date="2022-03-10T12:31:00Z">
              <w:rPr>
                <w:color w:val="000000" w:themeColor="text1"/>
              </w:rPr>
            </w:rPrChange>
          </w:rPr>
          <w:delText>“p_</w:delText>
        </w:r>
        <w:bookmarkStart w:id="6284" w:name="OLE_LINK153"/>
        <w:bookmarkStart w:id="6285" w:name="OLE_LINK154"/>
        <w:r w:rsidR="000F77E8" w:rsidRPr="002B42A7" w:rsidDel="00F8395A">
          <w:rPr>
            <w:rFonts w:ascii="Times New Roman" w:hAnsi="Times New Roman" w:cs="Times New Roman"/>
            <w:i/>
            <w:iCs/>
            <w:color w:val="000000" w:themeColor="text1"/>
            <w:rPrChange w:id="6286" w:author="Ruijie Xu" w:date="2022-03-10T12:31:00Z">
              <w:rPr>
                <w:color w:val="000000" w:themeColor="text1"/>
              </w:rPr>
            </w:rPrChange>
          </w:rPr>
          <w:delText>Pisuviricota</w:delText>
        </w:r>
        <w:bookmarkEnd w:id="6284"/>
        <w:bookmarkEnd w:id="6285"/>
        <w:r w:rsidR="000F77E8" w:rsidRPr="002B42A7" w:rsidDel="00F8395A">
          <w:rPr>
            <w:rFonts w:ascii="Times New Roman" w:hAnsi="Times New Roman" w:cs="Times New Roman"/>
            <w:i/>
            <w:iCs/>
            <w:color w:val="000000" w:themeColor="text1"/>
            <w:rPrChange w:id="6287" w:author="Ruijie Xu" w:date="2022-03-10T12:31:00Z">
              <w:rPr>
                <w:color w:val="000000" w:themeColor="text1"/>
              </w:rPr>
            </w:rPrChange>
          </w:rPr>
          <w:delText xml:space="preserve">”, </w:delText>
        </w:r>
        <w:bookmarkEnd w:id="6281"/>
        <w:bookmarkEnd w:id="6282"/>
        <w:r w:rsidR="000F77E8" w:rsidRPr="002B42A7" w:rsidDel="00F8395A">
          <w:rPr>
            <w:rFonts w:ascii="Times New Roman" w:hAnsi="Times New Roman" w:cs="Times New Roman"/>
            <w:i/>
            <w:iCs/>
            <w:color w:val="000000" w:themeColor="text1"/>
            <w:rPrChange w:id="6288" w:author="Ruijie Xu" w:date="2022-03-10T12:31:00Z">
              <w:rPr>
                <w:color w:val="000000" w:themeColor="text1"/>
              </w:rPr>
            </w:rPrChange>
          </w:rPr>
          <w:delText xml:space="preserve">has contributed to over 85% (569/665) of the reads classified in sample R22.K using </w:delText>
        </w:r>
      </w:del>
      <w:del w:id="6289" w:author="Ruijie Xu" w:date="2022-02-01T13:44:00Z">
        <w:r w:rsidR="000F77E8" w:rsidRPr="002B42A7" w:rsidDel="00537B08">
          <w:rPr>
            <w:rFonts w:ascii="Times New Roman" w:hAnsi="Times New Roman" w:cs="Times New Roman"/>
            <w:i/>
            <w:iCs/>
            <w:color w:val="000000" w:themeColor="text1"/>
            <w:rPrChange w:id="6290" w:author="Ruijie Xu" w:date="2022-03-10T12:31:00Z">
              <w:rPr>
                <w:color w:val="000000" w:themeColor="text1"/>
              </w:rPr>
            </w:rPrChange>
          </w:rPr>
          <w:delText>Blastn</w:delText>
        </w:r>
      </w:del>
      <w:del w:id="6291" w:author="Ruijie Xu" w:date="2022-02-02T13:36:00Z">
        <w:r w:rsidR="000F77E8" w:rsidRPr="002B42A7" w:rsidDel="00F8395A">
          <w:rPr>
            <w:rFonts w:ascii="Times New Roman" w:hAnsi="Times New Roman" w:cs="Times New Roman"/>
            <w:i/>
            <w:iCs/>
            <w:color w:val="000000" w:themeColor="text1"/>
            <w:rPrChange w:id="6292"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293"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294" w:author="Ruijie Xu" w:date="2022-03-10T12:31:00Z">
              <w:rPr>
                <w:color w:val="000000" w:themeColor="text1"/>
              </w:rPr>
            </w:rPrChange>
          </w:rPr>
          <w:delText xml:space="preserve"> taxa, </w:delText>
        </w:r>
        <w:bookmarkStart w:id="6295" w:name="OLE_LINK157"/>
        <w:bookmarkStart w:id="6296" w:name="OLE_LINK158"/>
        <w:bookmarkStart w:id="6297" w:name="OLE_LINK159"/>
        <w:r w:rsidR="000F77E8" w:rsidRPr="002B42A7" w:rsidDel="00F8395A">
          <w:rPr>
            <w:rFonts w:ascii="Times New Roman" w:hAnsi="Times New Roman" w:cs="Times New Roman"/>
            <w:i/>
            <w:iCs/>
            <w:color w:val="000000" w:themeColor="text1"/>
            <w:rPrChange w:id="6298" w:author="Ruijie Xu" w:date="2022-03-10T12:31:00Z">
              <w:rPr>
                <w:color w:val="000000" w:themeColor="text1"/>
              </w:rPr>
            </w:rPrChange>
          </w:rPr>
          <w:delText xml:space="preserve">“p__Uroviricota” </w:delText>
        </w:r>
        <w:bookmarkEnd w:id="6295"/>
        <w:bookmarkEnd w:id="6296"/>
        <w:bookmarkEnd w:id="6297"/>
        <w:r w:rsidR="000F77E8" w:rsidRPr="002B42A7" w:rsidDel="00F8395A">
          <w:rPr>
            <w:rFonts w:ascii="Times New Roman" w:hAnsi="Times New Roman" w:cs="Times New Roman"/>
            <w:i/>
            <w:iCs/>
            <w:color w:val="000000" w:themeColor="text1"/>
            <w:rPrChange w:id="6299" w:author="Ruijie Xu" w:date="2022-03-10T12:31:00Z">
              <w:rPr>
                <w:color w:val="000000" w:themeColor="text1"/>
              </w:rPr>
            </w:rPrChange>
          </w:rPr>
          <w:delText xml:space="preserve">and </w:delText>
        </w:r>
        <w:bookmarkStart w:id="6300" w:name="OLE_LINK173"/>
        <w:bookmarkStart w:id="6301" w:name="OLE_LINK174"/>
        <w:r w:rsidR="000F77E8" w:rsidRPr="002B42A7" w:rsidDel="00F8395A">
          <w:rPr>
            <w:rFonts w:ascii="Times New Roman" w:hAnsi="Times New Roman" w:cs="Times New Roman"/>
            <w:i/>
            <w:iCs/>
            <w:color w:val="000000" w:themeColor="text1"/>
            <w:rPrChange w:id="6302"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303"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304" w:author="Ruijie Xu" w:date="2022-03-10T12:31:00Z">
              <w:rPr>
                <w:color w:val="000000" w:themeColor="text1"/>
              </w:rPr>
            </w:rPrChange>
          </w:rPr>
          <w:delText xml:space="preserve"> </w:delText>
        </w:r>
        <w:bookmarkEnd w:id="6300"/>
        <w:bookmarkEnd w:id="6301"/>
        <w:r w:rsidR="001F33BA" w:rsidRPr="002B42A7" w:rsidDel="00F8395A">
          <w:rPr>
            <w:rFonts w:ascii="Times New Roman" w:hAnsi="Times New Roman" w:cs="Times New Roman"/>
            <w:i/>
            <w:iCs/>
            <w:color w:val="000000" w:themeColor="text1"/>
            <w:rPrChange w:id="6305"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306"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307"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308"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309"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310"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311"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312"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313"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314" w:author="Ruijie Xu" w:date="2022-03-10T12:31:00Z">
              <w:rPr>
                <w:color w:val="000000" w:themeColor="text1"/>
              </w:rPr>
            </w:rPrChange>
          </w:rPr>
          <w:delText xml:space="preserve"> also observed in sample R26.K, R26.S, and R27.K, where </w:delText>
        </w:r>
      </w:del>
      <w:del w:id="6315" w:author="Ruijie Xu" w:date="2022-02-01T13:44:00Z">
        <w:r w:rsidR="000F77E8" w:rsidRPr="002B42A7" w:rsidDel="00537B08">
          <w:rPr>
            <w:rFonts w:ascii="Times New Roman" w:hAnsi="Times New Roman" w:cs="Times New Roman"/>
            <w:i/>
            <w:iCs/>
            <w:color w:val="000000" w:themeColor="text1"/>
            <w:rPrChange w:id="6316" w:author="Ruijie Xu" w:date="2022-03-10T12:31:00Z">
              <w:rPr>
                <w:color w:val="000000" w:themeColor="text1"/>
              </w:rPr>
            </w:rPrChange>
          </w:rPr>
          <w:delText>Blastn</w:delText>
        </w:r>
      </w:del>
      <w:del w:id="6317" w:author="Ruijie Xu" w:date="2022-02-02T13:36:00Z">
        <w:r w:rsidR="000F77E8" w:rsidRPr="002B42A7" w:rsidDel="00F8395A">
          <w:rPr>
            <w:rFonts w:ascii="Times New Roman" w:hAnsi="Times New Roman" w:cs="Times New Roman"/>
            <w:i/>
            <w:iCs/>
            <w:color w:val="000000" w:themeColor="text1"/>
            <w:rPrChange w:id="6318"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319"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320" w:author="Ruijie Xu" w:date="2022-03-10T12:31:00Z">
              <w:rPr>
                <w:color w:val="000000" w:themeColor="text1"/>
              </w:rPr>
            </w:rPrChange>
          </w:rPr>
          <w:delText>reads into “p_</w:delText>
        </w:r>
        <w:bookmarkStart w:id="6321" w:name="OLE_LINK177"/>
        <w:bookmarkStart w:id="6322" w:name="OLE_LINK178"/>
        <w:r w:rsidR="000F77E8" w:rsidRPr="002B42A7" w:rsidDel="00F8395A">
          <w:rPr>
            <w:rFonts w:ascii="Times New Roman" w:hAnsi="Times New Roman" w:cs="Times New Roman"/>
            <w:i/>
            <w:iCs/>
            <w:color w:val="000000" w:themeColor="text1"/>
            <w:rPrChange w:id="6323" w:author="Ruijie Xu" w:date="2022-03-10T12:31:00Z">
              <w:rPr>
                <w:color w:val="000000" w:themeColor="text1"/>
              </w:rPr>
            </w:rPrChange>
          </w:rPr>
          <w:delText>Pisuviricota</w:delText>
        </w:r>
        <w:bookmarkEnd w:id="6321"/>
        <w:bookmarkEnd w:id="6322"/>
        <w:r w:rsidR="000F77E8" w:rsidRPr="002B42A7" w:rsidDel="00F8395A">
          <w:rPr>
            <w:rFonts w:ascii="Times New Roman" w:hAnsi="Times New Roman" w:cs="Times New Roman"/>
            <w:i/>
            <w:iCs/>
            <w:color w:val="000000" w:themeColor="text1"/>
            <w:rPrChange w:id="6324"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325"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326"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327"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328" w:author="Ruijie Xu" w:date="2022-03-10T12:31:00Z">
              <w:rPr>
                <w:color w:val="000000" w:themeColor="text1"/>
              </w:rPr>
            </w:rPrChange>
          </w:rPr>
          <w:delText>of reads into Virus taxon “p__</w:delText>
        </w:r>
        <w:bookmarkStart w:id="6329" w:name="OLE_LINK179"/>
        <w:bookmarkStart w:id="6330" w:name="OLE_LINK180"/>
        <w:r w:rsidR="000F77E8" w:rsidRPr="002B42A7" w:rsidDel="00F8395A">
          <w:rPr>
            <w:rFonts w:ascii="Times New Roman" w:hAnsi="Times New Roman" w:cs="Times New Roman"/>
            <w:i/>
            <w:iCs/>
            <w:color w:val="000000" w:themeColor="text1"/>
            <w:rPrChange w:id="6331" w:author="Ruijie Xu" w:date="2022-03-10T12:31:00Z">
              <w:rPr>
                <w:color w:val="000000" w:themeColor="text1"/>
              </w:rPr>
            </w:rPrChange>
          </w:rPr>
          <w:delText>Uroviricota</w:delText>
        </w:r>
        <w:bookmarkEnd w:id="6329"/>
        <w:bookmarkEnd w:id="6330"/>
        <w:r w:rsidR="000F77E8" w:rsidRPr="002B42A7" w:rsidDel="00F8395A">
          <w:rPr>
            <w:rFonts w:ascii="Times New Roman" w:hAnsi="Times New Roman" w:cs="Times New Roman"/>
            <w:i/>
            <w:iCs/>
            <w:color w:val="000000" w:themeColor="text1"/>
            <w:rPrChange w:id="6332"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333"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334"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335"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336"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337"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338"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339"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340"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341"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342"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343"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344"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345"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346"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347"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348"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349"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350"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351"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352"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353"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354"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355"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356"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357"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358"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359"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360" w:author="Ruijie Xu" w:date="2022-03-10T12:31:00Z">
              <w:rPr>
                <w:color w:val="000000" w:themeColor="text1"/>
              </w:rPr>
            </w:rPrChange>
          </w:rPr>
          <w:delText xml:space="preserve">’s reads as  </w:delText>
        </w:r>
        <w:bookmarkStart w:id="6361" w:name="OLE_LINK175"/>
        <w:bookmarkStart w:id="6362" w:name="OLE_LINK176"/>
        <w:r w:rsidR="00A773E5" w:rsidRPr="002B42A7" w:rsidDel="00F8395A">
          <w:rPr>
            <w:rFonts w:ascii="Times New Roman" w:hAnsi="Times New Roman" w:cs="Times New Roman"/>
            <w:i/>
            <w:iCs/>
            <w:color w:val="000000" w:themeColor="text1"/>
            <w:rPrChange w:id="6363"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364" w:author="Ruijie Xu" w:date="2022-03-10T12:31:00Z">
              <w:rPr>
                <w:color w:val="000000" w:themeColor="text1"/>
              </w:rPr>
            </w:rPrChange>
          </w:rPr>
          <w:delText>Proteobacteria</w:delText>
        </w:r>
        <w:bookmarkEnd w:id="6361"/>
        <w:bookmarkEnd w:id="6362"/>
        <w:r w:rsidR="006B4FD5" w:rsidRPr="002B42A7" w:rsidDel="00F8395A">
          <w:rPr>
            <w:rFonts w:ascii="Times New Roman" w:hAnsi="Times New Roman" w:cs="Times New Roman"/>
            <w:i/>
            <w:iCs/>
            <w:color w:val="000000" w:themeColor="text1"/>
            <w:rPrChange w:id="6365"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366"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367"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368"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369"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370"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371"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372"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373"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374"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375"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376"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377"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378"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379"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380"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381"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382"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383"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384"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385"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386"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387"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388"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389"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390" w:name="OLE_LINK160"/>
        <w:bookmarkStart w:id="6391" w:name="OLE_LINK161"/>
        <w:bookmarkStart w:id="6392" w:name="OLE_LINK162"/>
        <w:r w:rsidR="000D341C" w:rsidRPr="002B42A7" w:rsidDel="00F8395A">
          <w:rPr>
            <w:rFonts w:ascii="Times New Roman" w:hAnsi="Times New Roman" w:cs="Times New Roman"/>
            <w:i/>
            <w:iCs/>
            <w:color w:val="000000" w:themeColor="text1"/>
            <w:rPrChange w:id="6393" w:author="Ruijie Xu" w:date="2022-03-10T12:31:00Z">
              <w:rPr>
                <w:color w:val="000000" w:themeColor="text1"/>
              </w:rPr>
            </w:rPrChange>
          </w:rPr>
          <w:delText xml:space="preserve">“p__Firmicutes” </w:delText>
        </w:r>
        <w:bookmarkEnd w:id="6390"/>
        <w:bookmarkEnd w:id="6391"/>
        <w:bookmarkEnd w:id="6392"/>
        <w:r w:rsidR="000D341C" w:rsidRPr="002B42A7" w:rsidDel="00F8395A">
          <w:rPr>
            <w:rFonts w:ascii="Times New Roman" w:hAnsi="Times New Roman" w:cs="Times New Roman"/>
            <w:i/>
            <w:iCs/>
            <w:color w:val="000000" w:themeColor="text1"/>
            <w:rPrChange w:id="6394"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395"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396"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397" w:author="Ruijie Xu" w:date="2022-03-10T12:31:00Z">
              <w:rPr>
                <w:color w:val="000000" w:themeColor="text1"/>
              </w:rPr>
            </w:rPrChange>
          </w:rPr>
          <w:delText xml:space="preserve">, </w:delText>
        </w:r>
        <w:bookmarkStart w:id="6398" w:name="OLE_LINK25"/>
        <w:bookmarkStart w:id="6399" w:name="OLE_LINK41"/>
        <w:r w:rsidR="000D341C" w:rsidRPr="002B42A7" w:rsidDel="00F8395A">
          <w:rPr>
            <w:rFonts w:ascii="Times New Roman" w:hAnsi="Times New Roman" w:cs="Times New Roman"/>
            <w:i/>
            <w:iCs/>
            <w:color w:val="000000" w:themeColor="text1"/>
            <w:rPrChange w:id="6400" w:author="Ruijie Xu" w:date="2022-03-10T12:31:00Z">
              <w:rPr>
                <w:color w:val="000000" w:themeColor="text1"/>
              </w:rPr>
            </w:rPrChange>
          </w:rPr>
          <w:delText xml:space="preserve">“p__Firmicutes” </w:delText>
        </w:r>
        <w:bookmarkEnd w:id="6398"/>
        <w:bookmarkEnd w:id="6399"/>
        <w:r w:rsidR="006005AB" w:rsidRPr="002B42A7" w:rsidDel="00F8395A">
          <w:rPr>
            <w:rFonts w:ascii="Times New Roman" w:hAnsi="Times New Roman" w:cs="Times New Roman"/>
            <w:i/>
            <w:iCs/>
            <w:color w:val="000000" w:themeColor="text1"/>
            <w:rPrChange w:id="6401"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402"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403"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404"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405"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406"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407"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408"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409"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410"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411"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412"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413"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414"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415"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416"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417"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418"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419"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420"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6421"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6422"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6423"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6424"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6425"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6426"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6427"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6428"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6429"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6430"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6431"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6432"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6433"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6434"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6435"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6436"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6437"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6438" w:author="Ruijie Xu" w:date="2022-02-02T13:36:00Z"/>
          <w:rFonts w:ascii="Times New Roman" w:hAnsi="Times New Roman" w:cs="Times New Roman"/>
          <w:i/>
          <w:iCs/>
          <w:color w:val="000000" w:themeColor="text1"/>
          <w:rPrChange w:id="6439" w:author="Ruijie Xu" w:date="2022-03-10T12:31:00Z">
            <w:rPr>
              <w:del w:id="6440" w:author="Ruijie Xu" w:date="2022-02-02T13:36:00Z"/>
              <w:color w:val="000000" w:themeColor="text1"/>
            </w:rPr>
          </w:rPrChange>
        </w:rPr>
      </w:pPr>
      <w:del w:id="6441" w:author="Ruijie Xu" w:date="2022-02-02T13:36:00Z">
        <w:r w:rsidRPr="002B42A7" w:rsidDel="00F8395A">
          <w:rPr>
            <w:rFonts w:ascii="Times New Roman" w:hAnsi="Times New Roman" w:cs="Times New Roman"/>
            <w:i/>
            <w:iCs/>
            <w:color w:val="000000" w:themeColor="text1"/>
            <w:rPrChange w:id="6442"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6443"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6444"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6445"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6446"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6447"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6448"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6449"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450"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6451"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6452"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6453"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6454"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6455"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6456"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457"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6458"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6459"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6460"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6461"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6462" w:author="Ruijie Xu" w:date="2022-03-10T12:31:00Z">
              <w:rPr>
                <w:color w:val="000000" w:themeColor="text1"/>
              </w:rPr>
            </w:rPrChange>
          </w:rPr>
          <w:delText xml:space="preserve"> (</w:delText>
        </w:r>
      </w:del>
      <w:del w:id="6463" w:author="Ruijie Xu" w:date="2022-02-02T11:02:00Z">
        <w:r w:rsidR="00D72FF8" w:rsidRPr="002B42A7" w:rsidDel="00463AA7">
          <w:rPr>
            <w:rFonts w:ascii="Times New Roman" w:hAnsi="Times New Roman" w:cs="Times New Roman"/>
            <w:i/>
            <w:iCs/>
            <w:color w:val="000000" w:themeColor="text1"/>
            <w:rPrChange w:id="6464" w:author="Ruijie Xu" w:date="2022-03-10T12:31:00Z">
              <w:rPr>
                <w:i/>
                <w:iCs/>
                <w:color w:val="000000" w:themeColor="text1"/>
              </w:rPr>
            </w:rPrChange>
          </w:rPr>
          <w:delText>Leptospira</w:delText>
        </w:r>
      </w:del>
      <w:del w:id="6465" w:author="Ruijie Xu" w:date="2022-02-02T13:36:00Z">
        <w:r w:rsidR="00D72FF8" w:rsidRPr="002B42A7" w:rsidDel="00F8395A">
          <w:rPr>
            <w:rFonts w:ascii="Times New Roman" w:hAnsi="Times New Roman" w:cs="Times New Roman"/>
            <w:i/>
            <w:iCs/>
            <w:color w:val="000000" w:themeColor="text1"/>
            <w:rPrChange w:id="6466"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646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68" w:author="Ruijie Xu" w:date="2022-03-10T12:31:00Z">
              <w:rPr>
                <w:i/>
                <w:iCs/>
                <w:color w:val="000000" w:themeColor="text1"/>
              </w:rPr>
            </w:rPrChange>
          </w:rPr>
          <w:delText xml:space="preserve"> </w:delText>
        </w:r>
      </w:del>
      <w:del w:id="6469" w:author="Ruijie Xu" w:date="2022-02-02T11:02:00Z">
        <w:r w:rsidR="00D72FF8" w:rsidRPr="002B42A7" w:rsidDel="00463AA7">
          <w:rPr>
            <w:rFonts w:ascii="Times New Roman" w:hAnsi="Times New Roman" w:cs="Times New Roman"/>
            <w:i/>
            <w:iCs/>
            <w:color w:val="000000" w:themeColor="text1"/>
            <w:rPrChange w:id="6470" w:author="Ruijie Xu" w:date="2022-03-10T12:31:00Z">
              <w:rPr>
                <w:i/>
                <w:iCs/>
                <w:color w:val="000000" w:themeColor="text1"/>
              </w:rPr>
            </w:rPrChange>
          </w:rPr>
          <w:delText>Leptospira</w:delText>
        </w:r>
      </w:del>
      <w:del w:id="6471" w:author="Ruijie Xu" w:date="2022-02-02T13:36:00Z">
        <w:r w:rsidR="00D72FF8" w:rsidRPr="002B42A7" w:rsidDel="00F8395A">
          <w:rPr>
            <w:rFonts w:ascii="Times New Roman" w:hAnsi="Times New Roman" w:cs="Times New Roman"/>
            <w:i/>
            <w:iCs/>
            <w:color w:val="000000" w:themeColor="text1"/>
            <w:rPrChange w:id="6472"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647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74"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6475"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76" w:author="Ruijie Xu" w:date="2022-03-10T12:31:00Z">
              <w:rPr>
                <w:i/>
                <w:iCs/>
                <w:color w:val="000000" w:themeColor="text1"/>
              </w:rPr>
            </w:rPrChange>
          </w:rPr>
          <w:delText xml:space="preserve"> </w:delText>
        </w:r>
        <w:bookmarkStart w:id="6477" w:name="OLE_LINK183"/>
        <w:bookmarkStart w:id="6478" w:name="OLE_LINK184"/>
        <w:r w:rsidR="00D72FF8" w:rsidRPr="002B42A7" w:rsidDel="00F8395A">
          <w:rPr>
            <w:rFonts w:ascii="Times New Roman" w:hAnsi="Times New Roman" w:cs="Times New Roman"/>
            <w:i/>
            <w:iCs/>
            <w:color w:val="000000" w:themeColor="text1"/>
            <w:rPrChange w:id="6479" w:author="Ruijie Xu" w:date="2022-03-10T12:31:00Z">
              <w:rPr>
                <w:i/>
                <w:iCs/>
                <w:color w:val="000000" w:themeColor="text1"/>
              </w:rPr>
            </w:rPrChange>
          </w:rPr>
          <w:delText>Bordetella</w:delText>
        </w:r>
        <w:bookmarkEnd w:id="6477"/>
        <w:bookmarkEnd w:id="6478"/>
        <w:r w:rsidR="00D72FF8" w:rsidRPr="002B42A7" w:rsidDel="00F8395A">
          <w:rPr>
            <w:rFonts w:ascii="Times New Roman" w:hAnsi="Times New Roman" w:cs="Times New Roman"/>
            <w:i/>
            <w:iCs/>
            <w:color w:val="000000" w:themeColor="text1"/>
            <w:rPrChange w:id="6480"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6481"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82"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648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84"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6485"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86"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648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488"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6489"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6490"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6491"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6492"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6493"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6494"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6495"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6496"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6497"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6498"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6499"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6500"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6501"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6502"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6503"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6504"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6505"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6506"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6507"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6508"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6509"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6510"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6511" w:author="Ruijie Xu" w:date="2022-03-10T12:31:00Z">
              <w:rPr>
                <w:color w:val="000000" w:themeColor="text1"/>
              </w:rPr>
            </w:rPrChange>
          </w:rPr>
          <w:delText xml:space="preserve">In addition, </w:delText>
        </w:r>
      </w:del>
      <w:del w:id="6512" w:author="Ruijie Xu" w:date="2022-02-01T13:44:00Z">
        <w:r w:rsidR="00626DA0" w:rsidRPr="002B42A7" w:rsidDel="00537B08">
          <w:rPr>
            <w:rFonts w:ascii="Times New Roman" w:hAnsi="Times New Roman" w:cs="Times New Roman"/>
            <w:i/>
            <w:iCs/>
            <w:color w:val="000000" w:themeColor="text1"/>
            <w:rPrChange w:id="6513" w:author="Ruijie Xu" w:date="2022-03-10T12:31:00Z">
              <w:rPr>
                <w:color w:val="000000" w:themeColor="text1"/>
              </w:rPr>
            </w:rPrChange>
          </w:rPr>
          <w:delText>Blastn</w:delText>
        </w:r>
      </w:del>
      <w:del w:id="6514" w:author="Ruijie Xu" w:date="2022-02-02T13:36:00Z">
        <w:r w:rsidR="00626DA0" w:rsidRPr="002B42A7" w:rsidDel="00F8395A">
          <w:rPr>
            <w:rFonts w:ascii="Times New Roman" w:hAnsi="Times New Roman" w:cs="Times New Roman"/>
            <w:i/>
            <w:iCs/>
            <w:color w:val="000000" w:themeColor="text1"/>
            <w:rPrChange w:id="6515"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6516"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6517"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6518"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6519"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6520"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6521"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6522"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6523"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6524"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6525"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6526"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6527"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6528"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6529"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530"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6531"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6532"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6533"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534" w:author="Ruijie Xu" w:date="2022-03-10T12:31:00Z">
              <w:rPr>
                <w:color w:val="000000" w:themeColor="text1"/>
              </w:rPr>
            </w:rPrChange>
          </w:rPr>
          <w:delText xml:space="preserve">Metaphlan3 in this case, has identified most number of unique species taxa (18 taxa), while </w:delText>
        </w:r>
      </w:del>
      <w:del w:id="6535" w:author="Ruijie Xu" w:date="2022-02-01T13:44:00Z">
        <w:r w:rsidR="00573B3C" w:rsidRPr="002B42A7" w:rsidDel="00537B08">
          <w:rPr>
            <w:rFonts w:ascii="Times New Roman" w:hAnsi="Times New Roman" w:cs="Times New Roman"/>
            <w:i/>
            <w:iCs/>
            <w:color w:val="000000" w:themeColor="text1"/>
            <w:rPrChange w:id="6536" w:author="Ruijie Xu" w:date="2022-03-10T12:31:00Z">
              <w:rPr>
                <w:color w:val="000000" w:themeColor="text1"/>
              </w:rPr>
            </w:rPrChange>
          </w:rPr>
          <w:delText>Blastn</w:delText>
        </w:r>
      </w:del>
      <w:del w:id="6537" w:author="Ruijie Xu" w:date="2022-02-02T13:36:00Z">
        <w:r w:rsidR="00573B3C" w:rsidRPr="002B42A7" w:rsidDel="00F8395A">
          <w:rPr>
            <w:rFonts w:ascii="Times New Roman" w:hAnsi="Times New Roman" w:cs="Times New Roman"/>
            <w:i/>
            <w:iCs/>
            <w:color w:val="000000" w:themeColor="text1"/>
            <w:rPrChange w:id="6538"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6539"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6540"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6541"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6542"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6543"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6544"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6545"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6546" w:author="Ruijie Xu" w:date="2022-02-02T13:37:00Z"/>
          <w:rFonts w:ascii="Times New Roman" w:hAnsi="Times New Roman" w:cs="Times New Roman"/>
          <w:i/>
          <w:iCs/>
          <w:color w:val="000000" w:themeColor="text1"/>
          <w:rPrChange w:id="6547" w:author="Ruijie Xu" w:date="2022-03-10T12:31:00Z">
            <w:rPr>
              <w:del w:id="6548" w:author="Ruijie Xu" w:date="2022-02-02T13:37:00Z"/>
              <w:b/>
              <w:bCs/>
              <w:color w:val="000000" w:themeColor="text1"/>
            </w:rPr>
          </w:rPrChange>
        </w:rPr>
      </w:pPr>
      <w:del w:id="6549" w:author="Ruijie Xu" w:date="2022-02-02T13:37:00Z">
        <w:r w:rsidRPr="002B42A7" w:rsidDel="00F8395A">
          <w:rPr>
            <w:rFonts w:ascii="Times New Roman" w:hAnsi="Times New Roman" w:cs="Times New Roman"/>
            <w:i/>
            <w:iCs/>
            <w:color w:val="000000" w:themeColor="text1"/>
            <w:rPrChange w:id="6550"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6551"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6552"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6553" w:author="Ruijie Xu" w:date="2022-02-02T13:37:00Z"/>
          <w:rFonts w:ascii="Times New Roman" w:hAnsi="Times New Roman" w:cs="Times New Roman"/>
          <w:i/>
          <w:iCs/>
          <w:color w:val="000000" w:themeColor="text1"/>
          <w:rPrChange w:id="6554" w:author="Ruijie Xu" w:date="2022-03-10T12:31:00Z">
            <w:rPr>
              <w:del w:id="6555" w:author="Ruijie Xu" w:date="2022-02-02T13:37:00Z"/>
              <w:color w:val="000000" w:themeColor="text1"/>
            </w:rPr>
          </w:rPrChange>
        </w:rPr>
      </w:pPr>
      <w:del w:id="6556" w:author="Ruijie Xu" w:date="2022-02-02T13:37:00Z">
        <w:r w:rsidRPr="002B42A7" w:rsidDel="00F8395A">
          <w:rPr>
            <w:rFonts w:ascii="Times New Roman" w:hAnsi="Times New Roman" w:cs="Times New Roman"/>
            <w:i/>
            <w:iCs/>
            <w:color w:val="000000" w:themeColor="text1"/>
            <w:rPrChange w:id="6557"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6558"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6559"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6560"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561"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6562"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6563"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6564"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6565"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6566"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6567"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568"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6569" w:author="Ruijie Xu" w:date="2022-02-02T13:37:00Z"/>
          <w:rFonts w:ascii="Times New Roman" w:hAnsi="Times New Roman" w:cs="Times New Roman"/>
          <w:i/>
          <w:iCs/>
          <w:color w:val="000000" w:themeColor="text1"/>
          <w:rPrChange w:id="6570" w:author="Ruijie Xu" w:date="2022-03-10T12:31:00Z">
            <w:rPr>
              <w:del w:id="6571" w:author="Ruijie Xu" w:date="2022-02-02T13:37:00Z"/>
              <w:color w:val="000000" w:themeColor="text1"/>
            </w:rPr>
          </w:rPrChange>
        </w:rPr>
      </w:pPr>
      <w:del w:id="6572" w:author="Ruijie Xu" w:date="2022-02-02T13:37:00Z">
        <w:r w:rsidRPr="002B42A7" w:rsidDel="00F8395A">
          <w:rPr>
            <w:rFonts w:ascii="Times New Roman" w:hAnsi="Times New Roman" w:cs="Times New Roman"/>
            <w:i/>
            <w:iCs/>
            <w:color w:val="000000" w:themeColor="text1"/>
            <w:rPrChange w:id="6573"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6574"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6575"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6576"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6577"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6578"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6579"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6580"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6581"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6582"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6583"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6584"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6585"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6586"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6587"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6588"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6589"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6590"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6591"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6592"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593"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594"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6595"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6596"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6597"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6598"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6599"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6600"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6601"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6602"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6603"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6604" w:author="Ruijie Xu" w:date="2022-03-10T12:31:00Z">
              <w:rPr>
                <w:color w:val="000000" w:themeColor="text1"/>
              </w:rPr>
            </w:rPrChange>
          </w:rPr>
          <w:delText xml:space="preserve">(Table II.4), which are </w:delText>
        </w:r>
      </w:del>
      <w:del w:id="6605" w:author="Ruijie Xu" w:date="2022-02-01T13:44:00Z">
        <w:r w:rsidR="00B85E50" w:rsidRPr="002B42A7" w:rsidDel="00537B08">
          <w:rPr>
            <w:rFonts w:ascii="Times New Roman" w:hAnsi="Times New Roman" w:cs="Times New Roman"/>
            <w:i/>
            <w:iCs/>
            <w:color w:val="000000" w:themeColor="text1"/>
            <w:rPrChange w:id="6606" w:author="Ruijie Xu" w:date="2022-03-10T12:31:00Z">
              <w:rPr>
                <w:color w:val="000000" w:themeColor="text1"/>
              </w:rPr>
            </w:rPrChange>
          </w:rPr>
          <w:delText>Blastn</w:delText>
        </w:r>
      </w:del>
      <w:del w:id="6607" w:author="Ruijie Xu" w:date="2022-02-02T13:37:00Z">
        <w:r w:rsidR="00B85E50" w:rsidRPr="002B42A7" w:rsidDel="00F8395A">
          <w:rPr>
            <w:rFonts w:ascii="Times New Roman" w:hAnsi="Times New Roman" w:cs="Times New Roman"/>
            <w:i/>
            <w:iCs/>
            <w:color w:val="000000" w:themeColor="text1"/>
            <w:rPrChange w:id="6608"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6609"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6610"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6611"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612"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6613"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614"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6615"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6616"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6617"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6618"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6619"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6620"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6621"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6622"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6623"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6624"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6625"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6626"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6627"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6628" w:author="Ruijie Xu" w:date="2022-03-10T12:31:00Z">
              <w:rPr>
                <w:color w:val="000000" w:themeColor="text1"/>
              </w:rPr>
            </w:rPrChange>
          </w:rPr>
          <w:delText xml:space="preserve">. Shannon indices obtained with </w:delText>
        </w:r>
      </w:del>
      <w:del w:id="6629" w:author="Ruijie Xu" w:date="2022-02-01T13:44:00Z">
        <w:r w:rsidR="00092FFA" w:rsidRPr="002B42A7" w:rsidDel="00537B08">
          <w:rPr>
            <w:rFonts w:ascii="Times New Roman" w:hAnsi="Times New Roman" w:cs="Times New Roman"/>
            <w:i/>
            <w:iCs/>
            <w:color w:val="000000" w:themeColor="text1"/>
            <w:rPrChange w:id="6630" w:author="Ruijie Xu" w:date="2022-03-10T12:31:00Z">
              <w:rPr>
                <w:color w:val="000000" w:themeColor="text1"/>
              </w:rPr>
            </w:rPrChange>
          </w:rPr>
          <w:delText>Blastn</w:delText>
        </w:r>
      </w:del>
      <w:del w:id="6631" w:author="Ruijie Xu" w:date="2022-02-02T13:37:00Z">
        <w:r w:rsidR="00092FFA" w:rsidRPr="002B42A7" w:rsidDel="00F8395A">
          <w:rPr>
            <w:rFonts w:ascii="Times New Roman" w:hAnsi="Times New Roman" w:cs="Times New Roman"/>
            <w:i/>
            <w:iCs/>
            <w:color w:val="000000" w:themeColor="text1"/>
            <w:rPrChange w:id="6632"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6633"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6634"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6635" w:author="Ruijie Xu" w:date="2022-03-10T12:31:00Z">
              <w:rPr>
                <w:color w:val="000000" w:themeColor="text1"/>
              </w:rPr>
            </w:rPrChange>
          </w:rPr>
          <w:delText xml:space="preserve">the Shannon indices obtained from </w:delText>
        </w:r>
      </w:del>
      <w:del w:id="6636" w:author="Ruijie Xu" w:date="2022-02-01T13:44:00Z">
        <w:r w:rsidR="00F7317E" w:rsidRPr="002B42A7" w:rsidDel="00537B08">
          <w:rPr>
            <w:rFonts w:ascii="Times New Roman" w:hAnsi="Times New Roman" w:cs="Times New Roman"/>
            <w:i/>
            <w:iCs/>
            <w:color w:val="000000" w:themeColor="text1"/>
            <w:rPrChange w:id="6637" w:author="Ruijie Xu" w:date="2022-03-10T12:31:00Z">
              <w:rPr>
                <w:color w:val="000000" w:themeColor="text1"/>
              </w:rPr>
            </w:rPrChange>
          </w:rPr>
          <w:delText>Blastn</w:delText>
        </w:r>
      </w:del>
      <w:del w:id="6638" w:author="Ruijie Xu" w:date="2022-02-02T13:37:00Z">
        <w:r w:rsidR="00F7317E" w:rsidRPr="002B42A7" w:rsidDel="00F8395A">
          <w:rPr>
            <w:rFonts w:ascii="Times New Roman" w:hAnsi="Times New Roman" w:cs="Times New Roman"/>
            <w:i/>
            <w:iCs/>
            <w:color w:val="000000" w:themeColor="text1"/>
            <w:rPrChange w:id="6639"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6640"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6641"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642"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6643"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6644"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645"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6646"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6647"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648"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6649"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6650"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6651"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6652"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6653"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6654"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6655"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6656"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6657"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6658"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6659"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6660"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661"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6662"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6663"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664"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6665"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666"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6667"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6668"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6669"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6670" w:author="Ruijie Xu" w:date="2022-02-02T13:37:00Z"/>
          <w:rFonts w:ascii="Times New Roman" w:hAnsi="Times New Roman" w:cs="Times New Roman"/>
          <w:i/>
          <w:iCs/>
          <w:color w:val="000000" w:themeColor="text1"/>
          <w:rPrChange w:id="6671" w:author="Ruijie Xu" w:date="2022-03-10T12:31:00Z">
            <w:rPr>
              <w:del w:id="6672" w:author="Ruijie Xu" w:date="2022-02-02T13:37:00Z"/>
              <w:color w:val="000000" w:themeColor="text1"/>
            </w:rPr>
          </w:rPrChange>
        </w:rPr>
      </w:pPr>
      <w:del w:id="6673" w:author="Ruijie Xu" w:date="2022-02-02T13:37:00Z">
        <w:r w:rsidRPr="002B42A7" w:rsidDel="00F8395A">
          <w:rPr>
            <w:rFonts w:ascii="Times New Roman" w:hAnsi="Times New Roman" w:cs="Times New Roman"/>
            <w:i/>
            <w:iCs/>
            <w:color w:val="000000" w:themeColor="text1"/>
            <w:rPrChange w:id="6674"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6675"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676"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6677"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6678"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6679"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6680"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6681"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682"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6683"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6684"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6685"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6686"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6687"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6688"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6689"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6690" w:author="Ruijie Xu" w:date="2022-03-10T12:31:00Z">
              <w:rPr>
                <w:color w:val="000000" w:themeColor="text1"/>
              </w:rPr>
            </w:rPrChange>
          </w:rPr>
          <w:delText xml:space="preserve">the pairwise between-sample relationships evaluated using </w:delText>
        </w:r>
      </w:del>
      <w:del w:id="6691" w:author="Ruijie Xu" w:date="2022-02-01T13:44:00Z">
        <w:r w:rsidR="0011714C" w:rsidRPr="002B42A7" w:rsidDel="00537B08">
          <w:rPr>
            <w:rFonts w:ascii="Times New Roman" w:hAnsi="Times New Roman" w:cs="Times New Roman"/>
            <w:i/>
            <w:iCs/>
            <w:color w:val="000000" w:themeColor="text1"/>
            <w:rPrChange w:id="6692" w:author="Ruijie Xu" w:date="2022-03-10T12:31:00Z">
              <w:rPr>
                <w:color w:val="000000" w:themeColor="text1"/>
              </w:rPr>
            </w:rPrChange>
          </w:rPr>
          <w:delText>Blastn</w:delText>
        </w:r>
      </w:del>
      <w:del w:id="6693" w:author="Ruijie Xu" w:date="2022-02-02T13:37:00Z">
        <w:r w:rsidR="0011714C" w:rsidRPr="002B42A7" w:rsidDel="00F8395A">
          <w:rPr>
            <w:rFonts w:ascii="Times New Roman" w:hAnsi="Times New Roman" w:cs="Times New Roman"/>
            <w:i/>
            <w:iCs/>
            <w:color w:val="000000" w:themeColor="text1"/>
            <w:rPrChange w:id="6694"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6695"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6696" w:author="Ruijie Xu" w:date="2022-03-10T12:31:00Z">
              <w:rPr>
                <w:color w:val="000000" w:themeColor="text1"/>
              </w:rPr>
            </w:rPrChange>
          </w:rPr>
          <w:delText xml:space="preserve">, and between-sample relationships evaluated using CLARK and CLARK-s are not different from most other softwares except for </w:delText>
        </w:r>
      </w:del>
      <w:del w:id="6697" w:author="Ruijie Xu" w:date="2022-02-01T13:44:00Z">
        <w:r w:rsidR="008D4D1A" w:rsidRPr="002B42A7" w:rsidDel="00537B08">
          <w:rPr>
            <w:rFonts w:ascii="Times New Roman" w:hAnsi="Times New Roman" w:cs="Times New Roman"/>
            <w:i/>
            <w:iCs/>
            <w:color w:val="000000" w:themeColor="text1"/>
            <w:rPrChange w:id="6698" w:author="Ruijie Xu" w:date="2022-03-10T12:31:00Z">
              <w:rPr>
                <w:color w:val="000000" w:themeColor="text1"/>
              </w:rPr>
            </w:rPrChange>
          </w:rPr>
          <w:delText>Blastn</w:delText>
        </w:r>
      </w:del>
      <w:del w:id="6699" w:author="Ruijie Xu" w:date="2022-02-02T13:37:00Z">
        <w:r w:rsidR="008D4D1A" w:rsidRPr="002B42A7" w:rsidDel="00F8395A">
          <w:rPr>
            <w:rFonts w:ascii="Times New Roman" w:hAnsi="Times New Roman" w:cs="Times New Roman"/>
            <w:i/>
            <w:iCs/>
            <w:color w:val="000000" w:themeColor="text1"/>
            <w:rPrChange w:id="6700"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6701"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6702"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6703"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6704"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6705"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6706"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6707"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6708"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6709"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6710"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6711"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6712"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6713"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6714"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6715"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6716"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6717"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6718"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6719"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6720" w:author="Ruijie Xu" w:date="2022-02-01T13:44:00Z">
        <w:r w:rsidR="00571708" w:rsidRPr="002B42A7" w:rsidDel="00537B08">
          <w:rPr>
            <w:rFonts w:ascii="Times New Roman" w:hAnsi="Times New Roman" w:cs="Times New Roman"/>
            <w:i/>
            <w:iCs/>
            <w:color w:val="000000" w:themeColor="text1"/>
            <w:rPrChange w:id="6721" w:author="Ruijie Xu" w:date="2022-03-10T12:31:00Z">
              <w:rPr>
                <w:color w:val="000000" w:themeColor="text1"/>
              </w:rPr>
            </w:rPrChange>
          </w:rPr>
          <w:delText>Blastn</w:delText>
        </w:r>
      </w:del>
      <w:del w:id="6722" w:author="Ruijie Xu" w:date="2022-02-02T13:37:00Z">
        <w:r w:rsidR="00964EFE" w:rsidRPr="002B42A7" w:rsidDel="00F8395A">
          <w:rPr>
            <w:rFonts w:ascii="Times New Roman" w:hAnsi="Times New Roman" w:cs="Times New Roman"/>
            <w:i/>
            <w:iCs/>
            <w:color w:val="000000" w:themeColor="text1"/>
            <w:rPrChange w:id="6723"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6732"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6733" w:author="Ruijie Xu" w:date="2022-03-10T12:31:00Z">
              <w:rPr>
                <w:color w:val="000000" w:themeColor="text1"/>
              </w:rPr>
            </w:rPrChange>
          </w:rPr>
          <w:delText xml:space="preserve">. However, in </w:delText>
        </w:r>
      </w:del>
      <w:del w:id="6734" w:author="Ruijie Xu" w:date="2022-02-01T13:44:00Z">
        <w:r w:rsidR="00C92B68" w:rsidRPr="002B42A7" w:rsidDel="00537B08">
          <w:rPr>
            <w:rFonts w:ascii="Times New Roman" w:hAnsi="Times New Roman" w:cs="Times New Roman"/>
            <w:i/>
            <w:iCs/>
            <w:color w:val="000000" w:themeColor="text1"/>
            <w:rPrChange w:id="6735" w:author="Ruijie Xu" w:date="2022-03-10T12:31:00Z">
              <w:rPr>
                <w:color w:val="000000" w:themeColor="text1"/>
              </w:rPr>
            </w:rPrChange>
          </w:rPr>
          <w:delText>Blastn</w:delText>
        </w:r>
      </w:del>
      <w:del w:id="6736" w:author="Ruijie Xu" w:date="2022-02-02T13:37:00Z">
        <w:r w:rsidR="00C92B68" w:rsidRPr="002B42A7" w:rsidDel="00F8395A">
          <w:rPr>
            <w:rFonts w:ascii="Times New Roman" w:hAnsi="Times New Roman" w:cs="Times New Roman"/>
            <w:i/>
            <w:iCs/>
            <w:color w:val="000000" w:themeColor="text1"/>
            <w:rPrChange w:id="6737"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6738" w:author="Ruijie Xu" w:date="2022-03-04T13:01:00Z"/>
          <w:rFonts w:ascii="Times New Roman" w:hAnsi="Times New Roman" w:cs="Times New Roman"/>
          <w:i/>
          <w:iCs/>
          <w:color w:val="000000" w:themeColor="text1"/>
          <w:rPrChange w:id="6739" w:author="Ruijie Xu" w:date="2022-03-10T12:31:00Z">
            <w:rPr>
              <w:ins w:id="6740" w:author="Ruijie Xu" w:date="2022-03-04T13:01:00Z"/>
              <w:i/>
              <w:iCs/>
              <w:color w:val="000000" w:themeColor="text1"/>
            </w:rPr>
          </w:rPrChange>
        </w:rPr>
      </w:pPr>
      <w:r w:rsidRPr="002B42A7">
        <w:rPr>
          <w:rFonts w:ascii="Times New Roman" w:hAnsi="Times New Roman" w:cs="Times New Roman"/>
          <w:i/>
          <w:iCs/>
          <w:color w:val="000000" w:themeColor="text1"/>
          <w:rPrChange w:id="6741" w:author="Ruijie Xu" w:date="2022-03-10T12:31:00Z">
            <w:rPr>
              <w:b/>
              <w:bCs/>
              <w:color w:val="000000" w:themeColor="text1"/>
            </w:rPr>
          </w:rPrChange>
        </w:rPr>
        <w:t>D</w:t>
      </w:r>
      <w:ins w:id="6742" w:author="Rajeev, Sree" w:date="2022-03-03T11:20:00Z">
        <w:r w:rsidR="00AB0010" w:rsidRPr="002B42A7">
          <w:rPr>
            <w:rFonts w:ascii="Times New Roman" w:hAnsi="Times New Roman" w:cs="Times New Roman"/>
            <w:i/>
            <w:iCs/>
            <w:color w:val="000000" w:themeColor="text1"/>
            <w:rPrChange w:id="6743"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6744" w:author="Ruijie Xu" w:date="2022-03-10T12:31:00Z">
            <w:rPr>
              <w:b/>
              <w:bCs/>
              <w:color w:val="000000" w:themeColor="text1"/>
            </w:rPr>
          </w:rPrChange>
        </w:rPr>
        <w:t>A</w:t>
      </w:r>
      <w:ins w:id="6745" w:author="Rajeev, Sree" w:date="2022-03-03T11:20:00Z">
        <w:r w:rsidR="00AB0010" w:rsidRPr="002B42A7">
          <w:rPr>
            <w:rFonts w:ascii="Times New Roman" w:hAnsi="Times New Roman" w:cs="Times New Roman"/>
            <w:i/>
            <w:iCs/>
            <w:color w:val="000000" w:themeColor="text1"/>
            <w:rPrChange w:id="6746"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6747"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6748" w:author="Ruijie Xu" w:date="2022-03-04T13:05:00Z"/>
          <w:del w:id="6749" w:author="Liliana Salvador" w:date="2022-03-08T19:59:00Z"/>
          <w:rFonts w:ascii="Times New Roman" w:hAnsi="Times New Roman" w:cs="Times New Roman"/>
          <w:color w:val="000000" w:themeColor="text1"/>
          <w:rPrChange w:id="6750" w:author="Ruijie Xu" w:date="2022-03-10T12:31:00Z">
            <w:rPr>
              <w:ins w:id="6751" w:author="Ruijie Xu" w:date="2022-03-04T13:05:00Z"/>
              <w:del w:id="6752" w:author="Liliana Salvador" w:date="2022-03-08T19:59:00Z"/>
              <w:color w:val="000000" w:themeColor="text1"/>
            </w:rPr>
          </w:rPrChange>
        </w:rPr>
        <w:pPrChange w:id="6753" w:author="Ruijie Xu" w:date="2022-03-04T13:10:00Z">
          <w:pPr>
            <w:spacing w:line="480" w:lineRule="auto"/>
          </w:pPr>
        </w:pPrChange>
      </w:pPr>
      <w:bookmarkStart w:id="6754" w:name="OLE_LINK33"/>
      <w:bookmarkStart w:id="6755" w:name="OLE_LINK34"/>
      <w:bookmarkStart w:id="6756" w:name="OLE_LINK103"/>
      <w:ins w:id="6757" w:author="Ruijie Xu" w:date="2022-03-04T13:02:00Z">
        <w:r w:rsidRPr="002B42A7">
          <w:rPr>
            <w:rFonts w:ascii="Times New Roman" w:hAnsi="Times New Roman" w:cs="Times New Roman"/>
            <w:color w:val="000000" w:themeColor="text1"/>
            <w:rPrChange w:id="6758" w:author="Ruijie Xu" w:date="2022-03-10T12:31:00Z">
              <w:rPr>
                <w:color w:val="000000" w:themeColor="text1"/>
              </w:rPr>
            </w:rPrChange>
          </w:rPr>
          <w:t xml:space="preserve">DA taxa between samples </w:t>
        </w:r>
      </w:ins>
      <w:ins w:id="6759" w:author="Ruijie Xu" w:date="2022-03-04T13:54:00Z">
        <w:r w:rsidR="00487546" w:rsidRPr="002B42A7">
          <w:rPr>
            <w:rFonts w:ascii="Times New Roman" w:hAnsi="Times New Roman" w:cs="Times New Roman"/>
            <w:color w:val="000000" w:themeColor="text1"/>
            <w:rPrChange w:id="6760" w:author="Ruijie Xu" w:date="2022-03-10T12:31:00Z">
              <w:rPr>
                <w:color w:val="000000" w:themeColor="text1"/>
              </w:rPr>
            </w:rPrChange>
          </w:rPr>
          <w:t xml:space="preserve">of different tissues </w:t>
        </w:r>
      </w:ins>
      <w:ins w:id="6761" w:author="Ruijie Xu" w:date="2022-03-04T13:03:00Z">
        <w:r w:rsidRPr="002B42A7">
          <w:rPr>
            <w:rFonts w:ascii="Times New Roman" w:hAnsi="Times New Roman" w:cs="Times New Roman"/>
            <w:color w:val="000000" w:themeColor="text1"/>
            <w:rPrChange w:id="6762" w:author="Ruijie Xu" w:date="2022-03-10T12:31:00Z">
              <w:rPr>
                <w:color w:val="000000" w:themeColor="text1"/>
              </w:rPr>
            </w:rPrChange>
          </w:rPr>
          <w:t xml:space="preserve">were identified </w:t>
        </w:r>
      </w:ins>
      <w:ins w:id="6763" w:author="Ruijie Xu" w:date="2022-03-04T13:04:00Z">
        <w:r w:rsidRPr="002B42A7">
          <w:rPr>
            <w:rFonts w:ascii="Times New Roman" w:hAnsi="Times New Roman" w:cs="Times New Roman"/>
            <w:color w:val="000000" w:themeColor="text1"/>
            <w:rPrChange w:id="6764" w:author="Ruijie Xu" w:date="2022-03-10T12:31:00Z">
              <w:rPr>
                <w:color w:val="000000" w:themeColor="text1"/>
              </w:rPr>
            </w:rPrChange>
          </w:rPr>
          <w:t>to show the most significantly different microbial taxa between the microbiome of two tissues</w:t>
        </w:r>
      </w:ins>
      <w:ins w:id="6765" w:author="Ruijie Xu" w:date="2022-03-04T13:55:00Z">
        <w:del w:id="6766" w:author="Liliana Salvador" w:date="2022-03-08T19:56:00Z">
          <w:r w:rsidR="00487546" w:rsidRPr="002B42A7" w:rsidDel="00352EA8">
            <w:rPr>
              <w:rFonts w:ascii="Times New Roman" w:hAnsi="Times New Roman" w:cs="Times New Roman"/>
              <w:color w:val="000000" w:themeColor="text1"/>
              <w:rPrChange w:id="6767" w:author="Ruijie Xu" w:date="2022-03-10T12:31:00Z">
                <w:rPr>
                  <w:color w:val="000000" w:themeColor="text1"/>
                </w:rPr>
              </w:rPrChange>
            </w:rPr>
            <w:delText xml:space="preserve"> in comparison</w:delText>
          </w:r>
        </w:del>
      </w:ins>
      <w:ins w:id="6768" w:author="Ruijie Xu" w:date="2022-03-04T13:04:00Z">
        <w:r w:rsidRPr="002B42A7">
          <w:rPr>
            <w:rFonts w:ascii="Times New Roman" w:hAnsi="Times New Roman" w:cs="Times New Roman"/>
            <w:color w:val="000000" w:themeColor="text1"/>
            <w:rPrChange w:id="6769" w:author="Ruijie Xu" w:date="2022-03-10T12:31:00Z">
              <w:rPr>
                <w:color w:val="000000" w:themeColor="text1"/>
              </w:rPr>
            </w:rPrChange>
          </w:rPr>
          <w:t xml:space="preserve">. </w:t>
        </w:r>
      </w:ins>
    </w:p>
    <w:p w14:paraId="0CA8584A" w14:textId="3DCA6CA8" w:rsidR="001E602D" w:rsidRPr="002B42A7" w:rsidRDefault="00487546">
      <w:pPr>
        <w:spacing w:line="480" w:lineRule="auto"/>
        <w:ind w:firstLine="720"/>
        <w:rPr>
          <w:ins w:id="6770" w:author="Rajeev, Sree" w:date="2022-03-02T12:40:00Z"/>
          <w:rFonts w:ascii="Times New Roman" w:hAnsi="Times New Roman" w:cs="Times New Roman"/>
          <w:color w:val="000000" w:themeColor="text1"/>
          <w:rPrChange w:id="6771" w:author="Ruijie Xu" w:date="2022-03-10T12:31:00Z">
            <w:rPr>
              <w:ins w:id="6772" w:author="Rajeev, Sree" w:date="2022-03-02T12:40:00Z"/>
              <w:b/>
              <w:bCs/>
              <w:color w:val="000000" w:themeColor="text1"/>
            </w:rPr>
          </w:rPrChange>
        </w:rPr>
        <w:pPrChange w:id="6773" w:author="Liliana Salvador" w:date="2022-03-08T19:59:00Z">
          <w:pPr>
            <w:spacing w:line="480" w:lineRule="auto"/>
          </w:pPr>
        </w:pPrChange>
      </w:pPr>
      <w:ins w:id="6774" w:author="Ruijie Xu" w:date="2022-03-04T13:55:00Z">
        <w:r w:rsidRPr="002B42A7">
          <w:rPr>
            <w:rFonts w:ascii="Times New Roman" w:hAnsi="Times New Roman" w:cs="Times New Roman"/>
            <w:color w:val="000000" w:themeColor="text1"/>
            <w:rPrChange w:id="6775" w:author="Ruijie Xu" w:date="2022-03-10T12:31:00Z">
              <w:rPr>
                <w:color w:val="000000" w:themeColor="text1"/>
              </w:rPr>
            </w:rPrChange>
          </w:rPr>
          <w:t>For DA taxa identified from lung versus kidney samples a</w:t>
        </w:r>
      </w:ins>
      <w:ins w:id="6776" w:author="Ruijie Xu" w:date="2022-03-04T13:05:00Z">
        <w:r w:rsidR="001E602D" w:rsidRPr="002B42A7">
          <w:rPr>
            <w:rFonts w:ascii="Times New Roman" w:hAnsi="Times New Roman" w:cs="Times New Roman"/>
            <w:color w:val="000000" w:themeColor="text1"/>
            <w:rPrChange w:id="6777" w:author="Ruijie Xu" w:date="2022-03-10T12:31:00Z">
              <w:rPr>
                <w:color w:val="000000" w:themeColor="text1"/>
              </w:rPr>
            </w:rPrChange>
          </w:rPr>
          <w:t xml:space="preserve">t the species level, the number of DA taxon identified </w:t>
        </w:r>
        <w:del w:id="6778" w:author="Liliana Salvador" w:date="2022-03-08T20:00:00Z">
          <w:r w:rsidR="001E602D" w:rsidRPr="002B42A7" w:rsidDel="00585D58">
            <w:rPr>
              <w:rFonts w:ascii="Times New Roman" w:hAnsi="Times New Roman" w:cs="Times New Roman"/>
              <w:color w:val="000000" w:themeColor="text1"/>
              <w:rPrChange w:id="6779" w:author="Ruijie Xu" w:date="2022-03-10T12:31:00Z">
                <w:rPr>
                  <w:color w:val="000000" w:themeColor="text1"/>
                </w:rPr>
              </w:rPrChange>
            </w:rPr>
            <w:delText>using the classification results of</w:delText>
          </w:r>
        </w:del>
      </w:ins>
      <w:ins w:id="6780" w:author="Liliana Salvador" w:date="2022-03-08T20:00:00Z">
        <w:r w:rsidR="00585D58" w:rsidRPr="002B42A7">
          <w:rPr>
            <w:rFonts w:ascii="Times New Roman" w:hAnsi="Times New Roman" w:cs="Times New Roman"/>
            <w:color w:val="000000" w:themeColor="text1"/>
            <w:rPrChange w:id="6781" w:author="Ruijie Xu" w:date="2022-03-10T12:31:00Z">
              <w:rPr>
                <w:color w:val="000000" w:themeColor="text1"/>
              </w:rPr>
            </w:rPrChange>
          </w:rPr>
          <w:t>by</w:t>
        </w:r>
      </w:ins>
      <w:ins w:id="6782" w:author="Ruijie Xu" w:date="2022-03-04T13:05:00Z">
        <w:r w:rsidR="001E602D" w:rsidRPr="002B42A7">
          <w:rPr>
            <w:rFonts w:ascii="Times New Roman" w:hAnsi="Times New Roman" w:cs="Times New Roman"/>
            <w:color w:val="000000" w:themeColor="text1"/>
            <w:rPrChange w:id="6783" w:author="Ruijie Xu" w:date="2022-03-10T12:31:00Z">
              <w:rPr>
                <w:color w:val="000000" w:themeColor="text1"/>
              </w:rPr>
            </w:rPrChange>
          </w:rPr>
          <w:t xml:space="preserve"> </w:t>
        </w:r>
      </w:ins>
      <w:ins w:id="6784" w:author="Liliana Salvador" w:date="2022-03-08T20:00:00Z">
        <w:r w:rsidR="00585D58" w:rsidRPr="002B42A7">
          <w:rPr>
            <w:rFonts w:ascii="Times New Roman" w:hAnsi="Times New Roman" w:cs="Times New Roman"/>
            <w:color w:val="000000" w:themeColor="text1"/>
            <w:rPrChange w:id="6785" w:author="Ruijie Xu" w:date="2022-03-10T12:31:00Z">
              <w:rPr>
                <w:color w:val="000000" w:themeColor="text1"/>
              </w:rPr>
            </w:rPrChange>
          </w:rPr>
          <w:t xml:space="preserve">the use of </w:t>
        </w:r>
      </w:ins>
      <w:ins w:id="6786" w:author="Ruijie Xu" w:date="2022-03-04T13:05:00Z">
        <w:r w:rsidR="001E602D" w:rsidRPr="002B42A7">
          <w:rPr>
            <w:rFonts w:ascii="Times New Roman" w:hAnsi="Times New Roman" w:cs="Times New Roman"/>
            <w:color w:val="000000" w:themeColor="text1"/>
            <w:rPrChange w:id="6787" w:author="Ruijie Xu" w:date="2022-03-10T12:31:00Z">
              <w:rPr>
                <w:color w:val="000000" w:themeColor="text1"/>
              </w:rPr>
            </w:rPrChange>
          </w:rPr>
          <w:t xml:space="preserve">different software ranged </w:t>
        </w:r>
        <w:del w:id="6788" w:author="Liliana Salvador" w:date="2022-03-08T20:00:00Z">
          <w:r w:rsidR="001E602D" w:rsidRPr="002B42A7" w:rsidDel="00585D58">
            <w:rPr>
              <w:rFonts w:ascii="Times New Roman" w:hAnsi="Times New Roman" w:cs="Times New Roman"/>
              <w:color w:val="000000" w:themeColor="text1"/>
              <w:rPrChange w:id="6789"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6790" w:author="Ruijie Xu" w:date="2022-03-10T12:31:00Z">
              <w:rPr>
                <w:color w:val="000000" w:themeColor="text1"/>
              </w:rPr>
            </w:rPrChange>
          </w:rPr>
          <w:t xml:space="preserve">from 10 (Diamond) to 596 (Centrifuge) (Table SII.7, Figure 5a).  The abundance was significantly higher in in the kidney </w:t>
        </w:r>
        <w:del w:id="6791" w:author="Liliana Salvador" w:date="2022-03-08T20:01:00Z">
          <w:r w:rsidR="001E602D" w:rsidRPr="002B42A7" w:rsidDel="00585D58">
            <w:rPr>
              <w:rFonts w:ascii="Times New Roman" w:hAnsi="Times New Roman" w:cs="Times New Roman"/>
              <w:color w:val="000000" w:themeColor="text1"/>
              <w:rPrChange w:id="6792"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6793"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6794" w:author="Ruijie Xu" w:date="2022-03-10T12:31:00Z">
              <w:rPr>
                <w:i/>
                <w:iCs/>
                <w:color w:val="000000" w:themeColor="text1"/>
              </w:rPr>
            </w:rPrChange>
          </w:rPr>
          <w:t>Bordetella pseudohinzii</w:t>
        </w:r>
        <w:r w:rsidR="001E602D" w:rsidRPr="002B42A7">
          <w:rPr>
            <w:rFonts w:ascii="Times New Roman" w:hAnsi="Times New Roman" w:cs="Times New Roman"/>
            <w:color w:val="000000" w:themeColor="text1"/>
            <w:rPrChange w:id="6795"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796" w:author="Ruijie Xu" w:date="2022-03-10T12:31:00Z">
              <w:rPr>
                <w:i/>
                <w:iCs/>
                <w:color w:val="000000" w:themeColor="text1"/>
              </w:rPr>
            </w:rPrChange>
          </w:rPr>
          <w:t>Bordetella bronchiseptica</w:t>
        </w:r>
        <w:r w:rsidR="001E602D" w:rsidRPr="002B42A7">
          <w:rPr>
            <w:rFonts w:ascii="Times New Roman" w:hAnsi="Times New Roman" w:cs="Times New Roman"/>
            <w:color w:val="000000" w:themeColor="text1"/>
            <w:rPrChange w:id="6797"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798" w:author="Ruijie Xu" w:date="2022-03-10T12:31:00Z">
              <w:rPr>
                <w:i/>
                <w:iCs/>
                <w:color w:val="000000" w:themeColor="text1"/>
              </w:rPr>
            </w:rPrChange>
          </w:rPr>
          <w:t>Leptospira interrogans</w:t>
        </w:r>
        <w:r w:rsidR="001E602D" w:rsidRPr="002B42A7">
          <w:rPr>
            <w:rFonts w:ascii="Times New Roman" w:hAnsi="Times New Roman" w:cs="Times New Roman"/>
            <w:color w:val="000000" w:themeColor="text1"/>
            <w:rPrChange w:id="6799"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800" w:author="Ruijie Xu" w:date="2022-03-10T12:31:00Z">
              <w:rPr>
                <w:i/>
                <w:iCs/>
                <w:color w:val="000000" w:themeColor="text1"/>
              </w:rPr>
            </w:rPrChange>
          </w:rPr>
          <w:t>Leptospira borgpeterseni</w:t>
        </w:r>
        <w:r w:rsidR="001E602D" w:rsidRPr="002B42A7">
          <w:rPr>
            <w:rFonts w:ascii="Times New Roman" w:hAnsi="Times New Roman" w:cs="Times New Roman"/>
            <w:color w:val="000000" w:themeColor="text1"/>
            <w:rPrChange w:id="6801" w:author="Ruijie Xu" w:date="2022-03-10T12:31:00Z">
              <w:rPr>
                <w:color w:val="000000" w:themeColor="text1"/>
              </w:rPr>
            </w:rPrChange>
          </w:rPr>
          <w:t xml:space="preserve">, and </w:t>
        </w:r>
        <w:r w:rsidR="001E602D" w:rsidRPr="002B42A7">
          <w:rPr>
            <w:rFonts w:ascii="Times New Roman" w:hAnsi="Times New Roman" w:cs="Times New Roman"/>
            <w:i/>
            <w:iCs/>
            <w:color w:val="000000" w:themeColor="text1"/>
            <w:rPrChange w:id="6802" w:author="Ruijie Xu" w:date="2022-03-10T12:31:00Z">
              <w:rPr>
                <w:i/>
                <w:iCs/>
                <w:color w:val="000000" w:themeColor="text1"/>
              </w:rPr>
            </w:rPrChange>
          </w:rPr>
          <w:t>Mycoplasm pulmonis</w:t>
        </w:r>
        <w:r w:rsidR="001E602D" w:rsidRPr="002B42A7">
          <w:rPr>
            <w:rFonts w:ascii="Times New Roman" w:hAnsi="Times New Roman" w:cs="Times New Roman"/>
            <w:color w:val="000000" w:themeColor="text1"/>
            <w:rPrChange w:id="6803" w:author="Ruijie Xu" w:date="2022-03-10T12:31:00Z">
              <w:rPr>
                <w:color w:val="000000" w:themeColor="text1"/>
              </w:rPr>
            </w:rPrChange>
          </w:rPr>
          <w:t>) were classified by all software (Table SII.7). Kaiju and Centrifuge ha</w:t>
        </w:r>
      </w:ins>
      <w:ins w:id="6804" w:author="Liliana Salvador" w:date="2022-03-08T20:01:00Z">
        <w:r w:rsidR="00585D58" w:rsidRPr="002B42A7">
          <w:rPr>
            <w:rFonts w:ascii="Times New Roman" w:hAnsi="Times New Roman" w:cs="Times New Roman"/>
            <w:color w:val="000000" w:themeColor="text1"/>
            <w:rPrChange w:id="6805" w:author="Ruijie Xu" w:date="2022-03-10T12:31:00Z">
              <w:rPr>
                <w:color w:val="000000" w:themeColor="text1"/>
              </w:rPr>
            </w:rPrChange>
          </w:rPr>
          <w:t>d</w:t>
        </w:r>
      </w:ins>
      <w:ins w:id="6806" w:author="Ruijie Xu" w:date="2022-03-04T13:05:00Z">
        <w:del w:id="6807" w:author="Liliana Salvador" w:date="2022-03-08T20:01:00Z">
          <w:r w:rsidR="001E602D" w:rsidRPr="002B42A7" w:rsidDel="00585D58">
            <w:rPr>
              <w:rFonts w:ascii="Times New Roman" w:hAnsi="Times New Roman" w:cs="Times New Roman"/>
              <w:color w:val="000000" w:themeColor="text1"/>
              <w:rPrChange w:id="6808"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6809"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w:t>
        </w:r>
      </w:ins>
      <w:ins w:id="6810" w:author="Ruijie Xu" w:date="2022-03-16T16:40:00Z">
        <w:r w:rsidR="00B00CE7">
          <w:rPr>
            <w:rFonts w:ascii="Times New Roman" w:hAnsi="Times New Roman" w:cs="Times New Roman"/>
            <w:color w:val="000000" w:themeColor="text1"/>
          </w:rPr>
          <w:t xml:space="preserve"> </w:t>
        </w:r>
      </w:ins>
      <w:ins w:id="6811" w:author="Ruijie Xu" w:date="2022-03-04T13:05:00Z">
        <w:r w:rsidR="001E602D" w:rsidRPr="002B42A7">
          <w:rPr>
            <w:rFonts w:ascii="Times New Roman" w:hAnsi="Times New Roman" w:cs="Times New Roman"/>
            <w:color w:val="000000" w:themeColor="text1"/>
            <w:rPrChange w:id="6812" w:author="Ruijie Xu" w:date="2022-03-10T12:31:00Z">
              <w:rPr>
                <w:color w:val="000000" w:themeColor="text1"/>
              </w:rPr>
            </w:rPrChange>
          </w:rPr>
          <w:t xml:space="preserve">(Figure 5a). </w:t>
        </w:r>
      </w:ins>
    </w:p>
    <w:bookmarkEnd w:id="6754"/>
    <w:bookmarkEnd w:id="6755"/>
    <w:bookmarkEnd w:id="6756"/>
    <w:p w14:paraId="4F5B307F" w14:textId="521061DB" w:rsidR="00ED5945" w:rsidRPr="002B42A7" w:rsidDel="00487546" w:rsidRDefault="00ED5945" w:rsidP="00ED5945">
      <w:pPr>
        <w:spacing w:line="480" w:lineRule="auto"/>
        <w:rPr>
          <w:ins w:id="6813" w:author="Rajeev, Sree" w:date="2022-03-02T12:40:00Z"/>
          <w:del w:id="6814" w:author="Ruijie Xu" w:date="2022-03-04T13:56:00Z"/>
          <w:rFonts w:ascii="Times New Roman" w:hAnsi="Times New Roman" w:cs="Times New Roman"/>
          <w:i/>
          <w:color w:val="000000" w:themeColor="text1"/>
          <w:highlight w:val="yellow"/>
          <w:rPrChange w:id="6815" w:author="Ruijie Xu" w:date="2022-03-10T12:31:00Z">
            <w:rPr>
              <w:ins w:id="6816" w:author="Rajeev, Sree" w:date="2022-03-02T12:40:00Z"/>
              <w:del w:id="6817" w:author="Ruijie Xu" w:date="2022-03-04T13:56:00Z"/>
              <w:i/>
              <w:color w:val="000000" w:themeColor="text1"/>
            </w:rPr>
          </w:rPrChange>
        </w:rPr>
      </w:pPr>
      <w:ins w:id="6818" w:author="Rajeev, Sree" w:date="2022-03-02T12:40:00Z">
        <w:del w:id="6819" w:author="Ruijie Xu" w:date="2022-03-10T12:12:00Z">
          <w:r w:rsidRPr="002B42A7" w:rsidDel="004910A0">
            <w:rPr>
              <w:rFonts w:ascii="Times New Roman" w:hAnsi="Times New Roman" w:cs="Times New Roman"/>
              <w:color w:val="000000" w:themeColor="text1"/>
              <w:highlight w:val="yellow"/>
              <w:rPrChange w:id="6820"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6821" w:author="Ruijie Xu" w:date="2022-03-04T13:06:00Z"/>
          <w:rFonts w:ascii="Times New Roman" w:hAnsi="Times New Roman" w:cs="Times New Roman"/>
          <w:color w:val="000000" w:themeColor="text1"/>
          <w:rPrChange w:id="6822" w:author="Ruijie Xu" w:date="2022-03-10T12:31:00Z">
            <w:rPr>
              <w:ins w:id="6823" w:author="Ruijie Xu" w:date="2022-03-04T13:06:00Z"/>
              <w:color w:val="000000" w:themeColor="text1"/>
            </w:rPr>
          </w:rPrChange>
        </w:rPr>
      </w:pPr>
      <w:ins w:id="6824" w:author="Rajeev, Sree" w:date="2022-03-02T12:40:00Z">
        <w:r w:rsidRPr="002B42A7">
          <w:rPr>
            <w:rFonts w:ascii="Times New Roman" w:hAnsi="Times New Roman" w:cs="Times New Roman"/>
            <w:color w:val="000000" w:themeColor="text1"/>
            <w:highlight w:val="yellow"/>
            <w:rPrChange w:id="6825" w:author="Ruijie Xu" w:date="2022-03-10T12:31:00Z">
              <w:rPr>
                <w:color w:val="000000" w:themeColor="text1"/>
              </w:rPr>
            </w:rPrChange>
          </w:rPr>
          <w:t>At the Phylum level</w:t>
        </w:r>
        <w:del w:id="6826" w:author="Ruijie Xu" w:date="2022-03-10T12:13:00Z">
          <w:r w:rsidRPr="002B42A7" w:rsidDel="004910A0">
            <w:rPr>
              <w:rFonts w:ascii="Times New Roman" w:hAnsi="Times New Roman" w:cs="Times New Roman"/>
              <w:color w:val="000000" w:themeColor="text1"/>
              <w:highlight w:val="yellow"/>
              <w:rPrChange w:id="6827" w:author="Ruijie Xu" w:date="2022-03-10T12:31:00Z">
                <w:rPr>
                  <w:color w:val="000000" w:themeColor="text1"/>
                </w:rPr>
              </w:rPrChange>
            </w:rPr>
            <w:delText xml:space="preserve"> analysis</w:delText>
          </w:r>
        </w:del>
      </w:ins>
      <w:ins w:id="6828" w:author="Ruijie Xu" w:date="2022-03-10T12:12:00Z">
        <w:r w:rsidR="004910A0" w:rsidRPr="002B42A7">
          <w:rPr>
            <w:rFonts w:ascii="Times New Roman" w:hAnsi="Times New Roman" w:cs="Times New Roman"/>
            <w:color w:val="000000" w:themeColor="text1"/>
            <w:highlight w:val="yellow"/>
            <w:rPrChange w:id="6829" w:author="Ruijie Xu" w:date="2022-03-10T12:31:00Z">
              <w:rPr>
                <w:color w:val="000000" w:themeColor="text1"/>
                <w:highlight w:val="yellow"/>
              </w:rPr>
            </w:rPrChange>
          </w:rPr>
          <w:t xml:space="preserve"> lung vs. kidney </w:t>
        </w:r>
      </w:ins>
      <w:ins w:id="6830" w:author="Ruijie Xu" w:date="2022-03-10T12:13:00Z">
        <w:r w:rsidR="004910A0" w:rsidRPr="002B42A7">
          <w:rPr>
            <w:rFonts w:ascii="Times New Roman" w:hAnsi="Times New Roman" w:cs="Times New Roman"/>
            <w:color w:val="000000" w:themeColor="text1"/>
            <w:highlight w:val="yellow"/>
            <w:rPrChange w:id="6831" w:author="Ruijie Xu" w:date="2022-03-10T12:31:00Z">
              <w:rPr>
                <w:color w:val="000000" w:themeColor="text1"/>
                <w:highlight w:val="yellow"/>
              </w:rPr>
            </w:rPrChange>
          </w:rPr>
          <w:t>analysis</w:t>
        </w:r>
      </w:ins>
      <w:ins w:id="6832" w:author="Rajeev, Sree" w:date="2022-03-02T12:40:00Z">
        <w:r w:rsidRPr="002B42A7">
          <w:rPr>
            <w:rFonts w:ascii="Times New Roman" w:hAnsi="Times New Roman" w:cs="Times New Roman"/>
            <w:color w:val="000000" w:themeColor="text1"/>
            <w:highlight w:val="yellow"/>
            <w:rPrChange w:id="6833" w:author="Ruijie Xu" w:date="2022-03-10T12:31:00Z">
              <w:rPr>
                <w:color w:val="000000" w:themeColor="text1"/>
              </w:rPr>
            </w:rPrChange>
          </w:rPr>
          <w:t xml:space="preserve">, </w:t>
        </w:r>
      </w:ins>
      <w:ins w:id="6834" w:author="Rajeev, Sree" w:date="2022-03-02T12:41:00Z">
        <w:r w:rsidRPr="002B42A7">
          <w:rPr>
            <w:rFonts w:ascii="Times New Roman" w:hAnsi="Times New Roman" w:cs="Times New Roman"/>
            <w:color w:val="000000" w:themeColor="text1"/>
            <w:highlight w:val="yellow"/>
            <w:rPrChange w:id="6835" w:author="Ruijie Xu" w:date="2022-03-10T12:31:00Z">
              <w:rPr>
                <w:color w:val="000000" w:themeColor="text1"/>
              </w:rPr>
            </w:rPrChange>
          </w:rPr>
          <w:t xml:space="preserve">the results were consistent </w:t>
        </w:r>
      </w:ins>
      <w:ins w:id="6836" w:author="Rajeev, Sree" w:date="2022-03-02T12:40:00Z">
        <w:del w:id="6837" w:author="Ruijie Xu" w:date="2022-03-10T12:13:00Z">
          <w:r w:rsidRPr="002B42A7" w:rsidDel="003F05AA">
            <w:rPr>
              <w:rFonts w:ascii="Times New Roman" w:hAnsi="Times New Roman" w:cs="Times New Roman"/>
              <w:color w:val="000000" w:themeColor="text1"/>
              <w:highlight w:val="yellow"/>
              <w:rPrChange w:id="6838"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6839" w:author="Ruijie Xu" w:date="2022-03-10T12:31:00Z">
              <w:rPr>
                <w:color w:val="000000" w:themeColor="text1"/>
              </w:rPr>
            </w:rPrChange>
          </w:rPr>
          <w:t>for all software</w:t>
        </w:r>
      </w:ins>
      <w:ins w:id="6840" w:author="Rajeev, Sree" w:date="2022-03-02T12:42:00Z">
        <w:r w:rsidRPr="002B42A7">
          <w:rPr>
            <w:rFonts w:ascii="Times New Roman" w:hAnsi="Times New Roman" w:cs="Times New Roman"/>
            <w:color w:val="000000" w:themeColor="text1"/>
            <w:highlight w:val="yellow"/>
            <w:rPrChange w:id="6841" w:author="Ruijie Xu" w:date="2022-03-10T12:31:00Z">
              <w:rPr>
                <w:color w:val="000000" w:themeColor="text1"/>
              </w:rPr>
            </w:rPrChange>
          </w:rPr>
          <w:t xml:space="preserve"> except </w:t>
        </w:r>
      </w:ins>
      <w:ins w:id="6842" w:author="Ruijie Xu" w:date="2022-03-04T13:57:00Z">
        <w:r w:rsidR="00487546" w:rsidRPr="002B42A7">
          <w:rPr>
            <w:rFonts w:ascii="Times New Roman" w:hAnsi="Times New Roman" w:cs="Times New Roman"/>
            <w:color w:val="000000" w:themeColor="text1"/>
            <w:highlight w:val="yellow"/>
            <w:rPrChange w:id="6843" w:author="Ruijie Xu" w:date="2022-03-10T12:31:00Z">
              <w:rPr>
                <w:color w:val="000000" w:themeColor="text1"/>
                <w:highlight w:val="yellow"/>
              </w:rPr>
            </w:rPrChange>
          </w:rPr>
          <w:t>for</w:t>
        </w:r>
      </w:ins>
      <w:ins w:id="6844" w:author="Rajeev, Sree" w:date="2022-03-02T12:42:00Z">
        <w:del w:id="6845" w:author="Ruijie Xu" w:date="2022-03-04T13:57:00Z">
          <w:r w:rsidRPr="002B42A7" w:rsidDel="00487546">
            <w:rPr>
              <w:rFonts w:ascii="Times New Roman" w:hAnsi="Times New Roman" w:cs="Times New Roman"/>
              <w:color w:val="000000" w:themeColor="text1"/>
              <w:highlight w:val="yellow"/>
              <w:rPrChange w:id="6846" w:author="Ruijie Xu" w:date="2022-03-10T12:31:00Z">
                <w:rPr>
                  <w:color w:val="000000" w:themeColor="text1"/>
                </w:rPr>
              </w:rPrChange>
            </w:rPr>
            <w:delText>that</w:delText>
          </w:r>
        </w:del>
      </w:ins>
      <w:ins w:id="6847" w:author="Ruijie Xu" w:date="2022-03-04T13:57:00Z">
        <w:r w:rsidR="00487546" w:rsidRPr="002B42A7">
          <w:rPr>
            <w:rFonts w:ascii="Times New Roman" w:hAnsi="Times New Roman" w:cs="Times New Roman"/>
            <w:color w:val="000000" w:themeColor="text1"/>
            <w:highlight w:val="yellow"/>
            <w:rPrChange w:id="6848" w:author="Ruijie Xu" w:date="2022-03-10T12:31:00Z">
              <w:rPr>
                <w:color w:val="000000" w:themeColor="text1"/>
                <w:highlight w:val="yellow"/>
              </w:rPr>
            </w:rPrChange>
          </w:rPr>
          <w:t xml:space="preserve"> </w:t>
        </w:r>
      </w:ins>
      <w:ins w:id="6849" w:author="Rajeev, Sree" w:date="2022-03-02T12:42:00Z">
        <w:del w:id="6850" w:author="Ruijie Xu" w:date="2022-03-04T13:57:00Z">
          <w:r w:rsidRPr="002B42A7" w:rsidDel="00487546">
            <w:rPr>
              <w:rFonts w:ascii="Times New Roman" w:hAnsi="Times New Roman" w:cs="Times New Roman"/>
              <w:color w:val="000000" w:themeColor="text1"/>
              <w:highlight w:val="yellow"/>
              <w:rPrChange w:id="6851" w:author="Ruijie Xu" w:date="2022-03-10T12:31:00Z">
                <w:rPr>
                  <w:color w:val="000000" w:themeColor="text1"/>
                </w:rPr>
              </w:rPrChange>
            </w:rPr>
            <w:delText xml:space="preserve"> </w:delText>
          </w:r>
        </w:del>
      </w:ins>
      <w:ins w:id="6852" w:author="Rajeev, Sree" w:date="2022-03-02T12:40:00Z">
        <w:del w:id="6853" w:author="Ruijie Xu" w:date="2022-03-04T13:57:00Z">
          <w:r w:rsidRPr="002B42A7" w:rsidDel="00487546">
            <w:rPr>
              <w:rFonts w:ascii="Times New Roman" w:hAnsi="Times New Roman" w:cs="Times New Roman"/>
              <w:color w:val="000000" w:themeColor="text1"/>
              <w:highlight w:val="yellow"/>
              <w:rPrChange w:id="6854"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6855" w:author="Ruijie Xu" w:date="2022-03-10T12:31:00Z">
              <w:rPr>
                <w:color w:val="000000" w:themeColor="text1"/>
              </w:rPr>
            </w:rPrChange>
          </w:rPr>
          <w:t>Diamond</w:t>
        </w:r>
      </w:ins>
      <w:ins w:id="6856" w:author="Ruijie Xu" w:date="2022-03-04T13:57:00Z">
        <w:r w:rsidR="00487546" w:rsidRPr="002B42A7">
          <w:rPr>
            <w:rFonts w:ascii="Times New Roman" w:hAnsi="Times New Roman" w:cs="Times New Roman"/>
            <w:color w:val="000000" w:themeColor="text1"/>
            <w:highlight w:val="yellow"/>
            <w:rPrChange w:id="6857" w:author="Ruijie Xu" w:date="2022-03-10T12:31:00Z">
              <w:rPr>
                <w:color w:val="000000" w:themeColor="text1"/>
                <w:highlight w:val="yellow"/>
              </w:rPr>
            </w:rPrChange>
          </w:rPr>
          <w:t>, which</w:t>
        </w:r>
      </w:ins>
      <w:ins w:id="6858" w:author="Rajeev, Sree" w:date="2022-03-02T12:40:00Z">
        <w:r w:rsidRPr="002B42A7">
          <w:rPr>
            <w:rFonts w:ascii="Times New Roman" w:hAnsi="Times New Roman" w:cs="Times New Roman"/>
            <w:color w:val="000000" w:themeColor="text1"/>
            <w:highlight w:val="yellow"/>
            <w:rPrChange w:id="6859" w:author="Ruijie Xu" w:date="2022-03-10T12:31:00Z">
              <w:rPr>
                <w:color w:val="000000" w:themeColor="text1"/>
              </w:rPr>
            </w:rPrChange>
          </w:rPr>
          <w:t xml:space="preserve"> missed four taxa ("p__Aquificae”, “p__Fusobacteria”, “p__Firmicutes”, and “p__Cyanobacteria”)</w:t>
        </w:r>
      </w:ins>
      <w:ins w:id="6860" w:author="Ruijie Xu" w:date="2022-03-10T12:13:00Z">
        <w:r w:rsidR="007B7DB2" w:rsidRPr="002B42A7">
          <w:rPr>
            <w:rFonts w:ascii="Times New Roman" w:hAnsi="Times New Roman" w:cs="Times New Roman"/>
            <w:color w:val="000000" w:themeColor="text1"/>
            <w:highlight w:val="yellow"/>
            <w:rPrChange w:id="6861" w:author="Ruijie Xu" w:date="2022-03-10T12:31:00Z">
              <w:rPr>
                <w:color w:val="000000" w:themeColor="text1"/>
                <w:highlight w:val="yellow"/>
              </w:rPr>
            </w:rPrChange>
          </w:rPr>
          <w:t xml:space="preserve"> (Figure 5c)</w:t>
        </w:r>
      </w:ins>
      <w:ins w:id="6862" w:author="Rajeev, Sree" w:date="2022-03-02T12:40:00Z">
        <w:del w:id="6863" w:author="Liliana Salvador" w:date="2022-03-08T20:02:00Z">
          <w:r w:rsidRPr="002B42A7" w:rsidDel="00585D58">
            <w:rPr>
              <w:rFonts w:ascii="Times New Roman" w:hAnsi="Times New Roman" w:cs="Times New Roman"/>
              <w:color w:val="000000" w:themeColor="text1"/>
              <w:highlight w:val="yellow"/>
              <w:rPrChange w:id="6864"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6865" w:author="Ruijie Xu" w:date="2022-03-10T12:31:00Z">
              <w:rPr>
                <w:color w:val="000000" w:themeColor="text1"/>
              </w:rPr>
            </w:rPrChange>
          </w:rPr>
          <w:t>.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reported  “p__Candidatus Micrarchaeota” and "p__Candidatus Lokiarchaeota”. Finally, Kaiju uniquely reported “p__Candidatus Thermoplasmatota”.</w:t>
        </w:r>
      </w:ins>
    </w:p>
    <w:p w14:paraId="4BCAFB02" w14:textId="4F519796" w:rsidR="001E602D" w:rsidRPr="002B42A7" w:rsidRDefault="001E602D">
      <w:pPr>
        <w:spacing w:line="480" w:lineRule="auto"/>
        <w:rPr>
          <w:ins w:id="6866" w:author="Ruijie Xu" w:date="2022-02-27T12:28:00Z"/>
          <w:rFonts w:ascii="Times New Roman" w:hAnsi="Times New Roman" w:cs="Times New Roman"/>
          <w:color w:val="000000" w:themeColor="text1"/>
          <w:rPrChange w:id="6867" w:author="Ruijie Xu" w:date="2022-03-10T12:31:00Z">
            <w:rPr>
              <w:ins w:id="6868" w:author="Ruijie Xu" w:date="2022-02-27T12:28:00Z"/>
              <w:b/>
              <w:bCs/>
              <w:color w:val="000000" w:themeColor="text1"/>
            </w:rPr>
          </w:rPrChange>
        </w:rPr>
      </w:pPr>
      <w:ins w:id="6869" w:author="Ruijie Xu" w:date="2022-03-04T13:06:00Z">
        <w:r w:rsidRPr="002B42A7">
          <w:rPr>
            <w:rFonts w:ascii="Times New Roman" w:hAnsi="Times New Roman" w:cs="Times New Roman"/>
            <w:color w:val="000000" w:themeColor="text1"/>
            <w:highlight w:val="cyan"/>
            <w:rPrChange w:id="6870" w:author="Ruijie Xu" w:date="2022-03-10T12:31:00Z">
              <w:rPr>
                <w:color w:val="000000" w:themeColor="text1"/>
              </w:rPr>
            </w:rPrChange>
          </w:rPr>
          <w:lastRenderedPageBreak/>
          <w:t xml:space="preserve">DA taxa </w:t>
        </w:r>
        <w:del w:id="6871" w:author="Liliana Salvador" w:date="2022-03-08T20:03:00Z">
          <w:r w:rsidRPr="002B42A7" w:rsidDel="00585D58">
            <w:rPr>
              <w:rFonts w:ascii="Times New Roman" w:hAnsi="Times New Roman" w:cs="Times New Roman"/>
              <w:color w:val="000000" w:themeColor="text1"/>
              <w:highlight w:val="cyan"/>
              <w:rPrChange w:id="6872" w:author="Ruijie Xu" w:date="2022-03-10T12:31:00Z">
                <w:rPr>
                  <w:color w:val="000000" w:themeColor="text1"/>
                </w:rPr>
              </w:rPrChange>
            </w:rPr>
            <w:delText>has also been</w:delText>
          </w:r>
        </w:del>
      </w:ins>
      <w:ins w:id="6873" w:author="Liliana Salvador" w:date="2022-03-08T20:03:00Z">
        <w:r w:rsidR="00585D58" w:rsidRPr="002B42A7">
          <w:rPr>
            <w:rFonts w:ascii="Times New Roman" w:hAnsi="Times New Roman" w:cs="Times New Roman"/>
            <w:color w:val="000000" w:themeColor="text1"/>
            <w:highlight w:val="cyan"/>
            <w:rPrChange w:id="6874" w:author="Ruijie Xu" w:date="2022-03-10T12:31:00Z">
              <w:rPr>
                <w:color w:val="000000" w:themeColor="text1"/>
                <w:highlight w:val="cyan"/>
              </w:rPr>
            </w:rPrChange>
          </w:rPr>
          <w:t>were also</w:t>
        </w:r>
      </w:ins>
      <w:ins w:id="6875" w:author="Ruijie Xu" w:date="2022-03-04T13:06:00Z">
        <w:r w:rsidRPr="002B42A7">
          <w:rPr>
            <w:rFonts w:ascii="Times New Roman" w:hAnsi="Times New Roman" w:cs="Times New Roman"/>
            <w:color w:val="000000" w:themeColor="text1"/>
            <w:highlight w:val="cyan"/>
            <w:rPrChange w:id="6876" w:author="Ruijie Xu" w:date="2022-03-10T12:31:00Z">
              <w:rPr>
                <w:color w:val="000000" w:themeColor="text1"/>
              </w:rPr>
            </w:rPrChange>
          </w:rPr>
          <w:t xml:space="preserve"> identified between </w:t>
        </w:r>
      </w:ins>
      <w:ins w:id="6877" w:author="Ruijie Xu" w:date="2022-03-04T13:13:00Z">
        <w:r w:rsidR="00510AC1" w:rsidRPr="002B42A7">
          <w:rPr>
            <w:rFonts w:ascii="Times New Roman" w:hAnsi="Times New Roman" w:cs="Times New Roman"/>
            <w:color w:val="000000" w:themeColor="text1"/>
            <w:highlight w:val="cyan"/>
            <w:rPrChange w:id="6878" w:author="Ruijie Xu" w:date="2022-03-10T12:31:00Z">
              <w:rPr>
                <w:color w:val="000000" w:themeColor="text1"/>
              </w:rPr>
            </w:rPrChange>
          </w:rPr>
          <w:t xml:space="preserve">the </w:t>
        </w:r>
      </w:ins>
      <w:ins w:id="6879" w:author="Ruijie Xu" w:date="2022-03-04T13:06:00Z">
        <w:r w:rsidRPr="002B42A7">
          <w:rPr>
            <w:rFonts w:ascii="Times New Roman" w:hAnsi="Times New Roman" w:cs="Times New Roman"/>
            <w:color w:val="000000" w:themeColor="text1"/>
            <w:highlight w:val="cyan"/>
            <w:rPrChange w:id="6880" w:author="Ruijie Xu" w:date="2022-03-10T12:31:00Z">
              <w:rPr>
                <w:color w:val="000000" w:themeColor="text1"/>
              </w:rPr>
            </w:rPrChange>
          </w:rPr>
          <w:t>microbiomes of lung an</w:t>
        </w:r>
      </w:ins>
      <w:ins w:id="6881" w:author="Ruijie Xu" w:date="2022-03-04T13:07:00Z">
        <w:r w:rsidRPr="002B42A7">
          <w:rPr>
            <w:rFonts w:ascii="Times New Roman" w:hAnsi="Times New Roman" w:cs="Times New Roman"/>
            <w:color w:val="000000" w:themeColor="text1"/>
            <w:highlight w:val="cyan"/>
            <w:rPrChange w:id="6882" w:author="Ruijie Xu" w:date="2022-03-10T12:31:00Z">
              <w:rPr>
                <w:color w:val="000000" w:themeColor="text1"/>
              </w:rPr>
            </w:rPrChange>
          </w:rPr>
          <w:t xml:space="preserve">d spleen </w:t>
        </w:r>
        <w:del w:id="6883" w:author="Liliana Salvador" w:date="2022-03-08T20:04:00Z">
          <w:r w:rsidRPr="002B42A7" w:rsidDel="00585D58">
            <w:rPr>
              <w:rFonts w:ascii="Times New Roman" w:hAnsi="Times New Roman" w:cs="Times New Roman"/>
              <w:color w:val="000000" w:themeColor="text1"/>
              <w:highlight w:val="cyan"/>
              <w:rPrChange w:id="6884"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6885" w:author="Ruijie Xu" w:date="2022-03-10T12:31:00Z">
              <w:rPr>
                <w:color w:val="000000" w:themeColor="text1"/>
              </w:rPr>
            </w:rPrChange>
          </w:rPr>
          <w:t xml:space="preserve">and between </w:t>
        </w:r>
        <w:del w:id="6886" w:author="Liliana Salvador" w:date="2022-03-08T20:03:00Z">
          <w:r w:rsidRPr="002B42A7" w:rsidDel="00585D58">
            <w:rPr>
              <w:rFonts w:ascii="Times New Roman" w:hAnsi="Times New Roman" w:cs="Times New Roman"/>
              <w:color w:val="000000" w:themeColor="text1"/>
              <w:highlight w:val="cyan"/>
              <w:rPrChange w:id="6887"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6888" w:author="Ruijie Xu" w:date="2022-03-10T12:31:00Z">
              <w:rPr>
                <w:color w:val="000000" w:themeColor="text1"/>
              </w:rPr>
            </w:rPrChange>
          </w:rPr>
          <w:t xml:space="preserve">kidney </w:t>
        </w:r>
      </w:ins>
      <w:ins w:id="6889" w:author="Ruijie Xu" w:date="2022-03-04T13:14:00Z">
        <w:r w:rsidR="00510AC1" w:rsidRPr="002B42A7">
          <w:rPr>
            <w:rFonts w:ascii="Times New Roman" w:hAnsi="Times New Roman" w:cs="Times New Roman"/>
            <w:color w:val="000000" w:themeColor="text1"/>
            <w:highlight w:val="cyan"/>
            <w:rPrChange w:id="6890" w:author="Ruijie Xu" w:date="2022-03-10T12:31:00Z">
              <w:rPr>
                <w:color w:val="000000" w:themeColor="text1"/>
              </w:rPr>
            </w:rPrChange>
          </w:rPr>
          <w:t>and spleen</w:t>
        </w:r>
      </w:ins>
      <w:ins w:id="6891" w:author="Ruijie Xu" w:date="2022-03-04T13:07:00Z">
        <w:r w:rsidRPr="002B42A7">
          <w:rPr>
            <w:rFonts w:ascii="Times New Roman" w:hAnsi="Times New Roman" w:cs="Times New Roman"/>
            <w:color w:val="000000" w:themeColor="text1"/>
            <w:highlight w:val="cyan"/>
            <w:rPrChange w:id="6892" w:author="Ruijie Xu" w:date="2022-03-10T12:31:00Z">
              <w:rPr>
                <w:color w:val="000000" w:themeColor="text1"/>
              </w:rPr>
            </w:rPrChange>
          </w:rPr>
          <w:t xml:space="preserve"> samples. </w:t>
        </w:r>
      </w:ins>
      <w:ins w:id="6893" w:author="Ruijie Xu" w:date="2022-03-04T13:11:00Z">
        <w:r w:rsidRPr="002B42A7">
          <w:rPr>
            <w:rFonts w:ascii="Times New Roman" w:hAnsi="Times New Roman" w:cs="Times New Roman"/>
            <w:color w:val="000000" w:themeColor="text1"/>
            <w:highlight w:val="cyan"/>
            <w:rPrChange w:id="6894" w:author="Ruijie Xu" w:date="2022-03-10T12:31:00Z">
              <w:rPr>
                <w:color w:val="000000" w:themeColor="text1"/>
              </w:rPr>
            </w:rPrChange>
          </w:rPr>
          <w:t xml:space="preserve">Kaiju and Centrifuge </w:t>
        </w:r>
      </w:ins>
      <w:ins w:id="6895" w:author="Ruijie Xu" w:date="2022-03-16T16:41:00Z">
        <w:r w:rsidR="007E4A54">
          <w:rPr>
            <w:rFonts w:ascii="Times New Roman" w:hAnsi="Times New Roman" w:cs="Times New Roman"/>
            <w:color w:val="000000" w:themeColor="text1"/>
            <w:highlight w:val="cyan"/>
          </w:rPr>
          <w:t>identifie</w:t>
        </w:r>
      </w:ins>
      <w:ins w:id="6896" w:author="Ruijie Xu" w:date="2022-03-16T16:42:00Z">
        <w:r w:rsidR="007E4A54">
          <w:rPr>
            <w:rFonts w:ascii="Times New Roman" w:hAnsi="Times New Roman" w:cs="Times New Roman"/>
            <w:color w:val="000000" w:themeColor="text1"/>
            <w:highlight w:val="cyan"/>
          </w:rPr>
          <w:t>d most number</w:t>
        </w:r>
      </w:ins>
      <w:ins w:id="6897" w:author="Ruijie Xu" w:date="2022-03-16T16:43:00Z">
        <w:r w:rsidR="007E4A54">
          <w:rPr>
            <w:rFonts w:ascii="Times New Roman" w:hAnsi="Times New Roman" w:cs="Times New Roman"/>
            <w:color w:val="000000" w:themeColor="text1"/>
            <w:highlight w:val="cyan"/>
          </w:rPr>
          <w:t xml:space="preserve"> (484 and </w:t>
        </w:r>
      </w:ins>
      <w:ins w:id="6898" w:author="Ruijie Xu" w:date="2022-03-16T16:44:00Z">
        <w:r w:rsidR="007E4A54">
          <w:rPr>
            <w:rFonts w:ascii="Times New Roman" w:hAnsi="Times New Roman" w:cs="Times New Roman"/>
            <w:color w:val="000000" w:themeColor="text1"/>
            <w:highlight w:val="cyan"/>
          </w:rPr>
          <w:t>457 species)</w:t>
        </w:r>
      </w:ins>
      <w:ins w:id="6899" w:author="Ruijie Xu" w:date="2022-03-16T16:42:00Z">
        <w:r w:rsidR="007E4A54">
          <w:rPr>
            <w:rFonts w:ascii="Times New Roman" w:hAnsi="Times New Roman" w:cs="Times New Roman"/>
            <w:color w:val="000000" w:themeColor="text1"/>
            <w:highlight w:val="cyan"/>
          </w:rPr>
          <w:t xml:space="preserve"> of DA taxa </w:t>
        </w:r>
      </w:ins>
      <w:ins w:id="6900" w:author="Liliana Salvador" w:date="2022-03-08T20:05:00Z">
        <w:del w:id="6901" w:author="Ruijie Xu" w:date="2022-03-16T16:41:00Z">
          <w:r w:rsidR="00585D58" w:rsidRPr="002B42A7" w:rsidDel="007E4A54">
            <w:rPr>
              <w:rFonts w:ascii="Times New Roman" w:hAnsi="Times New Roman" w:cs="Times New Roman"/>
              <w:color w:val="000000" w:themeColor="text1"/>
              <w:highlight w:val="cyan"/>
              <w:rPrChange w:id="6902" w:author="Ruijie Xu" w:date="2022-03-10T12:31:00Z">
                <w:rPr>
                  <w:color w:val="000000" w:themeColor="text1"/>
                  <w:highlight w:val="cyan"/>
                </w:rPr>
              </w:rPrChange>
            </w:rPr>
            <w:delText>the</w:delText>
          </w:r>
        </w:del>
      </w:ins>
      <w:ins w:id="6903" w:author="Ruijie Xu" w:date="2022-03-04T13:11:00Z">
        <w:r w:rsidRPr="002B42A7">
          <w:rPr>
            <w:rFonts w:ascii="Times New Roman" w:hAnsi="Times New Roman" w:cs="Times New Roman"/>
            <w:color w:val="000000" w:themeColor="text1"/>
            <w:highlight w:val="cyan"/>
            <w:rPrChange w:id="6904" w:author="Ruijie Xu" w:date="2022-03-10T12:31:00Z">
              <w:rPr>
                <w:color w:val="000000" w:themeColor="text1"/>
              </w:rPr>
            </w:rPrChange>
          </w:rPr>
          <w:t xml:space="preserve">between </w:t>
        </w:r>
      </w:ins>
      <w:ins w:id="6905" w:author="Ruijie Xu" w:date="2022-03-04T13:12:00Z">
        <w:r w:rsidRPr="002B42A7">
          <w:rPr>
            <w:rFonts w:ascii="Times New Roman" w:hAnsi="Times New Roman" w:cs="Times New Roman"/>
            <w:color w:val="000000" w:themeColor="text1"/>
            <w:highlight w:val="cyan"/>
            <w:rPrChange w:id="6906" w:author="Ruijie Xu" w:date="2022-03-10T12:31:00Z">
              <w:rPr>
                <w:color w:val="000000" w:themeColor="text1"/>
              </w:rPr>
            </w:rPrChange>
          </w:rPr>
          <w:t>lung and spleen</w:t>
        </w:r>
      </w:ins>
      <w:ins w:id="6907" w:author="Ruijie Xu" w:date="2022-03-04T13:58:00Z">
        <w:r w:rsidR="00487546" w:rsidRPr="002B42A7">
          <w:rPr>
            <w:rFonts w:ascii="Times New Roman" w:hAnsi="Times New Roman" w:cs="Times New Roman"/>
            <w:color w:val="000000" w:themeColor="text1"/>
            <w:highlight w:val="cyan"/>
            <w:rPrChange w:id="6908" w:author="Ruijie Xu" w:date="2022-03-10T12:31:00Z">
              <w:rPr>
                <w:color w:val="000000" w:themeColor="text1"/>
                <w:highlight w:val="cyan"/>
              </w:rPr>
            </w:rPrChange>
          </w:rPr>
          <w:t xml:space="preserve"> samples</w:t>
        </w:r>
      </w:ins>
      <w:ins w:id="6909" w:author="Ruijie Xu" w:date="2022-03-10T10:16:00Z">
        <w:r w:rsidR="007A62C5" w:rsidRPr="002B42A7">
          <w:rPr>
            <w:rFonts w:ascii="Times New Roman" w:hAnsi="Times New Roman" w:cs="Times New Roman"/>
            <w:color w:val="000000" w:themeColor="text1"/>
            <w:highlight w:val="cyan"/>
            <w:rPrChange w:id="6910" w:author="Ruijie Xu" w:date="2022-03-10T12:31:00Z">
              <w:rPr>
                <w:color w:val="000000" w:themeColor="text1"/>
                <w:highlight w:val="cyan"/>
              </w:rPr>
            </w:rPrChange>
          </w:rPr>
          <w:t xml:space="preserve">. </w:t>
        </w:r>
      </w:ins>
      <w:commentRangeStart w:id="6911"/>
      <w:ins w:id="6912" w:author="Liliana Salvador" w:date="2022-03-08T20:05:00Z">
        <w:del w:id="6913" w:author="Ruijie Xu" w:date="2022-03-10T10:16:00Z">
          <w:r w:rsidR="00585D58" w:rsidRPr="002B42A7" w:rsidDel="007A62C5">
            <w:rPr>
              <w:rFonts w:ascii="Times New Roman" w:hAnsi="Times New Roman" w:cs="Times New Roman"/>
              <w:color w:val="000000" w:themeColor="text1"/>
              <w:highlight w:val="cyan"/>
              <w:rPrChange w:id="6914" w:author="Ruijie Xu" w:date="2022-03-10T12:31:00Z">
                <w:rPr>
                  <w:color w:val="000000" w:themeColor="text1"/>
                  <w:highlight w:val="cyan"/>
                </w:rPr>
              </w:rPrChange>
            </w:rPr>
            <w:delText>as</w:delText>
          </w:r>
        </w:del>
      </w:ins>
      <w:commentRangeEnd w:id="6911"/>
      <w:del w:id="6915" w:author="Ruijie Xu" w:date="2022-03-10T10:16:00Z">
        <w:r w:rsidR="000D56DE" w:rsidRPr="002B42A7" w:rsidDel="007A62C5">
          <w:rPr>
            <w:rStyle w:val="CommentReference"/>
            <w:rFonts w:ascii="Times New Roman" w:hAnsi="Times New Roman" w:cs="Times New Roman"/>
            <w:sz w:val="24"/>
            <w:szCs w:val="24"/>
            <w:rPrChange w:id="6916" w:author="Ruijie Xu" w:date="2022-03-10T12:31:00Z">
              <w:rPr>
                <w:rStyle w:val="CommentReference"/>
              </w:rPr>
            </w:rPrChange>
          </w:rPr>
          <w:commentReference w:id="6911"/>
        </w:r>
      </w:del>
      <w:ins w:id="6917" w:author="Liliana Salvador" w:date="2022-03-08T20:10:00Z">
        <w:del w:id="6918" w:author="Ruijie Xu" w:date="2022-03-16T16:45:00Z">
          <w:r w:rsidR="000D56DE" w:rsidRPr="002B42A7" w:rsidDel="005D0632">
            <w:rPr>
              <w:rFonts w:ascii="Times New Roman" w:hAnsi="Times New Roman" w:cs="Times New Roman"/>
              <w:color w:val="000000" w:themeColor="text1"/>
              <w:highlight w:val="cyan"/>
              <w:rPrChange w:id="6919" w:author="Ruijie Xu" w:date="2022-03-10T12:31:00Z">
                <w:rPr>
                  <w:color w:val="000000" w:themeColor="text1"/>
                  <w:highlight w:val="cyan"/>
                </w:rPr>
              </w:rPrChange>
            </w:rPr>
            <w:delText>as the</w:delText>
          </w:r>
        </w:del>
      </w:ins>
      <w:ins w:id="6920" w:author="Ruijie Xu" w:date="2022-03-04T13:07:00Z">
        <w:r w:rsidRPr="002B42A7">
          <w:rPr>
            <w:rFonts w:ascii="Times New Roman" w:hAnsi="Times New Roman" w:cs="Times New Roman"/>
            <w:color w:val="000000" w:themeColor="text1"/>
            <w:highlight w:val="cyan"/>
            <w:rPrChange w:id="6921" w:author="Ruijie Xu" w:date="2022-03-10T12:31:00Z">
              <w:rPr>
                <w:color w:val="000000" w:themeColor="text1"/>
              </w:rPr>
            </w:rPrChange>
          </w:rPr>
          <w:t xml:space="preserve">The detailed comparisons </w:t>
        </w:r>
      </w:ins>
      <w:ins w:id="6922" w:author="Liliana Salvador" w:date="2022-03-08T20:11:00Z">
        <w:r w:rsidR="000D56DE" w:rsidRPr="002B42A7">
          <w:rPr>
            <w:rFonts w:ascii="Times New Roman" w:hAnsi="Times New Roman" w:cs="Times New Roman"/>
            <w:color w:val="000000" w:themeColor="text1"/>
            <w:highlight w:val="cyan"/>
            <w:rPrChange w:id="6923" w:author="Ruijie Xu" w:date="2022-03-10T12:31:00Z">
              <w:rPr>
                <w:color w:val="000000" w:themeColor="text1"/>
                <w:highlight w:val="cyan"/>
              </w:rPr>
            </w:rPrChange>
          </w:rPr>
          <w:t>are</w:t>
        </w:r>
      </w:ins>
      <w:ins w:id="6924" w:author="Ruijie Xu" w:date="2022-03-04T13:07:00Z">
        <w:del w:id="6925" w:author="Liliana Salvador" w:date="2022-03-08T20:11:00Z">
          <w:r w:rsidRPr="002B42A7" w:rsidDel="000D56DE">
            <w:rPr>
              <w:rFonts w:ascii="Times New Roman" w:hAnsi="Times New Roman" w:cs="Times New Roman"/>
              <w:color w:val="000000" w:themeColor="text1"/>
              <w:highlight w:val="cyan"/>
              <w:rPrChange w:id="6926"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6927" w:author="Ruijie Xu" w:date="2022-03-10T12:31:00Z">
              <w:rPr>
                <w:color w:val="000000" w:themeColor="text1"/>
              </w:rPr>
            </w:rPrChange>
          </w:rPr>
          <w:t xml:space="preserve"> described in supplementary </w:t>
        </w:r>
      </w:ins>
      <w:ins w:id="6928" w:author="Ruijie Xu" w:date="2022-03-04T13:59:00Z">
        <w:r w:rsidR="00487546" w:rsidRPr="002B42A7">
          <w:rPr>
            <w:rFonts w:ascii="Times New Roman" w:hAnsi="Times New Roman" w:cs="Times New Roman"/>
            <w:color w:val="000000" w:themeColor="text1"/>
            <w:highlight w:val="cyan"/>
            <w:rPrChange w:id="6929" w:author="Ruijie Xu" w:date="2022-03-10T12:31:00Z">
              <w:rPr>
                <w:color w:val="000000" w:themeColor="text1"/>
                <w:highlight w:val="cyan"/>
              </w:rPr>
            </w:rPrChange>
          </w:rPr>
          <w:t>Text</w:t>
        </w:r>
      </w:ins>
      <w:ins w:id="6930" w:author="Ruijie Xu" w:date="2022-03-16T15:03:00Z">
        <w:r w:rsidR="00DF14C1">
          <w:rPr>
            <w:rFonts w:ascii="Times New Roman" w:hAnsi="Times New Roman" w:cs="Times New Roman"/>
            <w:color w:val="000000" w:themeColor="text1"/>
            <w:highlight w:val="cyan"/>
          </w:rPr>
          <w:t>3</w:t>
        </w:r>
      </w:ins>
      <w:ins w:id="6931" w:author="Ruijie Xu" w:date="2022-03-04T13:07:00Z">
        <w:r w:rsidRPr="002B42A7">
          <w:rPr>
            <w:rFonts w:ascii="Times New Roman" w:hAnsi="Times New Roman" w:cs="Times New Roman"/>
            <w:color w:val="000000" w:themeColor="text1"/>
            <w:highlight w:val="cyan"/>
            <w:rPrChange w:id="6932" w:author="Ruijie Xu" w:date="2022-03-10T12:31:00Z">
              <w:rPr>
                <w:color w:val="000000" w:themeColor="text1"/>
              </w:rPr>
            </w:rPrChange>
          </w:rPr>
          <w:t>.</w:t>
        </w:r>
      </w:ins>
    </w:p>
    <w:p w14:paraId="4EA24A2A" w14:textId="77777777" w:rsidR="000752D6" w:rsidRPr="002B42A7" w:rsidDel="000752D6" w:rsidRDefault="000752D6">
      <w:pPr>
        <w:spacing w:line="480" w:lineRule="auto"/>
        <w:rPr>
          <w:del w:id="6933" w:author="Ruijie Xu" w:date="2022-02-27T12:28:00Z"/>
          <w:rFonts w:ascii="Times New Roman" w:hAnsi="Times New Roman" w:cs="Times New Roman"/>
          <w:b/>
          <w:bCs/>
          <w:i/>
          <w:iCs/>
          <w:color w:val="000000" w:themeColor="text1"/>
          <w:rPrChange w:id="6934" w:author="Ruijie Xu" w:date="2022-03-10T12:31:00Z">
            <w:rPr>
              <w:del w:id="6935" w:author="Ruijie Xu" w:date="2022-02-27T12:28:00Z"/>
              <w:b/>
              <w:bCs/>
              <w:color w:val="000000" w:themeColor="text1"/>
            </w:rPr>
          </w:rPrChange>
        </w:rPr>
      </w:pPr>
    </w:p>
    <w:p w14:paraId="22E5D433" w14:textId="09E37A6A" w:rsidR="009D24B7" w:rsidRPr="002B42A7" w:rsidDel="000752D6" w:rsidRDefault="00C41DEE">
      <w:pPr>
        <w:spacing w:line="480" w:lineRule="auto"/>
        <w:rPr>
          <w:ins w:id="6936" w:author="Liliana Salvador" w:date="2022-02-26T17:32:00Z"/>
          <w:del w:id="6937" w:author="Ruijie Xu" w:date="2022-02-27T12:26:00Z"/>
          <w:rFonts w:ascii="Times New Roman" w:hAnsi="Times New Roman" w:cs="Times New Roman"/>
          <w:i/>
          <w:iCs/>
          <w:color w:val="000000" w:themeColor="text1"/>
          <w:rPrChange w:id="6938" w:author="Ruijie Xu" w:date="2022-03-10T12:31:00Z">
            <w:rPr>
              <w:ins w:id="6939" w:author="Liliana Salvador" w:date="2022-02-26T17:32:00Z"/>
              <w:del w:id="6940" w:author="Ruijie Xu" w:date="2022-02-27T12:26:00Z"/>
              <w:color w:val="000000" w:themeColor="text1"/>
            </w:rPr>
          </w:rPrChange>
        </w:rPr>
      </w:pPr>
      <w:commentRangeStart w:id="6941"/>
      <w:del w:id="6942" w:author="Ruijie Xu" w:date="2022-02-02T13:37:00Z">
        <w:r w:rsidRPr="002B42A7" w:rsidDel="005A69D3">
          <w:rPr>
            <w:rFonts w:ascii="Times New Roman" w:hAnsi="Times New Roman" w:cs="Times New Roman"/>
            <w:i/>
            <w:iCs/>
            <w:color w:val="000000" w:themeColor="text1"/>
            <w:rPrChange w:id="6943" w:author="Ruijie Xu" w:date="2022-03-10T12:31:00Z">
              <w:rPr>
                <w:color w:val="000000" w:themeColor="text1"/>
              </w:rPr>
            </w:rPrChange>
          </w:rPr>
          <w:delText>We have also identified the</w:delText>
        </w:r>
      </w:del>
      <w:del w:id="6944" w:author="Ruijie Xu" w:date="2022-02-27T12:24:00Z">
        <w:r w:rsidRPr="002B42A7" w:rsidDel="000752D6">
          <w:rPr>
            <w:rFonts w:ascii="Times New Roman" w:hAnsi="Times New Roman" w:cs="Times New Roman"/>
            <w:i/>
            <w:iCs/>
            <w:color w:val="000000" w:themeColor="text1"/>
            <w:rPrChange w:id="6945"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6946"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6947" w:author="Ruijie Xu" w:date="2022-03-10T12:31:00Z">
              <w:rPr>
                <w:color w:val="000000" w:themeColor="text1"/>
              </w:rPr>
            </w:rPrChange>
          </w:rPr>
          <w:delText xml:space="preserve"> taxa between the samples of different tissues. </w:delText>
        </w:r>
        <w:commentRangeEnd w:id="6941"/>
        <w:r w:rsidR="00197BBC" w:rsidRPr="002B42A7" w:rsidDel="000752D6">
          <w:rPr>
            <w:rStyle w:val="CommentReference"/>
            <w:rFonts w:ascii="Times New Roman" w:hAnsi="Times New Roman" w:cs="Times New Roman"/>
            <w:i/>
            <w:iCs/>
            <w:sz w:val="24"/>
            <w:szCs w:val="24"/>
            <w:rPrChange w:id="6948" w:author="Ruijie Xu" w:date="2022-03-10T12:31:00Z">
              <w:rPr>
                <w:rStyle w:val="CommentReference"/>
              </w:rPr>
            </w:rPrChange>
          </w:rPr>
          <w:commentReference w:id="6941"/>
        </w:r>
      </w:del>
      <w:del w:id="6949" w:author="Ruijie Xu" w:date="2022-02-27T12:26:00Z">
        <w:r w:rsidR="00165BF9" w:rsidRPr="002B42A7" w:rsidDel="000752D6">
          <w:rPr>
            <w:rFonts w:ascii="Times New Roman" w:hAnsi="Times New Roman" w:cs="Times New Roman"/>
            <w:i/>
            <w:iCs/>
            <w:color w:val="000000" w:themeColor="text1"/>
            <w:rPrChange w:id="6950" w:author="Ruijie Xu" w:date="2022-03-10T12:31:00Z">
              <w:rPr>
                <w:color w:val="000000" w:themeColor="text1"/>
              </w:rPr>
            </w:rPrChange>
          </w:rPr>
          <w:delText xml:space="preserve">The microbial communities of the lung samples </w:delText>
        </w:r>
        <w:commentRangeStart w:id="6951"/>
        <w:r w:rsidR="00165BF9" w:rsidRPr="002B42A7" w:rsidDel="000752D6">
          <w:rPr>
            <w:rFonts w:ascii="Times New Roman" w:hAnsi="Times New Roman" w:cs="Times New Roman"/>
            <w:i/>
            <w:iCs/>
            <w:color w:val="000000" w:themeColor="text1"/>
            <w:rPrChange w:id="6952"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6953"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6954" w:author="Ruijie Xu" w:date="2022-03-10T12:31:00Z">
              <w:rPr>
                <w:color w:val="000000" w:themeColor="text1"/>
              </w:rPr>
            </w:rPrChange>
          </w:rPr>
          <w:delText xml:space="preserve">distinctive </w:delText>
        </w:r>
        <w:commentRangeEnd w:id="6951"/>
        <w:r w:rsidR="00A92FC0" w:rsidRPr="002B42A7" w:rsidDel="000752D6">
          <w:rPr>
            <w:rStyle w:val="CommentReference"/>
            <w:rFonts w:ascii="Times New Roman" w:hAnsi="Times New Roman" w:cs="Times New Roman"/>
            <w:i/>
            <w:iCs/>
            <w:sz w:val="24"/>
            <w:szCs w:val="24"/>
            <w:rPrChange w:id="6955" w:author="Ruijie Xu" w:date="2022-03-10T12:31:00Z">
              <w:rPr>
                <w:rStyle w:val="CommentReference"/>
              </w:rPr>
            </w:rPrChange>
          </w:rPr>
          <w:commentReference w:id="6951"/>
        </w:r>
        <w:r w:rsidR="00165BF9" w:rsidRPr="002B42A7" w:rsidDel="000752D6">
          <w:rPr>
            <w:rFonts w:ascii="Times New Roman" w:hAnsi="Times New Roman" w:cs="Times New Roman"/>
            <w:i/>
            <w:iCs/>
            <w:color w:val="000000" w:themeColor="text1"/>
            <w:rPrChange w:id="6956" w:author="Ruijie Xu" w:date="2022-03-10T12:31:00Z">
              <w:rPr>
                <w:color w:val="000000" w:themeColor="text1"/>
              </w:rPr>
            </w:rPrChange>
          </w:rPr>
          <w:delText xml:space="preserve">from that of spleen and kidney samples </w:delText>
        </w:r>
        <w:commentRangeStart w:id="6957"/>
        <w:r w:rsidR="00165BF9" w:rsidRPr="002B42A7" w:rsidDel="000752D6">
          <w:rPr>
            <w:rFonts w:ascii="Times New Roman" w:hAnsi="Times New Roman" w:cs="Times New Roman"/>
            <w:i/>
            <w:iCs/>
            <w:color w:val="000000" w:themeColor="text1"/>
            <w:rPrChange w:id="6958" w:author="Ruijie Xu" w:date="2022-03-10T12:31:00Z">
              <w:rPr>
                <w:color w:val="000000" w:themeColor="text1"/>
              </w:rPr>
            </w:rPrChange>
          </w:rPr>
          <w:delText>despite the differences in the classification results reported by different software</w:delText>
        </w:r>
        <w:commentRangeEnd w:id="6957"/>
        <w:r w:rsidR="00A92FC0" w:rsidRPr="002B42A7" w:rsidDel="000752D6">
          <w:rPr>
            <w:rStyle w:val="CommentReference"/>
            <w:rFonts w:ascii="Times New Roman" w:hAnsi="Times New Roman" w:cs="Times New Roman"/>
            <w:i/>
            <w:iCs/>
            <w:sz w:val="24"/>
            <w:szCs w:val="24"/>
            <w:rPrChange w:id="6959" w:author="Ruijie Xu" w:date="2022-03-10T12:31:00Z">
              <w:rPr>
                <w:rStyle w:val="CommentReference"/>
              </w:rPr>
            </w:rPrChange>
          </w:rPr>
          <w:commentReference w:id="6957"/>
        </w:r>
        <w:r w:rsidR="002F4BCE" w:rsidRPr="002B42A7" w:rsidDel="000752D6">
          <w:rPr>
            <w:rFonts w:ascii="Times New Roman" w:hAnsi="Times New Roman" w:cs="Times New Roman"/>
            <w:i/>
            <w:iCs/>
            <w:color w:val="000000" w:themeColor="text1"/>
            <w:rPrChange w:id="6960" w:author="Ruijie Xu" w:date="2022-03-10T12:31:00Z">
              <w:rPr>
                <w:color w:val="000000" w:themeColor="text1"/>
              </w:rPr>
            </w:rPrChange>
          </w:rPr>
          <w:delText xml:space="preserve">. </w:delText>
        </w:r>
        <w:commentRangeStart w:id="6961"/>
        <w:r w:rsidR="002F4BCE" w:rsidRPr="002B42A7" w:rsidDel="000752D6">
          <w:rPr>
            <w:rFonts w:ascii="Times New Roman" w:hAnsi="Times New Roman" w:cs="Times New Roman"/>
            <w:i/>
            <w:iCs/>
            <w:color w:val="000000" w:themeColor="text1"/>
            <w:rPrChange w:id="6962"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6963"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6964"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6965"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6966"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6967"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6968" w:author="Ruijie Xu" w:date="2022-03-10T12:31:00Z">
              <w:rPr>
                <w:color w:val="000000" w:themeColor="text1"/>
              </w:rPr>
            </w:rPrChange>
          </w:rPr>
          <w:delText xml:space="preserve"> taxa between the lung samples and the kidney samples. </w:delText>
        </w:r>
        <w:commentRangeEnd w:id="6961"/>
        <w:r w:rsidR="00A92FC0" w:rsidRPr="002B42A7" w:rsidDel="000752D6">
          <w:rPr>
            <w:rStyle w:val="CommentReference"/>
            <w:rFonts w:ascii="Times New Roman" w:hAnsi="Times New Roman" w:cs="Times New Roman"/>
            <w:i/>
            <w:iCs/>
            <w:sz w:val="24"/>
            <w:szCs w:val="24"/>
            <w:rPrChange w:id="6969" w:author="Ruijie Xu" w:date="2022-03-10T12:31:00Z">
              <w:rPr>
                <w:rStyle w:val="CommentReference"/>
              </w:rPr>
            </w:rPrChange>
          </w:rPr>
          <w:commentReference w:id="6961"/>
        </w:r>
      </w:del>
    </w:p>
    <w:p w14:paraId="0CDD276F" w14:textId="2AED49EA" w:rsidR="00070E2B" w:rsidRPr="002B42A7" w:rsidDel="00ED5945" w:rsidRDefault="00070E2B">
      <w:pPr>
        <w:spacing w:line="480" w:lineRule="auto"/>
        <w:rPr>
          <w:del w:id="6970" w:author="Rajeev, Sree" w:date="2022-03-02T12:39:00Z"/>
          <w:rFonts w:ascii="Times New Roman" w:hAnsi="Times New Roman" w:cs="Times New Roman"/>
          <w:i/>
          <w:iCs/>
          <w:color w:val="000000" w:themeColor="text1"/>
          <w:u w:val="single"/>
          <w:rPrChange w:id="6971" w:author="Ruijie Xu" w:date="2022-03-10T12:31:00Z">
            <w:rPr>
              <w:del w:id="6972" w:author="Rajeev, Sree" w:date="2022-03-02T12:39:00Z"/>
              <w:color w:val="000000" w:themeColor="text1"/>
            </w:rPr>
          </w:rPrChange>
        </w:rPr>
      </w:pPr>
      <w:ins w:id="6973" w:author="Liliana Salvador" w:date="2022-02-26T17:32:00Z">
        <w:del w:id="6974" w:author="Rajeev, Sree" w:date="2022-03-02T12:39:00Z">
          <w:r w:rsidRPr="002B42A7" w:rsidDel="00ED5945">
            <w:rPr>
              <w:rFonts w:ascii="Times New Roman" w:hAnsi="Times New Roman" w:cs="Times New Roman"/>
              <w:i/>
              <w:iCs/>
              <w:color w:val="000000" w:themeColor="text1"/>
              <w:u w:val="single"/>
              <w:rPrChange w:id="6975"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6976" w:author="Liliana Salvador" w:date="2022-02-26T17:30:00Z"/>
          <w:del w:id="6977" w:author="Ruijie Xu" w:date="2022-02-27T12:28:00Z"/>
          <w:rFonts w:ascii="Times New Roman" w:hAnsi="Times New Roman" w:cs="Times New Roman"/>
          <w:color w:val="000000" w:themeColor="text1"/>
          <w:u w:val="single"/>
          <w:rPrChange w:id="6978" w:author="Ruijie Xu" w:date="2022-03-10T12:31:00Z">
            <w:rPr>
              <w:ins w:id="6979" w:author="Liliana Salvador" w:date="2022-02-26T17:30:00Z"/>
              <w:del w:id="6980" w:author="Ruijie Xu" w:date="2022-02-27T12:28:00Z"/>
              <w:color w:val="000000" w:themeColor="text1"/>
            </w:rPr>
          </w:rPrChange>
        </w:rPr>
      </w:pPr>
      <w:del w:id="6981" w:author="Ruijie Xu" w:date="2022-02-27T12:28:00Z">
        <w:r w:rsidRPr="002B42A7" w:rsidDel="000752D6">
          <w:rPr>
            <w:rFonts w:ascii="Times New Roman" w:hAnsi="Times New Roman" w:cs="Times New Roman"/>
            <w:color w:val="000000" w:themeColor="text1"/>
            <w:u w:val="single"/>
            <w:rPrChange w:id="6982" w:author="Ruijie Xu" w:date="2022-03-10T12:31:00Z">
              <w:rPr>
                <w:color w:val="000000" w:themeColor="text1"/>
              </w:rPr>
            </w:rPrChange>
          </w:rPr>
          <w:delText>Since Metaphlan3 wa</w:delText>
        </w:r>
      </w:del>
      <w:ins w:id="6983" w:author="Liliana Salvador" w:date="2022-02-26T17:11:00Z">
        <w:del w:id="6984" w:author="Ruijie Xu" w:date="2022-02-27T12:28:00Z">
          <w:r w:rsidR="00582025" w:rsidRPr="002B42A7" w:rsidDel="000752D6">
            <w:rPr>
              <w:rFonts w:ascii="Times New Roman" w:hAnsi="Times New Roman" w:cs="Times New Roman"/>
              <w:color w:val="000000" w:themeColor="text1"/>
              <w:u w:val="single"/>
              <w:rPrChange w:id="6985" w:author="Ruijie Xu" w:date="2022-03-10T12:31:00Z">
                <w:rPr>
                  <w:color w:val="000000" w:themeColor="text1"/>
                </w:rPr>
              </w:rPrChange>
            </w:rPr>
            <w:delText>s</w:delText>
          </w:r>
        </w:del>
      </w:ins>
      <w:del w:id="6986" w:author="Ruijie Xu" w:date="2022-02-27T12:28:00Z">
        <w:r w:rsidRPr="002B42A7" w:rsidDel="000752D6">
          <w:rPr>
            <w:rFonts w:ascii="Times New Roman" w:hAnsi="Times New Roman" w:cs="Times New Roman"/>
            <w:color w:val="000000" w:themeColor="text1"/>
            <w:u w:val="single"/>
            <w:rPrChange w:id="6987" w:author="Ruijie Xu" w:date="2022-03-10T12:31:00Z">
              <w:rPr>
                <w:color w:val="000000" w:themeColor="text1"/>
              </w:rPr>
            </w:rPrChange>
          </w:rPr>
          <w:delText>n not able to classif</w:delText>
        </w:r>
      </w:del>
      <w:del w:id="6988" w:author="Ruijie Xu" w:date="2022-02-27T12:27:00Z">
        <w:r w:rsidRPr="002B42A7" w:rsidDel="000752D6">
          <w:rPr>
            <w:rFonts w:ascii="Times New Roman" w:hAnsi="Times New Roman" w:cs="Times New Roman"/>
            <w:color w:val="000000" w:themeColor="text1"/>
            <w:u w:val="single"/>
            <w:rPrChange w:id="6989" w:author="Ruijie Xu" w:date="2022-03-10T12:31:00Z">
              <w:rPr>
                <w:color w:val="000000" w:themeColor="text1"/>
              </w:rPr>
            </w:rPrChange>
          </w:rPr>
          <w:delText xml:space="preserve">y </w:delText>
        </w:r>
        <w:commentRangeStart w:id="6990"/>
        <w:r w:rsidRPr="002B42A7" w:rsidDel="000752D6">
          <w:rPr>
            <w:rFonts w:ascii="Times New Roman" w:hAnsi="Times New Roman" w:cs="Times New Roman"/>
            <w:color w:val="000000" w:themeColor="text1"/>
            <w:u w:val="single"/>
            <w:rPrChange w:id="6991" w:author="Ruijie Xu" w:date="2022-03-10T12:31:00Z">
              <w:rPr>
                <w:color w:val="000000" w:themeColor="text1"/>
              </w:rPr>
            </w:rPrChange>
          </w:rPr>
          <w:delText>2 lung samples and 2 kidney samples</w:delText>
        </w:r>
        <w:commentRangeEnd w:id="6990"/>
        <w:r w:rsidR="00B911C3" w:rsidRPr="002B42A7" w:rsidDel="000752D6">
          <w:rPr>
            <w:rStyle w:val="CommentReference"/>
            <w:rFonts w:ascii="Times New Roman" w:hAnsi="Times New Roman" w:cs="Times New Roman"/>
            <w:sz w:val="24"/>
            <w:szCs w:val="24"/>
            <w:u w:val="single"/>
            <w:rPrChange w:id="6992" w:author="Ruijie Xu" w:date="2022-03-10T12:31:00Z">
              <w:rPr>
                <w:rStyle w:val="CommentReference"/>
              </w:rPr>
            </w:rPrChange>
          </w:rPr>
          <w:commentReference w:id="6990"/>
        </w:r>
      </w:del>
      <w:del w:id="6993" w:author="Ruijie Xu" w:date="2022-02-27T12:28:00Z">
        <w:r w:rsidRPr="002B42A7" w:rsidDel="000752D6">
          <w:rPr>
            <w:rFonts w:ascii="Times New Roman" w:hAnsi="Times New Roman" w:cs="Times New Roman"/>
            <w:color w:val="000000" w:themeColor="text1"/>
            <w:u w:val="single"/>
            <w:rPrChange w:id="6994" w:author="Ruijie Xu" w:date="2022-03-10T12:31:00Z">
              <w:rPr>
                <w:color w:val="000000" w:themeColor="text1"/>
              </w:rPr>
            </w:rPrChange>
          </w:rPr>
          <w:delText>, we will exclude</w:delText>
        </w:r>
      </w:del>
      <w:ins w:id="6995" w:author="Liliana Salvador" w:date="2022-02-26T16:53:00Z">
        <w:del w:id="6996" w:author="Ruijie Xu" w:date="2022-02-27T12:28:00Z">
          <w:r w:rsidR="00A92FC0" w:rsidRPr="002B42A7" w:rsidDel="000752D6">
            <w:rPr>
              <w:rFonts w:ascii="Times New Roman" w:hAnsi="Times New Roman" w:cs="Times New Roman"/>
              <w:color w:val="000000" w:themeColor="text1"/>
              <w:u w:val="single"/>
              <w:rPrChange w:id="6997" w:author="Ruijie Xu" w:date="2022-03-10T12:31:00Z">
                <w:rPr>
                  <w:color w:val="000000" w:themeColor="text1"/>
                </w:rPr>
              </w:rPrChange>
            </w:rPr>
            <w:delText xml:space="preserve">d </w:delText>
          </w:r>
        </w:del>
      </w:ins>
      <w:del w:id="6998" w:author="Ruijie Xu" w:date="2022-02-27T12:28:00Z">
        <w:r w:rsidRPr="002B42A7" w:rsidDel="000752D6">
          <w:rPr>
            <w:rFonts w:ascii="Times New Roman" w:hAnsi="Times New Roman" w:cs="Times New Roman"/>
            <w:color w:val="000000" w:themeColor="text1"/>
            <w:u w:val="single"/>
            <w:rPrChange w:id="6999" w:author="Ruijie Xu" w:date="2022-03-10T12:31:00Z">
              <w:rPr>
                <w:color w:val="000000" w:themeColor="text1"/>
              </w:rPr>
            </w:rPrChange>
          </w:rPr>
          <w:delText xml:space="preserve"> the </w:delText>
        </w:r>
      </w:del>
      <w:ins w:id="7000" w:author="Liliana Salvador" w:date="2022-02-26T16:53:00Z">
        <w:del w:id="7001" w:author="Ruijie Xu" w:date="2022-02-27T12:28:00Z">
          <w:r w:rsidR="00A92FC0" w:rsidRPr="002B42A7" w:rsidDel="000752D6">
            <w:rPr>
              <w:rFonts w:ascii="Times New Roman" w:hAnsi="Times New Roman" w:cs="Times New Roman"/>
              <w:color w:val="000000" w:themeColor="text1"/>
              <w:u w:val="single"/>
              <w:rPrChange w:id="7002" w:author="Ruijie Xu" w:date="2022-03-10T12:31:00Z">
                <w:rPr>
                  <w:color w:val="000000" w:themeColor="text1"/>
                </w:rPr>
              </w:rPrChange>
            </w:rPr>
            <w:delText xml:space="preserve">Metaphlan3 </w:delText>
          </w:r>
        </w:del>
      </w:ins>
      <w:del w:id="7003" w:author="Ruijie Xu" w:date="2022-02-27T12:28:00Z">
        <w:r w:rsidRPr="002B42A7" w:rsidDel="000752D6">
          <w:rPr>
            <w:rFonts w:ascii="Times New Roman" w:hAnsi="Times New Roman" w:cs="Times New Roman"/>
            <w:color w:val="000000" w:themeColor="text1"/>
            <w:u w:val="single"/>
            <w:rPrChange w:id="7004"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005" w:author="Liliana Salvador" w:date="2022-02-26T17:30:00Z"/>
          <w:del w:id="7006" w:author="Rajeev, Sree" w:date="2022-03-02T12:44:00Z"/>
          <w:rFonts w:ascii="Times New Roman" w:hAnsi="Times New Roman" w:cs="Times New Roman"/>
          <w:color w:val="000000" w:themeColor="text1"/>
          <w:u w:val="single"/>
          <w:rPrChange w:id="7007" w:author="Ruijie Xu" w:date="2022-03-10T12:31:00Z">
            <w:rPr>
              <w:ins w:id="7008" w:author="Liliana Salvador" w:date="2022-02-26T17:30:00Z"/>
              <w:del w:id="7009" w:author="Rajeev, Sree" w:date="2022-03-02T12:44:00Z"/>
              <w:color w:val="000000" w:themeColor="text1"/>
            </w:rPr>
          </w:rPrChange>
        </w:rPr>
      </w:pPr>
      <w:ins w:id="7010" w:author="Liliana Salvador" w:date="2022-02-26T17:30:00Z">
        <w:del w:id="7011" w:author="Rajeev, Sree" w:date="2022-03-02T12:44:00Z">
          <w:r w:rsidRPr="002B42A7" w:rsidDel="00ED5945">
            <w:rPr>
              <w:rFonts w:ascii="Times New Roman" w:hAnsi="Times New Roman" w:cs="Times New Roman"/>
              <w:color w:val="000000" w:themeColor="text1"/>
              <w:u w:val="single"/>
              <w:rPrChange w:id="7012" w:author="Ruijie Xu" w:date="2022-03-10T12:31:00Z">
                <w:rPr>
                  <w:color w:val="000000" w:themeColor="text1"/>
                </w:rPr>
              </w:rPrChange>
            </w:rPr>
            <w:delText>Species</w:delText>
          </w:r>
        </w:del>
      </w:ins>
      <w:ins w:id="7013" w:author="Liliana Salvador" w:date="2022-02-26T17:31:00Z">
        <w:del w:id="7014" w:author="Rajeev, Sree" w:date="2022-03-02T12:44:00Z">
          <w:r w:rsidRPr="002B42A7" w:rsidDel="00ED5945">
            <w:rPr>
              <w:rFonts w:ascii="Times New Roman" w:hAnsi="Times New Roman" w:cs="Times New Roman"/>
              <w:color w:val="000000" w:themeColor="text1"/>
              <w:u w:val="single"/>
              <w:rPrChange w:id="7015"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016" w:author="Liliana Salvador" w:date="2022-02-26T17:31:00Z"/>
          <w:del w:id="7017" w:author="Ruijie Xu" w:date="2022-03-04T13:05:00Z"/>
          <w:rFonts w:ascii="Times New Roman" w:hAnsi="Times New Roman" w:cs="Times New Roman"/>
          <w:color w:val="000000" w:themeColor="text1"/>
          <w:rPrChange w:id="7018" w:author="Ruijie Xu" w:date="2022-03-10T12:31:00Z">
            <w:rPr>
              <w:ins w:id="7019" w:author="Liliana Salvador" w:date="2022-02-26T17:31:00Z"/>
              <w:del w:id="7020" w:author="Ruijie Xu" w:date="2022-03-04T13:05:00Z"/>
              <w:color w:val="000000" w:themeColor="text1"/>
            </w:rPr>
          </w:rPrChange>
        </w:rPr>
      </w:pPr>
      <w:del w:id="7021" w:author="Ruijie Xu" w:date="2022-03-04T13:05:00Z">
        <w:r w:rsidRPr="002B42A7" w:rsidDel="001E602D">
          <w:rPr>
            <w:rFonts w:ascii="Times New Roman" w:hAnsi="Times New Roman" w:cs="Times New Roman"/>
            <w:color w:val="000000" w:themeColor="text1"/>
            <w:rPrChange w:id="7022"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023"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024"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025" w:author="Ruijie Xu" w:date="2022-03-10T12:31:00Z">
              <w:rPr>
                <w:color w:val="000000" w:themeColor="text1"/>
              </w:rPr>
            </w:rPrChange>
          </w:rPr>
          <w:delText>identified using the classification results of different software range</w:delText>
        </w:r>
      </w:del>
      <w:ins w:id="7026" w:author="Rajeev, Sree" w:date="2022-03-03T11:23:00Z">
        <w:del w:id="7027" w:author="Ruijie Xu" w:date="2022-03-04T13:05:00Z">
          <w:r w:rsidR="00AB0010" w:rsidRPr="002B42A7" w:rsidDel="001E602D">
            <w:rPr>
              <w:rFonts w:ascii="Times New Roman" w:hAnsi="Times New Roman" w:cs="Times New Roman"/>
              <w:color w:val="000000" w:themeColor="text1"/>
              <w:rPrChange w:id="7028" w:author="Ruijie Xu" w:date="2022-03-10T12:31:00Z">
                <w:rPr>
                  <w:color w:val="000000" w:themeColor="text1"/>
                </w:rPr>
              </w:rPrChange>
            </w:rPr>
            <w:delText>d widely</w:delText>
          </w:r>
        </w:del>
      </w:ins>
      <w:del w:id="7029" w:author="Ruijie Xu" w:date="2022-03-04T13:05:00Z">
        <w:r w:rsidR="00235870" w:rsidRPr="002B42A7" w:rsidDel="001E602D">
          <w:rPr>
            <w:rFonts w:ascii="Times New Roman" w:hAnsi="Times New Roman" w:cs="Times New Roman"/>
            <w:color w:val="000000" w:themeColor="text1"/>
            <w:rPrChange w:id="7030"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031"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032" w:author="Ruijie Xu" w:date="2022-03-10T12:31:00Z">
              <w:rPr>
                <w:color w:val="000000" w:themeColor="text1"/>
              </w:rPr>
            </w:rPrChange>
          </w:rPr>
          <w:delText xml:space="preserve"> (Diamond) to 596 (Centrifuge)</w:delText>
        </w:r>
      </w:del>
      <w:ins w:id="7033" w:author="Rajeev, Sree" w:date="2022-03-02T12:45:00Z">
        <w:del w:id="7034" w:author="Ruijie Xu" w:date="2022-03-04T13:05:00Z">
          <w:r w:rsidR="00ED5945" w:rsidRPr="002B42A7" w:rsidDel="001E602D">
            <w:rPr>
              <w:rFonts w:ascii="Times New Roman" w:hAnsi="Times New Roman" w:cs="Times New Roman"/>
              <w:color w:val="000000" w:themeColor="text1"/>
              <w:rPrChange w:id="7035" w:author="Ruijie Xu" w:date="2022-03-10T12:31:00Z">
                <w:rPr>
                  <w:color w:val="000000" w:themeColor="text1"/>
                </w:rPr>
              </w:rPrChange>
            </w:rPr>
            <w:delText xml:space="preserve">. </w:delText>
          </w:r>
        </w:del>
      </w:ins>
      <w:del w:id="7036" w:author="Ruijie Xu" w:date="2022-03-04T13:05:00Z">
        <w:r w:rsidR="005B42B5" w:rsidRPr="002B42A7" w:rsidDel="001E602D">
          <w:rPr>
            <w:rFonts w:ascii="Times New Roman" w:hAnsi="Times New Roman" w:cs="Times New Roman"/>
            <w:color w:val="000000" w:themeColor="text1"/>
            <w:rPrChange w:id="7037"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038" w:author="Ruijie Xu" w:date="2022-03-10T12:31:00Z">
              <w:rPr>
                <w:color w:val="000000" w:themeColor="text1"/>
              </w:rPr>
            </w:rPrChange>
          </w:rPr>
          <w:delText xml:space="preserve">with more </w:delText>
        </w:r>
      </w:del>
      <w:ins w:id="7039" w:author="Rajeev, Sree" w:date="2022-03-02T12:46:00Z">
        <w:del w:id="7040" w:author="Ruijie Xu" w:date="2022-03-04T13:05:00Z">
          <w:r w:rsidR="00AE548C" w:rsidRPr="002B42A7" w:rsidDel="001E602D">
            <w:rPr>
              <w:rFonts w:ascii="Times New Roman" w:hAnsi="Times New Roman" w:cs="Times New Roman"/>
              <w:color w:val="000000" w:themeColor="text1"/>
              <w:rPrChange w:id="7041" w:author="Ruijie Xu" w:date="2022-03-10T12:31:00Z">
                <w:rPr>
                  <w:color w:val="000000" w:themeColor="text1"/>
                </w:rPr>
              </w:rPrChange>
            </w:rPr>
            <w:delText xml:space="preserve">The </w:delText>
          </w:r>
        </w:del>
      </w:ins>
      <w:del w:id="7042" w:author="Ruijie Xu" w:date="2022-03-04T13:05:00Z">
        <w:r w:rsidR="00634366" w:rsidRPr="002B42A7" w:rsidDel="001E602D">
          <w:rPr>
            <w:rFonts w:ascii="Times New Roman" w:hAnsi="Times New Roman" w:cs="Times New Roman"/>
            <w:color w:val="000000" w:themeColor="text1"/>
            <w:rPrChange w:id="7043" w:author="Ruijie Xu" w:date="2022-03-10T12:31:00Z">
              <w:rPr>
                <w:color w:val="000000" w:themeColor="text1"/>
              </w:rPr>
            </w:rPrChange>
          </w:rPr>
          <w:delText xml:space="preserve">taxa </w:delText>
        </w:r>
      </w:del>
      <w:ins w:id="7044" w:author="Rajeev, Sree" w:date="2022-03-02T12:46:00Z">
        <w:del w:id="7045" w:author="Ruijie Xu" w:date="2022-03-04T13:05:00Z">
          <w:r w:rsidR="00AE548C" w:rsidRPr="002B42A7" w:rsidDel="001E602D">
            <w:rPr>
              <w:rFonts w:ascii="Times New Roman" w:hAnsi="Times New Roman" w:cs="Times New Roman"/>
              <w:color w:val="000000" w:themeColor="text1"/>
              <w:rPrChange w:id="7046" w:author="Ruijie Xu" w:date="2022-03-10T12:31:00Z">
                <w:rPr>
                  <w:color w:val="000000" w:themeColor="text1"/>
                </w:rPr>
              </w:rPrChange>
            </w:rPr>
            <w:delText xml:space="preserve">abundance was </w:delText>
          </w:r>
        </w:del>
      </w:ins>
      <w:del w:id="7047" w:author="Ruijie Xu" w:date="2022-03-04T13:05:00Z">
        <w:r w:rsidR="00634366" w:rsidRPr="002B42A7" w:rsidDel="001E602D">
          <w:rPr>
            <w:rFonts w:ascii="Times New Roman" w:hAnsi="Times New Roman" w:cs="Times New Roman"/>
            <w:color w:val="000000" w:themeColor="text1"/>
            <w:rPrChange w:id="7048" w:author="Ruijie Xu" w:date="2022-03-10T12:31:00Z">
              <w:rPr>
                <w:color w:val="000000" w:themeColor="text1"/>
              </w:rPr>
            </w:rPrChange>
          </w:rPr>
          <w:delText xml:space="preserve">significantly higher in abundance in the </w:delText>
        </w:r>
      </w:del>
      <w:ins w:id="7049" w:author="Rajeev, Sree" w:date="2022-03-02T12:46:00Z">
        <w:del w:id="7050" w:author="Ruijie Xu" w:date="2022-03-04T13:05:00Z">
          <w:r w:rsidR="00AE548C" w:rsidRPr="002B42A7" w:rsidDel="001E602D">
            <w:rPr>
              <w:rFonts w:ascii="Times New Roman" w:hAnsi="Times New Roman" w:cs="Times New Roman"/>
              <w:color w:val="000000" w:themeColor="text1"/>
              <w:rPrChange w:id="7051" w:author="Ruijie Xu" w:date="2022-03-10T12:31:00Z">
                <w:rPr>
                  <w:color w:val="000000" w:themeColor="text1"/>
                </w:rPr>
              </w:rPrChange>
            </w:rPr>
            <w:delText>k</w:delText>
          </w:r>
        </w:del>
      </w:ins>
      <w:del w:id="7052" w:author="Ruijie Xu" w:date="2022-03-04T13:05:00Z">
        <w:r w:rsidR="00634366" w:rsidRPr="002B42A7" w:rsidDel="001E602D">
          <w:rPr>
            <w:rFonts w:ascii="Times New Roman" w:hAnsi="Times New Roman" w:cs="Times New Roman"/>
            <w:color w:val="000000" w:themeColor="text1"/>
            <w:rPrChange w:id="7053" w:author="Ruijie Xu" w:date="2022-03-10T12:31:00Z">
              <w:rPr>
                <w:color w:val="000000" w:themeColor="text1"/>
              </w:rPr>
            </w:rPrChange>
          </w:rPr>
          <w:delText>Kidney samples than that of</w:delText>
        </w:r>
      </w:del>
      <w:ins w:id="7054" w:author="Liliana Salvador" w:date="2022-02-26T17:17:00Z">
        <w:del w:id="7055" w:author="Ruijie Xu" w:date="2022-03-04T13:05:00Z">
          <w:r w:rsidR="00B911C3" w:rsidRPr="002B42A7" w:rsidDel="001E602D">
            <w:rPr>
              <w:rFonts w:ascii="Times New Roman" w:hAnsi="Times New Roman" w:cs="Times New Roman"/>
              <w:color w:val="000000" w:themeColor="text1"/>
              <w:rPrChange w:id="7056" w:author="Ruijie Xu" w:date="2022-03-10T12:31:00Z">
                <w:rPr>
                  <w:color w:val="000000" w:themeColor="text1"/>
                </w:rPr>
              </w:rPrChange>
            </w:rPr>
            <w:delText>in the</w:delText>
          </w:r>
        </w:del>
      </w:ins>
      <w:del w:id="7057" w:author="Ruijie Xu" w:date="2022-03-04T13:05:00Z">
        <w:r w:rsidR="00634366" w:rsidRPr="002B42A7" w:rsidDel="001E602D">
          <w:rPr>
            <w:rFonts w:ascii="Times New Roman" w:hAnsi="Times New Roman" w:cs="Times New Roman"/>
            <w:color w:val="000000" w:themeColor="text1"/>
            <w:rPrChange w:id="7058" w:author="Ruijie Xu" w:date="2022-03-10T12:31:00Z">
              <w:rPr>
                <w:color w:val="000000" w:themeColor="text1"/>
              </w:rPr>
            </w:rPrChange>
          </w:rPr>
          <w:delText xml:space="preserve"> </w:delText>
        </w:r>
      </w:del>
      <w:ins w:id="7059" w:author="Rajeev, Sree" w:date="2022-03-02T12:46:00Z">
        <w:del w:id="7060" w:author="Ruijie Xu" w:date="2022-03-04T13:05:00Z">
          <w:r w:rsidR="00AE548C" w:rsidRPr="002B42A7" w:rsidDel="001E602D">
            <w:rPr>
              <w:rFonts w:ascii="Times New Roman" w:hAnsi="Times New Roman" w:cs="Times New Roman"/>
              <w:color w:val="000000" w:themeColor="text1"/>
              <w:rPrChange w:id="7061" w:author="Ruijie Xu" w:date="2022-03-10T12:31:00Z">
                <w:rPr>
                  <w:color w:val="000000" w:themeColor="text1"/>
                </w:rPr>
              </w:rPrChange>
            </w:rPr>
            <w:delText>l</w:delText>
          </w:r>
        </w:del>
      </w:ins>
      <w:del w:id="7062" w:author="Ruijie Xu" w:date="2022-03-04T13:05:00Z">
        <w:r w:rsidR="00634366" w:rsidRPr="002B42A7" w:rsidDel="001E602D">
          <w:rPr>
            <w:rFonts w:ascii="Times New Roman" w:hAnsi="Times New Roman" w:cs="Times New Roman"/>
            <w:color w:val="000000" w:themeColor="text1"/>
            <w:rPrChange w:id="7063"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064" w:author="Ruijie Xu" w:date="2022-03-10T12:31:00Z">
              <w:rPr>
                <w:color w:val="000000" w:themeColor="text1"/>
              </w:rPr>
            </w:rPrChange>
          </w:rPr>
          <w:delText xml:space="preserve">with </w:delText>
        </w:r>
      </w:del>
      <w:ins w:id="7065" w:author="Liliana Salvador" w:date="2022-02-26T17:18:00Z">
        <w:del w:id="7066" w:author="Ruijie Xu" w:date="2022-03-04T13:05:00Z">
          <w:r w:rsidR="00B911C3" w:rsidRPr="002B42A7" w:rsidDel="001E602D">
            <w:rPr>
              <w:rFonts w:ascii="Times New Roman" w:hAnsi="Times New Roman" w:cs="Times New Roman"/>
              <w:color w:val="000000" w:themeColor="text1"/>
              <w:rPrChange w:id="7067" w:author="Ruijie Xu" w:date="2022-03-10T12:31:00Z">
                <w:rPr>
                  <w:color w:val="000000" w:themeColor="text1"/>
                </w:rPr>
              </w:rPrChange>
            </w:rPr>
            <w:delText xml:space="preserve">for </w:delText>
          </w:r>
        </w:del>
      </w:ins>
      <w:del w:id="7068" w:author="Ruijie Xu" w:date="2022-03-04T13:05:00Z">
        <w:r w:rsidR="00554EEE" w:rsidRPr="002B42A7" w:rsidDel="001E602D">
          <w:rPr>
            <w:rFonts w:ascii="Times New Roman" w:hAnsi="Times New Roman" w:cs="Times New Roman"/>
            <w:color w:val="000000" w:themeColor="text1"/>
            <w:rPrChange w:id="7069"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070"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071" w:author="Ruijie Xu" w:date="2022-03-10T12:31:00Z">
              <w:rPr>
                <w:color w:val="000000" w:themeColor="text1"/>
              </w:rPr>
            </w:rPrChange>
          </w:rPr>
          <w:delText xml:space="preserve">(Figure </w:delText>
        </w:r>
      </w:del>
      <w:del w:id="7072" w:author="Ruijie Xu" w:date="2022-02-03T12:31:00Z">
        <w:r w:rsidR="00634366" w:rsidRPr="002B42A7" w:rsidDel="00F83C0B">
          <w:rPr>
            <w:rFonts w:ascii="Times New Roman" w:hAnsi="Times New Roman" w:cs="Times New Roman"/>
            <w:color w:val="000000" w:themeColor="text1"/>
            <w:rPrChange w:id="7073" w:author="Ruijie Xu" w:date="2022-03-10T12:31:00Z">
              <w:rPr>
                <w:color w:val="000000" w:themeColor="text1"/>
              </w:rPr>
            </w:rPrChange>
          </w:rPr>
          <w:delText>S2</w:delText>
        </w:r>
      </w:del>
      <w:del w:id="7074" w:author="Ruijie Xu" w:date="2022-03-04T13:05:00Z">
        <w:r w:rsidR="00634366" w:rsidRPr="002B42A7" w:rsidDel="001E602D">
          <w:rPr>
            <w:rFonts w:ascii="Times New Roman" w:hAnsi="Times New Roman" w:cs="Times New Roman"/>
            <w:color w:val="000000" w:themeColor="text1"/>
            <w:rPrChange w:id="7075"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076"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077"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078"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079"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080"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081"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082"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083"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084" w:author="Ruijie Xu" w:date="2022-03-10T12:31:00Z">
              <w:rPr>
                <w:color w:val="000000" w:themeColor="text1"/>
              </w:rPr>
            </w:rPrChange>
          </w:rPr>
          <w:delText xml:space="preserve">, </w:delText>
        </w:r>
      </w:del>
      <w:del w:id="7085" w:author="Ruijie Xu" w:date="2022-02-02T11:02:00Z">
        <w:r w:rsidR="00152FFB" w:rsidRPr="002B42A7" w:rsidDel="00463AA7">
          <w:rPr>
            <w:rFonts w:ascii="Times New Roman" w:hAnsi="Times New Roman" w:cs="Times New Roman"/>
            <w:i/>
            <w:iCs/>
            <w:color w:val="000000" w:themeColor="text1"/>
            <w:rPrChange w:id="7086" w:author="Ruijie Xu" w:date="2022-03-10T12:31:00Z">
              <w:rPr>
                <w:i/>
                <w:iCs/>
                <w:color w:val="000000" w:themeColor="text1"/>
              </w:rPr>
            </w:rPrChange>
          </w:rPr>
          <w:delText>Leptospira</w:delText>
        </w:r>
      </w:del>
      <w:del w:id="7087" w:author="Ruijie Xu" w:date="2022-03-04T13:05:00Z">
        <w:r w:rsidR="00152FFB" w:rsidRPr="002B42A7" w:rsidDel="001E602D">
          <w:rPr>
            <w:rFonts w:ascii="Times New Roman" w:hAnsi="Times New Roman" w:cs="Times New Roman"/>
            <w:i/>
            <w:iCs/>
            <w:color w:val="000000" w:themeColor="text1"/>
            <w:rPrChange w:id="7088"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089" w:author="Ruijie Xu" w:date="2022-03-10T12:31:00Z">
              <w:rPr>
                <w:color w:val="000000" w:themeColor="text1"/>
              </w:rPr>
            </w:rPrChange>
          </w:rPr>
          <w:delText xml:space="preserve">, </w:delText>
        </w:r>
      </w:del>
      <w:del w:id="7090" w:author="Ruijie Xu" w:date="2022-02-02T11:02:00Z">
        <w:r w:rsidR="00152FFB" w:rsidRPr="002B42A7" w:rsidDel="00463AA7">
          <w:rPr>
            <w:rFonts w:ascii="Times New Roman" w:hAnsi="Times New Roman" w:cs="Times New Roman"/>
            <w:i/>
            <w:iCs/>
            <w:color w:val="000000" w:themeColor="text1"/>
            <w:rPrChange w:id="7091" w:author="Ruijie Xu" w:date="2022-03-10T12:31:00Z">
              <w:rPr>
                <w:i/>
                <w:iCs/>
                <w:color w:val="000000" w:themeColor="text1"/>
              </w:rPr>
            </w:rPrChange>
          </w:rPr>
          <w:delText>Leptospira</w:delText>
        </w:r>
      </w:del>
      <w:del w:id="7092" w:author="Ruijie Xu" w:date="2022-03-04T13:05:00Z">
        <w:r w:rsidR="00152FFB" w:rsidRPr="002B42A7" w:rsidDel="001E602D">
          <w:rPr>
            <w:rFonts w:ascii="Times New Roman" w:hAnsi="Times New Roman" w:cs="Times New Roman"/>
            <w:i/>
            <w:iCs/>
            <w:color w:val="000000" w:themeColor="text1"/>
            <w:rPrChange w:id="7093"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094"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095" w:author="Ruijie Xu" w:date="2022-03-10T12:31:00Z">
              <w:rPr>
                <w:color w:val="000000" w:themeColor="text1"/>
              </w:rPr>
            </w:rPrChange>
          </w:rPr>
          <w:delText xml:space="preserve">and </w:delText>
        </w:r>
        <w:bookmarkStart w:id="7096" w:name="OLE_LINK191"/>
        <w:bookmarkStart w:id="7097" w:name="OLE_LINK192"/>
        <w:r w:rsidR="001211FD" w:rsidRPr="002B42A7" w:rsidDel="001E602D">
          <w:rPr>
            <w:rFonts w:ascii="Times New Roman" w:hAnsi="Times New Roman" w:cs="Times New Roman"/>
            <w:i/>
            <w:iCs/>
            <w:color w:val="000000" w:themeColor="text1"/>
            <w:rPrChange w:id="7098" w:author="Ruijie Xu" w:date="2022-03-10T12:31:00Z">
              <w:rPr>
                <w:i/>
                <w:iCs/>
                <w:color w:val="000000" w:themeColor="text1"/>
              </w:rPr>
            </w:rPrChange>
          </w:rPr>
          <w:delText>Mycoplasm pulmonis</w:delText>
        </w:r>
        <w:bookmarkEnd w:id="7096"/>
        <w:bookmarkEnd w:id="7097"/>
        <w:r w:rsidR="00152FFB" w:rsidRPr="002B42A7" w:rsidDel="001E602D">
          <w:rPr>
            <w:rFonts w:ascii="Times New Roman" w:hAnsi="Times New Roman" w:cs="Times New Roman"/>
            <w:color w:val="000000" w:themeColor="text1"/>
            <w:rPrChange w:id="7099" w:author="Ruijie Xu" w:date="2022-03-10T12:31:00Z">
              <w:rPr>
                <w:color w:val="000000" w:themeColor="text1"/>
              </w:rPr>
            </w:rPrChange>
          </w:rPr>
          <w:delText>)</w:delText>
        </w:r>
      </w:del>
      <w:ins w:id="7100" w:author="Liliana Salvador" w:date="2022-02-26T17:20:00Z">
        <w:del w:id="7101" w:author="Ruijie Xu" w:date="2022-03-04T13:05:00Z">
          <w:r w:rsidR="00B911C3" w:rsidRPr="002B42A7" w:rsidDel="001E602D">
            <w:rPr>
              <w:rFonts w:ascii="Times New Roman" w:hAnsi="Times New Roman" w:cs="Times New Roman"/>
              <w:color w:val="000000" w:themeColor="text1"/>
              <w:rPrChange w:id="7102" w:author="Ruijie Xu" w:date="2022-03-10T12:31:00Z">
                <w:rPr>
                  <w:color w:val="000000" w:themeColor="text1"/>
                </w:rPr>
              </w:rPrChange>
            </w:rPr>
            <w:delText xml:space="preserve">were </w:delText>
          </w:r>
        </w:del>
      </w:ins>
      <w:ins w:id="7103" w:author="Rajeev, Sree" w:date="2022-03-02T12:46:00Z">
        <w:del w:id="7104" w:author="Ruijie Xu" w:date="2022-03-04T13:05:00Z">
          <w:r w:rsidR="00AE548C" w:rsidRPr="002B42A7" w:rsidDel="001E602D">
            <w:rPr>
              <w:rFonts w:ascii="Times New Roman" w:hAnsi="Times New Roman" w:cs="Times New Roman"/>
              <w:color w:val="000000" w:themeColor="text1"/>
              <w:rPrChange w:id="7105" w:author="Ruijie Xu" w:date="2022-03-10T12:31:00Z">
                <w:rPr>
                  <w:color w:val="000000" w:themeColor="text1"/>
                </w:rPr>
              </w:rPrChange>
            </w:rPr>
            <w:delText xml:space="preserve">classified </w:delText>
          </w:r>
        </w:del>
      </w:ins>
      <w:ins w:id="7106" w:author="Liliana Salvador" w:date="2022-02-26T17:20:00Z">
        <w:del w:id="7107" w:author="Ruijie Xu" w:date="2022-03-04T13:05:00Z">
          <w:r w:rsidR="00B911C3" w:rsidRPr="002B42A7" w:rsidDel="001E602D">
            <w:rPr>
              <w:rFonts w:ascii="Times New Roman" w:hAnsi="Times New Roman" w:cs="Times New Roman"/>
              <w:color w:val="000000" w:themeColor="text1"/>
              <w:rPrChange w:id="7108" w:author="Ruijie Xu" w:date="2022-03-10T12:31:00Z">
                <w:rPr>
                  <w:color w:val="000000" w:themeColor="text1"/>
                </w:rPr>
              </w:rPrChange>
            </w:rPr>
            <w:delText xml:space="preserve">found by all software </w:delText>
          </w:r>
        </w:del>
      </w:ins>
      <w:del w:id="7109" w:author="Ruijie Xu" w:date="2022-03-04T13:05:00Z">
        <w:r w:rsidR="00692F18" w:rsidRPr="002B42A7" w:rsidDel="001E602D">
          <w:rPr>
            <w:rFonts w:ascii="Times New Roman" w:hAnsi="Times New Roman" w:cs="Times New Roman"/>
            <w:color w:val="000000" w:themeColor="text1"/>
            <w:rPrChange w:id="7110"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111" w:author="Ruijie Xu" w:date="2022-03-10T12:31:00Z">
              <w:rPr>
                <w:color w:val="000000" w:themeColor="text1"/>
              </w:rPr>
            </w:rPrChange>
          </w:rPr>
          <w:delText>Kaiju</w:delText>
        </w:r>
      </w:del>
      <w:del w:id="7112" w:author="Ruijie Xu" w:date="2022-02-27T12:30:00Z">
        <w:r w:rsidR="00692F18" w:rsidRPr="002B42A7" w:rsidDel="00DC11E3">
          <w:rPr>
            <w:rFonts w:ascii="Times New Roman" w:hAnsi="Times New Roman" w:cs="Times New Roman"/>
            <w:color w:val="000000" w:themeColor="text1"/>
            <w:rPrChange w:id="7113" w:author="Ruijie Xu" w:date="2022-03-10T12:31:00Z">
              <w:rPr>
                <w:color w:val="000000" w:themeColor="text1"/>
              </w:rPr>
            </w:rPrChange>
          </w:rPr>
          <w:delText>,</w:delText>
        </w:r>
      </w:del>
      <w:del w:id="7114" w:author="Ruijie Xu" w:date="2022-03-04T13:05:00Z">
        <w:r w:rsidR="00692F18" w:rsidRPr="002B42A7" w:rsidDel="001E602D">
          <w:rPr>
            <w:rFonts w:ascii="Times New Roman" w:hAnsi="Times New Roman" w:cs="Times New Roman"/>
            <w:color w:val="000000" w:themeColor="text1"/>
            <w:rPrChange w:id="7115"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116" w:author="Ruijie Xu" w:date="2022-03-10T12:31:00Z">
              <w:rPr>
                <w:color w:val="000000" w:themeColor="text1"/>
              </w:rPr>
            </w:rPrChange>
          </w:rPr>
          <w:delText>Centrifuge</w:delText>
        </w:r>
      </w:del>
      <w:del w:id="7117" w:author="Ruijie Xu" w:date="2022-02-27T12:30:00Z">
        <w:r w:rsidR="00692F18" w:rsidRPr="002B42A7" w:rsidDel="00DC11E3">
          <w:rPr>
            <w:rFonts w:ascii="Times New Roman" w:hAnsi="Times New Roman" w:cs="Times New Roman"/>
            <w:color w:val="000000" w:themeColor="text1"/>
            <w:rPrChange w:id="7118" w:author="Ruijie Xu" w:date="2022-03-10T12:31:00Z">
              <w:rPr>
                <w:color w:val="000000" w:themeColor="text1"/>
              </w:rPr>
            </w:rPrChange>
          </w:rPr>
          <w:delText xml:space="preserve">, </w:delText>
        </w:r>
      </w:del>
      <w:commentRangeStart w:id="7119"/>
      <w:ins w:id="7120" w:author="Liliana Salvador" w:date="2022-02-26T17:20:00Z">
        <w:del w:id="7121" w:author="Ruijie Xu" w:date="2022-02-27T12:30:00Z">
          <w:r w:rsidR="00B911C3" w:rsidRPr="002B42A7" w:rsidDel="00DC11E3">
            <w:rPr>
              <w:rFonts w:ascii="Times New Roman" w:hAnsi="Times New Roman" w:cs="Times New Roman"/>
              <w:color w:val="000000" w:themeColor="text1"/>
              <w:rPrChange w:id="7122" w:author="Ruijie Xu" w:date="2022-03-10T12:31:00Z">
                <w:rPr>
                  <w:color w:val="000000" w:themeColor="text1"/>
                </w:rPr>
              </w:rPrChange>
            </w:rPr>
            <w:delText xml:space="preserve">and </w:delText>
          </w:r>
        </w:del>
      </w:ins>
      <w:del w:id="7123" w:author="Ruijie Xu" w:date="2022-02-01T13:44:00Z">
        <w:r w:rsidR="00692F18" w:rsidRPr="002B42A7" w:rsidDel="00537B08">
          <w:rPr>
            <w:rFonts w:ascii="Times New Roman" w:hAnsi="Times New Roman" w:cs="Times New Roman"/>
            <w:color w:val="000000" w:themeColor="text1"/>
            <w:rPrChange w:id="7124" w:author="Ruijie Xu" w:date="2022-03-10T12:31:00Z">
              <w:rPr>
                <w:color w:val="000000" w:themeColor="text1"/>
              </w:rPr>
            </w:rPrChange>
          </w:rPr>
          <w:delText>Blastn</w:delText>
        </w:r>
      </w:del>
      <w:del w:id="7125" w:author="Ruijie Xu" w:date="2022-02-27T12:30:00Z">
        <w:r w:rsidR="00692F18" w:rsidRPr="002B42A7" w:rsidDel="00DC11E3">
          <w:rPr>
            <w:rFonts w:ascii="Times New Roman" w:hAnsi="Times New Roman" w:cs="Times New Roman"/>
            <w:color w:val="000000" w:themeColor="text1"/>
            <w:rPrChange w:id="7126" w:author="Ruijie Xu" w:date="2022-03-10T12:31:00Z">
              <w:rPr>
                <w:color w:val="000000" w:themeColor="text1"/>
              </w:rPr>
            </w:rPrChange>
          </w:rPr>
          <w:delText xml:space="preserve"> </w:delText>
        </w:r>
        <w:commentRangeEnd w:id="7119"/>
        <w:r w:rsidR="002073EC" w:rsidRPr="002B42A7" w:rsidDel="00DC11E3">
          <w:rPr>
            <w:rStyle w:val="CommentReference"/>
            <w:rFonts w:ascii="Times New Roman" w:hAnsi="Times New Roman" w:cs="Times New Roman"/>
            <w:sz w:val="24"/>
            <w:szCs w:val="24"/>
            <w:rPrChange w:id="7127" w:author="Ruijie Xu" w:date="2022-03-10T12:31:00Z">
              <w:rPr>
                <w:rStyle w:val="CommentReference"/>
              </w:rPr>
            </w:rPrChange>
          </w:rPr>
          <w:commentReference w:id="7119"/>
        </w:r>
        <w:r w:rsidR="00692F18" w:rsidRPr="002B42A7" w:rsidDel="00DC11E3">
          <w:rPr>
            <w:rFonts w:ascii="Times New Roman" w:hAnsi="Times New Roman" w:cs="Times New Roman"/>
            <w:color w:val="000000" w:themeColor="text1"/>
            <w:rPrChange w:id="7128" w:author="Ruijie Xu" w:date="2022-03-10T12:31:00Z">
              <w:rPr>
                <w:color w:val="000000" w:themeColor="text1"/>
              </w:rPr>
            </w:rPrChange>
          </w:rPr>
          <w:delText>h</w:delText>
        </w:r>
      </w:del>
      <w:del w:id="7129" w:author="Ruijie Xu" w:date="2022-03-04T13:05:00Z">
        <w:r w:rsidR="00692F18" w:rsidRPr="002B42A7" w:rsidDel="001E602D">
          <w:rPr>
            <w:rFonts w:ascii="Times New Roman" w:hAnsi="Times New Roman" w:cs="Times New Roman"/>
            <w:color w:val="000000" w:themeColor="text1"/>
            <w:rPrChange w:id="7130"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131" w:author="Ruijie Xu" w:date="2022-03-10T12:31:00Z">
              <w:rPr>
                <w:color w:val="000000" w:themeColor="text1"/>
              </w:rPr>
            </w:rPrChange>
          </w:rPr>
          <w:delText xml:space="preserve"> most </w:delText>
        </w:r>
      </w:del>
      <w:ins w:id="7132" w:author="Liliana Salvador" w:date="2022-02-26T17:20:00Z">
        <w:del w:id="7133" w:author="Ruijie Xu" w:date="2022-03-04T13:05:00Z">
          <w:r w:rsidR="00B911C3" w:rsidRPr="002B42A7" w:rsidDel="001E602D">
            <w:rPr>
              <w:rFonts w:ascii="Times New Roman" w:hAnsi="Times New Roman" w:cs="Times New Roman"/>
              <w:color w:val="000000" w:themeColor="text1"/>
              <w:rPrChange w:id="7134" w:author="Ruijie Xu" w:date="2022-03-10T12:31:00Z">
                <w:rPr>
                  <w:color w:val="000000" w:themeColor="text1"/>
                </w:rPr>
              </w:rPrChange>
            </w:rPr>
            <w:delText xml:space="preserve">highest </w:delText>
          </w:r>
        </w:del>
      </w:ins>
      <w:del w:id="7135" w:author="Ruijie Xu" w:date="2022-03-04T13:05:00Z">
        <w:r w:rsidR="00845590" w:rsidRPr="002B42A7" w:rsidDel="001E602D">
          <w:rPr>
            <w:rFonts w:ascii="Times New Roman" w:hAnsi="Times New Roman" w:cs="Times New Roman"/>
            <w:color w:val="000000" w:themeColor="text1"/>
            <w:rPrChange w:id="7136"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137"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138"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139"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140" w:author="Ruijie Xu" w:date="2022-03-10T12:31:00Z">
              <w:rPr>
                <w:color w:val="000000" w:themeColor="text1"/>
              </w:rPr>
            </w:rPrChange>
          </w:rPr>
          <w:delText>390</w:delText>
        </w:r>
      </w:del>
      <w:del w:id="7141" w:author="Ruijie Xu" w:date="2022-02-27T12:31:00Z">
        <w:r w:rsidR="00845590" w:rsidRPr="002B42A7" w:rsidDel="00DC11E3">
          <w:rPr>
            <w:rFonts w:ascii="Times New Roman" w:hAnsi="Times New Roman" w:cs="Times New Roman"/>
            <w:color w:val="000000" w:themeColor="text1"/>
            <w:rPrChange w:id="7142" w:author="Ruijie Xu" w:date="2022-03-10T12:31:00Z">
              <w:rPr>
                <w:color w:val="000000" w:themeColor="text1"/>
              </w:rPr>
            </w:rPrChange>
          </w:rPr>
          <w:delText>,</w:delText>
        </w:r>
      </w:del>
      <w:del w:id="7143" w:author="Ruijie Xu" w:date="2022-03-04T13:05:00Z">
        <w:r w:rsidR="00845590" w:rsidRPr="002B42A7" w:rsidDel="001E602D">
          <w:rPr>
            <w:rFonts w:ascii="Times New Roman" w:hAnsi="Times New Roman" w:cs="Times New Roman"/>
            <w:color w:val="000000" w:themeColor="text1"/>
            <w:rPrChange w:id="7144"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145" w:author="Ruijie Xu" w:date="2022-03-10T12:31:00Z">
              <w:rPr>
                <w:color w:val="000000" w:themeColor="text1"/>
              </w:rPr>
            </w:rPrChange>
          </w:rPr>
          <w:delText>376</w:delText>
        </w:r>
      </w:del>
      <w:del w:id="7146" w:author="Ruijie Xu" w:date="2022-02-27T12:31:00Z">
        <w:r w:rsidR="00423339" w:rsidRPr="002B42A7" w:rsidDel="00DC11E3">
          <w:rPr>
            <w:rFonts w:ascii="Times New Roman" w:hAnsi="Times New Roman" w:cs="Times New Roman"/>
            <w:color w:val="000000" w:themeColor="text1"/>
            <w:rPrChange w:id="7147"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148"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149"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150" w:author="Ruijie Xu" w:date="2022-03-10T12:31:00Z">
              <w:rPr>
                <w:color w:val="000000" w:themeColor="text1"/>
              </w:rPr>
            </w:rPrChange>
          </w:rPr>
          <w:delText xml:space="preserve"> taxa</w:delText>
        </w:r>
      </w:del>
      <w:del w:id="7151" w:author="Ruijie Xu" w:date="2022-03-04T13:05:00Z">
        <w:r w:rsidR="00423339" w:rsidRPr="002B42A7" w:rsidDel="001E602D">
          <w:rPr>
            <w:rFonts w:ascii="Times New Roman" w:hAnsi="Times New Roman" w:cs="Times New Roman"/>
            <w:color w:val="000000" w:themeColor="text1"/>
            <w:rPrChange w:id="7152"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153"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154" w:author="Ruijie Xu" w:date="2022-03-10T12:31:00Z">
              <w:rPr>
                <w:color w:val="000000" w:themeColor="text1"/>
              </w:rPr>
            </w:rPrChange>
          </w:rPr>
          <w:delText xml:space="preserve">(Figure </w:delText>
        </w:r>
      </w:del>
      <w:del w:id="7155" w:author="Ruijie Xu" w:date="2022-02-03T12:32:00Z">
        <w:r w:rsidR="00FF01FC" w:rsidRPr="002B42A7" w:rsidDel="005901EC">
          <w:rPr>
            <w:rFonts w:ascii="Times New Roman" w:hAnsi="Times New Roman" w:cs="Times New Roman"/>
            <w:color w:val="000000" w:themeColor="text1"/>
            <w:rPrChange w:id="7156" w:author="Ruijie Xu" w:date="2022-03-10T12:31:00Z">
              <w:rPr>
                <w:color w:val="000000" w:themeColor="text1"/>
              </w:rPr>
            </w:rPrChange>
          </w:rPr>
          <w:delText>7</w:delText>
        </w:r>
      </w:del>
      <w:del w:id="7157" w:author="Ruijie Xu" w:date="2022-03-04T13:05:00Z">
        <w:r w:rsidR="00B9548D" w:rsidRPr="002B42A7" w:rsidDel="001E602D">
          <w:rPr>
            <w:rFonts w:ascii="Times New Roman" w:hAnsi="Times New Roman" w:cs="Times New Roman"/>
            <w:color w:val="000000" w:themeColor="text1"/>
            <w:rPrChange w:id="7158"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159"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160"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161" w:author="Ruijie Xu" w:date="2022-03-10T12:31:00Z">
              <w:rPr>
                <w:color w:val="000000" w:themeColor="text1"/>
              </w:rPr>
            </w:rPrChange>
          </w:rPr>
          <w:delText>Furthermore, a</w:delText>
        </w:r>
      </w:del>
      <w:ins w:id="7162" w:author="Liliana Salvador" w:date="2022-02-26T17:22:00Z">
        <w:del w:id="7163" w:author="Ruijie Xu" w:date="2022-03-04T13:05:00Z">
          <w:r w:rsidR="002073EC" w:rsidRPr="002B42A7" w:rsidDel="001E602D">
            <w:rPr>
              <w:rFonts w:ascii="Times New Roman" w:hAnsi="Times New Roman" w:cs="Times New Roman"/>
              <w:color w:val="000000" w:themeColor="text1"/>
              <w:rPrChange w:id="7164" w:author="Ruijie Xu" w:date="2022-03-10T12:31:00Z">
                <w:rPr>
                  <w:color w:val="000000" w:themeColor="text1"/>
                </w:rPr>
              </w:rPrChange>
            </w:rPr>
            <w:delText>A</w:delText>
          </w:r>
        </w:del>
      </w:ins>
      <w:del w:id="7165" w:author="Ruijie Xu" w:date="2022-03-04T13:05:00Z">
        <w:r w:rsidR="000038B7" w:rsidRPr="002B42A7" w:rsidDel="001E602D">
          <w:rPr>
            <w:rFonts w:ascii="Times New Roman" w:hAnsi="Times New Roman" w:cs="Times New Roman"/>
            <w:color w:val="000000" w:themeColor="text1"/>
            <w:rPrChange w:id="7166"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167"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168" w:author="Ruijie Xu" w:date="2022-03-10T12:31:00Z">
              <w:rPr>
                <w:color w:val="000000" w:themeColor="text1"/>
              </w:rPr>
            </w:rPrChange>
          </w:rPr>
          <w:delText xml:space="preserve"> species tax</w:delText>
        </w:r>
      </w:del>
      <w:del w:id="7169" w:author="Ruijie Xu" w:date="2022-02-27T12:32:00Z">
        <w:r w:rsidR="000038B7" w:rsidRPr="002B42A7" w:rsidDel="00C24E4D">
          <w:rPr>
            <w:rFonts w:ascii="Times New Roman" w:hAnsi="Times New Roman" w:cs="Times New Roman"/>
            <w:color w:val="000000" w:themeColor="text1"/>
            <w:rPrChange w:id="7170" w:author="Ruijie Xu" w:date="2022-03-10T12:31:00Z">
              <w:rPr>
                <w:color w:val="000000" w:themeColor="text1"/>
              </w:rPr>
            </w:rPrChange>
          </w:rPr>
          <w:delText>on,</w:delText>
        </w:r>
      </w:del>
      <w:del w:id="7171" w:author="Ruijie Xu" w:date="2022-03-04T13:05:00Z">
        <w:r w:rsidR="000038B7" w:rsidRPr="002B42A7" w:rsidDel="001E602D">
          <w:rPr>
            <w:rFonts w:ascii="Times New Roman" w:hAnsi="Times New Roman" w:cs="Times New Roman"/>
            <w:color w:val="000000" w:themeColor="text1"/>
            <w:rPrChange w:id="7172" w:author="Ruijie Xu" w:date="2022-03-10T12:31:00Z">
              <w:rPr>
                <w:color w:val="000000" w:themeColor="text1"/>
              </w:rPr>
            </w:rPrChange>
          </w:rPr>
          <w:delText xml:space="preserve"> Kaiju has identified the most </w:delText>
        </w:r>
      </w:del>
      <w:ins w:id="7173" w:author="Liliana Salvador" w:date="2022-02-26T17:23:00Z">
        <w:del w:id="7174" w:author="Ruijie Xu" w:date="2022-03-04T13:05:00Z">
          <w:r w:rsidR="002073EC" w:rsidRPr="002B42A7" w:rsidDel="001E602D">
            <w:rPr>
              <w:rFonts w:ascii="Times New Roman" w:hAnsi="Times New Roman" w:cs="Times New Roman"/>
              <w:color w:val="000000" w:themeColor="text1"/>
              <w:rPrChange w:id="7175" w:author="Ruijie Xu" w:date="2022-03-10T12:31:00Z">
                <w:rPr>
                  <w:color w:val="000000" w:themeColor="text1"/>
                </w:rPr>
              </w:rPrChange>
            </w:rPr>
            <w:delText xml:space="preserve">highest </w:delText>
          </w:r>
        </w:del>
      </w:ins>
      <w:del w:id="7176" w:author="Ruijie Xu" w:date="2022-03-04T13:05:00Z">
        <w:r w:rsidR="000038B7" w:rsidRPr="002B42A7" w:rsidDel="001E602D">
          <w:rPr>
            <w:rFonts w:ascii="Times New Roman" w:hAnsi="Times New Roman" w:cs="Times New Roman"/>
            <w:color w:val="000000" w:themeColor="text1"/>
            <w:rPrChange w:id="7177"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178"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179" w:author="Ruijie Xu" w:date="2022-03-10T12:31:00Z">
              <w:rPr>
                <w:color w:val="000000" w:themeColor="text1"/>
              </w:rPr>
            </w:rPrChange>
          </w:rPr>
          <w:delText xml:space="preserve">, </w:delText>
        </w:r>
        <w:commentRangeStart w:id="7180"/>
        <w:r w:rsidR="000038B7" w:rsidRPr="002B42A7" w:rsidDel="001E602D">
          <w:rPr>
            <w:rFonts w:ascii="Times New Roman" w:hAnsi="Times New Roman" w:cs="Times New Roman"/>
            <w:color w:val="000000" w:themeColor="text1"/>
            <w:rPrChange w:id="7181" w:author="Ruijie Xu" w:date="2022-03-10T12:31:00Z">
              <w:rPr>
                <w:color w:val="000000" w:themeColor="text1"/>
              </w:rPr>
            </w:rPrChange>
          </w:rPr>
          <w:delText xml:space="preserve">which means </w:delText>
        </w:r>
      </w:del>
      <w:ins w:id="7182" w:author="Liliana Salvador" w:date="2022-02-26T17:25:00Z">
        <w:del w:id="7183" w:author="Ruijie Xu" w:date="2022-03-04T13:05:00Z">
          <w:r w:rsidR="002073EC" w:rsidRPr="002B42A7" w:rsidDel="001E602D">
            <w:rPr>
              <w:rFonts w:ascii="Times New Roman" w:hAnsi="Times New Roman" w:cs="Times New Roman"/>
              <w:color w:val="000000" w:themeColor="text1"/>
              <w:rPrChange w:id="7184" w:author="Ruijie Xu" w:date="2022-03-10T12:31:00Z">
                <w:rPr>
                  <w:color w:val="000000" w:themeColor="text1"/>
                </w:rPr>
              </w:rPrChange>
            </w:rPr>
            <w:delText xml:space="preserve">that </w:delText>
          </w:r>
        </w:del>
      </w:ins>
      <w:del w:id="7185" w:author="Ruijie Xu" w:date="2022-03-04T13:05:00Z">
        <w:r w:rsidR="000038B7" w:rsidRPr="002B42A7" w:rsidDel="001E602D">
          <w:rPr>
            <w:rFonts w:ascii="Times New Roman" w:hAnsi="Times New Roman" w:cs="Times New Roman"/>
            <w:color w:val="000000" w:themeColor="text1"/>
            <w:rPrChange w:id="7186"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187"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188"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189"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190" w:author="Ruijie Xu" w:date="2022-03-10T12:31:00Z">
              <w:rPr>
                <w:color w:val="000000" w:themeColor="text1"/>
              </w:rPr>
            </w:rPrChange>
          </w:rPr>
          <w:delText xml:space="preserve"> species ha</w:delText>
        </w:r>
      </w:del>
      <w:ins w:id="7191" w:author="Liliana Salvador" w:date="2022-02-26T17:25:00Z">
        <w:del w:id="7192" w:author="Ruijie Xu" w:date="2022-03-04T13:05:00Z">
          <w:r w:rsidR="002073EC" w:rsidRPr="002B42A7" w:rsidDel="001E602D">
            <w:rPr>
              <w:rFonts w:ascii="Times New Roman" w:hAnsi="Times New Roman" w:cs="Times New Roman"/>
              <w:color w:val="000000" w:themeColor="text1"/>
              <w:rPrChange w:id="7193" w:author="Ruijie Xu" w:date="2022-03-10T12:31:00Z">
                <w:rPr>
                  <w:color w:val="000000" w:themeColor="text1"/>
                </w:rPr>
              </w:rPrChange>
            </w:rPr>
            <w:delText>ve</w:delText>
          </w:r>
        </w:del>
      </w:ins>
      <w:del w:id="7194" w:author="Ruijie Xu" w:date="2022-03-04T13:05:00Z">
        <w:r w:rsidR="000038B7" w:rsidRPr="002B42A7" w:rsidDel="001E602D">
          <w:rPr>
            <w:rFonts w:ascii="Times New Roman" w:hAnsi="Times New Roman" w:cs="Times New Roman"/>
            <w:color w:val="000000" w:themeColor="text1"/>
            <w:rPrChange w:id="7195" w:author="Ruijie Xu" w:date="2022-03-10T12:31:00Z">
              <w:rPr>
                <w:color w:val="000000" w:themeColor="text1"/>
              </w:rPr>
            </w:rPrChange>
          </w:rPr>
          <w:delText>s the same phylum taxonom</w:delText>
        </w:r>
      </w:del>
      <w:del w:id="7196" w:author="Ruijie Xu" w:date="2022-02-27T12:33:00Z">
        <w:r w:rsidR="000038B7" w:rsidRPr="002B42A7" w:rsidDel="00C24E4D">
          <w:rPr>
            <w:rFonts w:ascii="Times New Roman" w:hAnsi="Times New Roman" w:cs="Times New Roman"/>
            <w:color w:val="000000" w:themeColor="text1"/>
            <w:rPrChange w:id="7197" w:author="Ruijie Xu" w:date="2022-03-10T12:31:00Z">
              <w:rPr>
                <w:color w:val="000000" w:themeColor="text1"/>
              </w:rPr>
            </w:rPrChange>
          </w:rPr>
          <w:delText>y taxa</w:delText>
        </w:r>
      </w:del>
      <w:del w:id="7198" w:author="Ruijie Xu" w:date="2022-03-04T13:05:00Z">
        <w:r w:rsidR="004A3268" w:rsidRPr="002B42A7" w:rsidDel="001E602D">
          <w:rPr>
            <w:rFonts w:ascii="Times New Roman" w:hAnsi="Times New Roman" w:cs="Times New Roman"/>
            <w:color w:val="000000" w:themeColor="text1"/>
            <w:rPrChange w:id="7199" w:author="Ruijie Xu" w:date="2022-03-10T12:31:00Z">
              <w:rPr>
                <w:color w:val="000000" w:themeColor="text1"/>
              </w:rPr>
            </w:rPrChange>
          </w:rPr>
          <w:delText xml:space="preserve"> (Figure </w:delText>
        </w:r>
      </w:del>
      <w:del w:id="7200" w:author="Ruijie Xu" w:date="2022-02-03T12:33:00Z">
        <w:r w:rsidR="004A3268" w:rsidRPr="002B42A7" w:rsidDel="005901EC">
          <w:rPr>
            <w:rFonts w:ascii="Times New Roman" w:hAnsi="Times New Roman" w:cs="Times New Roman"/>
            <w:color w:val="000000" w:themeColor="text1"/>
            <w:rPrChange w:id="7201" w:author="Ruijie Xu" w:date="2022-03-10T12:31:00Z">
              <w:rPr>
                <w:color w:val="000000" w:themeColor="text1"/>
              </w:rPr>
            </w:rPrChange>
          </w:rPr>
          <w:delText>7</w:delText>
        </w:r>
      </w:del>
      <w:del w:id="7202" w:author="Ruijie Xu" w:date="2022-03-04T13:05:00Z">
        <w:r w:rsidR="004A3268" w:rsidRPr="002B42A7" w:rsidDel="001E602D">
          <w:rPr>
            <w:rFonts w:ascii="Times New Roman" w:hAnsi="Times New Roman" w:cs="Times New Roman"/>
            <w:color w:val="000000" w:themeColor="text1"/>
            <w:rPrChange w:id="7203"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204" w:author="Ruijie Xu" w:date="2022-03-10T12:31:00Z">
              <w:rPr>
                <w:color w:val="000000" w:themeColor="text1"/>
              </w:rPr>
            </w:rPrChange>
          </w:rPr>
          <w:delText xml:space="preserve">. </w:delText>
        </w:r>
        <w:commentRangeEnd w:id="7180"/>
        <w:r w:rsidR="002073EC" w:rsidRPr="002B42A7" w:rsidDel="001E602D">
          <w:rPr>
            <w:rStyle w:val="CommentReference"/>
            <w:rFonts w:ascii="Times New Roman" w:hAnsi="Times New Roman" w:cs="Times New Roman"/>
            <w:sz w:val="24"/>
            <w:szCs w:val="24"/>
            <w:rPrChange w:id="7205" w:author="Ruijie Xu" w:date="2022-03-10T12:31:00Z">
              <w:rPr>
                <w:rStyle w:val="CommentReference"/>
              </w:rPr>
            </w:rPrChange>
          </w:rPr>
          <w:commentReference w:id="7180"/>
        </w:r>
      </w:del>
      <w:del w:id="7206" w:author="Ruijie Xu" w:date="2022-02-27T12:36:00Z">
        <w:r w:rsidR="00152381" w:rsidRPr="002B42A7" w:rsidDel="00F06949">
          <w:rPr>
            <w:rFonts w:ascii="Times New Roman" w:hAnsi="Times New Roman" w:cs="Times New Roman"/>
            <w:color w:val="000000" w:themeColor="text1"/>
            <w:rPrChange w:id="7207"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208"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209" w:author="Ruijie Xu" w:date="2022-03-10T12:31:00Z">
              <w:rPr>
                <w:color w:val="000000" w:themeColor="text1"/>
              </w:rPr>
            </w:rPrChange>
          </w:rPr>
          <w:delText xml:space="preserve"> </w:delText>
        </w:r>
      </w:del>
      <w:ins w:id="7210" w:author="Liliana Salvador" w:date="2022-02-26T17:26:00Z">
        <w:del w:id="7211" w:author="Ruijie Xu" w:date="2022-02-27T12:36:00Z">
          <w:r w:rsidR="002073EC" w:rsidRPr="002B42A7" w:rsidDel="00F06949">
            <w:rPr>
              <w:rFonts w:ascii="Times New Roman" w:hAnsi="Times New Roman" w:cs="Times New Roman"/>
              <w:color w:val="000000" w:themeColor="text1"/>
              <w:rPrChange w:id="7212" w:author="Ruijie Xu" w:date="2022-03-10T12:31:00Z">
                <w:rPr>
                  <w:color w:val="000000" w:themeColor="text1"/>
                </w:rPr>
              </w:rPrChange>
            </w:rPr>
            <w:delText>of</w:delText>
          </w:r>
        </w:del>
      </w:ins>
      <w:del w:id="7213" w:author="Ruijie Xu" w:date="2022-02-27T12:36:00Z">
        <w:r w:rsidR="00132E12" w:rsidRPr="002B42A7" w:rsidDel="00F06949">
          <w:rPr>
            <w:rFonts w:ascii="Times New Roman" w:hAnsi="Times New Roman" w:cs="Times New Roman"/>
            <w:color w:val="000000" w:themeColor="text1"/>
            <w:rPrChange w:id="7214"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215"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216"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217"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218"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219" w:author="Ruijie Xu" w:date="2022-03-10T12:31:00Z">
              <w:rPr>
                <w:color w:val="000000" w:themeColor="text1"/>
              </w:rPr>
            </w:rPrChange>
          </w:rPr>
          <w:delText xml:space="preserve"> taxa across </w:delText>
        </w:r>
      </w:del>
      <w:ins w:id="7220" w:author="Liliana Salvador" w:date="2022-02-26T17:27:00Z">
        <w:del w:id="7221" w:author="Ruijie Xu" w:date="2022-02-27T12:36:00Z">
          <w:r w:rsidR="002073EC" w:rsidRPr="002B42A7" w:rsidDel="00F06949">
            <w:rPr>
              <w:rFonts w:ascii="Times New Roman" w:hAnsi="Times New Roman" w:cs="Times New Roman"/>
              <w:color w:val="000000" w:themeColor="text1"/>
              <w:rPrChange w:id="7222" w:author="Ruijie Xu" w:date="2022-03-10T12:31:00Z">
                <w:rPr>
                  <w:color w:val="000000" w:themeColor="text1"/>
                </w:rPr>
              </w:rPrChange>
            </w:rPr>
            <w:delText xml:space="preserve">the </w:delText>
          </w:r>
        </w:del>
      </w:ins>
      <w:del w:id="7223" w:author="Ruijie Xu" w:date="2022-02-27T12:36:00Z">
        <w:r w:rsidR="0015611C" w:rsidRPr="002B42A7" w:rsidDel="00F06949">
          <w:rPr>
            <w:rFonts w:ascii="Times New Roman" w:hAnsi="Times New Roman" w:cs="Times New Roman"/>
            <w:color w:val="000000" w:themeColor="text1"/>
            <w:rPrChange w:id="7224" w:author="Ruijie Xu" w:date="2022-03-10T12:31:00Z">
              <w:rPr>
                <w:color w:val="000000" w:themeColor="text1"/>
              </w:rPr>
            </w:rPrChange>
          </w:rPr>
          <w:delText xml:space="preserve">different software </w:delText>
        </w:r>
      </w:del>
      <w:ins w:id="7225" w:author="Liliana Salvador" w:date="2022-02-26T17:27:00Z">
        <w:del w:id="7226" w:author="Ruijie Xu" w:date="2022-02-27T12:36:00Z">
          <w:r w:rsidR="002073EC" w:rsidRPr="002B42A7" w:rsidDel="00F06949">
            <w:rPr>
              <w:rFonts w:ascii="Times New Roman" w:hAnsi="Times New Roman" w:cs="Times New Roman"/>
              <w:color w:val="000000" w:themeColor="text1"/>
              <w:rPrChange w:id="7227" w:author="Ruijie Xu" w:date="2022-03-10T12:31:00Z">
                <w:rPr>
                  <w:color w:val="000000" w:themeColor="text1"/>
                </w:rPr>
              </w:rPrChange>
            </w:rPr>
            <w:delText>(</w:delText>
          </w:r>
        </w:del>
      </w:ins>
      <w:del w:id="7228" w:author="Ruijie Xu" w:date="2022-02-27T12:36:00Z">
        <w:r w:rsidR="006B62AD" w:rsidRPr="002B42A7" w:rsidDel="00F06949">
          <w:rPr>
            <w:rFonts w:ascii="Times New Roman" w:hAnsi="Times New Roman" w:cs="Times New Roman"/>
            <w:color w:val="000000" w:themeColor="text1"/>
            <w:rPrChange w:id="7229"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230" w:author="Ruijie Xu" w:date="2022-03-10T12:31:00Z">
              <w:rPr>
                <w:color w:val="000000" w:themeColor="text1"/>
              </w:rPr>
            </w:rPrChange>
          </w:rPr>
          <w:delText xml:space="preserve">Figure </w:delText>
        </w:r>
      </w:del>
      <w:ins w:id="7231" w:author="Liliana Salvador" w:date="2022-02-26T17:27:00Z">
        <w:del w:id="7232" w:author="Ruijie Xu" w:date="2022-02-27T12:36:00Z">
          <w:r w:rsidR="002073EC" w:rsidRPr="002B42A7" w:rsidDel="00F06949">
            <w:rPr>
              <w:rFonts w:ascii="Times New Roman" w:hAnsi="Times New Roman" w:cs="Times New Roman"/>
              <w:color w:val="000000" w:themeColor="text1"/>
              <w:rPrChange w:id="7233" w:author="Ruijie Xu" w:date="2022-03-10T12:31:00Z">
                <w:rPr>
                  <w:color w:val="000000" w:themeColor="text1"/>
                </w:rPr>
              </w:rPrChange>
            </w:rPr>
            <w:delText>)</w:delText>
          </w:r>
        </w:del>
      </w:ins>
      <w:del w:id="7234" w:author="Ruijie Xu" w:date="2022-02-03T12:33:00Z">
        <w:r w:rsidR="0015611C" w:rsidRPr="002B42A7" w:rsidDel="005901EC">
          <w:rPr>
            <w:rFonts w:ascii="Times New Roman" w:hAnsi="Times New Roman" w:cs="Times New Roman"/>
            <w:color w:val="000000" w:themeColor="text1"/>
            <w:rPrChange w:id="7235" w:author="Ruijie Xu" w:date="2022-03-10T12:31:00Z">
              <w:rPr>
                <w:color w:val="000000" w:themeColor="text1"/>
              </w:rPr>
            </w:rPrChange>
          </w:rPr>
          <w:delText>8</w:delText>
        </w:r>
      </w:del>
      <w:del w:id="7236" w:author="Ruijie Xu" w:date="2022-02-27T12:36:00Z">
        <w:r w:rsidR="0015611C" w:rsidRPr="002B42A7" w:rsidDel="00F06949">
          <w:rPr>
            <w:rFonts w:ascii="Times New Roman" w:hAnsi="Times New Roman" w:cs="Times New Roman"/>
            <w:color w:val="000000" w:themeColor="text1"/>
            <w:rPrChange w:id="7237"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238"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239" w:author="Ruijie Xu" w:date="2022-02-27T12:36:00Z"/>
          <w:del w:id="7240" w:author="Rajeev, Sree" w:date="2022-03-02T12:40:00Z"/>
          <w:rFonts w:ascii="Times New Roman" w:hAnsi="Times New Roman" w:cs="Times New Roman"/>
          <w:iCs/>
          <w:color w:val="000000" w:themeColor="text1"/>
          <w:u w:val="single"/>
          <w:rPrChange w:id="7241" w:author="Ruijie Xu" w:date="2022-03-10T12:31:00Z">
            <w:rPr>
              <w:ins w:id="7242" w:author="Ruijie Xu" w:date="2022-02-27T12:36:00Z"/>
              <w:del w:id="7243" w:author="Rajeev, Sree" w:date="2022-03-02T12:40:00Z"/>
              <w:i/>
              <w:color w:val="000000" w:themeColor="text1"/>
            </w:rPr>
          </w:rPrChange>
        </w:rPr>
      </w:pPr>
      <w:ins w:id="7244" w:author="Liliana Salvador" w:date="2022-02-26T17:31:00Z">
        <w:del w:id="7245" w:author="Rajeev, Sree" w:date="2022-03-02T12:40:00Z">
          <w:r w:rsidRPr="002B42A7" w:rsidDel="00ED5945">
            <w:rPr>
              <w:rFonts w:ascii="Times New Roman" w:hAnsi="Times New Roman" w:cs="Times New Roman"/>
              <w:iCs/>
              <w:color w:val="000000" w:themeColor="text1"/>
              <w:u w:val="single"/>
              <w:rPrChange w:id="7246"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247"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248" w:author="Liliana Salvador" w:date="2022-02-26T17:31:00Z"/>
          <w:del w:id="7249" w:author="Rajeev, Sree" w:date="2022-03-02T12:40:00Z"/>
          <w:rFonts w:ascii="Times New Roman" w:hAnsi="Times New Roman" w:cs="Times New Roman"/>
          <w:i/>
          <w:color w:val="000000" w:themeColor="text1"/>
          <w:rPrChange w:id="7250" w:author="Ruijie Xu" w:date="2022-03-10T12:31:00Z">
            <w:rPr>
              <w:ins w:id="7251" w:author="Liliana Salvador" w:date="2022-02-26T17:31:00Z"/>
              <w:del w:id="7252" w:author="Rajeev, Sree" w:date="2022-03-02T12:40:00Z"/>
              <w:color w:val="000000" w:themeColor="text1"/>
            </w:rPr>
          </w:rPrChange>
        </w:rPr>
      </w:pPr>
      <w:ins w:id="7253" w:author="Ruijie Xu" w:date="2022-02-27T12:36:00Z">
        <w:del w:id="7254" w:author="Rajeev, Sree" w:date="2022-03-02T12:40:00Z">
          <w:r w:rsidRPr="002B42A7" w:rsidDel="00ED5945">
            <w:rPr>
              <w:rFonts w:ascii="Times New Roman" w:hAnsi="Times New Roman" w:cs="Times New Roman"/>
              <w:color w:val="000000" w:themeColor="text1"/>
              <w:rPrChange w:id="7255"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256" w:author="Liliana Salvador" w:date="2022-02-26T17:31:00Z"/>
          <w:del w:id="7257" w:author="Rajeev, Sree" w:date="2022-03-02T12:40:00Z"/>
          <w:rFonts w:ascii="Times New Roman" w:hAnsi="Times New Roman" w:cs="Times New Roman"/>
          <w:color w:val="000000" w:themeColor="text1"/>
          <w:rPrChange w:id="7258" w:author="Ruijie Xu" w:date="2022-03-10T12:31:00Z">
            <w:rPr>
              <w:ins w:id="7259" w:author="Liliana Salvador" w:date="2022-02-26T17:31:00Z"/>
              <w:del w:id="7260" w:author="Rajeev, Sree" w:date="2022-03-02T12:40:00Z"/>
              <w:color w:val="000000" w:themeColor="text1"/>
            </w:rPr>
          </w:rPrChange>
        </w:rPr>
      </w:pPr>
      <w:del w:id="7261" w:author="Rajeev, Sree" w:date="2022-03-02T12:40:00Z">
        <w:r w:rsidRPr="002B42A7" w:rsidDel="00ED5945">
          <w:rPr>
            <w:rFonts w:ascii="Times New Roman" w:hAnsi="Times New Roman" w:cs="Times New Roman"/>
            <w:color w:val="000000" w:themeColor="text1"/>
            <w:rPrChange w:id="7262" w:author="Ruijie Xu" w:date="2022-03-10T12:31:00Z">
              <w:rPr>
                <w:color w:val="000000" w:themeColor="text1"/>
              </w:rPr>
            </w:rPrChange>
          </w:rPr>
          <w:delText xml:space="preserve">At the Phylum level analysis, </w:delText>
        </w:r>
      </w:del>
      <w:ins w:id="7263" w:author="Liliana Salvador" w:date="2022-02-26T17:27:00Z">
        <w:del w:id="7264" w:author="Rajeev, Sree" w:date="2022-03-02T12:40:00Z">
          <w:r w:rsidR="002073EC" w:rsidRPr="002B42A7" w:rsidDel="00ED5945">
            <w:rPr>
              <w:rFonts w:ascii="Times New Roman" w:hAnsi="Times New Roman" w:cs="Times New Roman"/>
              <w:color w:val="000000" w:themeColor="text1"/>
              <w:rPrChange w:id="7265" w:author="Ruijie Xu" w:date="2022-03-10T12:31:00Z">
                <w:rPr>
                  <w:color w:val="000000" w:themeColor="text1"/>
                </w:rPr>
              </w:rPrChange>
            </w:rPr>
            <w:delText xml:space="preserve">the </w:delText>
          </w:r>
        </w:del>
      </w:ins>
      <w:del w:id="7266" w:author="Rajeev, Sree" w:date="2022-03-02T12:40:00Z">
        <w:r w:rsidRPr="002B42A7" w:rsidDel="00ED5945">
          <w:rPr>
            <w:rFonts w:ascii="Times New Roman" w:hAnsi="Times New Roman" w:cs="Times New Roman"/>
            <w:color w:val="000000" w:themeColor="text1"/>
            <w:rPrChange w:id="7267"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268" w:author="Ruijie Xu" w:date="2022-03-10T12:31:00Z">
              <w:rPr>
                <w:color w:val="000000" w:themeColor="text1"/>
              </w:rPr>
            </w:rPrChange>
          </w:rPr>
          <w:delText xml:space="preserve"> </w:delText>
        </w:r>
        <w:bookmarkStart w:id="7269" w:name="OLE_LINK193"/>
        <w:bookmarkStart w:id="7270" w:name="OLE_LINK194"/>
        <w:r w:rsidRPr="002B42A7" w:rsidDel="00ED5945">
          <w:rPr>
            <w:rFonts w:ascii="Times New Roman" w:hAnsi="Times New Roman" w:cs="Times New Roman"/>
            <w:color w:val="000000" w:themeColor="text1"/>
            <w:rPrChange w:id="7271" w:author="Ruijie Xu" w:date="2022-03-10T12:31:00Z">
              <w:rPr>
                <w:color w:val="000000" w:themeColor="text1"/>
              </w:rPr>
            </w:rPrChange>
          </w:rPr>
          <w:delText>“p__Bacterodietes”,“p__Protebacteria”</w:delText>
        </w:r>
        <w:bookmarkEnd w:id="7269"/>
        <w:bookmarkEnd w:id="7270"/>
        <w:r w:rsidR="00484E79" w:rsidRPr="002B42A7" w:rsidDel="00ED5945">
          <w:rPr>
            <w:rFonts w:ascii="Times New Roman" w:hAnsi="Times New Roman" w:cs="Times New Roman"/>
            <w:color w:val="000000" w:themeColor="text1"/>
            <w:rPrChange w:id="7272"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273"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274"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275" w:author="Ruijie Xu" w:date="2022-03-10T12:31:00Z">
              <w:rPr>
                <w:color w:val="000000" w:themeColor="text1"/>
              </w:rPr>
            </w:rPrChange>
          </w:rPr>
          <w:delText xml:space="preserve"> w</w:delText>
        </w:r>
      </w:del>
      <w:ins w:id="7276" w:author="Liliana Salvador" w:date="2022-02-26T17:28:00Z">
        <w:del w:id="7277" w:author="Rajeev, Sree" w:date="2022-03-02T12:40:00Z">
          <w:r w:rsidR="002073EC" w:rsidRPr="002B42A7" w:rsidDel="00ED5945">
            <w:rPr>
              <w:rFonts w:ascii="Times New Roman" w:hAnsi="Times New Roman" w:cs="Times New Roman"/>
              <w:color w:val="000000" w:themeColor="text1"/>
              <w:rPrChange w:id="7278" w:author="Ruijie Xu" w:date="2022-03-10T12:31:00Z">
                <w:rPr>
                  <w:color w:val="000000" w:themeColor="text1"/>
                </w:rPr>
              </w:rPrChange>
            </w:rPr>
            <w:delText>ere</w:delText>
          </w:r>
        </w:del>
      </w:ins>
      <w:del w:id="7279" w:author="Rajeev, Sree" w:date="2022-03-02T12:40:00Z">
        <w:r w:rsidRPr="002B42A7" w:rsidDel="00ED5945">
          <w:rPr>
            <w:rFonts w:ascii="Times New Roman" w:hAnsi="Times New Roman" w:cs="Times New Roman"/>
            <w:color w:val="000000" w:themeColor="text1"/>
            <w:rPrChange w:id="7280" w:author="Ruijie Xu" w:date="2022-03-10T12:31:00Z">
              <w:rPr>
                <w:color w:val="000000" w:themeColor="text1"/>
              </w:rPr>
            </w:rPrChange>
          </w:rPr>
          <w:delText>as found present in the results of</w:delText>
        </w:r>
      </w:del>
      <w:ins w:id="7281" w:author="Liliana Salvador" w:date="2022-02-26T17:28:00Z">
        <w:del w:id="7282" w:author="Rajeev, Sree" w:date="2022-03-02T12:40:00Z">
          <w:r w:rsidR="002073EC" w:rsidRPr="002B42A7" w:rsidDel="00ED5945">
            <w:rPr>
              <w:rFonts w:ascii="Times New Roman" w:hAnsi="Times New Roman" w:cs="Times New Roman"/>
              <w:color w:val="000000" w:themeColor="text1"/>
              <w:rPrChange w:id="7283" w:author="Ruijie Xu" w:date="2022-03-10T12:31:00Z">
                <w:rPr>
                  <w:color w:val="000000" w:themeColor="text1"/>
                </w:rPr>
              </w:rPrChange>
            </w:rPr>
            <w:delText>for</w:delText>
          </w:r>
        </w:del>
      </w:ins>
      <w:del w:id="7284" w:author="Rajeev, Sree" w:date="2022-03-02T12:40:00Z">
        <w:r w:rsidRPr="002B42A7" w:rsidDel="00ED5945">
          <w:rPr>
            <w:rFonts w:ascii="Times New Roman" w:hAnsi="Times New Roman" w:cs="Times New Roman"/>
            <w:color w:val="000000" w:themeColor="text1"/>
            <w:rPrChange w:id="7285"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286" w:author="Ruijie Xu" w:date="2022-03-10T12:31:00Z">
              <w:rPr>
                <w:color w:val="000000" w:themeColor="text1"/>
              </w:rPr>
            </w:rPrChange>
          </w:rPr>
          <w:delText>Diamond was missing</w:delText>
        </w:r>
      </w:del>
      <w:ins w:id="7287" w:author="Liliana Salvador" w:date="2022-02-26T17:28:00Z">
        <w:del w:id="7288" w:author="Rajeev, Sree" w:date="2022-03-02T12:40:00Z">
          <w:r w:rsidR="002073EC" w:rsidRPr="002B42A7" w:rsidDel="00ED5945">
            <w:rPr>
              <w:rFonts w:ascii="Times New Roman" w:hAnsi="Times New Roman" w:cs="Times New Roman"/>
              <w:color w:val="000000" w:themeColor="text1"/>
              <w:rPrChange w:id="7289" w:author="Ruijie Xu" w:date="2022-03-10T12:31:00Z">
                <w:rPr>
                  <w:color w:val="000000" w:themeColor="text1"/>
                </w:rPr>
              </w:rPrChange>
            </w:rPr>
            <w:delText>missed</w:delText>
          </w:r>
        </w:del>
      </w:ins>
      <w:del w:id="7290" w:author="Rajeev, Sree" w:date="2022-03-02T12:40:00Z">
        <w:r w:rsidR="00B00D2F" w:rsidRPr="002B42A7" w:rsidDel="00ED5945">
          <w:rPr>
            <w:rFonts w:ascii="Times New Roman" w:hAnsi="Times New Roman" w:cs="Times New Roman"/>
            <w:color w:val="000000" w:themeColor="text1"/>
            <w:rPrChange w:id="7291" w:author="Ruijie Xu" w:date="2022-03-10T12:31:00Z">
              <w:rPr>
                <w:color w:val="000000" w:themeColor="text1"/>
              </w:rPr>
            </w:rPrChange>
          </w:rPr>
          <w:delText xml:space="preserve"> four taxa that were identified by rest of the software </w:delText>
        </w:r>
        <w:bookmarkStart w:id="7292" w:name="OLE_LINK199"/>
        <w:bookmarkStart w:id="7293" w:name="OLE_LINK200"/>
        <w:r w:rsidR="00B00D2F" w:rsidRPr="002B42A7" w:rsidDel="00ED5945">
          <w:rPr>
            <w:rFonts w:ascii="Times New Roman" w:hAnsi="Times New Roman" w:cs="Times New Roman"/>
            <w:color w:val="000000" w:themeColor="text1"/>
            <w:rPrChange w:id="7294" w:author="Ruijie Xu" w:date="2022-03-10T12:31:00Z">
              <w:rPr>
                <w:color w:val="000000" w:themeColor="text1"/>
              </w:rPr>
            </w:rPrChange>
          </w:rPr>
          <w:delText xml:space="preserve">("p__Aquificae”, “p__Fusobacteria”, </w:delText>
        </w:r>
        <w:bookmarkStart w:id="7295" w:name="OLE_LINK197"/>
        <w:bookmarkStart w:id="7296" w:name="OLE_LINK198"/>
        <w:bookmarkStart w:id="7297" w:name="OLE_LINK195"/>
        <w:bookmarkStart w:id="7298" w:name="OLE_LINK196"/>
        <w:bookmarkEnd w:id="7292"/>
        <w:bookmarkEnd w:id="7293"/>
        <w:r w:rsidR="00B00D2F" w:rsidRPr="002B42A7" w:rsidDel="00ED5945">
          <w:rPr>
            <w:rFonts w:ascii="Times New Roman" w:hAnsi="Times New Roman" w:cs="Times New Roman"/>
            <w:color w:val="000000" w:themeColor="text1"/>
            <w:rPrChange w:id="7299"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300"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301"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302"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303" w:author="Ruijie Xu" w:date="2022-03-10T12:31:00Z">
              <w:rPr>
                <w:color w:val="000000" w:themeColor="text1"/>
              </w:rPr>
            </w:rPrChange>
          </w:rPr>
          <w:delText>Cyanobacteria”</w:delText>
        </w:r>
        <w:bookmarkEnd w:id="7295"/>
        <w:bookmarkEnd w:id="7296"/>
        <w:r w:rsidR="00B00D2F" w:rsidRPr="002B42A7" w:rsidDel="00ED5945">
          <w:rPr>
            <w:rFonts w:ascii="Times New Roman" w:hAnsi="Times New Roman" w:cs="Times New Roman"/>
            <w:color w:val="000000" w:themeColor="text1"/>
            <w:rPrChange w:id="7304" w:author="Ruijie Xu" w:date="2022-03-10T12:31:00Z">
              <w:rPr>
                <w:color w:val="000000" w:themeColor="text1"/>
              </w:rPr>
            </w:rPrChange>
          </w:rPr>
          <w:delText>)</w:delText>
        </w:r>
      </w:del>
      <w:ins w:id="7305" w:author="Liliana Salvador" w:date="2022-02-26T17:28:00Z">
        <w:del w:id="7306" w:author="Rajeev, Sree" w:date="2022-03-02T12:40:00Z">
          <w:r w:rsidR="002073EC" w:rsidRPr="002B42A7" w:rsidDel="00ED5945">
            <w:rPr>
              <w:rFonts w:ascii="Times New Roman" w:hAnsi="Times New Roman" w:cs="Times New Roman"/>
              <w:color w:val="000000" w:themeColor="text1"/>
              <w:rPrChange w:id="7307" w:author="Ruijie Xu" w:date="2022-03-10T12:31:00Z">
                <w:rPr>
                  <w:color w:val="000000" w:themeColor="text1"/>
                </w:rPr>
              </w:rPrChange>
            </w:rPr>
            <w:delText xml:space="preserve"> that were identified by the rest of the software</w:delText>
          </w:r>
        </w:del>
      </w:ins>
      <w:del w:id="7308" w:author="Rajeev, Sree" w:date="2022-03-02T12:40:00Z">
        <w:r w:rsidR="00B00D2F" w:rsidRPr="002B42A7" w:rsidDel="00ED5945">
          <w:rPr>
            <w:rFonts w:ascii="Times New Roman" w:hAnsi="Times New Roman" w:cs="Times New Roman"/>
            <w:color w:val="000000" w:themeColor="text1"/>
            <w:rPrChange w:id="7309" w:author="Ruijie Xu" w:date="2022-03-10T12:31:00Z">
              <w:rPr>
                <w:color w:val="000000" w:themeColor="text1"/>
              </w:rPr>
            </w:rPrChange>
          </w:rPr>
          <w:delText xml:space="preserve">. </w:delText>
        </w:r>
        <w:bookmarkEnd w:id="7297"/>
        <w:bookmarkEnd w:id="7298"/>
        <w:r w:rsidR="00B325BA" w:rsidRPr="002B42A7" w:rsidDel="00ED5945">
          <w:rPr>
            <w:rFonts w:ascii="Times New Roman" w:hAnsi="Times New Roman" w:cs="Times New Roman"/>
            <w:color w:val="000000" w:themeColor="text1"/>
            <w:rPrChange w:id="7310"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311" w:author="Ruijie Xu" w:date="2022-03-10T12:31:00Z">
              <w:rPr>
                <w:color w:val="000000" w:themeColor="text1"/>
              </w:rPr>
            </w:rPrChange>
          </w:rPr>
          <w:delText xml:space="preserve"> were th</w:delText>
        </w:r>
      </w:del>
      <w:ins w:id="7312" w:author="Ruijie Xu" w:date="2022-02-27T12:33:00Z">
        <w:del w:id="7313" w:author="Rajeev, Sree" w:date="2022-03-02T12:40:00Z">
          <w:r w:rsidR="00C24E4D" w:rsidRPr="002B42A7" w:rsidDel="00ED5945">
            <w:rPr>
              <w:rFonts w:ascii="Times New Roman" w:hAnsi="Times New Roman" w:cs="Times New Roman"/>
              <w:color w:val="000000" w:themeColor="text1"/>
              <w:rPrChange w:id="7314" w:author="Ruijie Xu" w:date="2022-03-10T12:31:00Z">
                <w:rPr>
                  <w:color w:val="000000" w:themeColor="text1"/>
                </w:rPr>
              </w:rPrChange>
            </w:rPr>
            <w:delText>e</w:delText>
          </w:r>
        </w:del>
      </w:ins>
      <w:del w:id="7315" w:author="Rajeev, Sree" w:date="2022-03-02T12:40:00Z">
        <w:r w:rsidR="00C9136F" w:rsidRPr="002B42A7" w:rsidDel="00ED5945">
          <w:rPr>
            <w:rFonts w:ascii="Times New Roman" w:hAnsi="Times New Roman" w:cs="Times New Roman"/>
            <w:color w:val="000000" w:themeColor="text1"/>
            <w:rPrChange w:id="7316" w:author="Ruijie Xu" w:date="2022-03-10T12:31:00Z">
              <w:rPr>
                <w:color w:val="000000" w:themeColor="text1"/>
              </w:rPr>
            </w:rPrChange>
          </w:rPr>
          <w:delText xml:space="preserve"> only two software </w:delText>
        </w:r>
      </w:del>
      <w:ins w:id="7317" w:author="Liliana Salvador" w:date="2022-02-26T17:28:00Z">
        <w:del w:id="7318" w:author="Rajeev, Sree" w:date="2022-03-02T12:40:00Z">
          <w:r w:rsidR="002073EC" w:rsidRPr="002B42A7" w:rsidDel="00ED5945">
            <w:rPr>
              <w:rFonts w:ascii="Times New Roman" w:hAnsi="Times New Roman" w:cs="Times New Roman"/>
              <w:color w:val="000000" w:themeColor="text1"/>
              <w:rPrChange w:id="7319" w:author="Ruijie Xu" w:date="2022-03-10T12:31:00Z">
                <w:rPr>
                  <w:color w:val="000000" w:themeColor="text1"/>
                </w:rPr>
              </w:rPrChange>
            </w:rPr>
            <w:delText xml:space="preserve">that </w:delText>
          </w:r>
        </w:del>
      </w:ins>
      <w:del w:id="7320" w:author="Rajeev, Sree" w:date="2022-03-02T12:40:00Z">
        <w:r w:rsidR="00C9136F" w:rsidRPr="002B42A7" w:rsidDel="00ED5945">
          <w:rPr>
            <w:rFonts w:ascii="Times New Roman" w:hAnsi="Times New Roman" w:cs="Times New Roman"/>
            <w:color w:val="000000" w:themeColor="text1"/>
            <w:rPrChange w:id="7321"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322"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323"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324"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325"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326"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327"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328" w:author="Ruijie Xu" w:date="2022-03-10T12:31:00Z">
              <w:rPr>
                <w:color w:val="000000" w:themeColor="text1"/>
              </w:rPr>
            </w:rPrChange>
          </w:rPr>
          <w:delText xml:space="preserve">irus taxon </w:delText>
        </w:r>
      </w:del>
      <w:ins w:id="7329" w:author="Liliana Salvador" w:date="2022-02-26T17:29:00Z">
        <w:del w:id="7330" w:author="Rajeev, Sree" w:date="2022-03-02T12:40:00Z">
          <w:r w:rsidR="002073EC" w:rsidRPr="002B42A7" w:rsidDel="00ED5945">
            <w:rPr>
              <w:rFonts w:ascii="Times New Roman" w:hAnsi="Times New Roman" w:cs="Times New Roman"/>
              <w:color w:val="000000" w:themeColor="text1"/>
              <w:rPrChange w:id="7331" w:author="Ruijie Xu" w:date="2022-03-10T12:31:00Z">
                <w:rPr>
                  <w:color w:val="000000" w:themeColor="text1"/>
                </w:rPr>
              </w:rPrChange>
            </w:rPr>
            <w:delText>(</w:delText>
          </w:r>
        </w:del>
      </w:ins>
      <w:del w:id="7332" w:author="Rajeev, Sree" w:date="2022-03-02T12:40:00Z">
        <w:r w:rsidR="00FA118B" w:rsidRPr="002B42A7" w:rsidDel="00ED5945">
          <w:rPr>
            <w:rFonts w:ascii="Times New Roman" w:hAnsi="Times New Roman" w:cs="Times New Roman"/>
            <w:color w:val="000000" w:themeColor="text1"/>
            <w:rPrChange w:id="7333"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334" w:author="Ruijie Xu" w:date="2022-03-10T12:31:00Z">
              <w:rPr>
                <w:color w:val="000000" w:themeColor="text1"/>
              </w:rPr>
            </w:rPrChange>
          </w:rPr>
          <w:delText xml:space="preserve">, and Kaiju reported </w:delText>
        </w:r>
        <w:bookmarkStart w:id="7335" w:name="OLE_LINK203"/>
        <w:bookmarkStart w:id="7336" w:name="OLE_LINK204"/>
        <w:r w:rsidR="00C9136F" w:rsidRPr="002B42A7" w:rsidDel="00ED5945">
          <w:rPr>
            <w:rFonts w:ascii="Times New Roman" w:hAnsi="Times New Roman" w:cs="Times New Roman"/>
            <w:color w:val="000000" w:themeColor="text1"/>
            <w:rPrChange w:id="7337"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338"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339"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340" w:author="Ruijie Xu" w:date="2022-03-10T12:31:00Z">
              <w:rPr>
                <w:color w:val="000000" w:themeColor="text1"/>
              </w:rPr>
            </w:rPrChange>
          </w:rPr>
          <w:delText xml:space="preserve"> and “p__Uroviricota”</w:delText>
        </w:r>
      </w:del>
      <w:ins w:id="7341" w:author="Liliana Salvador" w:date="2022-02-26T17:29:00Z">
        <w:del w:id="7342" w:author="Rajeev, Sree" w:date="2022-03-02T12:40:00Z">
          <w:r w:rsidR="002073EC" w:rsidRPr="002B42A7" w:rsidDel="00ED5945">
            <w:rPr>
              <w:rFonts w:ascii="Times New Roman" w:hAnsi="Times New Roman" w:cs="Times New Roman"/>
              <w:color w:val="000000" w:themeColor="text1"/>
              <w:rPrChange w:id="7343" w:author="Ruijie Xu" w:date="2022-03-10T12:31:00Z">
                <w:rPr>
                  <w:color w:val="000000" w:themeColor="text1"/>
                </w:rPr>
              </w:rPrChange>
            </w:rPr>
            <w:delText>) as DA.</w:delText>
          </w:r>
        </w:del>
      </w:ins>
      <w:del w:id="7344" w:author="Rajeev, Sree" w:date="2022-03-02T12:40:00Z">
        <w:r w:rsidR="00EF00DC" w:rsidRPr="002B42A7" w:rsidDel="00ED5945">
          <w:rPr>
            <w:rFonts w:ascii="Times New Roman" w:hAnsi="Times New Roman" w:cs="Times New Roman"/>
            <w:color w:val="000000" w:themeColor="text1"/>
            <w:rPrChange w:id="7345" w:author="Ruijie Xu" w:date="2022-03-10T12:31:00Z">
              <w:rPr>
                <w:color w:val="000000" w:themeColor="text1"/>
              </w:rPr>
            </w:rPrChange>
          </w:rPr>
          <w:delText xml:space="preserve">, </w:delText>
        </w:r>
        <w:bookmarkEnd w:id="7335"/>
        <w:bookmarkEnd w:id="7336"/>
        <w:r w:rsidR="00EF00DC" w:rsidRPr="002B42A7" w:rsidDel="00ED5945">
          <w:rPr>
            <w:rFonts w:ascii="Times New Roman" w:hAnsi="Times New Roman" w:cs="Times New Roman"/>
            <w:color w:val="000000" w:themeColor="text1"/>
            <w:rPrChange w:id="7346"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347"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348" w:author="Ruijie Xu" w:date="2022-03-10T12:31:00Z">
              <w:rPr>
                <w:color w:val="000000" w:themeColor="text1"/>
              </w:rPr>
            </w:rPrChange>
          </w:rPr>
          <w:delText>Archaea taxa w</w:delText>
        </w:r>
      </w:del>
      <w:ins w:id="7349" w:author="Liliana Salvador" w:date="2022-02-26T17:29:00Z">
        <w:del w:id="7350" w:author="Rajeev, Sree" w:date="2022-03-02T12:40:00Z">
          <w:r w:rsidR="002073EC" w:rsidRPr="002B42A7" w:rsidDel="00ED5945">
            <w:rPr>
              <w:rFonts w:ascii="Times New Roman" w:hAnsi="Times New Roman" w:cs="Times New Roman"/>
              <w:color w:val="000000" w:themeColor="text1"/>
              <w:rPrChange w:id="7351" w:author="Ruijie Xu" w:date="2022-03-10T12:31:00Z">
                <w:rPr>
                  <w:color w:val="000000" w:themeColor="text1"/>
                </w:rPr>
              </w:rPrChange>
            </w:rPr>
            <w:delText>ere</w:delText>
          </w:r>
        </w:del>
      </w:ins>
      <w:del w:id="7352" w:author="Rajeev, Sree" w:date="2022-03-02T12:40:00Z">
        <w:r w:rsidR="002D4618" w:rsidRPr="002B42A7" w:rsidDel="00ED5945">
          <w:rPr>
            <w:rFonts w:ascii="Times New Roman" w:hAnsi="Times New Roman" w:cs="Times New Roman"/>
            <w:color w:val="000000" w:themeColor="text1"/>
            <w:rPrChange w:id="7353"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354"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355"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356" w:author="Ruijie Xu" w:date="2022-03-10T12:31:00Z">
              <w:rPr>
                <w:color w:val="000000" w:themeColor="text1"/>
              </w:rPr>
            </w:rPrChange>
          </w:rPr>
          <w:delText>, and Blastn</w:delText>
        </w:r>
      </w:del>
      <w:ins w:id="7357" w:author="Ruijie Xu" w:date="2022-02-01T13:44:00Z">
        <w:del w:id="7358" w:author="Rajeev, Sree" w:date="2022-03-02T12:40:00Z">
          <w:r w:rsidR="00537B08" w:rsidRPr="002B42A7" w:rsidDel="00ED5945">
            <w:rPr>
              <w:rFonts w:ascii="Times New Roman" w:hAnsi="Times New Roman" w:cs="Times New Roman"/>
              <w:color w:val="000000" w:themeColor="text1"/>
              <w:rPrChange w:id="7359" w:author="Ruijie Xu" w:date="2022-03-10T12:31:00Z">
                <w:rPr>
                  <w:color w:val="000000" w:themeColor="text1"/>
                </w:rPr>
              </w:rPrChange>
            </w:rPr>
            <w:delText>BLASTN</w:delText>
          </w:r>
        </w:del>
      </w:ins>
      <w:del w:id="7360" w:author="Rajeev, Sree" w:date="2022-03-02T12:40:00Z">
        <w:r w:rsidR="001F7300" w:rsidRPr="002B42A7" w:rsidDel="00ED5945">
          <w:rPr>
            <w:rFonts w:ascii="Times New Roman" w:hAnsi="Times New Roman" w:cs="Times New Roman"/>
            <w:color w:val="000000" w:themeColor="text1"/>
            <w:rPrChange w:id="7361"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362"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363"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364" w:author="Ruijie Xu" w:date="2022-03-10T12:31:00Z">
              <w:rPr>
                <w:color w:val="000000" w:themeColor="text1"/>
              </w:rPr>
            </w:rPrChange>
          </w:rPr>
          <w:delText xml:space="preserve"> </w:delText>
        </w:r>
        <w:bookmarkStart w:id="7365" w:name="OLE_LINK201"/>
        <w:bookmarkStart w:id="7366" w:name="OLE_LINK202"/>
        <w:r w:rsidR="00B03DDE" w:rsidRPr="002B42A7" w:rsidDel="00ED5945">
          <w:rPr>
            <w:rFonts w:ascii="Times New Roman" w:hAnsi="Times New Roman" w:cs="Times New Roman"/>
            <w:color w:val="000000" w:themeColor="text1"/>
            <w:rPrChange w:id="7367" w:author="Ruijie Xu" w:date="2022-03-10T12:31:00Z">
              <w:rPr>
                <w:color w:val="000000" w:themeColor="text1"/>
              </w:rPr>
            </w:rPrChange>
          </w:rPr>
          <w:delText xml:space="preserve">"p__Euryarchaeota”, </w:delText>
        </w:r>
        <w:bookmarkEnd w:id="7365"/>
        <w:bookmarkEnd w:id="7366"/>
        <w:r w:rsidR="00B03DDE" w:rsidRPr="002B42A7" w:rsidDel="00ED5945">
          <w:rPr>
            <w:rFonts w:ascii="Times New Roman" w:hAnsi="Times New Roman" w:cs="Times New Roman"/>
            <w:color w:val="000000" w:themeColor="text1"/>
            <w:rPrChange w:id="7368"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369" w:author="Ruijie Xu" w:date="2022-03-10T12:31:00Z">
              <w:rPr>
                <w:color w:val="000000" w:themeColor="text1"/>
              </w:rPr>
            </w:rPrChange>
          </w:rPr>
          <w:delText xml:space="preserve">Kaiju uniquely </w:delText>
        </w:r>
      </w:del>
      <w:ins w:id="7370" w:author="Liliana Salvador" w:date="2022-02-26T17:29:00Z">
        <w:del w:id="7371" w:author="Rajeev, Sree" w:date="2022-03-02T12:40:00Z">
          <w:r w:rsidR="002073EC" w:rsidRPr="002B42A7" w:rsidDel="00ED5945">
            <w:rPr>
              <w:rFonts w:ascii="Times New Roman" w:hAnsi="Times New Roman" w:cs="Times New Roman"/>
              <w:color w:val="000000" w:themeColor="text1"/>
              <w:rPrChange w:id="7372" w:author="Ruijie Xu" w:date="2022-03-10T12:31:00Z">
                <w:rPr>
                  <w:color w:val="000000" w:themeColor="text1"/>
                </w:rPr>
              </w:rPrChange>
            </w:rPr>
            <w:delText>reported</w:delText>
          </w:r>
        </w:del>
      </w:ins>
      <w:ins w:id="7373" w:author="Liliana Salvador" w:date="2022-02-26T17:30:00Z">
        <w:del w:id="7374" w:author="Rajeev, Sree" w:date="2022-03-02T12:40:00Z">
          <w:r w:rsidR="002073EC" w:rsidRPr="002B42A7" w:rsidDel="00ED5945">
            <w:rPr>
              <w:rFonts w:ascii="Times New Roman" w:hAnsi="Times New Roman" w:cs="Times New Roman"/>
              <w:color w:val="000000" w:themeColor="text1"/>
              <w:rPrChange w:id="7375" w:author="Ruijie Xu" w:date="2022-03-10T12:31:00Z">
                <w:rPr>
                  <w:color w:val="000000" w:themeColor="text1"/>
                </w:rPr>
              </w:rPrChange>
            </w:rPr>
            <w:delText xml:space="preserve"> </w:delText>
          </w:r>
        </w:del>
      </w:ins>
      <w:del w:id="7376" w:author="Rajeev, Sree" w:date="2022-03-02T12:40:00Z">
        <w:r w:rsidR="00A45BC2" w:rsidRPr="002B42A7" w:rsidDel="00ED5945">
          <w:rPr>
            <w:rFonts w:ascii="Times New Roman" w:hAnsi="Times New Roman" w:cs="Times New Roman"/>
            <w:color w:val="000000" w:themeColor="text1"/>
            <w:rPrChange w:id="7377"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378" w:author="Liliana Salvador" w:date="2022-02-26T17:31:00Z"/>
          <w:del w:id="7379" w:author="Ruijie Xu" w:date="2022-03-04T12:58:00Z"/>
          <w:rFonts w:ascii="Times New Roman" w:hAnsi="Times New Roman" w:cs="Times New Roman"/>
          <w:color w:val="000000" w:themeColor="text1"/>
          <w:rPrChange w:id="7380" w:author="Ruijie Xu" w:date="2022-03-10T12:31:00Z">
            <w:rPr>
              <w:ins w:id="7381" w:author="Liliana Salvador" w:date="2022-02-26T17:31:00Z"/>
              <w:del w:id="7382"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383" w:author="Liliana Salvador" w:date="2022-02-26T17:33:00Z"/>
          <w:del w:id="7384" w:author="Ruijie Xu" w:date="2022-03-04T12:58:00Z"/>
          <w:rFonts w:ascii="Times New Roman" w:hAnsi="Times New Roman" w:cs="Times New Roman"/>
          <w:i/>
          <w:iCs/>
          <w:color w:val="000000" w:themeColor="text1"/>
          <w:rPrChange w:id="7385" w:author="Ruijie Xu" w:date="2022-03-10T12:31:00Z">
            <w:rPr>
              <w:ins w:id="7386" w:author="Liliana Salvador" w:date="2022-02-26T17:33:00Z"/>
              <w:del w:id="7387" w:author="Ruijie Xu" w:date="2022-03-04T12:58:00Z"/>
              <w:color w:val="000000" w:themeColor="text1"/>
              <w:u w:val="single"/>
            </w:rPr>
          </w:rPrChange>
        </w:rPr>
      </w:pPr>
      <w:commentRangeStart w:id="7388"/>
      <w:ins w:id="7389" w:author="Liliana Salvador" w:date="2022-02-26T17:33:00Z">
        <w:del w:id="7390" w:author="Ruijie Xu" w:date="2022-03-04T12:58:00Z">
          <w:r w:rsidRPr="002B42A7" w:rsidDel="001E602D">
            <w:rPr>
              <w:rFonts w:ascii="Times New Roman" w:hAnsi="Times New Roman" w:cs="Times New Roman"/>
              <w:i/>
              <w:iCs/>
              <w:color w:val="000000" w:themeColor="text1"/>
              <w:rPrChange w:id="7391"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392" w:author="Ruijie Xu" w:date="2022-03-04T12:58:00Z"/>
          <w:rFonts w:ascii="Times New Roman" w:hAnsi="Times New Roman" w:cs="Times New Roman"/>
          <w:i/>
          <w:color w:val="000000" w:themeColor="text1"/>
          <w:rPrChange w:id="7393" w:author="Ruijie Xu" w:date="2022-03-10T12:31:00Z">
            <w:rPr>
              <w:del w:id="7394"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395" w:author="Liliana Salvador" w:date="2022-02-26T17:33:00Z"/>
          <w:del w:id="7396" w:author="Ruijie Xu" w:date="2022-03-04T12:58:00Z"/>
          <w:rFonts w:ascii="Times New Roman" w:hAnsi="Times New Roman" w:cs="Times New Roman"/>
          <w:color w:val="000000" w:themeColor="text1"/>
          <w:rPrChange w:id="7397" w:author="Ruijie Xu" w:date="2022-03-10T12:31:00Z">
            <w:rPr>
              <w:ins w:id="7398" w:author="Liliana Salvador" w:date="2022-02-26T17:33:00Z"/>
              <w:del w:id="7399" w:author="Ruijie Xu" w:date="2022-03-04T12:58:00Z"/>
              <w:color w:val="000000" w:themeColor="text1"/>
            </w:rPr>
          </w:rPrChange>
        </w:rPr>
      </w:pPr>
      <w:del w:id="7400" w:author="Ruijie Xu" w:date="2022-03-04T12:58:00Z">
        <w:r w:rsidRPr="002B42A7" w:rsidDel="001E602D">
          <w:rPr>
            <w:rFonts w:ascii="Times New Roman" w:hAnsi="Times New Roman" w:cs="Times New Roman"/>
            <w:color w:val="000000" w:themeColor="text1"/>
            <w:rPrChange w:id="7401"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402"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403"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404" w:author="Liliana Salvador" w:date="2022-02-26T17:33:00Z"/>
          <w:del w:id="7405" w:author="Ruijie Xu" w:date="2022-03-04T12:58:00Z"/>
          <w:rFonts w:ascii="Times New Roman" w:hAnsi="Times New Roman" w:cs="Times New Roman"/>
          <w:iCs/>
          <w:color w:val="000000" w:themeColor="text1"/>
          <w:u w:val="single"/>
          <w:rPrChange w:id="7406" w:author="Ruijie Xu" w:date="2022-03-10T12:31:00Z">
            <w:rPr>
              <w:ins w:id="7407" w:author="Liliana Salvador" w:date="2022-02-26T17:33:00Z"/>
              <w:del w:id="7408" w:author="Ruijie Xu" w:date="2022-03-04T12:58:00Z"/>
              <w:iCs/>
              <w:color w:val="000000" w:themeColor="text1"/>
            </w:rPr>
          </w:rPrChange>
        </w:rPr>
        <w:pPrChange w:id="7409" w:author="Liliana Salvador" w:date="2022-02-26T17:33:00Z">
          <w:pPr>
            <w:spacing w:line="480" w:lineRule="auto"/>
            <w:ind w:firstLine="720"/>
          </w:pPr>
        </w:pPrChange>
      </w:pPr>
      <w:ins w:id="7410" w:author="Liliana Salvador" w:date="2022-02-26T17:33:00Z">
        <w:del w:id="7411" w:author="Ruijie Xu" w:date="2022-03-04T12:58:00Z">
          <w:r w:rsidRPr="002B42A7" w:rsidDel="001E602D">
            <w:rPr>
              <w:rFonts w:ascii="Times New Roman" w:hAnsi="Times New Roman" w:cs="Times New Roman"/>
              <w:iCs/>
              <w:color w:val="000000" w:themeColor="text1"/>
              <w:u w:val="single"/>
              <w:rPrChange w:id="7412"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413" w:author="Liliana Salvador" w:date="2022-02-26T18:50:00Z"/>
          <w:del w:id="7414" w:author="Ruijie Xu" w:date="2022-03-04T12:58:00Z"/>
          <w:rFonts w:ascii="Times New Roman" w:hAnsi="Times New Roman" w:cs="Times New Roman"/>
          <w:color w:val="000000" w:themeColor="text1"/>
          <w:rPrChange w:id="7415" w:author="Ruijie Xu" w:date="2022-03-10T12:31:00Z">
            <w:rPr>
              <w:ins w:id="7416" w:author="Liliana Salvador" w:date="2022-02-26T18:50:00Z"/>
              <w:del w:id="7417" w:author="Ruijie Xu" w:date="2022-03-04T12:58:00Z"/>
              <w:color w:val="000000" w:themeColor="text1"/>
            </w:rPr>
          </w:rPrChange>
        </w:rPr>
      </w:pPr>
      <w:del w:id="7418" w:author="Ruijie Xu" w:date="2022-03-04T12:58:00Z">
        <w:r w:rsidRPr="002B42A7" w:rsidDel="001E602D">
          <w:rPr>
            <w:rFonts w:ascii="Times New Roman" w:hAnsi="Times New Roman" w:cs="Times New Roman"/>
            <w:color w:val="000000" w:themeColor="text1"/>
            <w:rPrChange w:id="7419" w:author="Ruijie Xu" w:date="2022-03-10T12:31:00Z">
              <w:rPr>
                <w:color w:val="000000" w:themeColor="text1"/>
              </w:rPr>
            </w:rPrChange>
          </w:rPr>
          <w:delText xml:space="preserve">Kaiju in this case has identified the most </w:delText>
        </w:r>
      </w:del>
      <w:ins w:id="7420" w:author="Liliana Salvador" w:date="2022-02-26T17:34:00Z">
        <w:del w:id="7421" w:author="Ruijie Xu" w:date="2022-03-04T12:58:00Z">
          <w:r w:rsidR="00070E2B" w:rsidRPr="002B42A7" w:rsidDel="001E602D">
            <w:rPr>
              <w:rFonts w:ascii="Times New Roman" w:hAnsi="Times New Roman" w:cs="Times New Roman"/>
              <w:color w:val="000000" w:themeColor="text1"/>
              <w:rPrChange w:id="7422" w:author="Ruijie Xu" w:date="2022-03-10T12:31:00Z">
                <w:rPr>
                  <w:color w:val="000000" w:themeColor="text1"/>
                </w:rPr>
              </w:rPrChange>
            </w:rPr>
            <w:delText>highe</w:delText>
          </w:r>
        </w:del>
      </w:ins>
      <w:ins w:id="7423" w:author="Liliana Salvador" w:date="2022-02-26T17:35:00Z">
        <w:del w:id="7424" w:author="Ruijie Xu" w:date="2022-03-04T12:58:00Z">
          <w:r w:rsidR="00070E2B" w:rsidRPr="002B42A7" w:rsidDel="001E602D">
            <w:rPr>
              <w:rFonts w:ascii="Times New Roman" w:hAnsi="Times New Roman" w:cs="Times New Roman"/>
              <w:color w:val="000000" w:themeColor="text1"/>
              <w:rPrChange w:id="7425" w:author="Ruijie Xu" w:date="2022-03-10T12:31:00Z">
                <w:rPr>
                  <w:color w:val="000000" w:themeColor="text1"/>
                </w:rPr>
              </w:rPrChange>
            </w:rPr>
            <w:delText>st</w:delText>
          </w:r>
        </w:del>
      </w:ins>
      <w:ins w:id="7426" w:author="Liliana Salvador" w:date="2022-02-26T17:34:00Z">
        <w:del w:id="7427" w:author="Ruijie Xu" w:date="2022-03-04T12:58:00Z">
          <w:r w:rsidR="00070E2B" w:rsidRPr="002B42A7" w:rsidDel="001E602D">
            <w:rPr>
              <w:rFonts w:ascii="Times New Roman" w:hAnsi="Times New Roman" w:cs="Times New Roman"/>
              <w:color w:val="000000" w:themeColor="text1"/>
              <w:rPrChange w:id="7428" w:author="Ruijie Xu" w:date="2022-03-10T12:31:00Z">
                <w:rPr>
                  <w:color w:val="000000" w:themeColor="text1"/>
                </w:rPr>
              </w:rPrChange>
            </w:rPr>
            <w:delText xml:space="preserve"> </w:delText>
          </w:r>
        </w:del>
      </w:ins>
      <w:del w:id="7429" w:author="Ruijie Xu" w:date="2022-03-04T12:58:00Z">
        <w:r w:rsidRPr="002B42A7" w:rsidDel="001E602D">
          <w:rPr>
            <w:rFonts w:ascii="Times New Roman" w:hAnsi="Times New Roman" w:cs="Times New Roman"/>
            <w:color w:val="000000" w:themeColor="text1"/>
            <w:rPrChange w:id="7430"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431"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432" w:author="Ruijie Xu" w:date="2022-03-10T12:31:00Z">
              <w:rPr>
                <w:color w:val="000000" w:themeColor="text1"/>
              </w:rPr>
            </w:rPrChange>
          </w:rPr>
          <w:delText xml:space="preserve"> species (484 taxa), while Diamond has identified </w:delText>
        </w:r>
      </w:del>
      <w:ins w:id="7433" w:author="Liliana Salvador" w:date="2022-02-26T17:34:00Z">
        <w:del w:id="7434" w:author="Ruijie Xu" w:date="2022-03-04T12:58:00Z">
          <w:r w:rsidR="00070E2B" w:rsidRPr="002B42A7" w:rsidDel="001E602D">
            <w:rPr>
              <w:rFonts w:ascii="Times New Roman" w:hAnsi="Times New Roman" w:cs="Times New Roman"/>
              <w:color w:val="000000" w:themeColor="text1"/>
              <w:rPrChange w:id="7435" w:author="Ruijie Xu" w:date="2022-03-10T12:31:00Z">
                <w:rPr>
                  <w:color w:val="000000" w:themeColor="text1"/>
                </w:rPr>
              </w:rPrChange>
            </w:rPr>
            <w:delText xml:space="preserve">the </w:delText>
          </w:r>
        </w:del>
      </w:ins>
      <w:del w:id="7436" w:author="Ruijie Xu" w:date="2022-03-04T12:58:00Z">
        <w:r w:rsidRPr="002B42A7" w:rsidDel="001E602D">
          <w:rPr>
            <w:rFonts w:ascii="Times New Roman" w:hAnsi="Times New Roman" w:cs="Times New Roman"/>
            <w:color w:val="000000" w:themeColor="text1"/>
            <w:rPrChange w:id="7437" w:author="Ruijie Xu" w:date="2022-03-10T12:31:00Z">
              <w:rPr>
                <w:color w:val="000000" w:themeColor="text1"/>
              </w:rPr>
            </w:rPrChange>
          </w:rPr>
          <w:delText xml:space="preserve">least </w:delText>
        </w:r>
      </w:del>
      <w:ins w:id="7438" w:author="Liliana Salvador" w:date="2022-02-26T17:35:00Z">
        <w:del w:id="7439" w:author="Ruijie Xu" w:date="2022-03-04T12:58:00Z">
          <w:r w:rsidR="00070E2B" w:rsidRPr="002B42A7" w:rsidDel="001E602D">
            <w:rPr>
              <w:rFonts w:ascii="Times New Roman" w:hAnsi="Times New Roman" w:cs="Times New Roman"/>
              <w:color w:val="000000" w:themeColor="text1"/>
              <w:rPrChange w:id="7440" w:author="Ruijie Xu" w:date="2022-03-10T12:31:00Z">
                <w:rPr>
                  <w:color w:val="000000" w:themeColor="text1"/>
                </w:rPr>
              </w:rPrChange>
            </w:rPr>
            <w:delText xml:space="preserve">lowest </w:delText>
          </w:r>
        </w:del>
      </w:ins>
      <w:del w:id="7441" w:author="Ruijie Xu" w:date="2022-03-04T12:58:00Z">
        <w:r w:rsidRPr="002B42A7" w:rsidDel="001E602D">
          <w:rPr>
            <w:rFonts w:ascii="Times New Roman" w:hAnsi="Times New Roman" w:cs="Times New Roman"/>
            <w:color w:val="000000" w:themeColor="text1"/>
            <w:rPrChange w:id="7442"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7443"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7444"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7445"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7446"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7447"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7448" w:author="Ruijie Xu" w:date="2022-03-10T12:31:00Z">
              <w:rPr>
                <w:color w:val="000000" w:themeColor="text1"/>
              </w:rPr>
            </w:rPrChange>
          </w:rPr>
          <w:delText xml:space="preserve"> more abundant in the lung </w:delText>
        </w:r>
      </w:del>
      <w:ins w:id="7449" w:author="Liliana Salvador" w:date="2022-02-26T18:41:00Z">
        <w:del w:id="7450" w:author="Ruijie Xu" w:date="2022-03-04T12:58:00Z">
          <w:r w:rsidR="00CB2CC4" w:rsidRPr="002B42A7" w:rsidDel="001E602D">
            <w:rPr>
              <w:rFonts w:ascii="Times New Roman" w:hAnsi="Times New Roman" w:cs="Times New Roman"/>
              <w:color w:val="000000" w:themeColor="text1"/>
              <w:rPrChange w:id="7451" w:author="Ruijie Xu" w:date="2022-03-10T12:31:00Z">
                <w:rPr>
                  <w:color w:val="000000" w:themeColor="text1"/>
                </w:rPr>
              </w:rPrChange>
            </w:rPr>
            <w:delText xml:space="preserve">than in the </w:delText>
          </w:r>
        </w:del>
      </w:ins>
      <w:ins w:id="7452" w:author="Liliana Salvador" w:date="2022-02-26T18:42:00Z">
        <w:del w:id="7453" w:author="Ruijie Xu" w:date="2022-03-04T12:58:00Z">
          <w:r w:rsidR="00CB2CC4" w:rsidRPr="002B42A7" w:rsidDel="001E602D">
            <w:rPr>
              <w:rFonts w:ascii="Times New Roman" w:hAnsi="Times New Roman" w:cs="Times New Roman"/>
              <w:color w:val="000000" w:themeColor="text1"/>
              <w:rPrChange w:id="7454" w:author="Ruijie Xu" w:date="2022-03-10T12:31:00Z">
                <w:rPr>
                  <w:color w:val="000000" w:themeColor="text1"/>
                </w:rPr>
              </w:rPrChange>
            </w:rPr>
            <w:delText xml:space="preserve">spleen </w:delText>
          </w:r>
        </w:del>
      </w:ins>
      <w:del w:id="7455" w:author="Ruijie Xu" w:date="2022-03-04T12:58:00Z">
        <w:r w:rsidR="00F63ED3" w:rsidRPr="002B42A7" w:rsidDel="001E602D">
          <w:rPr>
            <w:rFonts w:ascii="Times New Roman" w:hAnsi="Times New Roman" w:cs="Times New Roman"/>
            <w:color w:val="000000" w:themeColor="text1"/>
            <w:rPrChange w:id="7456"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7457" w:author="Ruijie Xu" w:date="2022-03-10T12:31:00Z">
              <w:rPr>
                <w:color w:val="000000" w:themeColor="text1"/>
              </w:rPr>
            </w:rPrChange>
          </w:rPr>
          <w:delText>Six species</w:delText>
        </w:r>
      </w:del>
      <w:ins w:id="7458" w:author="Liliana Salvador" w:date="2022-02-26T18:42:00Z">
        <w:del w:id="7459" w:author="Ruijie Xu" w:date="2022-03-04T12:58:00Z">
          <w:r w:rsidR="00CB2CC4" w:rsidRPr="002B42A7" w:rsidDel="001E602D">
            <w:rPr>
              <w:rFonts w:ascii="Times New Roman" w:hAnsi="Times New Roman" w:cs="Times New Roman"/>
              <w:color w:val="000000" w:themeColor="text1"/>
              <w:rPrChange w:id="7460"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461"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7462"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463"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7464"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465"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7466"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467"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7468"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469"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7470"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7471"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7472" w:author="Ruijie Xu" w:date="2022-03-10T12:31:00Z">
                <w:rPr>
                  <w:color w:val="000000" w:themeColor="text1"/>
                </w:rPr>
              </w:rPrChange>
            </w:rPr>
            <w:delText>)</w:delText>
          </w:r>
        </w:del>
      </w:ins>
      <w:del w:id="7473" w:author="Ruijie Xu" w:date="2022-03-04T12:58:00Z">
        <w:r w:rsidR="00E70E1A" w:rsidRPr="002B42A7" w:rsidDel="001E602D">
          <w:rPr>
            <w:rFonts w:ascii="Times New Roman" w:hAnsi="Times New Roman" w:cs="Times New Roman"/>
            <w:color w:val="000000" w:themeColor="text1"/>
            <w:rPrChange w:id="7474" w:author="Ruijie Xu" w:date="2022-03-10T12:31:00Z">
              <w:rPr>
                <w:color w:val="000000" w:themeColor="text1"/>
              </w:rPr>
            </w:rPrChange>
          </w:rPr>
          <w:delText xml:space="preserve"> were overlapping between</w:delText>
        </w:r>
      </w:del>
      <w:ins w:id="7475" w:author="Liliana Salvador" w:date="2022-02-26T18:45:00Z">
        <w:del w:id="7476" w:author="Ruijie Xu" w:date="2022-03-04T12:58:00Z">
          <w:r w:rsidR="00CB2CC4" w:rsidRPr="002B42A7" w:rsidDel="001E602D">
            <w:rPr>
              <w:rFonts w:ascii="Times New Roman" w:hAnsi="Times New Roman" w:cs="Times New Roman"/>
              <w:color w:val="000000" w:themeColor="text1"/>
              <w:rPrChange w:id="7477" w:author="Ruijie Xu" w:date="2022-03-10T12:31:00Z">
                <w:rPr>
                  <w:color w:val="000000" w:themeColor="text1"/>
                </w:rPr>
              </w:rPrChange>
            </w:rPr>
            <w:delText>were identified as</w:delText>
          </w:r>
        </w:del>
      </w:ins>
      <w:del w:id="7478" w:author="Ruijie Xu" w:date="2022-03-04T12:58:00Z">
        <w:r w:rsidR="00E70E1A" w:rsidRPr="002B42A7" w:rsidDel="001E602D">
          <w:rPr>
            <w:rFonts w:ascii="Times New Roman" w:hAnsi="Times New Roman" w:cs="Times New Roman"/>
            <w:color w:val="000000" w:themeColor="text1"/>
            <w:rPrChange w:id="7479"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7480"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7481"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7482"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7483"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7484"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485"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7486"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487"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7488"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489"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7490"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491"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7492"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493"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7494"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7495"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7496"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7497" w:author="Ruijie Xu" w:date="2022-03-10T12:31:00Z">
              <w:rPr>
                <w:color w:val="000000" w:themeColor="text1"/>
              </w:rPr>
            </w:rPrChange>
          </w:rPr>
          <w:delText>)</w:delText>
        </w:r>
      </w:del>
      <w:commentRangeStart w:id="7498"/>
      <w:del w:id="7499" w:author="Ruijie Xu" w:date="2022-02-27T12:35:00Z">
        <w:r w:rsidR="00904E62" w:rsidRPr="002B42A7" w:rsidDel="00F06949">
          <w:rPr>
            <w:rFonts w:ascii="Times New Roman" w:hAnsi="Times New Roman" w:cs="Times New Roman"/>
            <w:color w:val="000000" w:themeColor="text1"/>
            <w:rPrChange w:id="7500" w:author="Ruijie Xu" w:date="2022-03-10T12:31:00Z">
              <w:rPr>
                <w:color w:val="000000" w:themeColor="text1"/>
              </w:rPr>
            </w:rPrChange>
          </w:rPr>
          <w:delText>,</w:delText>
        </w:r>
      </w:del>
      <w:ins w:id="7501" w:author="Liliana Salvador" w:date="2022-02-26T18:45:00Z">
        <w:del w:id="7502" w:author="Ruijie Xu" w:date="2022-02-27T12:35:00Z">
          <w:r w:rsidR="00CB2CC4" w:rsidRPr="002B42A7" w:rsidDel="00F06949">
            <w:rPr>
              <w:rFonts w:ascii="Times New Roman" w:hAnsi="Times New Roman" w:cs="Times New Roman"/>
              <w:color w:val="000000" w:themeColor="text1"/>
              <w:rPrChange w:id="7503" w:author="Ruijie Xu" w:date="2022-03-10T12:31:00Z">
                <w:rPr>
                  <w:color w:val="000000" w:themeColor="text1"/>
                </w:rPr>
              </w:rPrChange>
            </w:rPr>
            <w:delText xml:space="preserve"> and</w:delText>
          </w:r>
        </w:del>
      </w:ins>
      <w:del w:id="7504" w:author="Ruijie Xu" w:date="2022-02-27T12:35:00Z">
        <w:r w:rsidR="00904E62" w:rsidRPr="002B42A7" w:rsidDel="00F06949">
          <w:rPr>
            <w:rFonts w:ascii="Times New Roman" w:hAnsi="Times New Roman" w:cs="Times New Roman"/>
            <w:color w:val="000000" w:themeColor="text1"/>
            <w:rPrChange w:id="7505" w:author="Ruijie Xu" w:date="2022-03-10T12:31:00Z">
              <w:rPr>
                <w:color w:val="000000" w:themeColor="text1"/>
              </w:rPr>
            </w:rPrChange>
          </w:rPr>
          <w:delText xml:space="preserve"> three of the</w:delText>
        </w:r>
      </w:del>
      <w:ins w:id="7506" w:author="Liliana Salvador" w:date="2022-02-26T18:46:00Z">
        <w:del w:id="7507" w:author="Ruijie Xu" w:date="2022-02-27T12:35:00Z">
          <w:r w:rsidR="00CB2CC4" w:rsidRPr="002B42A7" w:rsidDel="00F06949">
            <w:rPr>
              <w:rFonts w:ascii="Times New Roman" w:hAnsi="Times New Roman" w:cs="Times New Roman"/>
              <w:color w:val="000000" w:themeColor="text1"/>
              <w:rPrChange w:id="7508" w:author="Ruijie Xu" w:date="2022-03-10T12:31:00Z">
                <w:rPr>
                  <w:color w:val="000000" w:themeColor="text1"/>
                </w:rPr>
              </w:rPrChange>
            </w:rPr>
            <w:delText>se</w:delText>
          </w:r>
        </w:del>
      </w:ins>
      <w:del w:id="7509" w:author="Ruijie Xu" w:date="2022-02-27T12:35:00Z">
        <w:r w:rsidR="00904E62" w:rsidRPr="002B42A7" w:rsidDel="00F06949">
          <w:rPr>
            <w:rFonts w:ascii="Times New Roman" w:hAnsi="Times New Roman" w:cs="Times New Roman"/>
            <w:color w:val="000000" w:themeColor="text1"/>
            <w:rPrChange w:id="7510"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7511"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7512" w:author="Ruijie Xu" w:date="2022-03-10T12:31:00Z">
              <w:rPr>
                <w:color w:val="000000" w:themeColor="text1"/>
              </w:rPr>
            </w:rPrChange>
          </w:rPr>
          <w:delText xml:space="preserve"> species overlapped among all</w:delText>
        </w:r>
      </w:del>
      <w:ins w:id="7513" w:author="Liliana Salvador" w:date="2022-02-26T18:46:00Z">
        <w:del w:id="7514" w:author="Ruijie Xu" w:date="2022-02-27T12:35:00Z">
          <w:r w:rsidR="00CB2CC4" w:rsidRPr="002B42A7" w:rsidDel="00F06949">
            <w:rPr>
              <w:rFonts w:ascii="Times New Roman" w:hAnsi="Times New Roman" w:cs="Times New Roman"/>
              <w:color w:val="000000" w:themeColor="text1"/>
              <w:rPrChange w:id="7515" w:author="Ruijie Xu" w:date="2022-03-10T12:31:00Z">
                <w:rPr>
                  <w:color w:val="000000" w:themeColor="text1"/>
                </w:rPr>
              </w:rPrChange>
            </w:rPr>
            <w:delText>by all</w:delText>
          </w:r>
        </w:del>
      </w:ins>
      <w:del w:id="7516" w:author="Ruijie Xu" w:date="2022-02-27T12:35:00Z">
        <w:r w:rsidR="00904E62" w:rsidRPr="002B42A7" w:rsidDel="00F06949">
          <w:rPr>
            <w:rFonts w:ascii="Times New Roman" w:hAnsi="Times New Roman" w:cs="Times New Roman"/>
            <w:color w:val="000000" w:themeColor="text1"/>
            <w:rPrChange w:id="7517"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7518"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7519" w:author="Ruijie Xu" w:date="2022-03-10T12:31:00Z">
              <w:rPr>
                <w:color w:val="000000" w:themeColor="text1"/>
              </w:rPr>
            </w:rPrChange>
          </w:rPr>
          <w:delText>comparison</w:delText>
        </w:r>
        <w:commentRangeEnd w:id="7498"/>
        <w:r w:rsidR="00CB2CC4" w:rsidRPr="002B42A7" w:rsidDel="00F06949">
          <w:rPr>
            <w:rStyle w:val="CommentReference"/>
            <w:rFonts w:ascii="Times New Roman" w:hAnsi="Times New Roman" w:cs="Times New Roman"/>
            <w:sz w:val="24"/>
            <w:szCs w:val="24"/>
            <w:rPrChange w:id="7520" w:author="Ruijie Xu" w:date="2022-03-10T12:31:00Z">
              <w:rPr>
                <w:rStyle w:val="CommentReference"/>
              </w:rPr>
            </w:rPrChange>
          </w:rPr>
          <w:commentReference w:id="7498"/>
        </w:r>
        <w:r w:rsidR="00A9558B" w:rsidRPr="002B42A7" w:rsidDel="00F06949">
          <w:rPr>
            <w:rFonts w:ascii="Times New Roman" w:hAnsi="Times New Roman" w:cs="Times New Roman"/>
            <w:color w:val="000000" w:themeColor="text1"/>
            <w:rPrChange w:id="7521" w:author="Ruijie Xu" w:date="2022-03-10T12:31:00Z">
              <w:rPr>
                <w:color w:val="000000" w:themeColor="text1"/>
              </w:rPr>
            </w:rPrChange>
          </w:rPr>
          <w:delText xml:space="preserve">. </w:delText>
        </w:r>
      </w:del>
      <w:del w:id="7522" w:author="Ruijie Xu" w:date="2022-03-04T12:58:00Z">
        <w:r w:rsidR="0061783E" w:rsidRPr="002B42A7" w:rsidDel="001E602D">
          <w:rPr>
            <w:rFonts w:ascii="Times New Roman" w:hAnsi="Times New Roman" w:cs="Times New Roman"/>
            <w:color w:val="000000" w:themeColor="text1"/>
            <w:rPrChange w:id="7523" w:author="Ruijie Xu" w:date="2022-03-10T12:31:00Z">
              <w:rPr>
                <w:color w:val="000000" w:themeColor="text1"/>
              </w:rPr>
            </w:rPrChange>
          </w:rPr>
          <w:delText xml:space="preserve">Kaiju still has the most </w:delText>
        </w:r>
      </w:del>
      <w:ins w:id="7524" w:author="Liliana Salvador" w:date="2022-02-26T18:48:00Z">
        <w:del w:id="7525" w:author="Ruijie Xu" w:date="2022-03-04T12:58:00Z">
          <w:r w:rsidR="00CB2CC4" w:rsidRPr="002B42A7" w:rsidDel="001E602D">
            <w:rPr>
              <w:rFonts w:ascii="Times New Roman" w:hAnsi="Times New Roman" w:cs="Times New Roman"/>
              <w:color w:val="000000" w:themeColor="text1"/>
              <w:rPrChange w:id="7526" w:author="Ruijie Xu" w:date="2022-03-10T12:31:00Z">
                <w:rPr>
                  <w:color w:val="000000" w:themeColor="text1"/>
                </w:rPr>
              </w:rPrChange>
            </w:rPr>
            <w:delText xml:space="preserve">highest </w:delText>
          </w:r>
        </w:del>
      </w:ins>
      <w:del w:id="7527" w:author="Ruijie Xu" w:date="2022-03-04T12:58:00Z">
        <w:r w:rsidR="0061783E" w:rsidRPr="002B42A7" w:rsidDel="001E602D">
          <w:rPr>
            <w:rFonts w:ascii="Times New Roman" w:hAnsi="Times New Roman" w:cs="Times New Roman"/>
            <w:color w:val="000000" w:themeColor="text1"/>
            <w:rPrChange w:id="7528"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7529"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7530"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7531" w:author="Ruijie Xu" w:date="2022-03-10T12:31:00Z">
              <w:rPr>
                <w:color w:val="000000" w:themeColor="text1"/>
              </w:rPr>
            </w:rPrChange>
          </w:rPr>
          <w:delText xml:space="preserve">, followed by centrifuge (268 taxa), and </w:delText>
        </w:r>
      </w:del>
      <w:del w:id="7532" w:author="Ruijie Xu" w:date="2022-02-01T13:44:00Z">
        <w:r w:rsidR="003E69BC" w:rsidRPr="002B42A7" w:rsidDel="00537B08">
          <w:rPr>
            <w:rFonts w:ascii="Times New Roman" w:hAnsi="Times New Roman" w:cs="Times New Roman"/>
            <w:color w:val="000000" w:themeColor="text1"/>
            <w:rPrChange w:id="7533" w:author="Ruijie Xu" w:date="2022-03-10T12:31:00Z">
              <w:rPr>
                <w:color w:val="000000" w:themeColor="text1"/>
              </w:rPr>
            </w:rPrChange>
          </w:rPr>
          <w:delText>Blastn</w:delText>
        </w:r>
      </w:del>
      <w:del w:id="7534" w:author="Ruijie Xu" w:date="2022-03-04T12:58:00Z">
        <w:r w:rsidR="003E69BC" w:rsidRPr="002B42A7" w:rsidDel="001E602D">
          <w:rPr>
            <w:rFonts w:ascii="Times New Roman" w:hAnsi="Times New Roman" w:cs="Times New Roman"/>
            <w:color w:val="000000" w:themeColor="text1"/>
            <w:rPrChange w:id="7535"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7536" w:author="Ruijie Xu" w:date="2022-03-10T12:31:00Z">
              <w:rPr>
                <w:color w:val="000000" w:themeColor="text1"/>
              </w:rPr>
            </w:rPrChange>
          </w:rPr>
          <w:delText xml:space="preserve"> (Figure </w:delText>
        </w:r>
      </w:del>
      <w:del w:id="7537" w:author="Ruijie Xu" w:date="2022-02-03T12:35:00Z">
        <w:r w:rsidR="00B5581D" w:rsidRPr="002B42A7" w:rsidDel="005901EC">
          <w:rPr>
            <w:rFonts w:ascii="Times New Roman" w:hAnsi="Times New Roman" w:cs="Times New Roman"/>
            <w:color w:val="000000" w:themeColor="text1"/>
            <w:rPrChange w:id="7538" w:author="Ruijie Xu" w:date="2022-03-10T12:31:00Z">
              <w:rPr>
                <w:color w:val="000000" w:themeColor="text1"/>
              </w:rPr>
            </w:rPrChange>
          </w:rPr>
          <w:delText>S10</w:delText>
        </w:r>
      </w:del>
      <w:del w:id="7539" w:author="Ruijie Xu" w:date="2022-03-04T12:58:00Z">
        <w:r w:rsidR="00B5581D" w:rsidRPr="002B42A7" w:rsidDel="001E602D">
          <w:rPr>
            <w:rFonts w:ascii="Times New Roman" w:hAnsi="Times New Roman" w:cs="Times New Roman"/>
            <w:color w:val="000000" w:themeColor="text1"/>
            <w:rPrChange w:id="7540"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7541"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7542" w:author="Liliana Salvador" w:date="2022-02-26T18:50:00Z"/>
          <w:del w:id="7543" w:author="Ruijie Xu" w:date="2022-03-04T12:58:00Z"/>
          <w:rFonts w:ascii="Times New Roman" w:hAnsi="Times New Roman" w:cs="Times New Roman"/>
          <w:iCs/>
          <w:color w:val="000000" w:themeColor="text1"/>
          <w:u w:val="single"/>
          <w:rPrChange w:id="7544" w:author="Ruijie Xu" w:date="2022-03-10T12:31:00Z">
            <w:rPr>
              <w:ins w:id="7545" w:author="Liliana Salvador" w:date="2022-02-26T18:50:00Z"/>
              <w:del w:id="7546" w:author="Ruijie Xu" w:date="2022-03-04T12:58:00Z"/>
              <w:iCs/>
              <w:color w:val="000000" w:themeColor="text1"/>
            </w:rPr>
          </w:rPrChange>
        </w:rPr>
        <w:pPrChange w:id="7547" w:author="Liliana Salvador" w:date="2022-02-26T18:50:00Z">
          <w:pPr>
            <w:spacing w:line="480" w:lineRule="auto"/>
            <w:ind w:firstLine="720"/>
          </w:pPr>
        </w:pPrChange>
      </w:pPr>
      <w:ins w:id="7548" w:author="Liliana Salvador" w:date="2022-02-26T18:50:00Z">
        <w:del w:id="7549" w:author="Ruijie Xu" w:date="2022-03-04T12:58:00Z">
          <w:r w:rsidRPr="002B42A7" w:rsidDel="001E602D">
            <w:rPr>
              <w:rFonts w:ascii="Times New Roman" w:hAnsi="Times New Roman" w:cs="Times New Roman"/>
              <w:iCs/>
              <w:color w:val="000000" w:themeColor="text1"/>
              <w:u w:val="single"/>
              <w:rPrChange w:id="7550"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7551" w:author="Ruijie Xu" w:date="2022-03-04T12:58:00Z"/>
          <w:rFonts w:ascii="Times New Roman" w:hAnsi="Times New Roman" w:cs="Times New Roman"/>
          <w:color w:val="000000" w:themeColor="text1"/>
          <w:rPrChange w:id="7552" w:author="Ruijie Xu" w:date="2022-03-10T12:31:00Z">
            <w:rPr>
              <w:del w:id="7553" w:author="Ruijie Xu" w:date="2022-03-04T12:58:00Z"/>
              <w:color w:val="000000" w:themeColor="text1"/>
            </w:rPr>
          </w:rPrChange>
        </w:rPr>
        <w:pPrChange w:id="7554" w:author="Ruijie Xu" w:date="2022-02-03T12:33:00Z">
          <w:pPr>
            <w:spacing w:line="480" w:lineRule="auto"/>
          </w:pPr>
        </w:pPrChange>
      </w:pPr>
      <w:ins w:id="7555" w:author="Liliana Salvador" w:date="2022-02-26T18:50:00Z">
        <w:del w:id="7556" w:author="Ruijie Xu" w:date="2022-03-04T12:58:00Z">
          <w:r w:rsidRPr="002B42A7" w:rsidDel="001E602D">
            <w:rPr>
              <w:rFonts w:ascii="Times New Roman" w:hAnsi="Times New Roman" w:cs="Times New Roman"/>
              <w:color w:val="000000" w:themeColor="text1"/>
              <w:rPrChange w:id="7557" w:author="Ruijie Xu" w:date="2022-03-10T12:31:00Z">
                <w:rPr>
                  <w:color w:val="000000" w:themeColor="text1"/>
                </w:rPr>
              </w:rPrChange>
            </w:rPr>
            <w:delText>At</w:delText>
          </w:r>
        </w:del>
      </w:ins>
      <w:del w:id="7558" w:author="Ruijie Xu" w:date="2022-03-04T12:58:00Z">
        <w:r w:rsidR="00E923F1" w:rsidRPr="002B42A7" w:rsidDel="001E602D">
          <w:rPr>
            <w:rFonts w:ascii="Times New Roman" w:hAnsi="Times New Roman" w:cs="Times New Roman"/>
            <w:color w:val="000000" w:themeColor="text1"/>
            <w:rPrChange w:id="7559" w:author="Ruijie Xu" w:date="2022-03-10T12:31:00Z">
              <w:rPr>
                <w:color w:val="000000" w:themeColor="text1"/>
              </w:rPr>
            </w:rPrChange>
          </w:rPr>
          <w:delText>On the Phylum level, “p__Bacterodietes”, “p__Tenericutes”, “p__Cyanobacteria” ,“p__Protebacteria”, and “p__Firmicutes” w</w:delText>
        </w:r>
      </w:del>
      <w:ins w:id="7560" w:author="Liliana Salvador" w:date="2022-02-26T18:51:00Z">
        <w:del w:id="7561" w:author="Ruijie Xu" w:date="2022-03-04T12:58:00Z">
          <w:r w:rsidRPr="002B42A7" w:rsidDel="001E602D">
            <w:rPr>
              <w:rFonts w:ascii="Times New Roman" w:hAnsi="Times New Roman" w:cs="Times New Roman"/>
              <w:color w:val="000000" w:themeColor="text1"/>
              <w:rPrChange w:id="7562" w:author="Ruijie Xu" w:date="2022-03-10T12:31:00Z">
                <w:rPr>
                  <w:color w:val="000000" w:themeColor="text1"/>
                </w:rPr>
              </w:rPrChange>
            </w:rPr>
            <w:delText>ere as DA</w:delText>
          </w:r>
        </w:del>
      </w:ins>
      <w:del w:id="7563" w:author="Ruijie Xu" w:date="2022-03-04T12:58:00Z">
        <w:r w:rsidR="00E923F1" w:rsidRPr="002B42A7" w:rsidDel="001E602D">
          <w:rPr>
            <w:rFonts w:ascii="Times New Roman" w:hAnsi="Times New Roman" w:cs="Times New Roman"/>
            <w:color w:val="000000" w:themeColor="text1"/>
            <w:rPrChange w:id="7564" w:author="Ruijie Xu" w:date="2022-03-10T12:31:00Z">
              <w:rPr>
                <w:color w:val="000000" w:themeColor="text1"/>
              </w:rPr>
            </w:rPrChange>
          </w:rPr>
          <w:delText xml:space="preserve">as identified by all </w:delText>
        </w:r>
      </w:del>
      <w:ins w:id="7565" w:author="Liliana Salvador" w:date="2022-02-26T18:51:00Z">
        <w:del w:id="7566" w:author="Ruijie Xu" w:date="2022-03-04T12:58:00Z">
          <w:r w:rsidRPr="002B42A7" w:rsidDel="001E602D">
            <w:rPr>
              <w:rFonts w:ascii="Times New Roman" w:hAnsi="Times New Roman" w:cs="Times New Roman"/>
              <w:color w:val="000000" w:themeColor="text1"/>
              <w:rPrChange w:id="7567" w:author="Ruijie Xu" w:date="2022-03-10T12:31:00Z">
                <w:rPr>
                  <w:color w:val="000000" w:themeColor="text1"/>
                </w:rPr>
              </w:rPrChange>
            </w:rPr>
            <w:delText xml:space="preserve">the </w:delText>
          </w:r>
        </w:del>
      </w:ins>
      <w:del w:id="7568" w:author="Ruijie Xu" w:date="2022-03-04T12:58:00Z">
        <w:r w:rsidR="00E923F1" w:rsidRPr="002B42A7" w:rsidDel="001E602D">
          <w:rPr>
            <w:rFonts w:ascii="Times New Roman" w:hAnsi="Times New Roman" w:cs="Times New Roman"/>
            <w:color w:val="000000" w:themeColor="text1"/>
            <w:rPrChange w:id="7569"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7570"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7571"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7572" w:author="Ruijie Xu" w:date="2022-02-01T13:44:00Z">
        <w:r w:rsidR="00E923F1" w:rsidRPr="002B42A7" w:rsidDel="00537B08">
          <w:rPr>
            <w:rFonts w:ascii="Times New Roman" w:hAnsi="Times New Roman" w:cs="Times New Roman"/>
            <w:color w:val="000000" w:themeColor="text1"/>
            <w:rPrChange w:id="7573" w:author="Ruijie Xu" w:date="2022-03-10T12:31:00Z">
              <w:rPr>
                <w:color w:val="000000" w:themeColor="text1"/>
              </w:rPr>
            </w:rPrChange>
          </w:rPr>
          <w:delText>Blastn</w:delText>
        </w:r>
      </w:del>
      <w:del w:id="7574" w:author="Ruijie Xu" w:date="2022-03-04T12:58:00Z">
        <w:r w:rsidR="00E923F1" w:rsidRPr="002B42A7" w:rsidDel="001E602D">
          <w:rPr>
            <w:rFonts w:ascii="Times New Roman" w:hAnsi="Times New Roman" w:cs="Times New Roman"/>
            <w:color w:val="000000" w:themeColor="text1"/>
            <w:rPrChange w:id="7575"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7576" w:author="Ruijie Xu" w:date="2022-03-10T12:31:00Z">
              <w:rPr>
                <w:color w:val="000000" w:themeColor="text1"/>
              </w:rPr>
            </w:rPrChange>
          </w:rPr>
          <w:delText xml:space="preserve">, </w:delText>
        </w:r>
      </w:del>
      <w:ins w:id="7577" w:author="Liliana Salvador" w:date="2022-02-26T19:04:00Z">
        <w:del w:id="7578" w:author="Ruijie Xu" w:date="2022-03-04T12:58:00Z">
          <w:r w:rsidR="007564EF" w:rsidRPr="002B42A7" w:rsidDel="001E602D">
            <w:rPr>
              <w:rFonts w:ascii="Times New Roman" w:hAnsi="Times New Roman" w:cs="Times New Roman"/>
              <w:color w:val="000000" w:themeColor="text1"/>
              <w:rPrChange w:id="7579" w:author="Ruijie Xu" w:date="2022-03-10T12:31:00Z">
                <w:rPr>
                  <w:color w:val="000000" w:themeColor="text1"/>
                </w:rPr>
              </w:rPrChange>
            </w:rPr>
            <w:delText xml:space="preserve">however, </w:delText>
          </w:r>
        </w:del>
      </w:ins>
      <w:ins w:id="7580" w:author="Liliana Salvador" w:date="2022-02-26T19:05:00Z">
        <w:del w:id="7581" w:author="Ruijie Xu" w:date="2022-03-04T12:58:00Z">
          <w:r w:rsidR="007564EF" w:rsidRPr="002B42A7" w:rsidDel="001E602D">
            <w:rPr>
              <w:rFonts w:ascii="Times New Roman" w:hAnsi="Times New Roman" w:cs="Times New Roman"/>
              <w:color w:val="000000" w:themeColor="text1"/>
              <w:rPrChange w:id="7582" w:author="Ruijie Xu" w:date="2022-03-10T12:31:00Z">
                <w:rPr>
                  <w:color w:val="000000" w:themeColor="text1"/>
                </w:rPr>
              </w:rPrChange>
            </w:rPr>
            <w:delText xml:space="preserve">the </w:delText>
          </w:r>
        </w:del>
      </w:ins>
      <w:del w:id="7583" w:author="Ruijie Xu" w:date="2022-03-04T12:58:00Z">
        <w:r w:rsidR="00A34273" w:rsidRPr="002B42A7" w:rsidDel="001E602D">
          <w:rPr>
            <w:rFonts w:ascii="Times New Roman" w:hAnsi="Times New Roman" w:cs="Times New Roman"/>
            <w:color w:val="000000" w:themeColor="text1"/>
            <w:rPrChange w:id="7584"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7585" w:author="Liliana Salvador" w:date="2022-02-26T19:05:00Z">
        <w:del w:id="7586" w:author="Ruijie Xu" w:date="2022-03-04T12:58:00Z">
          <w:r w:rsidR="00E205F0" w:rsidRPr="002B42A7" w:rsidDel="001E602D">
            <w:rPr>
              <w:rFonts w:ascii="Times New Roman" w:hAnsi="Times New Roman" w:cs="Times New Roman"/>
              <w:color w:val="000000" w:themeColor="text1"/>
              <w:rPrChange w:id="7587" w:author="Ruijie Xu" w:date="2022-03-10T12:31:00Z">
                <w:rPr>
                  <w:color w:val="000000" w:themeColor="text1"/>
                </w:rPr>
              </w:rPrChange>
            </w:rPr>
            <w:delText xml:space="preserve">only </w:delText>
          </w:r>
        </w:del>
      </w:ins>
      <w:del w:id="7588" w:author="Ruijie Xu" w:date="2022-03-04T12:58:00Z">
        <w:r w:rsidR="00A34273" w:rsidRPr="002B42A7" w:rsidDel="001E602D">
          <w:rPr>
            <w:rFonts w:ascii="Times New Roman" w:hAnsi="Times New Roman" w:cs="Times New Roman"/>
            <w:color w:val="000000" w:themeColor="text1"/>
            <w:rPrChange w:id="7589" w:author="Ruijie Xu" w:date="2022-03-10T12:31:00Z">
              <w:rPr>
                <w:color w:val="000000" w:themeColor="text1"/>
              </w:rPr>
            </w:rPrChange>
          </w:rPr>
          <w:delText xml:space="preserve">identified </w:delText>
        </w:r>
      </w:del>
      <w:ins w:id="7590" w:author="Liliana Salvador" w:date="2022-02-26T19:05:00Z">
        <w:del w:id="7591" w:author="Ruijie Xu" w:date="2022-03-04T12:58:00Z">
          <w:r w:rsidR="00E205F0" w:rsidRPr="002B42A7" w:rsidDel="001E602D">
            <w:rPr>
              <w:rFonts w:ascii="Times New Roman" w:hAnsi="Times New Roman" w:cs="Times New Roman"/>
              <w:color w:val="000000" w:themeColor="text1"/>
              <w:rPrChange w:id="7592" w:author="Ruijie Xu" w:date="2022-03-10T12:31:00Z">
                <w:rPr>
                  <w:color w:val="000000" w:themeColor="text1"/>
                </w:rPr>
              </w:rPrChange>
            </w:rPr>
            <w:delText xml:space="preserve">the </w:delText>
          </w:r>
        </w:del>
      </w:ins>
      <w:del w:id="7593" w:author="Ruijie Xu" w:date="2022-03-04T12:58:00Z">
        <w:r w:rsidR="00A34273" w:rsidRPr="002B42A7" w:rsidDel="001E602D">
          <w:rPr>
            <w:rFonts w:ascii="Times New Roman" w:hAnsi="Times New Roman" w:cs="Times New Roman"/>
            <w:color w:val="000000" w:themeColor="text1"/>
            <w:rPrChange w:id="7594" w:author="Ruijie Xu" w:date="2022-03-10T12:31:00Z">
              <w:rPr>
                <w:color w:val="000000" w:themeColor="text1"/>
              </w:rPr>
            </w:rPrChange>
          </w:rPr>
          <w:delText>virus taxa only reported “p__Nucleocytoviricota” and “p__Uroviricota”. Morever, in this comparison, CLARK</w:delText>
        </w:r>
      </w:del>
      <w:ins w:id="7595" w:author="Liliana Salvador" w:date="2022-02-26T19:06:00Z">
        <w:del w:id="7596" w:author="Ruijie Xu" w:date="2022-03-04T12:58:00Z">
          <w:r w:rsidR="00E205F0" w:rsidRPr="002B42A7" w:rsidDel="001E602D">
            <w:rPr>
              <w:rFonts w:ascii="Times New Roman" w:hAnsi="Times New Roman" w:cs="Times New Roman"/>
              <w:color w:val="000000" w:themeColor="text1"/>
              <w:rPrChange w:id="7597" w:author="Ruijie Xu" w:date="2022-03-10T12:31:00Z">
                <w:rPr>
                  <w:color w:val="000000" w:themeColor="text1"/>
                </w:rPr>
              </w:rPrChange>
            </w:rPr>
            <w:delText xml:space="preserve"> </w:delText>
          </w:r>
        </w:del>
      </w:ins>
      <w:del w:id="7598" w:author="Ruijie Xu" w:date="2022-03-04T12:58:00Z">
        <w:r w:rsidR="00A34273" w:rsidRPr="002B42A7" w:rsidDel="001E602D">
          <w:rPr>
            <w:rFonts w:ascii="Times New Roman" w:hAnsi="Times New Roman" w:cs="Times New Roman"/>
            <w:color w:val="000000" w:themeColor="text1"/>
            <w:rPrChange w:id="7599" w:author="Ruijie Xu" w:date="2022-03-10T12:31:00Z">
              <w:rPr>
                <w:color w:val="000000" w:themeColor="text1"/>
              </w:rPr>
            </w:rPrChange>
          </w:rPr>
          <w:delText xml:space="preserve"> has also reported </w:delText>
        </w:r>
      </w:del>
      <w:ins w:id="7600" w:author="Liliana Salvador" w:date="2022-02-26T19:06:00Z">
        <w:del w:id="7601" w:author="Ruijie Xu" w:date="2022-03-04T12:58:00Z">
          <w:r w:rsidR="00E205F0" w:rsidRPr="002B42A7" w:rsidDel="001E602D">
            <w:rPr>
              <w:rFonts w:ascii="Times New Roman" w:hAnsi="Times New Roman" w:cs="Times New Roman"/>
              <w:color w:val="000000" w:themeColor="text1"/>
              <w:rPrChange w:id="7602" w:author="Ruijie Xu" w:date="2022-03-10T12:31:00Z">
                <w:rPr>
                  <w:color w:val="000000" w:themeColor="text1"/>
                </w:rPr>
              </w:rPrChange>
            </w:rPr>
            <w:delText xml:space="preserve">the </w:delText>
          </w:r>
        </w:del>
      </w:ins>
      <w:del w:id="7603" w:author="Ruijie Xu" w:date="2022-03-04T12:58:00Z">
        <w:r w:rsidR="00A34273" w:rsidRPr="002B42A7" w:rsidDel="001E602D">
          <w:rPr>
            <w:rFonts w:ascii="Times New Roman" w:hAnsi="Times New Roman" w:cs="Times New Roman"/>
            <w:color w:val="000000" w:themeColor="text1"/>
            <w:rPrChange w:id="7604"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7605" w:author="Liliana Salvador" w:date="2022-02-26T19:07:00Z"/>
          <w:del w:id="7606" w:author="Ruijie Xu" w:date="2022-03-04T12:58:00Z"/>
          <w:rFonts w:ascii="Times New Roman" w:hAnsi="Times New Roman" w:cs="Times New Roman"/>
          <w:color w:val="000000" w:themeColor="text1"/>
          <w:rPrChange w:id="7607" w:author="Ruijie Xu" w:date="2022-03-10T12:31:00Z">
            <w:rPr>
              <w:ins w:id="7608" w:author="Liliana Salvador" w:date="2022-02-26T19:07:00Z"/>
              <w:del w:id="7609" w:author="Ruijie Xu" w:date="2022-03-04T12:58:00Z"/>
              <w:color w:val="000000" w:themeColor="text1"/>
            </w:rPr>
          </w:rPrChange>
        </w:rPr>
      </w:pPr>
    </w:p>
    <w:p w14:paraId="5111261B" w14:textId="50F4B726" w:rsidR="00E205F0" w:rsidRPr="002B42A7" w:rsidDel="001E602D" w:rsidRDefault="00E205F0">
      <w:pPr>
        <w:spacing w:line="480" w:lineRule="auto"/>
        <w:rPr>
          <w:ins w:id="7610" w:author="Liliana Salvador" w:date="2022-02-26T19:10:00Z"/>
          <w:del w:id="7611" w:author="Ruijie Xu" w:date="2022-03-04T12:58:00Z"/>
          <w:rFonts w:ascii="Times New Roman" w:hAnsi="Times New Roman" w:cs="Times New Roman"/>
          <w:i/>
          <w:iCs/>
          <w:color w:val="000000" w:themeColor="text1"/>
          <w:rPrChange w:id="7612" w:author="Ruijie Xu" w:date="2022-03-10T12:31:00Z">
            <w:rPr>
              <w:ins w:id="7613" w:author="Liliana Salvador" w:date="2022-02-26T19:10:00Z"/>
              <w:del w:id="7614" w:author="Ruijie Xu" w:date="2022-03-04T12:58:00Z"/>
              <w:color w:val="000000" w:themeColor="text1"/>
              <w:u w:val="single"/>
            </w:rPr>
          </w:rPrChange>
        </w:rPr>
      </w:pPr>
      <w:ins w:id="7615" w:author="Liliana Salvador" w:date="2022-02-26T19:07:00Z">
        <w:del w:id="7616" w:author="Ruijie Xu" w:date="2022-03-04T12:58:00Z">
          <w:r w:rsidRPr="002B42A7" w:rsidDel="001E602D">
            <w:rPr>
              <w:rFonts w:ascii="Times New Roman" w:hAnsi="Times New Roman" w:cs="Times New Roman"/>
              <w:i/>
              <w:iCs/>
              <w:color w:val="000000" w:themeColor="text1"/>
              <w:rPrChange w:id="7617"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7618" w:author="Liliana Salvador" w:date="2022-02-26T19:11:00Z"/>
          <w:del w:id="7619" w:author="Ruijie Xu" w:date="2022-03-04T12:58:00Z"/>
          <w:rFonts w:ascii="Times New Roman" w:hAnsi="Times New Roman" w:cs="Times New Roman"/>
          <w:color w:val="000000" w:themeColor="text1"/>
          <w:rPrChange w:id="7620" w:author="Ruijie Xu" w:date="2022-03-10T12:31:00Z">
            <w:rPr>
              <w:ins w:id="7621" w:author="Liliana Salvador" w:date="2022-02-26T19:11:00Z"/>
              <w:del w:id="7622" w:author="Ruijie Xu" w:date="2022-03-04T12:58:00Z"/>
              <w:color w:val="000000" w:themeColor="text1"/>
            </w:rPr>
          </w:rPrChange>
        </w:rPr>
      </w:pPr>
      <w:del w:id="7623" w:author="Ruijie Xu" w:date="2022-03-04T12:58:00Z">
        <w:r w:rsidRPr="002B42A7" w:rsidDel="001E602D">
          <w:rPr>
            <w:rFonts w:ascii="Times New Roman" w:hAnsi="Times New Roman" w:cs="Times New Roman"/>
            <w:color w:val="000000" w:themeColor="text1"/>
            <w:rPrChange w:id="7624"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7625"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7626"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7627" w:author="Ruijie Xu" w:date="2022-03-10T12:31:00Z">
              <w:rPr>
                <w:color w:val="000000" w:themeColor="text1"/>
              </w:rPr>
            </w:rPrChange>
          </w:rPr>
          <w:delText xml:space="preserve"> species </w:delText>
        </w:r>
      </w:del>
      <w:ins w:id="7628" w:author="Liliana Salvador" w:date="2022-02-26T19:11:00Z">
        <w:del w:id="7629" w:author="Ruijie Xu" w:date="2022-03-04T12:58:00Z">
          <w:r w:rsidR="00E205F0" w:rsidRPr="002B42A7" w:rsidDel="001E602D">
            <w:rPr>
              <w:rFonts w:ascii="Times New Roman" w:hAnsi="Times New Roman" w:cs="Times New Roman"/>
              <w:color w:val="000000" w:themeColor="text1"/>
              <w:rPrChange w:id="7630" w:author="Ruijie Xu" w:date="2022-03-10T12:31:00Z">
                <w:rPr>
                  <w:color w:val="000000" w:themeColor="text1"/>
                </w:rPr>
              </w:rPrChange>
            </w:rPr>
            <w:delText xml:space="preserve">taxa </w:delText>
          </w:r>
        </w:del>
      </w:ins>
      <w:del w:id="7631" w:author="Ruijie Xu" w:date="2022-03-04T12:58:00Z">
        <w:r w:rsidR="002F6659" w:rsidRPr="002B42A7" w:rsidDel="001E602D">
          <w:rPr>
            <w:rFonts w:ascii="Times New Roman" w:hAnsi="Times New Roman" w:cs="Times New Roman"/>
            <w:color w:val="000000" w:themeColor="text1"/>
            <w:rPrChange w:id="7632"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7633" w:author="Liliana Salvador" w:date="2022-02-26T19:11:00Z"/>
          <w:del w:id="7634" w:author="Ruijie Xu" w:date="2022-03-04T12:58:00Z"/>
          <w:rFonts w:ascii="Times New Roman" w:hAnsi="Times New Roman" w:cs="Times New Roman"/>
          <w:i/>
          <w:color w:val="000000" w:themeColor="text1"/>
          <w:u w:val="single"/>
          <w:rPrChange w:id="7635" w:author="Ruijie Xu" w:date="2022-03-10T12:31:00Z">
            <w:rPr>
              <w:ins w:id="7636" w:author="Liliana Salvador" w:date="2022-02-26T19:11:00Z"/>
              <w:del w:id="7637"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7638" w:author="Liliana Salvador" w:date="2022-02-26T19:11:00Z"/>
          <w:del w:id="7639" w:author="Ruijie Xu" w:date="2022-03-04T12:58:00Z"/>
          <w:rFonts w:ascii="Times New Roman" w:hAnsi="Times New Roman" w:cs="Times New Roman"/>
          <w:iCs/>
          <w:color w:val="000000" w:themeColor="text1"/>
          <w:u w:val="single"/>
          <w:rPrChange w:id="7640" w:author="Ruijie Xu" w:date="2022-03-10T12:31:00Z">
            <w:rPr>
              <w:ins w:id="7641" w:author="Liliana Salvador" w:date="2022-02-26T19:11:00Z"/>
              <w:del w:id="7642" w:author="Ruijie Xu" w:date="2022-03-04T12:58:00Z"/>
              <w:i/>
              <w:color w:val="000000" w:themeColor="text1"/>
              <w:u w:val="single"/>
            </w:rPr>
          </w:rPrChange>
        </w:rPr>
      </w:pPr>
      <w:ins w:id="7643" w:author="Liliana Salvador" w:date="2022-02-26T19:11:00Z">
        <w:del w:id="7644" w:author="Ruijie Xu" w:date="2022-03-04T12:58:00Z">
          <w:r w:rsidRPr="002B42A7" w:rsidDel="001E602D">
            <w:rPr>
              <w:rFonts w:ascii="Times New Roman" w:hAnsi="Times New Roman" w:cs="Times New Roman"/>
              <w:iCs/>
              <w:color w:val="000000" w:themeColor="text1"/>
              <w:u w:val="single"/>
              <w:rPrChange w:id="7645"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7646" w:author="Liliana Salvador" w:date="2022-02-26T19:10:00Z"/>
          <w:del w:id="7647" w:author="Ruijie Xu" w:date="2022-03-04T12:58:00Z"/>
          <w:rFonts w:ascii="Times New Roman" w:hAnsi="Times New Roman" w:cs="Times New Roman"/>
          <w:color w:val="000000" w:themeColor="text1"/>
          <w:rPrChange w:id="7648" w:author="Ruijie Xu" w:date="2022-03-10T12:31:00Z">
            <w:rPr>
              <w:ins w:id="7649" w:author="Liliana Salvador" w:date="2022-02-26T19:10:00Z"/>
              <w:del w:id="7650" w:author="Ruijie Xu" w:date="2022-03-04T12:58:00Z"/>
              <w:color w:val="000000" w:themeColor="text1"/>
            </w:rPr>
          </w:rPrChange>
        </w:rPr>
      </w:pPr>
      <w:del w:id="7651" w:author="Ruijie Xu" w:date="2022-03-04T12:58:00Z">
        <w:r w:rsidRPr="002B42A7" w:rsidDel="001E602D">
          <w:rPr>
            <w:rFonts w:ascii="Times New Roman" w:hAnsi="Times New Roman" w:cs="Times New Roman"/>
            <w:color w:val="000000" w:themeColor="text1"/>
            <w:rPrChange w:id="7652" w:author="Ruijie Xu" w:date="2022-03-10T12:31:00Z">
              <w:rPr>
                <w:color w:val="000000" w:themeColor="text1"/>
              </w:rPr>
            </w:rPrChange>
          </w:rPr>
          <w:delText xml:space="preserve">The number of species identified ranges from 6 by Diamond and 57 by </w:delText>
        </w:r>
      </w:del>
      <w:del w:id="7653" w:author="Ruijie Xu" w:date="2022-02-01T13:44:00Z">
        <w:r w:rsidRPr="002B42A7" w:rsidDel="00537B08">
          <w:rPr>
            <w:rFonts w:ascii="Times New Roman" w:hAnsi="Times New Roman" w:cs="Times New Roman"/>
            <w:color w:val="000000" w:themeColor="text1"/>
            <w:rPrChange w:id="7654" w:author="Ruijie Xu" w:date="2022-03-10T12:31:00Z">
              <w:rPr>
                <w:color w:val="000000" w:themeColor="text1"/>
              </w:rPr>
            </w:rPrChange>
          </w:rPr>
          <w:delText>Blastn</w:delText>
        </w:r>
      </w:del>
      <w:del w:id="7655" w:author="Ruijie Xu" w:date="2022-03-04T12:58:00Z">
        <w:r w:rsidR="008B3EF9" w:rsidRPr="002B42A7" w:rsidDel="001E602D">
          <w:rPr>
            <w:rFonts w:ascii="Times New Roman" w:hAnsi="Times New Roman" w:cs="Times New Roman"/>
            <w:color w:val="000000" w:themeColor="text1"/>
            <w:rPrChange w:id="7656" w:author="Ruijie Xu" w:date="2022-03-10T12:31:00Z">
              <w:rPr>
                <w:color w:val="000000" w:themeColor="text1"/>
              </w:rPr>
            </w:rPrChange>
          </w:rPr>
          <w:delText xml:space="preserve"> (</w:delText>
        </w:r>
      </w:del>
      <w:del w:id="7657" w:author="Ruijie Xu" w:date="2022-02-03T12:36:00Z">
        <w:r w:rsidR="00C33259" w:rsidRPr="002B42A7" w:rsidDel="00B27320">
          <w:rPr>
            <w:rFonts w:ascii="Times New Roman" w:hAnsi="Times New Roman" w:cs="Times New Roman"/>
            <w:color w:val="000000" w:themeColor="text1"/>
            <w:rPrChange w:id="7658" w:author="Ruijie Xu" w:date="2022-03-10T12:31:00Z">
              <w:rPr>
                <w:color w:val="000000" w:themeColor="text1"/>
              </w:rPr>
            </w:rPrChange>
          </w:rPr>
          <w:delText>Table II.8</w:delText>
        </w:r>
      </w:del>
      <w:del w:id="7659" w:author="Ruijie Xu" w:date="2022-03-04T12:58:00Z">
        <w:r w:rsidR="008B3EF9" w:rsidRPr="002B42A7" w:rsidDel="001E602D">
          <w:rPr>
            <w:rFonts w:ascii="Times New Roman" w:hAnsi="Times New Roman" w:cs="Times New Roman"/>
            <w:color w:val="000000" w:themeColor="text1"/>
            <w:rPrChange w:id="7660"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7661"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7662"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7663" w:author="Ruijie Xu" w:date="2022-03-10T12:31:00Z">
              <w:rPr>
                <w:color w:val="000000" w:themeColor="text1"/>
              </w:rPr>
            </w:rPrChange>
          </w:rPr>
          <w:delText>More taxa w</w:delText>
        </w:r>
      </w:del>
      <w:ins w:id="7664" w:author="Liliana Salvador" w:date="2022-02-26T19:07:00Z">
        <w:del w:id="7665" w:author="Ruijie Xu" w:date="2022-03-04T12:58:00Z">
          <w:r w:rsidR="00E205F0" w:rsidRPr="002B42A7" w:rsidDel="001E602D">
            <w:rPr>
              <w:rFonts w:ascii="Times New Roman" w:hAnsi="Times New Roman" w:cs="Times New Roman"/>
              <w:color w:val="000000" w:themeColor="text1"/>
              <w:rPrChange w:id="7666" w:author="Ruijie Xu" w:date="2022-03-10T12:31:00Z">
                <w:rPr>
                  <w:color w:val="000000" w:themeColor="text1"/>
                </w:rPr>
              </w:rPrChange>
            </w:rPr>
            <w:delText>ere</w:delText>
          </w:r>
        </w:del>
      </w:ins>
      <w:del w:id="7667" w:author="Ruijie Xu" w:date="2022-03-04T12:58:00Z">
        <w:r w:rsidR="00C66531" w:rsidRPr="002B42A7" w:rsidDel="001E602D">
          <w:rPr>
            <w:rFonts w:ascii="Times New Roman" w:hAnsi="Times New Roman" w:cs="Times New Roman"/>
            <w:color w:val="000000" w:themeColor="text1"/>
            <w:rPrChange w:id="7668" w:author="Ruijie Xu" w:date="2022-03-10T12:31:00Z">
              <w:rPr>
                <w:color w:val="000000" w:themeColor="text1"/>
              </w:rPr>
            </w:rPrChange>
          </w:rPr>
          <w:delText>as identified significantly abundant in the Kidney samples compare to</w:delText>
        </w:r>
      </w:del>
      <w:ins w:id="7669" w:author="Liliana Salvador" w:date="2022-02-26T19:07:00Z">
        <w:del w:id="7670" w:author="Ruijie Xu" w:date="2022-03-04T12:58:00Z">
          <w:r w:rsidR="00E205F0" w:rsidRPr="002B42A7" w:rsidDel="001E602D">
            <w:rPr>
              <w:rFonts w:ascii="Times New Roman" w:hAnsi="Times New Roman" w:cs="Times New Roman"/>
              <w:color w:val="000000" w:themeColor="text1"/>
              <w:rPrChange w:id="7671" w:author="Ruijie Xu" w:date="2022-03-10T12:31:00Z">
                <w:rPr>
                  <w:color w:val="000000" w:themeColor="text1"/>
                </w:rPr>
              </w:rPrChange>
            </w:rPr>
            <w:delText>than in</w:delText>
          </w:r>
        </w:del>
      </w:ins>
      <w:del w:id="7672" w:author="Ruijie Xu" w:date="2022-03-04T12:58:00Z">
        <w:r w:rsidR="00C66531" w:rsidRPr="002B42A7" w:rsidDel="001E602D">
          <w:rPr>
            <w:rFonts w:ascii="Times New Roman" w:hAnsi="Times New Roman" w:cs="Times New Roman"/>
            <w:color w:val="000000" w:themeColor="text1"/>
            <w:rPrChange w:id="7673"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7674" w:author="Ruijie Xu" w:date="2022-03-10T12:31:00Z">
              <w:rPr>
                <w:color w:val="000000" w:themeColor="text1"/>
              </w:rPr>
            </w:rPrChange>
          </w:rPr>
          <w:delText xml:space="preserve">, especially </w:delText>
        </w:r>
      </w:del>
      <w:ins w:id="7675" w:author="Liliana Salvador" w:date="2022-02-26T19:08:00Z">
        <w:del w:id="7676" w:author="Ruijie Xu" w:date="2022-03-04T12:58:00Z">
          <w:r w:rsidR="00E205F0" w:rsidRPr="002B42A7" w:rsidDel="001E602D">
            <w:rPr>
              <w:rFonts w:ascii="Times New Roman" w:hAnsi="Times New Roman" w:cs="Times New Roman"/>
              <w:color w:val="000000" w:themeColor="text1"/>
              <w:rPrChange w:id="7677" w:author="Ruijie Xu" w:date="2022-03-10T12:31:00Z">
                <w:rPr>
                  <w:color w:val="000000" w:themeColor="text1"/>
                </w:rPr>
              </w:rPrChange>
            </w:rPr>
            <w:delText>at</w:delText>
          </w:r>
        </w:del>
      </w:ins>
      <w:del w:id="7678" w:author="Ruijie Xu" w:date="2022-03-04T12:58:00Z">
        <w:r w:rsidR="00C66531" w:rsidRPr="002B42A7" w:rsidDel="001E602D">
          <w:rPr>
            <w:rFonts w:ascii="Times New Roman" w:hAnsi="Times New Roman" w:cs="Times New Roman"/>
            <w:color w:val="000000" w:themeColor="text1"/>
            <w:rPrChange w:id="7679"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7680" w:author="Ruijie Xu" w:date="2022-03-10T12:31:00Z">
              <w:rPr>
                <w:color w:val="000000" w:themeColor="text1"/>
              </w:rPr>
            </w:rPrChange>
          </w:rPr>
          <w:delText xml:space="preserve"> (Figure S</w:delText>
        </w:r>
      </w:del>
      <w:del w:id="7681" w:author="Ruijie Xu" w:date="2022-02-03T12:37:00Z">
        <w:r w:rsidR="00E96CAD" w:rsidRPr="002B42A7" w:rsidDel="00B27320">
          <w:rPr>
            <w:rFonts w:ascii="Times New Roman" w:hAnsi="Times New Roman" w:cs="Times New Roman"/>
            <w:color w:val="000000" w:themeColor="text1"/>
            <w:rPrChange w:id="7682" w:author="Ruijie Xu" w:date="2022-03-10T12:31:00Z">
              <w:rPr>
                <w:color w:val="000000" w:themeColor="text1"/>
              </w:rPr>
            </w:rPrChange>
          </w:rPr>
          <w:delText>8</w:delText>
        </w:r>
      </w:del>
      <w:del w:id="7683" w:author="Ruijie Xu" w:date="2022-03-04T12:58:00Z">
        <w:r w:rsidR="00E96CAD" w:rsidRPr="002B42A7" w:rsidDel="001E602D">
          <w:rPr>
            <w:rFonts w:ascii="Times New Roman" w:hAnsi="Times New Roman" w:cs="Times New Roman"/>
            <w:color w:val="000000" w:themeColor="text1"/>
            <w:rPrChange w:id="7684"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7685"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7686"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7687" w:author="Ruijie Xu" w:date="2022-03-10T12:31:00Z">
              <w:rPr>
                <w:color w:val="000000" w:themeColor="text1"/>
              </w:rPr>
            </w:rPrChange>
          </w:rPr>
          <w:delText xml:space="preserve">Kaiju, the software </w:delText>
        </w:r>
      </w:del>
      <w:ins w:id="7688" w:author="Liliana Salvador" w:date="2022-02-26T19:08:00Z">
        <w:del w:id="7689" w:author="Ruijie Xu" w:date="2022-03-04T12:58:00Z">
          <w:r w:rsidR="00E205F0" w:rsidRPr="002B42A7" w:rsidDel="001E602D">
            <w:rPr>
              <w:rFonts w:ascii="Times New Roman" w:hAnsi="Times New Roman" w:cs="Times New Roman"/>
              <w:color w:val="000000" w:themeColor="text1"/>
              <w:rPrChange w:id="7690" w:author="Ruijie Xu" w:date="2022-03-10T12:31:00Z">
                <w:rPr>
                  <w:color w:val="000000" w:themeColor="text1"/>
                </w:rPr>
              </w:rPrChange>
            </w:rPr>
            <w:delText xml:space="preserve">that </w:delText>
          </w:r>
        </w:del>
      </w:ins>
      <w:del w:id="7691" w:author="Ruijie Xu" w:date="2022-03-04T12:58:00Z">
        <w:r w:rsidR="00B81751" w:rsidRPr="002B42A7" w:rsidDel="001E602D">
          <w:rPr>
            <w:rFonts w:ascii="Times New Roman" w:hAnsi="Times New Roman" w:cs="Times New Roman"/>
            <w:color w:val="000000" w:themeColor="text1"/>
            <w:rPrChange w:id="7692"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7693"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7694" w:author="Ruijie Xu" w:date="2022-03-10T12:31:00Z">
              <w:rPr>
                <w:color w:val="000000" w:themeColor="text1"/>
              </w:rPr>
            </w:rPrChange>
          </w:rPr>
          <w:delText xml:space="preserve"> taxa at the species level, has five out of ten distinct taxa reported as </w:delText>
        </w:r>
      </w:del>
      <w:del w:id="7695" w:author="Ruijie Xu" w:date="2022-02-03T12:37:00Z">
        <w:r w:rsidR="00B81751" w:rsidRPr="002B42A7" w:rsidDel="00B27320">
          <w:rPr>
            <w:rFonts w:ascii="Times New Roman" w:hAnsi="Times New Roman" w:cs="Times New Roman"/>
            <w:color w:val="000000" w:themeColor="text1"/>
            <w:rPrChange w:id="7696" w:author="Ruijie Xu" w:date="2022-03-10T12:31:00Z">
              <w:rPr>
                <w:color w:val="000000" w:themeColor="text1"/>
              </w:rPr>
            </w:rPrChange>
          </w:rPr>
          <w:delText>Viruese</w:delText>
        </w:r>
      </w:del>
      <w:del w:id="7697" w:author="Ruijie Xu" w:date="2022-03-04T12:58:00Z">
        <w:r w:rsidR="00B81751" w:rsidRPr="002B42A7" w:rsidDel="001E602D">
          <w:rPr>
            <w:rFonts w:ascii="Times New Roman" w:hAnsi="Times New Roman" w:cs="Times New Roman"/>
            <w:color w:val="000000" w:themeColor="text1"/>
            <w:rPrChange w:id="7698" w:author="Ruijie Xu" w:date="2022-03-10T12:31:00Z">
              <w:rPr>
                <w:color w:val="000000" w:themeColor="text1"/>
              </w:rPr>
            </w:rPrChange>
          </w:rPr>
          <w:delText xml:space="preserve"> (Figure S</w:delText>
        </w:r>
      </w:del>
      <w:del w:id="7699" w:author="Ruijie Xu" w:date="2022-02-03T12:37:00Z">
        <w:r w:rsidR="00B81751" w:rsidRPr="002B42A7" w:rsidDel="00B27320">
          <w:rPr>
            <w:rFonts w:ascii="Times New Roman" w:hAnsi="Times New Roman" w:cs="Times New Roman"/>
            <w:color w:val="000000" w:themeColor="text1"/>
            <w:rPrChange w:id="7700" w:author="Ruijie Xu" w:date="2022-03-10T12:31:00Z">
              <w:rPr>
                <w:color w:val="000000" w:themeColor="text1"/>
              </w:rPr>
            </w:rPrChange>
          </w:rPr>
          <w:delText>5</w:delText>
        </w:r>
      </w:del>
      <w:del w:id="7701" w:author="Ruijie Xu" w:date="2022-03-04T12:58:00Z">
        <w:r w:rsidR="00B81751" w:rsidRPr="002B42A7" w:rsidDel="001E602D">
          <w:rPr>
            <w:rFonts w:ascii="Times New Roman" w:hAnsi="Times New Roman" w:cs="Times New Roman"/>
            <w:color w:val="000000" w:themeColor="text1"/>
            <w:rPrChange w:id="7702" w:author="Ruijie Xu" w:date="2022-03-10T12:31:00Z">
              <w:rPr>
                <w:color w:val="000000" w:themeColor="text1"/>
              </w:rPr>
            </w:rPrChange>
          </w:rPr>
          <w:delText xml:space="preserve">). In general, </w:delText>
        </w:r>
      </w:del>
      <w:ins w:id="7703" w:author="Liliana Salvador" w:date="2022-02-26T19:08:00Z">
        <w:del w:id="7704" w:author="Ruijie Xu" w:date="2022-03-04T12:58:00Z">
          <w:r w:rsidR="00E205F0" w:rsidRPr="002B42A7" w:rsidDel="001E602D">
            <w:rPr>
              <w:rFonts w:ascii="Times New Roman" w:hAnsi="Times New Roman" w:cs="Times New Roman"/>
              <w:color w:val="000000" w:themeColor="text1"/>
              <w:rPrChange w:id="7705" w:author="Ruijie Xu" w:date="2022-03-10T12:31:00Z">
                <w:rPr>
                  <w:color w:val="000000" w:themeColor="text1"/>
                </w:rPr>
              </w:rPrChange>
            </w:rPr>
            <w:delText>o</w:delText>
          </w:r>
        </w:del>
      </w:ins>
      <w:del w:id="7706" w:author="Ruijie Xu" w:date="2022-03-04T12:58:00Z">
        <w:r w:rsidR="00780BEC" w:rsidRPr="002B42A7" w:rsidDel="001E602D">
          <w:rPr>
            <w:rFonts w:ascii="Times New Roman" w:hAnsi="Times New Roman" w:cs="Times New Roman"/>
            <w:color w:val="000000" w:themeColor="text1"/>
            <w:rPrChange w:id="7707"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7708"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7709" w:author="Ruijie Xu" w:date="2022-03-10T12:31:00Z">
              <w:rPr>
                <w:color w:val="000000" w:themeColor="text1"/>
              </w:rPr>
            </w:rPrChange>
          </w:rPr>
          <w:delText>(</w:delText>
        </w:r>
      </w:del>
      <w:del w:id="7710" w:author="Ruijie Xu" w:date="2022-02-02T11:02:00Z">
        <w:r w:rsidR="007E081C" w:rsidRPr="002B42A7" w:rsidDel="00463AA7">
          <w:rPr>
            <w:rFonts w:ascii="Times New Roman" w:hAnsi="Times New Roman" w:cs="Times New Roman"/>
            <w:i/>
            <w:iCs/>
            <w:color w:val="000000" w:themeColor="text1"/>
            <w:rPrChange w:id="7711" w:author="Ruijie Xu" w:date="2022-03-10T12:31:00Z">
              <w:rPr>
                <w:i/>
                <w:iCs/>
                <w:color w:val="000000" w:themeColor="text1"/>
              </w:rPr>
            </w:rPrChange>
          </w:rPr>
          <w:delText>Leptospira</w:delText>
        </w:r>
      </w:del>
      <w:del w:id="7712" w:author="Ruijie Xu" w:date="2022-03-04T12:58:00Z">
        <w:r w:rsidR="007E081C" w:rsidRPr="002B42A7" w:rsidDel="001E602D">
          <w:rPr>
            <w:rFonts w:ascii="Times New Roman" w:hAnsi="Times New Roman" w:cs="Times New Roman"/>
            <w:i/>
            <w:iCs/>
            <w:color w:val="000000" w:themeColor="text1"/>
            <w:rPrChange w:id="7713"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7714"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7715"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7716"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7717"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7718" w:author="Ruijie Xu" w:date="2022-03-10T12:31:00Z">
              <w:rPr>
                <w:color w:val="000000" w:themeColor="text1"/>
              </w:rPr>
            </w:rPrChange>
          </w:rPr>
          <w:delText>w</w:delText>
        </w:r>
      </w:del>
      <w:ins w:id="7719" w:author="Liliana Salvador" w:date="2022-02-26T19:08:00Z">
        <w:del w:id="7720" w:author="Ruijie Xu" w:date="2022-03-04T12:58:00Z">
          <w:r w:rsidR="00E205F0" w:rsidRPr="002B42A7" w:rsidDel="001E602D">
            <w:rPr>
              <w:rFonts w:ascii="Times New Roman" w:hAnsi="Times New Roman" w:cs="Times New Roman"/>
              <w:color w:val="000000" w:themeColor="text1"/>
              <w:rPrChange w:id="7721" w:author="Ruijie Xu" w:date="2022-03-10T12:31:00Z">
                <w:rPr>
                  <w:color w:val="000000" w:themeColor="text1"/>
                </w:rPr>
              </w:rPrChange>
            </w:rPr>
            <w:delText>ere</w:delText>
          </w:r>
        </w:del>
      </w:ins>
      <w:del w:id="7722" w:author="Ruijie Xu" w:date="2022-03-04T12:58:00Z">
        <w:r w:rsidRPr="002B42A7" w:rsidDel="001E602D">
          <w:rPr>
            <w:rFonts w:ascii="Times New Roman" w:hAnsi="Times New Roman" w:cs="Times New Roman"/>
            <w:color w:val="000000" w:themeColor="text1"/>
            <w:rPrChange w:id="7723"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7724"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7725" w:author="Ruijie Xu" w:date="2022-03-10T12:31:00Z">
              <w:rPr>
                <w:color w:val="000000" w:themeColor="text1"/>
              </w:rPr>
            </w:rPrChange>
          </w:rPr>
          <w:delText xml:space="preserve">all </w:delText>
        </w:r>
      </w:del>
      <w:ins w:id="7726" w:author="Liliana Salvador" w:date="2022-02-26T19:09:00Z">
        <w:del w:id="7727" w:author="Ruijie Xu" w:date="2022-02-27T12:38:00Z">
          <w:r w:rsidR="00E205F0" w:rsidRPr="002B42A7" w:rsidDel="00F06949">
            <w:rPr>
              <w:rFonts w:ascii="Times New Roman" w:hAnsi="Times New Roman" w:cs="Times New Roman"/>
              <w:color w:val="000000" w:themeColor="text1"/>
              <w:rPrChange w:id="7728" w:author="Ruijie Xu" w:date="2022-03-10T12:31:00Z">
                <w:rPr>
                  <w:color w:val="000000" w:themeColor="text1"/>
                </w:rPr>
              </w:rPrChange>
            </w:rPr>
            <w:delText>classified</w:delText>
          </w:r>
        </w:del>
        <w:del w:id="7729" w:author="Ruijie Xu" w:date="2022-03-04T12:58:00Z">
          <w:r w:rsidR="00E205F0" w:rsidRPr="002B42A7" w:rsidDel="001E602D">
            <w:rPr>
              <w:rFonts w:ascii="Times New Roman" w:hAnsi="Times New Roman" w:cs="Times New Roman"/>
              <w:color w:val="000000" w:themeColor="text1"/>
              <w:rPrChange w:id="7730" w:author="Ruijie Xu" w:date="2022-03-10T12:31:00Z">
                <w:rPr>
                  <w:color w:val="000000" w:themeColor="text1"/>
                </w:rPr>
              </w:rPrChange>
            </w:rPr>
            <w:delText xml:space="preserve"> by all </w:delText>
          </w:r>
        </w:del>
      </w:ins>
      <w:del w:id="7731" w:author="Ruijie Xu" w:date="2022-03-04T12:58:00Z">
        <w:r w:rsidRPr="002B42A7" w:rsidDel="001E602D">
          <w:rPr>
            <w:rFonts w:ascii="Times New Roman" w:hAnsi="Times New Roman" w:cs="Times New Roman"/>
            <w:color w:val="000000" w:themeColor="text1"/>
            <w:rPrChange w:id="7732" w:author="Ruijie Xu" w:date="2022-03-10T12:31:00Z">
              <w:rPr>
                <w:color w:val="000000" w:themeColor="text1"/>
              </w:rPr>
            </w:rPrChange>
          </w:rPr>
          <w:delText>software</w:delText>
        </w:r>
      </w:del>
      <w:ins w:id="7733" w:author="Liliana Salvador" w:date="2022-02-26T19:09:00Z">
        <w:del w:id="7734" w:author="Ruijie Xu" w:date="2022-03-04T12:58:00Z">
          <w:r w:rsidR="00E205F0" w:rsidRPr="002B42A7" w:rsidDel="001E602D">
            <w:rPr>
              <w:rFonts w:ascii="Times New Roman" w:hAnsi="Times New Roman" w:cs="Times New Roman"/>
              <w:color w:val="000000" w:themeColor="text1"/>
              <w:rPrChange w:id="7735" w:author="Ruijie Xu" w:date="2022-03-10T12:31:00Z">
                <w:rPr>
                  <w:color w:val="000000" w:themeColor="text1"/>
                </w:rPr>
              </w:rPrChange>
            </w:rPr>
            <w:delText xml:space="preserve"> </w:delText>
          </w:r>
        </w:del>
      </w:ins>
      <w:del w:id="7736" w:author="Ruijie Xu" w:date="2022-03-04T12:58:00Z">
        <w:r w:rsidRPr="002B42A7" w:rsidDel="001E602D">
          <w:rPr>
            <w:rFonts w:ascii="Times New Roman" w:hAnsi="Times New Roman" w:cs="Times New Roman"/>
            <w:color w:val="000000" w:themeColor="text1"/>
            <w:rPrChange w:id="7737"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7738"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7739" w:author="Ruijie Xu" w:date="2022-03-10T12:31:00Z">
              <w:rPr>
                <w:color w:val="000000" w:themeColor="text1"/>
              </w:rPr>
            </w:rPrChange>
          </w:rPr>
          <w:delText xml:space="preserve"> (</w:delText>
        </w:r>
      </w:del>
      <w:bookmarkStart w:id="7740" w:name="OLE_LINK189"/>
      <w:bookmarkStart w:id="7741" w:name="OLE_LINK190"/>
      <w:del w:id="7742" w:author="Ruijie Xu" w:date="2022-02-03T12:38:00Z">
        <w:r w:rsidR="002B1E77" w:rsidRPr="002B42A7" w:rsidDel="00B27320">
          <w:rPr>
            <w:rFonts w:ascii="Times New Roman" w:hAnsi="Times New Roman" w:cs="Times New Roman"/>
            <w:color w:val="000000" w:themeColor="text1"/>
            <w:rPrChange w:id="7743" w:author="Ruijie Xu" w:date="2022-03-10T12:31:00Z">
              <w:rPr>
                <w:color w:val="000000" w:themeColor="text1"/>
              </w:rPr>
            </w:rPrChange>
          </w:rPr>
          <w:delText>Figure</w:delText>
        </w:r>
      </w:del>
      <w:del w:id="7744" w:author="Ruijie Xu" w:date="2022-03-04T12:58:00Z">
        <w:r w:rsidR="002B1E77" w:rsidRPr="002B42A7" w:rsidDel="001E602D">
          <w:rPr>
            <w:rFonts w:ascii="Times New Roman" w:hAnsi="Times New Roman" w:cs="Times New Roman"/>
            <w:color w:val="000000" w:themeColor="text1"/>
            <w:rPrChange w:id="7745" w:author="Ruijie Xu" w:date="2022-03-10T12:31:00Z">
              <w:rPr>
                <w:color w:val="000000" w:themeColor="text1"/>
              </w:rPr>
            </w:rPrChange>
          </w:rPr>
          <w:delText xml:space="preserve"> S</w:delText>
        </w:r>
      </w:del>
      <w:del w:id="7746" w:author="Ruijie Xu" w:date="2022-02-03T12:37:00Z">
        <w:r w:rsidR="002B1E77" w:rsidRPr="002B42A7" w:rsidDel="00B27320">
          <w:rPr>
            <w:rFonts w:ascii="Times New Roman" w:hAnsi="Times New Roman" w:cs="Times New Roman"/>
            <w:color w:val="000000" w:themeColor="text1"/>
            <w:rPrChange w:id="7747" w:author="Ruijie Xu" w:date="2022-03-10T12:31:00Z">
              <w:rPr>
                <w:color w:val="000000" w:themeColor="text1"/>
              </w:rPr>
            </w:rPrChange>
          </w:rPr>
          <w:delText>5</w:delText>
        </w:r>
      </w:del>
      <w:bookmarkEnd w:id="7740"/>
      <w:bookmarkEnd w:id="7741"/>
      <w:del w:id="7748" w:author="Ruijie Xu" w:date="2022-03-04T12:58:00Z">
        <w:r w:rsidR="0045640F" w:rsidRPr="002B42A7" w:rsidDel="001E602D">
          <w:rPr>
            <w:rFonts w:ascii="Times New Roman" w:hAnsi="Times New Roman" w:cs="Times New Roman"/>
            <w:color w:val="000000" w:themeColor="text1"/>
            <w:rPrChange w:id="7749" w:author="Ruijie Xu" w:date="2022-03-10T12:31:00Z">
              <w:rPr>
                <w:color w:val="000000" w:themeColor="text1"/>
              </w:rPr>
            </w:rPrChange>
          </w:rPr>
          <w:delText>, Figure S</w:delText>
        </w:r>
      </w:del>
      <w:del w:id="7750" w:author="Ruijie Xu" w:date="2022-02-03T12:38:00Z">
        <w:r w:rsidR="0045640F" w:rsidRPr="002B42A7" w:rsidDel="00B27320">
          <w:rPr>
            <w:rFonts w:ascii="Times New Roman" w:hAnsi="Times New Roman" w:cs="Times New Roman"/>
            <w:color w:val="000000" w:themeColor="text1"/>
            <w:rPrChange w:id="7751" w:author="Ruijie Xu" w:date="2022-03-10T12:31:00Z">
              <w:rPr>
                <w:color w:val="000000" w:themeColor="text1"/>
              </w:rPr>
            </w:rPrChange>
          </w:rPr>
          <w:delText>6</w:delText>
        </w:r>
      </w:del>
      <w:del w:id="7752" w:author="Ruijie Xu" w:date="2022-03-04T12:58:00Z">
        <w:r w:rsidR="002B1E77" w:rsidRPr="002B42A7" w:rsidDel="001E602D">
          <w:rPr>
            <w:rFonts w:ascii="Times New Roman" w:hAnsi="Times New Roman" w:cs="Times New Roman"/>
            <w:color w:val="000000" w:themeColor="text1"/>
            <w:rPrChange w:id="7753"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7754"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7755" w:author="Liliana Salvador" w:date="2022-02-26T19:10:00Z"/>
          <w:del w:id="7756" w:author="Ruijie Xu" w:date="2022-03-04T12:58:00Z"/>
          <w:rFonts w:ascii="Times New Roman" w:hAnsi="Times New Roman" w:cs="Times New Roman"/>
          <w:color w:val="000000" w:themeColor="text1"/>
          <w:rPrChange w:id="7757" w:author="Ruijie Xu" w:date="2022-03-10T12:31:00Z">
            <w:rPr>
              <w:ins w:id="7758" w:author="Liliana Salvador" w:date="2022-02-26T19:10:00Z"/>
              <w:del w:id="7759" w:author="Ruijie Xu" w:date="2022-03-04T12:58:00Z"/>
              <w:color w:val="000000" w:themeColor="text1"/>
            </w:rPr>
          </w:rPrChange>
        </w:rPr>
      </w:pPr>
    </w:p>
    <w:p w14:paraId="2E0D70AA" w14:textId="5BC5B1D4" w:rsidR="00E205F0" w:rsidRPr="002B42A7" w:rsidDel="001E602D" w:rsidRDefault="00E205F0">
      <w:pPr>
        <w:spacing w:line="480" w:lineRule="auto"/>
        <w:rPr>
          <w:ins w:id="7760" w:author="Liliana Salvador" w:date="2022-02-26T19:10:00Z"/>
          <w:del w:id="7761" w:author="Ruijie Xu" w:date="2022-03-04T12:58:00Z"/>
          <w:rFonts w:ascii="Times New Roman" w:hAnsi="Times New Roman" w:cs="Times New Roman"/>
          <w:iCs/>
          <w:color w:val="000000" w:themeColor="text1"/>
          <w:u w:val="single"/>
          <w:rPrChange w:id="7762" w:author="Ruijie Xu" w:date="2022-03-10T12:31:00Z">
            <w:rPr>
              <w:ins w:id="7763" w:author="Liliana Salvador" w:date="2022-02-26T19:10:00Z"/>
              <w:del w:id="7764" w:author="Ruijie Xu" w:date="2022-03-04T12:58:00Z"/>
              <w:iCs/>
              <w:color w:val="000000" w:themeColor="text1"/>
            </w:rPr>
          </w:rPrChange>
        </w:rPr>
      </w:pPr>
      <w:ins w:id="7765" w:author="Liliana Salvador" w:date="2022-02-26T19:10:00Z">
        <w:del w:id="7766" w:author="Ruijie Xu" w:date="2022-03-04T12:58:00Z">
          <w:r w:rsidRPr="002B42A7" w:rsidDel="001E602D">
            <w:rPr>
              <w:rFonts w:ascii="Times New Roman" w:hAnsi="Times New Roman" w:cs="Times New Roman"/>
              <w:iCs/>
              <w:color w:val="000000" w:themeColor="text1"/>
              <w:u w:val="single"/>
              <w:rPrChange w:id="7767"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7768" w:author="Ruijie Xu" w:date="2022-03-04T12:58:00Z"/>
          <w:rFonts w:ascii="Times New Roman" w:hAnsi="Times New Roman" w:cs="Times New Roman"/>
          <w:color w:val="000000" w:themeColor="text1"/>
          <w:rPrChange w:id="7769" w:author="Ruijie Xu" w:date="2022-03-10T12:31:00Z">
            <w:rPr>
              <w:del w:id="7770" w:author="Ruijie Xu" w:date="2022-03-04T12:58:00Z"/>
              <w:color w:val="000000" w:themeColor="text1"/>
            </w:rPr>
          </w:rPrChange>
        </w:rPr>
      </w:pPr>
      <w:del w:id="7771" w:author="Ruijie Xu" w:date="2022-03-04T12:58:00Z">
        <w:r w:rsidRPr="002B42A7" w:rsidDel="001E602D">
          <w:rPr>
            <w:rFonts w:ascii="Times New Roman" w:hAnsi="Times New Roman" w:cs="Times New Roman"/>
            <w:color w:val="000000" w:themeColor="text1"/>
            <w:rPrChange w:id="7772"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7773"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7774" w:author="Ruijie Xu" w:date="2022-03-10T12:31:00Z">
              <w:rPr>
                <w:color w:val="000000" w:themeColor="text1"/>
              </w:rPr>
            </w:rPrChange>
          </w:rPr>
          <w:delText xml:space="preserve"> “p__Firmicutes” was identified </w:delText>
        </w:r>
      </w:del>
      <w:ins w:id="7775" w:author="Liliana Salvador" w:date="2022-02-26T19:12:00Z">
        <w:del w:id="7776" w:author="Ruijie Xu" w:date="2022-03-04T12:58:00Z">
          <w:r w:rsidR="00E205F0" w:rsidRPr="002B42A7" w:rsidDel="001E602D">
            <w:rPr>
              <w:rFonts w:ascii="Times New Roman" w:hAnsi="Times New Roman" w:cs="Times New Roman"/>
              <w:color w:val="000000" w:themeColor="text1"/>
              <w:rPrChange w:id="7777" w:author="Ruijie Xu" w:date="2022-03-10T12:31:00Z">
                <w:rPr>
                  <w:color w:val="000000" w:themeColor="text1"/>
                </w:rPr>
              </w:rPrChange>
            </w:rPr>
            <w:delText xml:space="preserve">as the DA taxon </w:delText>
          </w:r>
        </w:del>
      </w:ins>
      <w:del w:id="7778" w:author="Ruijie Xu" w:date="2022-03-04T12:58:00Z">
        <w:r w:rsidRPr="002B42A7" w:rsidDel="001E602D">
          <w:rPr>
            <w:rFonts w:ascii="Times New Roman" w:hAnsi="Times New Roman" w:cs="Times New Roman"/>
            <w:color w:val="000000" w:themeColor="text1"/>
            <w:rPrChange w:id="7779" w:author="Ruijie Xu" w:date="2022-03-10T12:31:00Z">
              <w:rPr>
                <w:color w:val="000000" w:themeColor="text1"/>
              </w:rPr>
            </w:rPrChange>
          </w:rPr>
          <w:delText>from the classifications of</w:delText>
        </w:r>
      </w:del>
      <w:ins w:id="7780" w:author="Liliana Salvador" w:date="2022-02-26T19:12:00Z">
        <w:del w:id="7781" w:author="Ruijie Xu" w:date="2022-03-04T12:58:00Z">
          <w:r w:rsidR="00E205F0" w:rsidRPr="002B42A7" w:rsidDel="001E602D">
            <w:rPr>
              <w:rFonts w:ascii="Times New Roman" w:hAnsi="Times New Roman" w:cs="Times New Roman"/>
              <w:color w:val="000000" w:themeColor="text1"/>
              <w:rPrChange w:id="7782" w:author="Ruijie Xu" w:date="2022-03-10T12:31:00Z">
                <w:rPr>
                  <w:color w:val="000000" w:themeColor="text1"/>
                </w:rPr>
              </w:rPrChange>
            </w:rPr>
            <w:delText>by</w:delText>
          </w:r>
        </w:del>
      </w:ins>
      <w:del w:id="7783" w:author="Ruijie Xu" w:date="2022-03-04T12:58:00Z">
        <w:r w:rsidRPr="002B42A7" w:rsidDel="001E602D">
          <w:rPr>
            <w:rFonts w:ascii="Times New Roman" w:hAnsi="Times New Roman" w:cs="Times New Roman"/>
            <w:color w:val="000000" w:themeColor="text1"/>
            <w:rPrChange w:id="7784"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7785"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786"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7787"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7788" w:author="Ruijie Xu" w:date="2022-03-10T12:31:00Z">
              <w:rPr>
                <w:color w:val="000000" w:themeColor="text1"/>
              </w:rPr>
            </w:rPrChange>
          </w:rPr>
          <w:delText xml:space="preserve">. Kaiju has identified </w:delText>
        </w:r>
      </w:del>
      <w:ins w:id="7789" w:author="Liliana Salvador" w:date="2022-02-26T19:12:00Z">
        <w:del w:id="7790" w:author="Ruijie Xu" w:date="2022-02-27T12:38:00Z">
          <w:r w:rsidR="00E205F0" w:rsidRPr="002B42A7" w:rsidDel="00F06949">
            <w:rPr>
              <w:rFonts w:ascii="Times New Roman" w:hAnsi="Times New Roman" w:cs="Times New Roman"/>
              <w:color w:val="000000" w:themeColor="text1"/>
              <w:rPrChange w:id="7791" w:author="Ruijie Xu" w:date="2022-03-10T12:31:00Z">
                <w:rPr>
                  <w:color w:val="000000" w:themeColor="text1"/>
                </w:rPr>
              </w:rPrChange>
            </w:rPr>
            <w:delText xml:space="preserve">as a DA taxon </w:delText>
          </w:r>
        </w:del>
      </w:ins>
      <w:del w:id="7792" w:author="Ruijie Xu" w:date="2022-03-04T12:58:00Z">
        <w:r w:rsidRPr="002B42A7" w:rsidDel="001E602D">
          <w:rPr>
            <w:rFonts w:ascii="Times New Roman" w:hAnsi="Times New Roman" w:cs="Times New Roman"/>
            <w:color w:val="000000" w:themeColor="text1"/>
            <w:rPrChange w:id="7793"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7794"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795" w:author="Ruijie Xu" w:date="2022-03-10T12:31:00Z">
              <w:rPr>
                <w:color w:val="000000" w:themeColor="text1"/>
              </w:rPr>
            </w:rPrChange>
          </w:rPr>
          <w:delText xml:space="preserve"> taxon. </w:delText>
        </w:r>
        <w:commentRangeEnd w:id="7388"/>
        <w:r w:rsidR="00AB0010" w:rsidRPr="002B42A7" w:rsidDel="001E602D">
          <w:rPr>
            <w:rStyle w:val="CommentReference"/>
            <w:rFonts w:ascii="Times New Roman" w:hAnsi="Times New Roman" w:cs="Times New Roman"/>
            <w:sz w:val="24"/>
            <w:szCs w:val="24"/>
            <w:rPrChange w:id="7796" w:author="Ruijie Xu" w:date="2022-03-10T12:31:00Z">
              <w:rPr>
                <w:rStyle w:val="CommentReference"/>
              </w:rPr>
            </w:rPrChange>
          </w:rPr>
          <w:commentReference w:id="7388"/>
        </w:r>
      </w:del>
    </w:p>
    <w:p w14:paraId="166B5E34" w14:textId="524C8321" w:rsidR="00E205F0" w:rsidRPr="002B42A7" w:rsidDel="001E602D" w:rsidRDefault="00E205F0" w:rsidP="00537A4F">
      <w:pPr>
        <w:spacing w:line="480" w:lineRule="auto"/>
        <w:rPr>
          <w:ins w:id="7797" w:author="Liliana Salvador" w:date="2022-02-26T19:11:00Z"/>
          <w:del w:id="7798" w:author="Ruijie Xu" w:date="2022-03-04T12:58:00Z"/>
          <w:rFonts w:ascii="Times New Roman" w:hAnsi="Times New Roman" w:cs="Times New Roman"/>
          <w:b/>
          <w:i/>
          <w:color w:val="000000" w:themeColor="text1"/>
          <w:rPrChange w:id="7799" w:author="Ruijie Xu" w:date="2022-03-10T12:31:00Z">
            <w:rPr>
              <w:ins w:id="7800" w:author="Liliana Salvador" w:date="2022-02-26T19:11:00Z"/>
              <w:del w:id="7801" w:author="Ruijie Xu" w:date="2022-03-04T12:58:00Z"/>
              <w:b/>
              <w:i/>
              <w:color w:val="000000" w:themeColor="text1"/>
            </w:rPr>
          </w:rPrChange>
        </w:rPr>
      </w:pPr>
    </w:p>
    <w:p w14:paraId="176098EB" w14:textId="110BCBE2" w:rsidR="00D47D9F" w:rsidRPr="002B42A7" w:rsidRDefault="004635B1" w:rsidP="00537A4F">
      <w:pPr>
        <w:spacing w:line="480" w:lineRule="auto"/>
        <w:rPr>
          <w:ins w:id="7802" w:author="Liliana Salvador" w:date="2022-02-26T19:23:00Z"/>
          <w:rFonts w:ascii="Times New Roman" w:hAnsi="Times New Roman" w:cs="Times New Roman"/>
          <w:b/>
          <w:color w:val="000000" w:themeColor="text1"/>
          <w:rPrChange w:id="7803" w:author="Ruijie Xu" w:date="2022-03-10T12:31:00Z">
            <w:rPr>
              <w:ins w:id="7804" w:author="Liliana Salvador" w:date="2022-02-26T19:23:00Z"/>
              <w:b/>
              <w:color w:val="000000" w:themeColor="text1"/>
            </w:rPr>
          </w:rPrChange>
        </w:rPr>
      </w:pPr>
      <w:del w:id="7805" w:author="Ruijie Xu" w:date="2022-02-02T11:02:00Z">
        <w:r w:rsidRPr="002B42A7" w:rsidDel="00463AA7">
          <w:rPr>
            <w:rFonts w:ascii="Times New Roman" w:hAnsi="Times New Roman" w:cs="Times New Roman"/>
            <w:b/>
            <w:i/>
            <w:color w:val="000000" w:themeColor="text1"/>
            <w:rPrChange w:id="7806" w:author="Ruijie Xu" w:date="2022-03-10T12:31:00Z">
              <w:rPr>
                <w:b/>
                <w:i/>
                <w:color w:val="000000" w:themeColor="text1"/>
              </w:rPr>
            </w:rPrChange>
          </w:rPr>
          <w:delText>Leptospira</w:delText>
        </w:r>
      </w:del>
      <w:ins w:id="7807" w:author="Rajeev, Sree" w:date="2022-03-03T11:25:00Z">
        <w:r w:rsidR="00AB0010" w:rsidRPr="002B42A7">
          <w:rPr>
            <w:rFonts w:ascii="Times New Roman" w:hAnsi="Times New Roman" w:cs="Times New Roman"/>
            <w:b/>
            <w:color w:val="000000" w:themeColor="text1"/>
            <w:rPrChange w:id="7808" w:author="Ruijie Xu" w:date="2022-03-10T12:31:00Z">
              <w:rPr>
                <w:b/>
                <w:color w:val="000000" w:themeColor="text1"/>
              </w:rPr>
            </w:rPrChange>
          </w:rPr>
          <w:t xml:space="preserve">Pathogen detection </w:t>
        </w:r>
      </w:ins>
      <w:ins w:id="7809" w:author="Ruijie Xu" w:date="2022-02-02T11:02:00Z">
        <w:del w:id="7810" w:author="Rajeev, Sree" w:date="2022-03-03T11:25:00Z">
          <w:r w:rsidR="00463AA7" w:rsidRPr="002B42A7" w:rsidDel="00AB0010">
            <w:rPr>
              <w:rFonts w:ascii="Times New Roman" w:hAnsi="Times New Roman" w:cs="Times New Roman"/>
              <w:b/>
              <w:i/>
              <w:color w:val="000000" w:themeColor="text1"/>
              <w:rPrChange w:id="7811" w:author="Ruijie Xu" w:date="2022-03-10T12:31:00Z">
                <w:rPr>
                  <w:b/>
                  <w:i/>
                  <w:color w:val="000000" w:themeColor="text1"/>
                </w:rPr>
              </w:rPrChange>
            </w:rPr>
            <w:delText>Leptospira</w:delText>
          </w:r>
        </w:del>
      </w:ins>
      <w:del w:id="7812" w:author="Rajeev, Sree" w:date="2022-03-03T11:25:00Z">
        <w:r w:rsidRPr="002B42A7" w:rsidDel="00AB0010">
          <w:rPr>
            <w:rFonts w:ascii="Times New Roman" w:hAnsi="Times New Roman" w:cs="Times New Roman"/>
            <w:b/>
            <w:color w:val="000000" w:themeColor="text1"/>
            <w:rPrChange w:id="7813" w:author="Ruijie Xu" w:date="2022-03-10T12:31:00Z">
              <w:rPr>
                <w:b/>
                <w:color w:val="000000" w:themeColor="text1"/>
              </w:rPr>
            </w:rPrChange>
          </w:rPr>
          <w:delText xml:space="preserve"> </w:delText>
        </w:r>
      </w:del>
      <w:del w:id="7814" w:author="Rajeev, Sree" w:date="2022-03-03T11:26:00Z">
        <w:r w:rsidRPr="002B42A7" w:rsidDel="00AB0010">
          <w:rPr>
            <w:rFonts w:ascii="Times New Roman" w:hAnsi="Times New Roman" w:cs="Times New Roman"/>
            <w:b/>
            <w:color w:val="000000" w:themeColor="text1"/>
            <w:rPrChange w:id="7815" w:author="Ruijie Xu" w:date="2022-03-10T12:31:00Z">
              <w:rPr>
                <w:b/>
                <w:color w:val="000000" w:themeColor="text1"/>
              </w:rPr>
            </w:rPrChange>
          </w:rPr>
          <w:delText>detection</w:delText>
        </w:r>
      </w:del>
      <w:del w:id="7816" w:author="Liliana Salvador" w:date="2022-03-08T20:07:00Z">
        <w:r w:rsidRPr="002B42A7" w:rsidDel="000D56DE">
          <w:rPr>
            <w:rFonts w:ascii="Times New Roman" w:hAnsi="Times New Roman" w:cs="Times New Roman"/>
            <w:b/>
            <w:color w:val="000000" w:themeColor="text1"/>
            <w:rPrChange w:id="7817"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7818" w:author="Ruijie Xu" w:date="2022-03-10T12:15:00Z"/>
          <w:rFonts w:ascii="Times New Roman" w:hAnsi="Times New Roman" w:cs="Times New Roman"/>
          <w:color w:val="000000" w:themeColor="text1"/>
          <w:rPrChange w:id="7819" w:author="Ruijie Xu" w:date="2022-03-10T12:31:00Z">
            <w:rPr>
              <w:del w:id="7820" w:author="Ruijie Xu" w:date="2022-03-10T12:15:00Z"/>
              <w:b/>
              <w:color w:val="000000" w:themeColor="text1"/>
            </w:rPr>
          </w:rPrChange>
        </w:rPr>
      </w:pPr>
      <w:ins w:id="7821" w:author="Ruijie Xu" w:date="2022-03-10T12:16:00Z">
        <w:r w:rsidRPr="002B42A7">
          <w:rPr>
            <w:rFonts w:ascii="Times New Roman" w:hAnsi="Times New Roman" w:cs="Times New Roman"/>
            <w:color w:val="000000" w:themeColor="text1"/>
            <w:rPrChange w:id="7822" w:author="Ruijie Xu" w:date="2022-03-10T12:31:00Z">
              <w:rPr>
                <w:color w:val="000000" w:themeColor="text1"/>
              </w:rPr>
            </w:rPrChange>
          </w:rPr>
          <w:t xml:space="preserve">The presence of </w:t>
        </w:r>
      </w:ins>
      <w:ins w:id="7823" w:author="Rajeev, Sree" w:date="2022-03-03T11:27:00Z">
        <w:del w:id="7824" w:author="Ruijie Xu" w:date="2022-03-10T12:15:00Z">
          <w:r w:rsidR="00AB0010" w:rsidRPr="002B42A7" w:rsidDel="007F0B36">
            <w:rPr>
              <w:rFonts w:ascii="Times New Roman" w:hAnsi="Times New Roman" w:cs="Times New Roman"/>
              <w:color w:val="000000" w:themeColor="text1"/>
              <w:rPrChange w:id="7825" w:author="Ruijie Xu" w:date="2022-03-10T12:31:00Z">
                <w:rPr>
                  <w:color w:val="000000" w:themeColor="text1"/>
                </w:rPr>
              </w:rPrChange>
            </w:rPr>
            <w:delText xml:space="preserve">We focused on </w:delText>
          </w:r>
        </w:del>
        <w:del w:id="7826" w:author="Ruijie Xu" w:date="2022-03-04T11:23:00Z">
          <w:r w:rsidR="00AB0010" w:rsidRPr="002B42A7" w:rsidDel="00B23538">
            <w:rPr>
              <w:rFonts w:ascii="Times New Roman" w:hAnsi="Times New Roman" w:cs="Times New Roman"/>
              <w:color w:val="000000" w:themeColor="text1"/>
              <w:rPrChange w:id="7827" w:author="Ruijie Xu" w:date="2022-03-10T12:31:00Z">
                <w:rPr>
                  <w:color w:val="000000" w:themeColor="text1"/>
                </w:rPr>
              </w:rPrChange>
            </w:rPr>
            <w:delText xml:space="preserve"> </w:delText>
          </w:r>
        </w:del>
        <w:del w:id="7828" w:author="Ruijie Xu" w:date="2022-03-10T12:15:00Z">
          <w:r w:rsidR="00AB0010" w:rsidRPr="002B42A7" w:rsidDel="007F0B36">
            <w:rPr>
              <w:rFonts w:ascii="Times New Roman" w:hAnsi="Times New Roman" w:cs="Times New Roman"/>
              <w:bCs/>
              <w:i/>
              <w:iCs/>
              <w:color w:val="000000" w:themeColor="text1"/>
              <w:rPrChange w:id="7829"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7830"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7831" w:author="Ruijie Xu" w:date="2022-03-10T12:31:00Z">
                <w:rPr>
                  <w:color w:val="000000" w:themeColor="text1"/>
                </w:rPr>
              </w:rPrChange>
            </w:rPr>
            <w:delText>s</w:delText>
          </w:r>
        </w:del>
      </w:ins>
      <w:ins w:id="7832" w:author="Rajeev, Sree" w:date="2022-03-03T11:26:00Z">
        <w:del w:id="7833" w:author="Ruijie Xu" w:date="2022-03-10T12:15:00Z">
          <w:r w:rsidR="00AB0010" w:rsidRPr="002B42A7" w:rsidDel="007F0B36">
            <w:rPr>
              <w:rFonts w:ascii="Times New Roman" w:hAnsi="Times New Roman" w:cs="Times New Roman"/>
              <w:color w:val="000000" w:themeColor="text1"/>
              <w:rPrChange w:id="7834"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7835" w:author="Ruijie Xu" w:date="2022-03-10T12:31:00Z">
                <w:rPr>
                  <w:color w:val="000000" w:themeColor="text1"/>
                </w:rPr>
              </w:rPrChange>
            </w:rPr>
            <w:delText>the major reservoirs of th</w:delText>
          </w:r>
        </w:del>
      </w:ins>
      <w:ins w:id="7836" w:author="Rajeev, Sree" w:date="2022-03-03T11:27:00Z">
        <w:del w:id="7837" w:author="Ruijie Xu" w:date="2022-03-10T12:15:00Z">
          <w:r w:rsidR="00AB0010" w:rsidRPr="002B42A7" w:rsidDel="007F0B36">
            <w:rPr>
              <w:rFonts w:ascii="Times New Roman" w:hAnsi="Times New Roman" w:cs="Times New Roman"/>
              <w:color w:val="000000" w:themeColor="text1"/>
              <w:rPrChange w:id="7838" w:author="Ruijie Xu" w:date="2022-03-10T12:31:00Z">
                <w:rPr>
                  <w:color w:val="000000" w:themeColor="text1"/>
                </w:rPr>
              </w:rPrChange>
            </w:rPr>
            <w:delText>is</w:delText>
          </w:r>
        </w:del>
      </w:ins>
      <w:ins w:id="7839" w:author="Rajeev, Sree" w:date="2022-03-03T11:26:00Z">
        <w:del w:id="7840" w:author="Ruijie Xu" w:date="2022-03-10T12:15:00Z">
          <w:r w:rsidR="00AB0010" w:rsidRPr="002B42A7" w:rsidDel="007F0B36">
            <w:rPr>
              <w:rFonts w:ascii="Times New Roman" w:hAnsi="Times New Roman" w:cs="Times New Roman"/>
              <w:color w:val="000000" w:themeColor="text1"/>
              <w:rPrChange w:id="7841" w:author="Ruijie Xu" w:date="2022-03-10T12:31:00Z">
                <w:rPr>
                  <w:color w:val="000000" w:themeColor="text1"/>
                </w:rPr>
              </w:rPrChange>
            </w:rPr>
            <w:delText xml:space="preserve"> major zoonotic pathogen</w:delText>
          </w:r>
        </w:del>
      </w:ins>
      <w:ins w:id="7842" w:author="Rajeev, Sree" w:date="2022-03-03T11:27:00Z">
        <w:del w:id="7843" w:author="Ruijie Xu" w:date="2022-03-10T12:15:00Z">
          <w:r w:rsidR="00AB0010" w:rsidRPr="002B42A7" w:rsidDel="007F0B36">
            <w:rPr>
              <w:rFonts w:ascii="Times New Roman" w:hAnsi="Times New Roman" w:cs="Times New Roman"/>
              <w:color w:val="000000" w:themeColor="text1"/>
              <w:rPrChange w:id="7844" w:author="Ruijie Xu" w:date="2022-03-10T12:31:00Z">
                <w:rPr>
                  <w:color w:val="000000" w:themeColor="text1"/>
                </w:rPr>
              </w:rPrChange>
            </w:rPr>
            <w:delText xml:space="preserve">. </w:delText>
          </w:r>
        </w:del>
      </w:ins>
      <w:ins w:id="7845" w:author="Rajeev, Sree" w:date="2022-03-03T11:26:00Z">
        <w:del w:id="7846" w:author="Ruijie Xu" w:date="2022-03-10T12:15:00Z">
          <w:r w:rsidR="00AB0010" w:rsidRPr="002B42A7" w:rsidDel="007F0B36">
            <w:rPr>
              <w:rFonts w:ascii="Times New Roman" w:hAnsi="Times New Roman" w:cs="Times New Roman"/>
              <w:color w:val="000000" w:themeColor="text1"/>
              <w:rPrChange w:id="7847" w:author="Ruijie Xu" w:date="2022-03-10T12:31:00Z">
                <w:rPr>
                  <w:color w:val="000000" w:themeColor="text1"/>
                </w:rPr>
              </w:rPrChange>
            </w:rPr>
            <w:delText xml:space="preserve"> </w:delText>
          </w:r>
        </w:del>
        <w:del w:id="7848" w:author="Ruijie Xu" w:date="2022-03-04T11:24:00Z">
          <w:r w:rsidR="00AB0010" w:rsidRPr="002B42A7" w:rsidDel="00B23538">
            <w:rPr>
              <w:rFonts w:ascii="Times New Roman" w:hAnsi="Times New Roman" w:cs="Times New Roman"/>
              <w:color w:val="000000" w:themeColor="text1"/>
              <w:rPrChange w:id="7849" w:author="Ruijie Xu" w:date="2022-03-10T12:31:00Z">
                <w:rPr>
                  <w:color w:val="000000" w:themeColor="text1"/>
                </w:rPr>
              </w:rPrChange>
            </w:rPr>
            <w:delText xml:space="preserve"> </w:delText>
          </w:r>
        </w:del>
      </w:ins>
      <w:ins w:id="7850" w:author="Liliana Salvador" w:date="2022-02-26T19:24:00Z">
        <w:del w:id="7851" w:author="Ruijie Xu" w:date="2022-03-10T12:15:00Z">
          <w:r w:rsidR="00592CFC" w:rsidRPr="002B42A7" w:rsidDel="007F0B36">
            <w:rPr>
              <w:rFonts w:ascii="Times New Roman" w:hAnsi="Times New Roman" w:cs="Times New Roman"/>
              <w:color w:val="000000" w:themeColor="text1"/>
              <w:rPrChange w:id="7852" w:author="Ruijie Xu" w:date="2022-03-10T12:31:00Z">
                <w:rPr>
                  <w:b/>
                  <w:color w:val="000000" w:themeColor="text1"/>
                </w:rPr>
              </w:rPrChange>
            </w:rPr>
            <w:delText>Different software</w:delText>
          </w:r>
        </w:del>
      </w:ins>
    </w:p>
    <w:p w14:paraId="58C78A2C" w14:textId="23D6054A" w:rsidR="00592CFC" w:rsidRPr="002B42A7" w:rsidDel="00B1228A" w:rsidRDefault="00D47D9F">
      <w:pPr>
        <w:spacing w:line="480" w:lineRule="auto"/>
        <w:rPr>
          <w:ins w:id="7853" w:author="Liliana Salvador" w:date="2022-02-26T19:24:00Z"/>
          <w:del w:id="7854" w:author="Rajeev, Sree" w:date="2022-03-03T11:30:00Z"/>
          <w:rFonts w:ascii="Times New Roman" w:hAnsi="Times New Roman" w:cs="Times New Roman"/>
          <w:bCs/>
          <w:color w:val="000000" w:themeColor="text1"/>
          <w:rPrChange w:id="7855" w:author="Ruijie Xu" w:date="2022-03-10T12:31:00Z">
            <w:rPr>
              <w:ins w:id="7856" w:author="Liliana Salvador" w:date="2022-02-26T19:24:00Z"/>
              <w:del w:id="7857" w:author="Rajeev, Sree" w:date="2022-03-03T11:30:00Z"/>
              <w:bCs/>
              <w:color w:val="000000" w:themeColor="text1"/>
            </w:rPr>
          </w:rPrChange>
        </w:rPr>
      </w:pPr>
      <w:del w:id="7858" w:author="Rajeev, Sree" w:date="2022-03-03T11:27:00Z">
        <w:r w:rsidRPr="002B42A7" w:rsidDel="00AB0010">
          <w:rPr>
            <w:rFonts w:ascii="Times New Roman" w:hAnsi="Times New Roman" w:cs="Times New Roman"/>
            <w:bCs/>
            <w:color w:val="000000" w:themeColor="text1"/>
            <w:rPrChange w:id="7859"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7860" w:author="Ruijie Xu" w:date="2022-03-10T12:31:00Z">
              <w:rPr>
                <w:bCs/>
                <w:iCs/>
                <w:color w:val="000000" w:themeColor="text1"/>
              </w:rPr>
            </w:rPrChange>
          </w:rPr>
          <w:delText>Leptosp</w:delText>
        </w:r>
      </w:del>
      <w:ins w:id="7861" w:author="Rajeev, Sree" w:date="2022-03-03T11:28:00Z">
        <w:del w:id="7862" w:author="Ruijie Xu" w:date="2022-03-10T12:15:00Z">
          <w:r w:rsidR="00AB0010" w:rsidRPr="002B42A7" w:rsidDel="007F0B36">
            <w:rPr>
              <w:rFonts w:ascii="Times New Roman" w:hAnsi="Times New Roman" w:cs="Times New Roman"/>
              <w:bCs/>
              <w:color w:val="000000" w:themeColor="text1"/>
              <w:rPrChange w:id="7863" w:author="Ruijie Xu" w:date="2022-03-10T12:31:00Z">
                <w:rPr>
                  <w:bCs/>
                  <w:color w:val="000000" w:themeColor="text1"/>
                </w:rPr>
              </w:rPrChange>
            </w:rPr>
            <w:delText>We</w:delText>
          </w:r>
        </w:del>
        <w:del w:id="7864" w:author="Ruijie Xu" w:date="2022-03-04T11:24:00Z">
          <w:r w:rsidR="00AB0010" w:rsidRPr="002B42A7" w:rsidDel="00B23538">
            <w:rPr>
              <w:rFonts w:ascii="Times New Roman" w:hAnsi="Times New Roman" w:cs="Times New Roman"/>
              <w:bCs/>
              <w:color w:val="000000" w:themeColor="text1"/>
              <w:rPrChange w:id="7865" w:author="Ruijie Xu" w:date="2022-03-10T12:31:00Z">
                <w:rPr>
                  <w:bCs/>
                  <w:color w:val="000000" w:themeColor="text1"/>
                </w:rPr>
              </w:rPrChange>
            </w:rPr>
            <w:delText xml:space="preserve"> </w:delText>
          </w:r>
        </w:del>
      </w:ins>
      <w:del w:id="7866" w:author="Ruijie Xu" w:date="2022-03-10T12:15:00Z">
        <w:r w:rsidRPr="002B42A7" w:rsidDel="007F0B36">
          <w:rPr>
            <w:rFonts w:ascii="Times New Roman" w:hAnsi="Times New Roman" w:cs="Times New Roman"/>
            <w:bCs/>
            <w:iCs/>
            <w:color w:val="000000" w:themeColor="text1"/>
            <w:rPrChange w:id="7867"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7868" w:author="Ruijie Xu" w:date="2022-03-10T12:31:00Z">
              <w:rPr>
                <w:bCs/>
                <w:color w:val="000000" w:themeColor="text1"/>
              </w:rPr>
            </w:rPrChange>
          </w:rPr>
          <w:delText xml:space="preserve"> was identified </w:delText>
        </w:r>
      </w:del>
      <w:ins w:id="7869" w:author="Rajeev, Sree" w:date="2022-03-03T11:28:00Z">
        <w:r w:rsidR="00AB0010" w:rsidRPr="002B42A7">
          <w:rPr>
            <w:rFonts w:ascii="Times New Roman" w:hAnsi="Times New Roman" w:cs="Times New Roman"/>
            <w:bCs/>
            <w:i/>
            <w:color w:val="000000" w:themeColor="text1"/>
            <w:rPrChange w:id="7870" w:author="Ruijie Xu" w:date="2022-03-10T12:31:00Z">
              <w:rPr>
                <w:bCs/>
                <w:color w:val="000000" w:themeColor="text1"/>
              </w:rPr>
            </w:rPrChange>
          </w:rPr>
          <w:t>Leptospir</w:t>
        </w:r>
        <w:del w:id="7871" w:author="Liliana Salvador" w:date="2022-03-08T20:12:00Z">
          <w:r w:rsidR="00AB0010" w:rsidRPr="002B42A7" w:rsidDel="000D56DE">
            <w:rPr>
              <w:rFonts w:ascii="Times New Roman" w:hAnsi="Times New Roman" w:cs="Times New Roman"/>
              <w:bCs/>
              <w:i/>
              <w:color w:val="000000" w:themeColor="text1"/>
              <w:rPrChange w:id="7872"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7873"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7874" w:author="Ruijie Xu" w:date="2022-03-10T12:31:00Z">
              <w:rPr>
                <w:bCs/>
                <w:color w:val="000000" w:themeColor="text1"/>
              </w:rPr>
            </w:rPrChange>
          </w:rPr>
          <w:t xml:space="preserve"> </w:t>
        </w:r>
      </w:ins>
      <w:ins w:id="7875" w:author="Ruijie Xu" w:date="2022-03-10T12:15:00Z">
        <w:r w:rsidR="007F0B36" w:rsidRPr="002B42A7">
          <w:rPr>
            <w:rFonts w:ascii="Times New Roman" w:hAnsi="Times New Roman" w:cs="Times New Roman"/>
            <w:bCs/>
            <w:color w:val="000000" w:themeColor="text1"/>
            <w:rPrChange w:id="7876" w:author="Ruijie Xu" w:date="2022-03-10T12:31:00Z">
              <w:rPr>
                <w:bCs/>
                <w:color w:val="000000" w:themeColor="text1"/>
              </w:rPr>
            </w:rPrChange>
          </w:rPr>
          <w:t xml:space="preserve">was </w:t>
        </w:r>
      </w:ins>
      <w:ins w:id="7877" w:author="Ruijie Xu" w:date="2022-03-10T12:16:00Z">
        <w:r w:rsidR="007F0B36" w:rsidRPr="002B42A7">
          <w:rPr>
            <w:rFonts w:ascii="Times New Roman" w:hAnsi="Times New Roman" w:cs="Times New Roman"/>
            <w:bCs/>
            <w:color w:val="000000" w:themeColor="text1"/>
            <w:rPrChange w:id="7878" w:author="Ruijie Xu" w:date="2022-03-10T12:31:00Z">
              <w:rPr>
                <w:bCs/>
                <w:color w:val="000000" w:themeColor="text1"/>
              </w:rPr>
            </w:rPrChange>
          </w:rPr>
          <w:t xml:space="preserve">identified </w:t>
        </w:r>
      </w:ins>
      <w:del w:id="7879" w:author="Ruijie Xu" w:date="2022-03-10T12:16:00Z">
        <w:r w:rsidRPr="002B42A7" w:rsidDel="00522E63">
          <w:rPr>
            <w:rFonts w:ascii="Times New Roman" w:hAnsi="Times New Roman" w:cs="Times New Roman"/>
            <w:bCs/>
            <w:color w:val="000000" w:themeColor="text1"/>
            <w:rPrChange w:id="7880" w:author="Ruijie Xu" w:date="2022-03-10T12:31:00Z">
              <w:rPr>
                <w:bCs/>
                <w:color w:val="000000" w:themeColor="text1"/>
              </w:rPr>
            </w:rPrChange>
          </w:rPr>
          <w:delText>in the three tissues of all four subjects</w:delText>
        </w:r>
      </w:del>
      <w:ins w:id="7881" w:author="Liliana Salvador" w:date="2022-02-26T19:13:00Z">
        <w:del w:id="7882" w:author="Ruijie Xu" w:date="2022-03-10T12:16:00Z">
          <w:r w:rsidR="00E205F0" w:rsidRPr="002B42A7" w:rsidDel="00522E63">
            <w:rPr>
              <w:rFonts w:ascii="Times New Roman" w:hAnsi="Times New Roman" w:cs="Times New Roman"/>
              <w:bCs/>
              <w:color w:val="000000" w:themeColor="text1"/>
              <w:rPrChange w:id="7883" w:author="Ruijie Xu" w:date="2022-03-10T12:31:00Z">
                <w:rPr>
                  <w:bCs/>
                  <w:color w:val="000000" w:themeColor="text1"/>
                </w:rPr>
              </w:rPrChange>
            </w:rPr>
            <w:delText xml:space="preserve"> </w:delText>
          </w:r>
        </w:del>
      </w:ins>
      <w:ins w:id="7884" w:author="Liliana Salvador" w:date="2022-02-26T19:14:00Z">
        <w:r w:rsidR="00E205F0" w:rsidRPr="002B42A7">
          <w:rPr>
            <w:rFonts w:ascii="Times New Roman" w:hAnsi="Times New Roman" w:cs="Times New Roman"/>
            <w:bCs/>
            <w:color w:val="000000" w:themeColor="text1"/>
            <w:rPrChange w:id="7885" w:author="Ruijie Xu" w:date="2022-03-10T12:31:00Z">
              <w:rPr>
                <w:bCs/>
                <w:color w:val="000000" w:themeColor="text1"/>
              </w:rPr>
            </w:rPrChange>
          </w:rPr>
          <w:t>by</w:t>
        </w:r>
      </w:ins>
      <w:ins w:id="7886" w:author="Ruijie Xu" w:date="2022-03-10T12:16:00Z">
        <w:r w:rsidR="00522E63" w:rsidRPr="002B42A7">
          <w:rPr>
            <w:rFonts w:ascii="Times New Roman" w:hAnsi="Times New Roman" w:cs="Times New Roman"/>
            <w:bCs/>
            <w:color w:val="000000" w:themeColor="text1"/>
            <w:rPrChange w:id="7887" w:author="Ruijie Xu" w:date="2022-03-10T12:31:00Z">
              <w:rPr>
                <w:bCs/>
                <w:color w:val="000000" w:themeColor="text1"/>
              </w:rPr>
            </w:rPrChange>
          </w:rPr>
          <w:t xml:space="preserve"> all</w:t>
        </w:r>
      </w:ins>
      <w:ins w:id="7888" w:author="Liliana Salvador" w:date="2022-02-26T19:14:00Z">
        <w:del w:id="7889" w:author="Ruijie Xu" w:date="2022-03-10T12:16:00Z">
          <w:r w:rsidR="00E205F0" w:rsidRPr="002B42A7" w:rsidDel="00522E63">
            <w:rPr>
              <w:rFonts w:ascii="Times New Roman" w:hAnsi="Times New Roman" w:cs="Times New Roman"/>
              <w:bCs/>
              <w:color w:val="000000" w:themeColor="text1"/>
              <w:rPrChange w:id="7890"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7891" w:author="Ruijie Xu" w:date="2022-03-10T12:31:00Z">
              <w:rPr>
                <w:bCs/>
                <w:color w:val="000000" w:themeColor="text1"/>
              </w:rPr>
            </w:rPrChange>
          </w:rPr>
          <w:t xml:space="preserve"> nine software</w:t>
        </w:r>
      </w:ins>
      <w:ins w:id="7892" w:author="Ruijie Xu" w:date="2022-03-10T12:16:00Z">
        <w:r w:rsidR="00522E63" w:rsidRPr="002B42A7">
          <w:rPr>
            <w:rFonts w:ascii="Times New Roman" w:hAnsi="Times New Roman" w:cs="Times New Roman"/>
            <w:bCs/>
            <w:color w:val="000000" w:themeColor="text1"/>
            <w:rPrChange w:id="7893"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7894" w:author="Ruijie Xu" w:date="2022-03-10T12:31:00Z">
            <w:rPr>
              <w:bCs/>
              <w:color w:val="000000" w:themeColor="text1"/>
            </w:rPr>
          </w:rPrChange>
        </w:rPr>
        <w:t xml:space="preserve">, </w:t>
      </w:r>
      <w:del w:id="7895" w:author="Liliana Salvador" w:date="2022-02-26T19:14:00Z">
        <w:r w:rsidRPr="002B42A7" w:rsidDel="00E205F0">
          <w:rPr>
            <w:rFonts w:ascii="Times New Roman" w:hAnsi="Times New Roman" w:cs="Times New Roman"/>
            <w:bCs/>
            <w:color w:val="000000" w:themeColor="text1"/>
            <w:rPrChange w:id="7896" w:author="Ruijie Xu" w:date="2022-03-10T12:31:00Z">
              <w:rPr>
                <w:bCs/>
                <w:color w:val="000000" w:themeColor="text1"/>
              </w:rPr>
            </w:rPrChange>
          </w:rPr>
          <w:delText xml:space="preserve">but </w:delText>
        </w:r>
      </w:del>
      <w:ins w:id="7897" w:author="Liliana Salvador" w:date="2022-02-26T19:14:00Z">
        <w:r w:rsidR="00E205F0" w:rsidRPr="002B42A7">
          <w:rPr>
            <w:rFonts w:ascii="Times New Roman" w:hAnsi="Times New Roman" w:cs="Times New Roman"/>
            <w:bCs/>
            <w:color w:val="000000" w:themeColor="text1"/>
            <w:rPrChange w:id="7898"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7899" w:author="Ruijie Xu" w:date="2022-03-10T12:31:00Z">
            <w:rPr>
              <w:bCs/>
              <w:color w:val="000000" w:themeColor="text1"/>
            </w:rPr>
          </w:rPrChange>
        </w:rPr>
        <w:t>each software</w:t>
      </w:r>
      <w:del w:id="7900" w:author="Liliana Salvador" w:date="2022-02-26T19:14:00Z">
        <w:r w:rsidRPr="002B42A7" w:rsidDel="00E205F0">
          <w:rPr>
            <w:rFonts w:ascii="Times New Roman" w:hAnsi="Times New Roman" w:cs="Times New Roman"/>
            <w:bCs/>
            <w:color w:val="000000" w:themeColor="text1"/>
            <w:rPrChange w:id="7901"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7902"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7903" w:author="Ruijie Xu" w:date="2022-03-10T12:31:00Z">
            <w:rPr>
              <w:bCs/>
              <w:color w:val="000000" w:themeColor="text1"/>
            </w:rPr>
          </w:rPrChange>
        </w:rPr>
        <w:t>Leptospira</w:t>
      </w:r>
      <w:r w:rsidRPr="002B42A7">
        <w:rPr>
          <w:rFonts w:ascii="Times New Roman" w:hAnsi="Times New Roman" w:cs="Times New Roman"/>
          <w:bCs/>
          <w:color w:val="000000" w:themeColor="text1"/>
          <w:rPrChange w:id="7904"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7905" w:author="Ruijie Xu" w:date="2022-03-10T12:31:00Z">
            <w:rPr>
              <w:bCs/>
              <w:color w:val="000000" w:themeColor="text1"/>
            </w:rPr>
          </w:rPrChange>
        </w:rPr>
        <w:t xml:space="preserve"> (Table I</w:t>
      </w:r>
      <w:ins w:id="7906" w:author="Ruijie Xu" w:date="2022-02-03T12:38:00Z">
        <w:r w:rsidR="006E787C" w:rsidRPr="002B42A7">
          <w:rPr>
            <w:rFonts w:ascii="Times New Roman" w:hAnsi="Times New Roman" w:cs="Times New Roman"/>
            <w:bCs/>
            <w:color w:val="000000" w:themeColor="text1"/>
            <w:rPrChange w:id="7907"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7908" w:author="Ruijie Xu" w:date="2022-03-10T12:31:00Z">
            <w:rPr>
              <w:bCs/>
              <w:color w:val="000000" w:themeColor="text1"/>
            </w:rPr>
          </w:rPrChange>
        </w:rPr>
        <w:t>)</w:t>
      </w:r>
      <w:r w:rsidRPr="002B42A7">
        <w:rPr>
          <w:rFonts w:ascii="Times New Roman" w:hAnsi="Times New Roman" w:cs="Times New Roman"/>
          <w:bCs/>
          <w:color w:val="000000" w:themeColor="text1"/>
          <w:rPrChange w:id="7909"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7910" w:author="Ruijie Xu" w:date="2022-03-10T12:31:00Z">
            <w:rPr>
              <w:bCs/>
              <w:color w:val="000000" w:themeColor="text1"/>
            </w:rPr>
          </w:rPrChange>
        </w:rPr>
        <w:t xml:space="preserve"> Centrifuge </w:t>
      </w:r>
      <w:del w:id="7911" w:author="Liliana Salvador" w:date="2022-03-08T20:12:00Z">
        <w:r w:rsidR="0004003B" w:rsidRPr="002B42A7" w:rsidDel="000D56DE">
          <w:rPr>
            <w:rFonts w:ascii="Times New Roman" w:hAnsi="Times New Roman" w:cs="Times New Roman"/>
            <w:bCs/>
            <w:color w:val="000000" w:themeColor="text1"/>
            <w:rPrChange w:id="7912" w:author="Ruijie Xu" w:date="2022-03-10T12:31:00Z">
              <w:rPr>
                <w:bCs/>
                <w:color w:val="000000" w:themeColor="text1"/>
              </w:rPr>
            </w:rPrChange>
          </w:rPr>
          <w:delText xml:space="preserve">is </w:delText>
        </w:r>
      </w:del>
      <w:ins w:id="7913" w:author="Liliana Salvador" w:date="2022-03-08T20:12:00Z">
        <w:r w:rsidR="000D56DE" w:rsidRPr="002B42A7">
          <w:rPr>
            <w:rFonts w:ascii="Times New Roman" w:hAnsi="Times New Roman" w:cs="Times New Roman"/>
            <w:bCs/>
            <w:color w:val="000000" w:themeColor="text1"/>
            <w:rPrChange w:id="7914"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7915" w:author="Ruijie Xu" w:date="2022-03-10T12:31:00Z">
            <w:rPr>
              <w:bCs/>
              <w:color w:val="000000" w:themeColor="text1"/>
            </w:rPr>
          </w:rPrChange>
        </w:rPr>
        <w:t xml:space="preserve">the only </w:t>
      </w:r>
      <w:del w:id="7916" w:author="Liliana Salvador" w:date="2022-03-08T20:13:00Z">
        <w:r w:rsidR="0004003B" w:rsidRPr="002B42A7" w:rsidDel="000D56DE">
          <w:rPr>
            <w:rFonts w:ascii="Times New Roman" w:hAnsi="Times New Roman" w:cs="Times New Roman"/>
            <w:bCs/>
            <w:color w:val="000000" w:themeColor="text1"/>
            <w:rPrChange w:id="7917" w:author="Ruijie Xu" w:date="2022-03-10T12:31:00Z">
              <w:rPr>
                <w:bCs/>
                <w:color w:val="000000" w:themeColor="text1"/>
              </w:rPr>
            </w:rPrChange>
          </w:rPr>
          <w:delText xml:space="preserve">software </w:delText>
        </w:r>
      </w:del>
      <w:ins w:id="7918" w:author="Liliana Salvador" w:date="2022-03-08T20:13:00Z">
        <w:r w:rsidR="000D56DE" w:rsidRPr="002B42A7">
          <w:rPr>
            <w:rFonts w:ascii="Times New Roman" w:hAnsi="Times New Roman" w:cs="Times New Roman"/>
            <w:bCs/>
            <w:color w:val="000000" w:themeColor="text1"/>
            <w:rPrChange w:id="7919" w:author="Ruijie Xu" w:date="2022-03-10T12:31:00Z">
              <w:rPr>
                <w:bCs/>
                <w:color w:val="000000" w:themeColor="text1"/>
              </w:rPr>
            </w:rPrChange>
          </w:rPr>
          <w:t xml:space="preserve">one </w:t>
        </w:r>
      </w:ins>
      <w:ins w:id="7920" w:author="Liliana Salvador" w:date="2022-02-26T19:14:00Z">
        <w:r w:rsidR="00E205F0" w:rsidRPr="002B42A7">
          <w:rPr>
            <w:rFonts w:ascii="Times New Roman" w:hAnsi="Times New Roman" w:cs="Times New Roman"/>
            <w:bCs/>
            <w:color w:val="000000" w:themeColor="text1"/>
            <w:rPrChange w:id="7921"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7922"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7923"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7924" w:author="Ruijie Xu" w:date="2022-03-10T12:31:00Z">
            <w:rPr>
              <w:bCs/>
              <w:color w:val="000000" w:themeColor="text1"/>
            </w:rPr>
          </w:rPrChange>
        </w:rPr>
        <w:t xml:space="preserve"> in all </w:t>
      </w:r>
      <w:ins w:id="7925" w:author="Liliana Salvador" w:date="2022-02-26T19:14:00Z">
        <w:r w:rsidR="00E205F0" w:rsidRPr="002B42A7">
          <w:rPr>
            <w:rFonts w:ascii="Times New Roman" w:hAnsi="Times New Roman" w:cs="Times New Roman"/>
            <w:bCs/>
            <w:color w:val="000000" w:themeColor="text1"/>
            <w:rPrChange w:id="7926"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7927"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7928" w:author="Ruijie Xu" w:date="2022-03-10T12:31:00Z">
            <w:rPr>
              <w:bCs/>
              <w:color w:val="000000" w:themeColor="text1"/>
            </w:rPr>
          </w:rPrChange>
        </w:rPr>
        <w:t xml:space="preserve"> </w:t>
      </w:r>
      <w:del w:id="7929" w:author="Ruijie Xu" w:date="2022-03-16T17:04:00Z">
        <w:r w:rsidR="0004003B" w:rsidRPr="004D7819" w:rsidDel="00FE67E6">
          <w:rPr>
            <w:rFonts w:ascii="Times New Roman" w:hAnsi="Times New Roman" w:cs="Times New Roman"/>
            <w:bCs/>
            <w:i/>
            <w:iCs/>
            <w:color w:val="000000" w:themeColor="text1"/>
            <w:rPrChange w:id="7930" w:author="Ruijie Xu" w:date="2022-03-16T16:45:00Z">
              <w:rPr>
                <w:bCs/>
                <w:color w:val="000000" w:themeColor="text1"/>
              </w:rPr>
            </w:rPrChange>
          </w:rPr>
          <w:delText>Rattus</w:delText>
        </w:r>
      </w:del>
      <w:ins w:id="7931" w:author="Ruijie Xu" w:date="2022-03-16T17:04:00Z">
        <w:r w:rsidR="00FE67E6" w:rsidRPr="00FE67E6">
          <w:rPr>
            <w:rFonts w:ascii="Times New Roman" w:hAnsi="Times New Roman" w:cs="Times New Roman"/>
            <w:bCs/>
            <w:i/>
            <w:iCs/>
            <w:color w:val="000000" w:themeColor="text1"/>
          </w:rPr>
          <w:t>Rattus</w:t>
        </w:r>
      </w:ins>
      <w:r w:rsidR="0004003B" w:rsidRPr="002B42A7">
        <w:rPr>
          <w:rFonts w:ascii="Times New Roman" w:hAnsi="Times New Roman" w:cs="Times New Roman"/>
          <w:bCs/>
          <w:color w:val="000000" w:themeColor="text1"/>
          <w:rPrChange w:id="7932" w:author="Ruijie Xu" w:date="2022-03-10T12:31:00Z">
            <w:rPr>
              <w:bCs/>
              <w:color w:val="000000" w:themeColor="text1"/>
            </w:rPr>
          </w:rPrChange>
        </w:rPr>
        <w:t xml:space="preserve"> sample</w:t>
      </w:r>
      <w:ins w:id="7933" w:author="Liliana Salvador" w:date="2022-02-26T19:14:00Z">
        <w:r w:rsidR="00E205F0" w:rsidRPr="002B42A7">
          <w:rPr>
            <w:rFonts w:ascii="Times New Roman" w:hAnsi="Times New Roman" w:cs="Times New Roman"/>
            <w:bCs/>
            <w:color w:val="000000" w:themeColor="text1"/>
            <w:rPrChange w:id="7934"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7935" w:author="Ruijie Xu" w:date="2022-03-10T12:31:00Z">
            <w:rPr>
              <w:bCs/>
              <w:color w:val="000000" w:themeColor="text1"/>
            </w:rPr>
          </w:rPrChange>
        </w:rPr>
        <w:t xml:space="preserve">, where </w:t>
      </w:r>
      <w:ins w:id="7936" w:author="Ruijie Xu" w:date="2022-02-27T12:40:00Z">
        <w:r w:rsidR="00F06949" w:rsidRPr="002B42A7">
          <w:rPr>
            <w:rFonts w:ascii="Times New Roman" w:hAnsi="Times New Roman" w:cs="Times New Roman"/>
            <w:bCs/>
            <w:color w:val="000000" w:themeColor="text1"/>
            <w:rPrChange w:id="7937" w:author="Ruijie Xu" w:date="2022-03-10T12:31:00Z">
              <w:rPr>
                <w:bCs/>
                <w:color w:val="000000" w:themeColor="text1"/>
              </w:rPr>
            </w:rPrChange>
          </w:rPr>
          <w:t xml:space="preserve">9 </w:t>
        </w:r>
      </w:ins>
      <w:commentRangeStart w:id="7938"/>
      <w:del w:id="7939" w:author="Ruijie Xu" w:date="2022-02-27T12:40:00Z">
        <w:r w:rsidR="008477F1" w:rsidRPr="002B42A7" w:rsidDel="00F06949">
          <w:rPr>
            <w:rFonts w:ascii="Times New Roman" w:hAnsi="Times New Roman" w:cs="Times New Roman"/>
            <w:bCs/>
            <w:color w:val="000000" w:themeColor="text1"/>
            <w:rPrChange w:id="7940" w:author="Ruijie Xu" w:date="2022-03-10T12:31:00Z">
              <w:rPr>
                <w:bCs/>
                <w:color w:val="000000" w:themeColor="text1"/>
              </w:rPr>
            </w:rPrChange>
          </w:rPr>
          <w:delText>8</w:delText>
        </w:r>
        <w:commentRangeEnd w:id="7938"/>
        <w:r w:rsidR="00592CFC" w:rsidRPr="002B42A7" w:rsidDel="00F06949">
          <w:rPr>
            <w:rStyle w:val="CommentReference"/>
            <w:rFonts w:ascii="Times New Roman" w:hAnsi="Times New Roman" w:cs="Times New Roman"/>
            <w:sz w:val="24"/>
            <w:szCs w:val="24"/>
            <w:rPrChange w:id="7941" w:author="Ruijie Xu" w:date="2022-03-10T12:31:00Z">
              <w:rPr>
                <w:rStyle w:val="CommentReference"/>
              </w:rPr>
            </w:rPrChange>
          </w:rPr>
          <w:commentReference w:id="7938"/>
        </w:r>
        <w:r w:rsidR="003C1945" w:rsidRPr="002B42A7" w:rsidDel="00F06949">
          <w:rPr>
            <w:rFonts w:ascii="Times New Roman" w:hAnsi="Times New Roman" w:cs="Times New Roman"/>
            <w:bCs/>
            <w:color w:val="000000" w:themeColor="text1"/>
            <w:rPrChange w:id="7942"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7943"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7944"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7945" w:author="Ruijie Xu" w:date="2022-03-10T12:31:00Z">
            <w:rPr>
              <w:bCs/>
              <w:color w:val="000000" w:themeColor="text1"/>
            </w:rPr>
          </w:rPrChange>
        </w:rPr>
        <w:t xml:space="preserve"> </w:t>
      </w:r>
      <w:del w:id="7946" w:author="Rajeev, Sree" w:date="2022-03-03T11:29:00Z">
        <w:r w:rsidR="003C1945" w:rsidRPr="002B42A7" w:rsidDel="00B1228A">
          <w:rPr>
            <w:rFonts w:ascii="Times New Roman" w:hAnsi="Times New Roman" w:cs="Times New Roman"/>
            <w:bCs/>
            <w:color w:val="000000" w:themeColor="text1"/>
            <w:rPrChange w:id="7947" w:author="Ruijie Xu" w:date="2022-03-10T12:31:00Z">
              <w:rPr>
                <w:bCs/>
                <w:color w:val="000000" w:themeColor="text1"/>
              </w:rPr>
            </w:rPrChange>
          </w:rPr>
          <w:delText xml:space="preserve">species </w:delText>
        </w:r>
      </w:del>
      <w:ins w:id="7948" w:author="Rajeev, Sree" w:date="2022-03-03T11:29:00Z">
        <w:r w:rsidR="00B1228A" w:rsidRPr="002B42A7">
          <w:rPr>
            <w:rFonts w:ascii="Times New Roman" w:hAnsi="Times New Roman" w:cs="Times New Roman"/>
            <w:bCs/>
            <w:color w:val="000000" w:themeColor="text1"/>
            <w:rPrChange w:id="7949" w:author="Ruijie Xu" w:date="2022-03-10T12:31:00Z">
              <w:rPr>
                <w:bCs/>
                <w:color w:val="000000" w:themeColor="text1"/>
              </w:rPr>
            </w:rPrChange>
          </w:rPr>
          <w:t>s</w:t>
        </w:r>
        <w:del w:id="7950" w:author="Liliana Salvador" w:date="2022-03-08T20:14:00Z">
          <w:r w:rsidR="00B1228A" w:rsidRPr="002B42A7" w:rsidDel="00862B74">
            <w:rPr>
              <w:rFonts w:ascii="Times New Roman" w:hAnsi="Times New Roman" w:cs="Times New Roman"/>
              <w:bCs/>
              <w:color w:val="000000" w:themeColor="text1"/>
              <w:rPrChange w:id="7951" w:author="Ruijie Xu" w:date="2022-03-10T12:31:00Z">
                <w:rPr>
                  <w:bCs/>
                  <w:color w:val="000000" w:themeColor="text1"/>
                </w:rPr>
              </w:rPrChange>
            </w:rPr>
            <w:delText>equences</w:delText>
          </w:r>
        </w:del>
      </w:ins>
      <w:ins w:id="7952" w:author="Liliana Salvador" w:date="2022-03-08T20:14:00Z">
        <w:r w:rsidR="00862B74" w:rsidRPr="002B42A7">
          <w:rPr>
            <w:rFonts w:ascii="Times New Roman" w:hAnsi="Times New Roman" w:cs="Times New Roman"/>
            <w:bCs/>
            <w:color w:val="000000" w:themeColor="text1"/>
            <w:rPrChange w:id="7953" w:author="Ruijie Xu" w:date="2022-03-10T12:31:00Z">
              <w:rPr>
                <w:bCs/>
                <w:color w:val="000000" w:themeColor="text1"/>
              </w:rPr>
            </w:rPrChange>
          </w:rPr>
          <w:t>pecies</w:t>
        </w:r>
      </w:ins>
      <w:ins w:id="7954" w:author="Rajeev, Sree" w:date="2022-03-03T11:29:00Z">
        <w:r w:rsidR="00B1228A" w:rsidRPr="002B42A7">
          <w:rPr>
            <w:rFonts w:ascii="Times New Roman" w:hAnsi="Times New Roman" w:cs="Times New Roman"/>
            <w:bCs/>
            <w:color w:val="000000" w:themeColor="text1"/>
            <w:rPrChange w:id="7955" w:author="Ruijie Xu" w:date="2022-03-10T12:31:00Z">
              <w:rPr>
                <w:bCs/>
                <w:color w:val="000000" w:themeColor="text1"/>
              </w:rPr>
            </w:rPrChange>
          </w:rPr>
          <w:t xml:space="preserve"> </w:t>
        </w:r>
      </w:ins>
      <w:del w:id="7956" w:author="Liliana Salvador" w:date="2022-02-26T19:14:00Z">
        <w:r w:rsidR="003C1945" w:rsidRPr="002B42A7" w:rsidDel="00E205F0">
          <w:rPr>
            <w:rFonts w:ascii="Times New Roman" w:hAnsi="Times New Roman" w:cs="Times New Roman"/>
            <w:bCs/>
            <w:color w:val="000000" w:themeColor="text1"/>
            <w:rPrChange w:id="7957" w:author="Ruijie Xu" w:date="2022-03-10T12:31:00Z">
              <w:rPr>
                <w:bCs/>
                <w:color w:val="000000" w:themeColor="text1"/>
              </w:rPr>
            </w:rPrChange>
          </w:rPr>
          <w:delText xml:space="preserve">has been </w:delText>
        </w:r>
      </w:del>
      <w:ins w:id="7958" w:author="Liliana Salvador" w:date="2022-02-26T19:14:00Z">
        <w:r w:rsidR="00E205F0" w:rsidRPr="002B42A7">
          <w:rPr>
            <w:rFonts w:ascii="Times New Roman" w:hAnsi="Times New Roman" w:cs="Times New Roman"/>
            <w:bCs/>
            <w:color w:val="000000" w:themeColor="text1"/>
            <w:rPrChange w:id="7959" w:author="Ruijie Xu" w:date="2022-03-10T12:31:00Z">
              <w:rPr>
                <w:bCs/>
                <w:color w:val="000000" w:themeColor="text1"/>
              </w:rPr>
            </w:rPrChange>
          </w:rPr>
          <w:t>were</w:t>
        </w:r>
      </w:ins>
      <w:ins w:id="7960" w:author="Liliana Salvador" w:date="2022-02-26T19:15:00Z">
        <w:r w:rsidR="00592CFC" w:rsidRPr="002B42A7">
          <w:rPr>
            <w:rFonts w:ascii="Times New Roman" w:hAnsi="Times New Roman" w:cs="Times New Roman"/>
            <w:bCs/>
            <w:color w:val="000000" w:themeColor="text1"/>
            <w:rPrChange w:id="7961"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7962"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7963" w:author="Ruijie Xu" w:date="2022-03-10T12:31:00Z">
            <w:rPr>
              <w:bCs/>
              <w:color w:val="000000" w:themeColor="text1"/>
            </w:rPr>
          </w:rPrChange>
        </w:rPr>
        <w:t xml:space="preserve"> </w:t>
      </w:r>
      <w:bookmarkStart w:id="7964" w:name="OLE_LINK205"/>
      <w:bookmarkStart w:id="7965" w:name="OLE_LINK206"/>
      <w:r w:rsidR="003F2918" w:rsidRPr="002B42A7">
        <w:rPr>
          <w:rFonts w:ascii="Times New Roman" w:hAnsi="Times New Roman" w:cs="Times New Roman"/>
          <w:bCs/>
          <w:color w:val="000000" w:themeColor="text1"/>
          <w:rPrChange w:id="7966" w:author="Ruijie Xu" w:date="2022-03-10T12:31:00Z">
            <w:rPr>
              <w:bCs/>
              <w:color w:val="000000" w:themeColor="text1"/>
            </w:rPr>
          </w:rPrChange>
        </w:rPr>
        <w:t>(8 from the pathogenic group</w:t>
      </w:r>
      <w:ins w:id="7967" w:author="Liliana Salvador" w:date="2022-03-08T20:13:00Z">
        <w:r w:rsidR="000D56DE" w:rsidRPr="002B42A7">
          <w:rPr>
            <w:rFonts w:ascii="Times New Roman" w:hAnsi="Times New Roman" w:cs="Times New Roman"/>
            <w:bCs/>
            <w:color w:val="000000" w:themeColor="text1"/>
            <w:rPrChange w:id="7968" w:author="Ruijie Xu" w:date="2022-03-10T12:31:00Z">
              <w:rPr>
                <w:bCs/>
                <w:color w:val="000000" w:themeColor="text1"/>
              </w:rPr>
            </w:rPrChange>
          </w:rPr>
          <w:t xml:space="preserve"> and </w:t>
        </w:r>
      </w:ins>
      <w:del w:id="7969" w:author="Liliana Salvador" w:date="2022-03-08T20:13:00Z">
        <w:r w:rsidR="003F2918" w:rsidRPr="002B42A7" w:rsidDel="000D56DE">
          <w:rPr>
            <w:rFonts w:ascii="Times New Roman" w:hAnsi="Times New Roman" w:cs="Times New Roman"/>
            <w:bCs/>
            <w:color w:val="000000" w:themeColor="text1"/>
            <w:rPrChange w:id="7970"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7971" w:author="Ruijie Xu" w:date="2022-03-10T12:31:00Z">
            <w:rPr>
              <w:bCs/>
              <w:color w:val="000000" w:themeColor="text1"/>
            </w:rPr>
          </w:rPrChange>
        </w:rPr>
        <w:t>1 from the saprophytic group)</w:t>
      </w:r>
      <w:bookmarkEnd w:id="7964"/>
      <w:bookmarkEnd w:id="7965"/>
      <w:ins w:id="7972" w:author="Ruijie Xu" w:date="2022-02-03T12:40:00Z">
        <w:r w:rsidR="006E787C" w:rsidRPr="002B42A7">
          <w:rPr>
            <w:rFonts w:ascii="Times New Roman" w:hAnsi="Times New Roman" w:cs="Times New Roman"/>
            <w:bCs/>
            <w:color w:val="000000" w:themeColor="text1"/>
            <w:rPrChange w:id="7973" w:author="Ruijie Xu" w:date="2022-03-10T12:31:00Z">
              <w:rPr>
                <w:bCs/>
                <w:color w:val="000000" w:themeColor="text1"/>
              </w:rPr>
            </w:rPrChange>
          </w:rPr>
          <w:t xml:space="preserve"> </w:t>
        </w:r>
        <w:bookmarkStart w:id="7974" w:name="OLE_LINK241"/>
        <w:bookmarkStart w:id="7975" w:name="OLE_LINK242"/>
        <w:bookmarkStart w:id="7976" w:name="OLE_LINK243"/>
        <w:r w:rsidR="006E787C" w:rsidRPr="002B42A7">
          <w:rPr>
            <w:rFonts w:ascii="Times New Roman" w:hAnsi="Times New Roman" w:cs="Times New Roman"/>
            <w:bCs/>
            <w:color w:val="000000" w:themeColor="text1"/>
            <w:rPrChange w:id="7977"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7978"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7979" w:author="Ruijie Xu" w:date="2022-03-10T12:31:00Z">
            <w:rPr>
              <w:bCs/>
              <w:color w:val="000000" w:themeColor="text1"/>
            </w:rPr>
          </w:rPrChange>
        </w:rPr>
        <w:t xml:space="preserve"> </w:t>
      </w:r>
      <w:bookmarkEnd w:id="7974"/>
      <w:bookmarkEnd w:id="7975"/>
      <w:bookmarkEnd w:id="7976"/>
      <w:r w:rsidR="008477F1" w:rsidRPr="002B42A7">
        <w:rPr>
          <w:rFonts w:ascii="Times New Roman" w:hAnsi="Times New Roman" w:cs="Times New Roman"/>
          <w:bCs/>
          <w:color w:val="000000" w:themeColor="text1"/>
          <w:rPrChange w:id="7980" w:author="Ruijie Xu" w:date="2022-03-10T12:31:00Z">
            <w:rPr>
              <w:bCs/>
              <w:color w:val="000000" w:themeColor="text1"/>
            </w:rPr>
          </w:rPrChange>
        </w:rPr>
        <w:t xml:space="preserve">Kaiju </w:t>
      </w:r>
      <w:del w:id="7981" w:author="Liliana Salvador" w:date="2022-02-26T19:15:00Z">
        <w:r w:rsidR="008477F1" w:rsidRPr="002B42A7" w:rsidDel="00592CFC">
          <w:rPr>
            <w:rFonts w:ascii="Times New Roman" w:hAnsi="Times New Roman" w:cs="Times New Roman"/>
            <w:bCs/>
            <w:color w:val="000000" w:themeColor="text1"/>
            <w:rPrChange w:id="7982"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7983"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7984"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7985"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7986"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7987" w:author="Ruijie Xu" w:date="2022-03-10T12:31:00Z">
            <w:rPr>
              <w:bCs/>
              <w:color w:val="000000" w:themeColor="text1"/>
            </w:rPr>
          </w:rPrChange>
        </w:rPr>
        <w:t>with 8 unique species (7 from the pathogenic group</w:t>
      </w:r>
      <w:ins w:id="7988" w:author="Liliana Salvador" w:date="2022-03-08T20:14:00Z">
        <w:r w:rsidR="00862B74" w:rsidRPr="002B42A7">
          <w:rPr>
            <w:rFonts w:ascii="Times New Roman" w:hAnsi="Times New Roman" w:cs="Times New Roman"/>
            <w:bCs/>
            <w:color w:val="000000" w:themeColor="text1"/>
            <w:rPrChange w:id="7989" w:author="Ruijie Xu" w:date="2022-03-10T12:31:00Z">
              <w:rPr>
                <w:bCs/>
                <w:color w:val="000000" w:themeColor="text1"/>
              </w:rPr>
            </w:rPrChange>
          </w:rPr>
          <w:t xml:space="preserve"> and</w:t>
        </w:r>
      </w:ins>
      <w:del w:id="7990" w:author="Liliana Salvador" w:date="2022-03-08T20:14:00Z">
        <w:r w:rsidR="008477F1" w:rsidRPr="002B42A7" w:rsidDel="00862B74">
          <w:rPr>
            <w:rFonts w:ascii="Times New Roman" w:hAnsi="Times New Roman" w:cs="Times New Roman"/>
            <w:bCs/>
            <w:color w:val="000000" w:themeColor="text1"/>
            <w:rPrChange w:id="7991"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7992" w:author="Ruijie Xu" w:date="2022-03-10T12:31:00Z">
            <w:rPr>
              <w:bCs/>
              <w:color w:val="000000" w:themeColor="text1"/>
            </w:rPr>
          </w:rPrChange>
        </w:rPr>
        <w:t xml:space="preserve"> 1 from the saprophytic group)</w:t>
      </w:r>
      <w:ins w:id="7993" w:author="Ruijie Xu" w:date="2022-02-03T12:41:00Z">
        <w:r w:rsidR="006E787C" w:rsidRPr="002B42A7">
          <w:rPr>
            <w:rFonts w:ascii="Times New Roman" w:hAnsi="Times New Roman" w:cs="Times New Roman"/>
            <w:bCs/>
            <w:color w:val="000000" w:themeColor="text1"/>
            <w:rPrChange w:id="7994" w:author="Ruijie Xu" w:date="2022-03-10T12:31:00Z">
              <w:rPr>
                <w:bCs/>
                <w:color w:val="000000" w:themeColor="text1"/>
              </w:rPr>
            </w:rPrChange>
          </w:rPr>
          <w:t xml:space="preserve"> (Table SIII.1).</w:t>
        </w:r>
      </w:ins>
      <w:del w:id="7995" w:author="Ruijie Xu" w:date="2022-02-03T12:41:00Z">
        <w:r w:rsidR="008477F1" w:rsidRPr="002B42A7" w:rsidDel="006E787C">
          <w:rPr>
            <w:rFonts w:ascii="Times New Roman" w:hAnsi="Times New Roman" w:cs="Times New Roman"/>
            <w:bCs/>
            <w:color w:val="000000" w:themeColor="text1"/>
            <w:rPrChange w:id="7996"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7997"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7998" w:author="Ruijie Xu" w:date="2022-03-10T12:31:00Z">
            <w:rPr>
              <w:bCs/>
              <w:color w:val="000000" w:themeColor="text1"/>
            </w:rPr>
          </w:rPrChange>
        </w:rPr>
        <w:t xml:space="preserve">Kraken2, following Centrifuge and Kaiju, </w:t>
      </w:r>
      <w:del w:id="7999" w:author="Liliana Salvador" w:date="2022-02-26T19:16:00Z">
        <w:r w:rsidR="00563D5B" w:rsidRPr="002B42A7" w:rsidDel="00592CFC">
          <w:rPr>
            <w:rFonts w:ascii="Times New Roman" w:hAnsi="Times New Roman" w:cs="Times New Roman"/>
            <w:bCs/>
            <w:color w:val="000000" w:themeColor="text1"/>
            <w:rPrChange w:id="8000"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001"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002"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003"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004" w:author="Ruijie Xu" w:date="2022-03-10T12:31:00Z">
            <w:rPr>
              <w:bCs/>
              <w:color w:val="000000" w:themeColor="text1"/>
            </w:rPr>
          </w:rPrChange>
        </w:rPr>
        <w:t>3 unique species all from the pathogenic group</w:t>
      </w:r>
      <w:ins w:id="8005" w:author="Ruijie Xu" w:date="2022-02-03T12:41:00Z">
        <w:r w:rsidR="006E787C" w:rsidRPr="002B42A7">
          <w:rPr>
            <w:rFonts w:ascii="Times New Roman" w:hAnsi="Times New Roman" w:cs="Times New Roman"/>
            <w:bCs/>
            <w:color w:val="000000" w:themeColor="text1"/>
            <w:rPrChange w:id="8006"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007"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008"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009"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010" w:author="Ruijie Xu" w:date="2022-03-10T12:31:00Z">
            <w:rPr>
              <w:bCs/>
              <w:color w:val="000000" w:themeColor="text1"/>
            </w:rPr>
          </w:rPrChange>
        </w:rPr>
        <w:t xml:space="preserve">ll software </w:t>
      </w:r>
      <w:del w:id="8011" w:author="Liliana Salvador" w:date="2022-02-26T19:16:00Z">
        <w:r w:rsidR="00E8325F" w:rsidRPr="002B42A7" w:rsidDel="00592CFC">
          <w:rPr>
            <w:rFonts w:ascii="Times New Roman" w:hAnsi="Times New Roman" w:cs="Times New Roman"/>
            <w:bCs/>
            <w:color w:val="000000" w:themeColor="text1"/>
            <w:rPrChange w:id="8012"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013"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014"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015"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016" w:author="Ruijie Xu" w:date="2022-03-10T12:31:00Z">
            <w:rPr>
              <w:bCs/>
              <w:color w:val="000000" w:themeColor="text1"/>
            </w:rPr>
          </w:rPrChange>
        </w:rPr>
        <w:t xml:space="preserve"> from </w:t>
      </w:r>
      <w:ins w:id="8017" w:author="Liliana Salvador" w:date="2022-02-26T19:17:00Z">
        <w:r w:rsidR="00592CFC" w:rsidRPr="002B42A7">
          <w:rPr>
            <w:rFonts w:ascii="Times New Roman" w:hAnsi="Times New Roman" w:cs="Times New Roman"/>
            <w:bCs/>
            <w:color w:val="000000" w:themeColor="text1"/>
            <w:rPrChange w:id="8018"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019"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020"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021"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022" w:author="Ruijie Xu" w:date="2022-03-10T12:31:00Z">
            <w:rPr>
              <w:bCs/>
              <w:color w:val="000000" w:themeColor="text1"/>
            </w:rPr>
          </w:rPrChange>
        </w:rPr>
        <w:t>K</w:t>
      </w:r>
      <w:ins w:id="8023" w:author="Liliana Salvador" w:date="2022-02-26T19:17:00Z">
        <w:r w:rsidR="00592CFC" w:rsidRPr="002B42A7">
          <w:rPr>
            <w:rFonts w:ascii="Times New Roman" w:hAnsi="Times New Roman" w:cs="Times New Roman"/>
            <w:bCs/>
            <w:color w:val="000000" w:themeColor="text1"/>
            <w:rPrChange w:id="8024"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025" w:author="Ruijie Xu" w:date="2022-03-10T12:31:00Z">
            <w:rPr>
              <w:bCs/>
              <w:color w:val="000000" w:themeColor="text1"/>
            </w:rPr>
          </w:rPrChange>
        </w:rPr>
        <w:t>, which ha</w:t>
      </w:r>
      <w:ins w:id="8026" w:author="Liliana Salvador" w:date="2022-02-26T19:17:00Z">
        <w:r w:rsidR="00592CFC" w:rsidRPr="002B42A7">
          <w:rPr>
            <w:rFonts w:ascii="Times New Roman" w:hAnsi="Times New Roman" w:cs="Times New Roman"/>
            <w:bCs/>
            <w:color w:val="000000" w:themeColor="text1"/>
            <w:rPrChange w:id="8027" w:author="Ruijie Xu" w:date="2022-03-10T12:31:00Z">
              <w:rPr>
                <w:bCs/>
                <w:color w:val="000000" w:themeColor="text1"/>
              </w:rPr>
            </w:rPrChange>
          </w:rPr>
          <w:t>ve on average</w:t>
        </w:r>
      </w:ins>
      <w:del w:id="8028" w:author="Liliana Salvador" w:date="2022-02-26T19:17:00Z">
        <w:r w:rsidR="00DB434A" w:rsidRPr="002B42A7" w:rsidDel="00592CFC">
          <w:rPr>
            <w:rFonts w:ascii="Times New Roman" w:hAnsi="Times New Roman" w:cs="Times New Roman"/>
            <w:bCs/>
            <w:color w:val="000000" w:themeColor="text1"/>
            <w:rPrChange w:id="8029"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030"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031"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032" w:author="Ruijie Xu" w:date="2022-03-10T12:31:00Z">
            <w:rPr>
              <w:bCs/>
              <w:color w:val="000000" w:themeColor="text1"/>
            </w:rPr>
          </w:rPrChange>
        </w:rPr>
        <w:t xml:space="preserve"> </w:t>
      </w:r>
      <w:del w:id="8033" w:author="Liliana Salvador" w:date="2022-02-26T19:17:00Z">
        <w:r w:rsidR="00DB434A" w:rsidRPr="002B42A7" w:rsidDel="00592CFC">
          <w:rPr>
            <w:rFonts w:ascii="Times New Roman" w:hAnsi="Times New Roman" w:cs="Times New Roman"/>
            <w:bCs/>
            <w:color w:val="000000" w:themeColor="text1"/>
            <w:rPrChange w:id="8034" w:author="Ruijie Xu" w:date="2022-03-10T12:31:00Z">
              <w:rPr>
                <w:bCs/>
                <w:color w:val="000000" w:themeColor="text1"/>
              </w:rPr>
            </w:rPrChange>
          </w:rPr>
          <w:delText>on average</w:delText>
        </w:r>
      </w:del>
      <w:ins w:id="8035" w:author="Ruijie Xu" w:date="2022-02-03T12:41:00Z">
        <w:del w:id="8036" w:author="Liliana Salvador" w:date="2022-02-26T19:17:00Z">
          <w:r w:rsidR="006E787C" w:rsidRPr="002B42A7" w:rsidDel="00592CFC">
            <w:rPr>
              <w:rFonts w:ascii="Times New Roman" w:hAnsi="Times New Roman" w:cs="Times New Roman"/>
              <w:bCs/>
              <w:color w:val="000000" w:themeColor="text1"/>
              <w:rPrChange w:id="8037"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038"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039"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040"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041"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042"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043" w:author="Ruijie Xu" w:date="2022-03-10T12:31:00Z">
            <w:rPr>
              <w:bCs/>
              <w:color w:val="000000" w:themeColor="text1"/>
            </w:rPr>
          </w:rPrChange>
        </w:rPr>
        <w:t xml:space="preserve"> </w:t>
      </w:r>
      <w:del w:id="8044" w:author="Ruijie Xu" w:date="2022-02-01T13:44:00Z">
        <w:r w:rsidR="00955866" w:rsidRPr="002B42A7" w:rsidDel="00537B08">
          <w:rPr>
            <w:rFonts w:ascii="Times New Roman" w:hAnsi="Times New Roman" w:cs="Times New Roman"/>
            <w:bCs/>
            <w:color w:val="000000" w:themeColor="text1"/>
            <w:rPrChange w:id="8045" w:author="Ruijie Xu" w:date="2022-03-10T12:31:00Z">
              <w:rPr>
                <w:bCs/>
                <w:color w:val="000000" w:themeColor="text1"/>
              </w:rPr>
            </w:rPrChange>
          </w:rPr>
          <w:delText>Blastn</w:delText>
        </w:r>
      </w:del>
      <w:ins w:id="8046" w:author="Ruijie Xu" w:date="2022-02-01T13:44:00Z">
        <w:r w:rsidR="00537B08" w:rsidRPr="002B42A7">
          <w:rPr>
            <w:rFonts w:ascii="Times New Roman" w:hAnsi="Times New Roman" w:cs="Times New Roman"/>
            <w:bCs/>
            <w:color w:val="000000" w:themeColor="text1"/>
            <w:rPrChange w:id="8047" w:author="Ruijie Xu" w:date="2022-03-10T12:31:00Z">
              <w:rPr>
                <w:bCs/>
                <w:color w:val="000000" w:themeColor="text1"/>
              </w:rPr>
            </w:rPrChange>
          </w:rPr>
          <w:t>BLASTN</w:t>
        </w:r>
      </w:ins>
      <w:ins w:id="8048" w:author="Ruijie Xu" w:date="2022-02-27T12:42:00Z">
        <w:r w:rsidR="0093526E" w:rsidRPr="002B42A7">
          <w:rPr>
            <w:rFonts w:ascii="Times New Roman" w:hAnsi="Times New Roman" w:cs="Times New Roman"/>
            <w:bCs/>
            <w:color w:val="000000" w:themeColor="text1"/>
            <w:rPrChange w:id="8049" w:author="Ruijie Xu" w:date="2022-03-10T12:31:00Z">
              <w:rPr>
                <w:bCs/>
                <w:color w:val="000000" w:themeColor="text1"/>
              </w:rPr>
            </w:rPrChange>
          </w:rPr>
          <w:t>, Centrifuge, Kaiju, Kra</w:t>
        </w:r>
      </w:ins>
      <w:ins w:id="8050" w:author="Ruijie Xu" w:date="2022-02-27T12:43:00Z">
        <w:r w:rsidR="0093526E" w:rsidRPr="002B42A7">
          <w:rPr>
            <w:rFonts w:ascii="Times New Roman" w:hAnsi="Times New Roman" w:cs="Times New Roman"/>
            <w:bCs/>
            <w:color w:val="000000" w:themeColor="text1"/>
            <w:rPrChange w:id="8051"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052"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053" w:author="Ruijie Xu" w:date="2022-03-10T12:31:00Z">
            <w:rPr>
              <w:bCs/>
              <w:color w:val="000000" w:themeColor="text1"/>
            </w:rPr>
          </w:rPrChange>
        </w:rPr>
        <w:t xml:space="preserve"> </w:t>
      </w:r>
      <w:ins w:id="8054" w:author="Ruijie Xu" w:date="2022-02-27T12:43:00Z">
        <w:del w:id="8055" w:author="Liliana Salvador" w:date="2022-03-08T20:14:00Z">
          <w:r w:rsidR="0093526E" w:rsidRPr="002B42A7" w:rsidDel="00862B74">
            <w:rPr>
              <w:rFonts w:ascii="Times New Roman" w:hAnsi="Times New Roman" w:cs="Times New Roman"/>
              <w:bCs/>
              <w:color w:val="000000" w:themeColor="text1"/>
              <w:rPrChange w:id="8056" w:author="Ruijie Xu" w:date="2022-03-10T12:31:00Z">
                <w:rPr>
                  <w:bCs/>
                  <w:color w:val="000000" w:themeColor="text1"/>
                </w:rPr>
              </w:rPrChange>
            </w:rPr>
            <w:delText xml:space="preserve">has all </w:delText>
          </w:r>
        </w:del>
      </w:ins>
      <w:del w:id="8057" w:author="Liliana Salvador" w:date="2022-02-26T19:18:00Z">
        <w:r w:rsidR="00BD72D1" w:rsidRPr="002B42A7" w:rsidDel="00592CFC">
          <w:rPr>
            <w:rFonts w:ascii="Times New Roman" w:hAnsi="Times New Roman" w:cs="Times New Roman"/>
            <w:bCs/>
            <w:color w:val="000000" w:themeColor="text1"/>
            <w:rPrChange w:id="8058"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059"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060"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061" w:author="Ruijie Xu" w:date="2022-03-10T12:31:00Z">
            <w:rPr>
              <w:bCs/>
              <w:color w:val="000000" w:themeColor="text1"/>
            </w:rPr>
          </w:rPrChange>
        </w:rPr>
        <w:t>Leptospira</w:t>
      </w:r>
      <w:r w:rsidR="00955866" w:rsidRPr="002B42A7">
        <w:rPr>
          <w:rFonts w:ascii="Times New Roman" w:hAnsi="Times New Roman" w:cs="Times New Roman"/>
          <w:bCs/>
          <w:color w:val="000000" w:themeColor="text1"/>
          <w:rPrChange w:id="8062" w:author="Ruijie Xu" w:date="2022-03-10T12:31:00Z">
            <w:rPr>
              <w:bCs/>
              <w:color w:val="000000" w:themeColor="text1"/>
            </w:rPr>
          </w:rPrChange>
        </w:rPr>
        <w:t xml:space="preserve"> from </w:t>
      </w:r>
      <w:ins w:id="8063" w:author="Liliana Salvador" w:date="2022-02-26T19:18:00Z">
        <w:r w:rsidR="00592CFC" w:rsidRPr="002B42A7">
          <w:rPr>
            <w:rFonts w:ascii="Times New Roman" w:hAnsi="Times New Roman" w:cs="Times New Roman"/>
            <w:bCs/>
            <w:color w:val="000000" w:themeColor="text1"/>
            <w:rPrChange w:id="8064"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065" w:author="Ruijie Xu" w:date="2022-03-10T12:31:00Z">
            <w:rPr>
              <w:bCs/>
              <w:color w:val="000000" w:themeColor="text1"/>
            </w:rPr>
          </w:rPrChange>
        </w:rPr>
        <w:t>R22.L</w:t>
      </w:r>
      <w:ins w:id="8066" w:author="Liliana Salvador" w:date="2022-02-26T19:18:00Z">
        <w:r w:rsidR="00592CFC" w:rsidRPr="002B42A7">
          <w:rPr>
            <w:rFonts w:ascii="Times New Roman" w:hAnsi="Times New Roman" w:cs="Times New Roman"/>
            <w:bCs/>
            <w:color w:val="000000" w:themeColor="text1"/>
            <w:rPrChange w:id="8067" w:author="Ruijie Xu" w:date="2022-03-10T12:31:00Z">
              <w:rPr>
                <w:bCs/>
                <w:color w:val="000000" w:themeColor="text1"/>
              </w:rPr>
            </w:rPrChange>
          </w:rPr>
          <w:t>)</w:t>
        </w:r>
      </w:ins>
      <w:del w:id="8068" w:author="Ruijie Xu" w:date="2022-02-27T12:43:00Z">
        <w:r w:rsidR="00955866" w:rsidRPr="002B42A7" w:rsidDel="0093526E">
          <w:rPr>
            <w:rFonts w:ascii="Times New Roman" w:hAnsi="Times New Roman" w:cs="Times New Roman"/>
            <w:bCs/>
            <w:color w:val="000000" w:themeColor="text1"/>
            <w:rPrChange w:id="8069"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070"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071" w:author="Ruijie Xu" w:date="2022-03-10T12:31:00Z">
            <w:rPr>
              <w:bCs/>
              <w:color w:val="000000" w:themeColor="text1"/>
            </w:rPr>
          </w:rPrChange>
        </w:rPr>
        <w:t xml:space="preserve">Metaphlan3 </w:t>
      </w:r>
      <w:del w:id="8072" w:author="Liliana Salvador" w:date="2022-02-26T19:21:00Z">
        <w:r w:rsidR="00645C23" w:rsidRPr="002B42A7" w:rsidDel="00592CFC">
          <w:rPr>
            <w:rFonts w:ascii="Times New Roman" w:hAnsi="Times New Roman" w:cs="Times New Roman"/>
            <w:bCs/>
            <w:color w:val="000000" w:themeColor="text1"/>
            <w:rPrChange w:id="8073"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074"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075"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076" w:author="Ruijie Xu" w:date="2022-03-10T12:31:00Z">
            <w:rPr>
              <w:bCs/>
              <w:color w:val="000000" w:themeColor="text1"/>
            </w:rPr>
          </w:rPrChange>
        </w:rPr>
        <w:t xml:space="preserve"> in</w:t>
      </w:r>
      <w:ins w:id="8077" w:author="Liliana Salvador" w:date="2022-02-26T19:21:00Z">
        <w:r w:rsidR="00592CFC" w:rsidRPr="002B42A7">
          <w:rPr>
            <w:rFonts w:ascii="Times New Roman" w:hAnsi="Times New Roman" w:cs="Times New Roman"/>
            <w:bCs/>
            <w:color w:val="000000" w:themeColor="text1"/>
            <w:rPrChange w:id="8078"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079" w:author="Ruijie Xu" w:date="2022-03-10T12:31:00Z">
            <w:rPr>
              <w:bCs/>
              <w:color w:val="000000" w:themeColor="text1"/>
            </w:rPr>
          </w:rPrChange>
        </w:rPr>
        <w:t xml:space="preserve"> </w:t>
      </w:r>
      <w:ins w:id="8080" w:author="Liliana Salvador" w:date="2022-02-26T19:21:00Z">
        <w:r w:rsidR="00592CFC" w:rsidRPr="002B42A7">
          <w:rPr>
            <w:rFonts w:ascii="Times New Roman" w:hAnsi="Times New Roman" w:cs="Times New Roman"/>
            <w:bCs/>
            <w:color w:val="000000" w:themeColor="text1"/>
            <w:rPrChange w:id="8081"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082"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083"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084" w:author="Ruijie Xu" w:date="2022-03-10T12:31:00Z">
            <w:rPr>
              <w:bCs/>
              <w:color w:val="000000" w:themeColor="text1"/>
            </w:rPr>
          </w:rPrChange>
        </w:rPr>
        <w:t>.K</w:t>
      </w:r>
      <w:ins w:id="8085" w:author="Liliana Salvador" w:date="2022-02-26T19:21:00Z">
        <w:r w:rsidR="00592CFC" w:rsidRPr="002B42A7">
          <w:rPr>
            <w:rFonts w:ascii="Times New Roman" w:hAnsi="Times New Roman" w:cs="Times New Roman"/>
            <w:bCs/>
            <w:color w:val="000000" w:themeColor="text1"/>
            <w:rPrChange w:id="8086"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087"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088"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089" w:author="Ruijie Xu" w:date="2022-03-10T12:31:00Z">
            <w:rPr>
              <w:bCs/>
              <w:color w:val="000000" w:themeColor="text1"/>
            </w:rPr>
          </w:rPrChange>
        </w:rPr>
        <w:t>All samples identified by at least three software ha</w:t>
      </w:r>
      <w:ins w:id="8090" w:author="Liliana Salvador" w:date="2022-03-08T20:15:00Z">
        <w:r w:rsidR="00862B74" w:rsidRPr="002B42A7">
          <w:rPr>
            <w:rFonts w:ascii="Times New Roman" w:hAnsi="Times New Roman" w:cs="Times New Roman"/>
            <w:bCs/>
            <w:color w:val="000000" w:themeColor="text1"/>
            <w:rPrChange w:id="8091" w:author="Ruijie Xu" w:date="2022-03-10T12:31:00Z">
              <w:rPr>
                <w:bCs/>
                <w:color w:val="000000" w:themeColor="text1"/>
              </w:rPr>
            </w:rPrChange>
          </w:rPr>
          <w:t>d</w:t>
        </w:r>
      </w:ins>
      <w:del w:id="8092" w:author="Liliana Salvador" w:date="2022-02-26T19:21:00Z">
        <w:r w:rsidR="00142F3A" w:rsidRPr="002B42A7" w:rsidDel="00592CFC">
          <w:rPr>
            <w:rFonts w:ascii="Times New Roman" w:hAnsi="Times New Roman" w:cs="Times New Roman"/>
            <w:bCs/>
            <w:color w:val="000000" w:themeColor="text1"/>
            <w:rPrChange w:id="8093"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094" w:author="Ruijie Xu" w:date="2022-03-10T12:31:00Z">
            <w:rPr>
              <w:bCs/>
              <w:color w:val="000000" w:themeColor="text1"/>
            </w:rPr>
          </w:rPrChange>
        </w:rPr>
        <w:t xml:space="preserve"> at least</w:t>
      </w:r>
      <w:ins w:id="8095" w:author="Liliana Salvador" w:date="2022-02-26T19:21:00Z">
        <w:r w:rsidR="00592CFC" w:rsidRPr="002B42A7">
          <w:rPr>
            <w:rFonts w:ascii="Times New Roman" w:hAnsi="Times New Roman" w:cs="Times New Roman"/>
            <w:bCs/>
            <w:color w:val="000000" w:themeColor="text1"/>
            <w:rPrChange w:id="8096"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097"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098"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099"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100" w:author="Ruijie Xu" w:date="2022-03-10T12:31:00Z">
            <w:rPr>
              <w:bCs/>
              <w:color w:val="000000" w:themeColor="text1"/>
            </w:rPr>
          </w:rPrChange>
        </w:rPr>
        <w:t xml:space="preserve"> </w:t>
      </w:r>
      <w:del w:id="8101" w:author="Liliana Salvador" w:date="2022-02-26T19:21:00Z">
        <w:r w:rsidR="004F10F4" w:rsidRPr="002B42A7" w:rsidDel="00592CFC">
          <w:rPr>
            <w:rFonts w:ascii="Times New Roman" w:hAnsi="Times New Roman" w:cs="Times New Roman"/>
            <w:bCs/>
            <w:color w:val="000000" w:themeColor="text1"/>
            <w:rPrChange w:id="8102"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103" w:author="Ruijie Xu" w:date="2022-03-10T12:31:00Z">
            <w:rPr>
              <w:bCs/>
              <w:color w:val="000000" w:themeColor="text1"/>
            </w:rPr>
          </w:rPrChange>
        </w:rPr>
        <w:t>(Table SIII.</w:t>
      </w:r>
      <w:ins w:id="8104" w:author="Ruijie Xu" w:date="2022-02-03T12:42:00Z">
        <w:r w:rsidR="006E787C" w:rsidRPr="002B42A7">
          <w:rPr>
            <w:rFonts w:ascii="Times New Roman" w:hAnsi="Times New Roman" w:cs="Times New Roman"/>
            <w:bCs/>
            <w:color w:val="000000" w:themeColor="text1"/>
            <w:rPrChange w:id="8105" w:author="Ruijie Xu" w:date="2022-03-10T12:31:00Z">
              <w:rPr>
                <w:bCs/>
                <w:color w:val="000000" w:themeColor="text1"/>
              </w:rPr>
            </w:rPrChange>
          </w:rPr>
          <w:t>2</w:t>
        </w:r>
      </w:ins>
      <w:del w:id="8106" w:author="Ruijie Xu" w:date="2022-02-03T12:42:00Z">
        <w:r w:rsidR="004F10F4" w:rsidRPr="002B42A7" w:rsidDel="006E787C">
          <w:rPr>
            <w:rFonts w:ascii="Times New Roman" w:hAnsi="Times New Roman" w:cs="Times New Roman"/>
            <w:bCs/>
            <w:color w:val="000000" w:themeColor="text1"/>
            <w:rPrChange w:id="8107"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108"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109" w:author="Ruijie Xu" w:date="2022-03-10T12:31:00Z">
            <w:rPr>
              <w:bCs/>
              <w:color w:val="000000" w:themeColor="text1"/>
            </w:rPr>
          </w:rPrChange>
        </w:rPr>
        <w:t xml:space="preserve"> Samples that were only identified by Kaiju or Centrifuge ha</w:t>
      </w:r>
      <w:ins w:id="8110" w:author="Liliana Salvador" w:date="2022-03-08T20:15:00Z">
        <w:r w:rsidR="0076624A" w:rsidRPr="002B42A7">
          <w:rPr>
            <w:rFonts w:ascii="Times New Roman" w:hAnsi="Times New Roman" w:cs="Times New Roman"/>
            <w:bCs/>
            <w:color w:val="000000" w:themeColor="text1"/>
            <w:rPrChange w:id="8111" w:author="Ruijie Xu" w:date="2022-03-10T12:31:00Z">
              <w:rPr>
                <w:bCs/>
                <w:color w:val="000000" w:themeColor="text1"/>
              </w:rPr>
            </w:rPrChange>
          </w:rPr>
          <w:t>d</w:t>
        </w:r>
      </w:ins>
      <w:ins w:id="8112" w:author="Liliana Salvador" w:date="2022-02-26T19:22:00Z">
        <w:r w:rsidR="00592CFC" w:rsidRPr="002B42A7">
          <w:rPr>
            <w:rFonts w:ascii="Times New Roman" w:hAnsi="Times New Roman" w:cs="Times New Roman"/>
            <w:bCs/>
            <w:color w:val="000000" w:themeColor="text1"/>
            <w:rPrChange w:id="8113" w:author="Ruijie Xu" w:date="2022-03-10T12:31:00Z">
              <w:rPr>
                <w:bCs/>
                <w:color w:val="000000" w:themeColor="text1"/>
              </w:rPr>
            </w:rPrChange>
          </w:rPr>
          <w:t xml:space="preserve"> on average</w:t>
        </w:r>
      </w:ins>
      <w:del w:id="8114" w:author="Liliana Salvador" w:date="2022-02-26T19:22:00Z">
        <w:r w:rsidR="0099483B" w:rsidRPr="002B42A7" w:rsidDel="00592CFC">
          <w:rPr>
            <w:rFonts w:ascii="Times New Roman" w:hAnsi="Times New Roman" w:cs="Times New Roman"/>
            <w:bCs/>
            <w:color w:val="000000" w:themeColor="text1"/>
            <w:rPrChange w:id="8115"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116"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117"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118"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119"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120"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121" w:author="Ruijie Xu" w:date="2022-03-10T12:31:00Z">
            <w:rPr>
              <w:bCs/>
              <w:color w:val="000000" w:themeColor="text1"/>
            </w:rPr>
          </w:rPrChange>
        </w:rPr>
        <w:t xml:space="preserve">Leptospira </w:t>
      </w:r>
      <w:del w:id="8122" w:author="Liliana Salvador" w:date="2022-02-26T19:22:00Z">
        <w:r w:rsidR="0099483B" w:rsidRPr="002B42A7" w:rsidDel="00592CFC">
          <w:rPr>
            <w:rFonts w:ascii="Times New Roman" w:hAnsi="Times New Roman" w:cs="Times New Roman"/>
            <w:bCs/>
            <w:color w:val="000000" w:themeColor="text1"/>
            <w:rPrChange w:id="8123" w:author="Ruijie Xu" w:date="2022-03-10T12:31:00Z">
              <w:rPr>
                <w:bCs/>
                <w:color w:val="000000" w:themeColor="text1"/>
              </w:rPr>
            </w:rPrChange>
          </w:rPr>
          <w:delText>on average</w:delText>
        </w:r>
      </w:del>
      <w:ins w:id="8124" w:author="Ruijie Xu" w:date="2022-02-03T12:42:00Z">
        <w:del w:id="8125" w:author="Liliana Salvador" w:date="2022-02-26T19:22:00Z">
          <w:r w:rsidR="006E787C" w:rsidRPr="002B42A7" w:rsidDel="00592CFC">
            <w:rPr>
              <w:rFonts w:ascii="Times New Roman" w:hAnsi="Times New Roman" w:cs="Times New Roman"/>
              <w:bCs/>
              <w:color w:val="000000" w:themeColor="text1"/>
              <w:rPrChange w:id="8126"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127"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128"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129"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130" w:author="Liliana Salvador" w:date="2022-02-26T19:24:00Z"/>
          <w:del w:id="8131" w:author="Rajeev, Sree" w:date="2022-03-03T11:30:00Z"/>
          <w:rFonts w:ascii="Times New Roman" w:hAnsi="Times New Roman" w:cs="Times New Roman"/>
          <w:bCs/>
          <w:color w:val="000000" w:themeColor="text1"/>
          <w:rPrChange w:id="8132" w:author="Ruijie Xu" w:date="2022-03-10T12:31:00Z">
            <w:rPr>
              <w:ins w:id="8133" w:author="Liliana Salvador" w:date="2022-02-26T19:24:00Z"/>
              <w:del w:id="8134"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135" w:author="Liliana Salvador" w:date="2022-02-26T19:24:00Z"/>
          <w:del w:id="8136" w:author="Rajeev, Sree" w:date="2022-03-03T11:30:00Z"/>
          <w:rFonts w:ascii="Times New Roman" w:hAnsi="Times New Roman" w:cs="Times New Roman"/>
          <w:bCs/>
          <w:i/>
          <w:color w:val="000000" w:themeColor="text1"/>
          <w:rPrChange w:id="8137" w:author="Ruijie Xu" w:date="2022-03-10T12:31:00Z">
            <w:rPr>
              <w:ins w:id="8138" w:author="Liliana Salvador" w:date="2022-02-26T19:24:00Z"/>
              <w:del w:id="8139" w:author="Rajeev, Sree" w:date="2022-03-03T11:30:00Z"/>
              <w:bCs/>
              <w:color w:val="000000" w:themeColor="text1"/>
            </w:rPr>
          </w:rPrChange>
        </w:rPr>
      </w:pPr>
      <w:ins w:id="8140" w:author="Liliana Salvador" w:date="2022-02-26T19:24:00Z">
        <w:del w:id="8141" w:author="Rajeev, Sree" w:date="2022-03-03T11:30:00Z">
          <w:r w:rsidRPr="002B42A7" w:rsidDel="00B1228A">
            <w:rPr>
              <w:rFonts w:ascii="Times New Roman" w:hAnsi="Times New Roman" w:cs="Times New Roman"/>
              <w:bCs/>
              <w:i/>
              <w:color w:val="000000" w:themeColor="text1"/>
              <w:rPrChange w:id="8142"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143" w:author="Ruijie Xu" w:date="2022-03-10T12:31:00Z">
            <w:rPr>
              <w:bCs/>
              <w:color w:val="000000" w:themeColor="text1"/>
            </w:rPr>
          </w:rPrChange>
        </w:rPr>
      </w:pPr>
      <w:del w:id="8144" w:author="Rajeev, Sree" w:date="2022-03-01T14:15:00Z">
        <w:r w:rsidRPr="002B42A7" w:rsidDel="000A335D">
          <w:rPr>
            <w:rFonts w:ascii="Times New Roman" w:hAnsi="Times New Roman" w:cs="Times New Roman"/>
            <w:bCs/>
            <w:color w:val="000000" w:themeColor="text1"/>
            <w:rPrChange w:id="8145" w:author="Ruijie Xu" w:date="2022-03-10T12:31:00Z">
              <w:rPr>
                <w:bCs/>
                <w:color w:val="000000" w:themeColor="text1"/>
              </w:rPr>
            </w:rPrChange>
          </w:rPr>
          <w:delText xml:space="preserve">In addition to </w:delText>
        </w:r>
      </w:del>
      <w:ins w:id="8146" w:author="Liliana Salvador" w:date="2022-02-26T19:22:00Z">
        <w:del w:id="8147" w:author="Rajeev, Sree" w:date="2022-03-01T14:15:00Z">
          <w:r w:rsidR="00592CFC" w:rsidRPr="002B42A7" w:rsidDel="000A335D">
            <w:rPr>
              <w:rFonts w:ascii="Times New Roman" w:hAnsi="Times New Roman" w:cs="Times New Roman"/>
              <w:bCs/>
              <w:color w:val="000000" w:themeColor="text1"/>
              <w:rPrChange w:id="8148" w:author="Ruijie Xu" w:date="2022-03-10T12:31:00Z">
                <w:rPr>
                  <w:bCs/>
                  <w:color w:val="000000" w:themeColor="text1"/>
                </w:rPr>
              </w:rPrChange>
            </w:rPr>
            <w:delText xml:space="preserve">the </w:delText>
          </w:r>
        </w:del>
      </w:ins>
      <w:del w:id="8149" w:author="Rajeev, Sree" w:date="2022-03-01T14:15:00Z">
        <w:r w:rsidRPr="002B42A7" w:rsidDel="000A335D">
          <w:rPr>
            <w:rFonts w:ascii="Times New Roman" w:hAnsi="Times New Roman" w:cs="Times New Roman"/>
            <w:bCs/>
            <w:color w:val="000000" w:themeColor="text1"/>
            <w:rPrChange w:id="8150"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151" w:author="Ruijie Xu" w:date="2022-03-10T12:31:00Z">
            <w:rPr>
              <w:bCs/>
              <w:color w:val="000000" w:themeColor="text1"/>
            </w:rPr>
          </w:rPrChange>
        </w:rPr>
        <w:t>Leptospira</w:t>
      </w:r>
      <w:r w:rsidRPr="002B42A7">
        <w:rPr>
          <w:rFonts w:ascii="Times New Roman" w:hAnsi="Times New Roman" w:cs="Times New Roman"/>
          <w:bCs/>
          <w:color w:val="000000" w:themeColor="text1"/>
          <w:rPrChange w:id="8152" w:author="Ruijie Xu" w:date="2022-03-10T12:31:00Z">
            <w:rPr>
              <w:bCs/>
              <w:color w:val="000000" w:themeColor="text1"/>
            </w:rPr>
          </w:rPrChange>
        </w:rPr>
        <w:t xml:space="preserve"> </w:t>
      </w:r>
      <w:del w:id="8153" w:author="Liliana Salvador" w:date="2022-02-26T19:22:00Z">
        <w:r w:rsidR="006E6B86" w:rsidRPr="002B42A7" w:rsidDel="00592CFC">
          <w:rPr>
            <w:rFonts w:ascii="Times New Roman" w:hAnsi="Times New Roman" w:cs="Times New Roman"/>
            <w:bCs/>
            <w:color w:val="000000" w:themeColor="text1"/>
            <w:rPrChange w:id="8154" w:author="Ruijie Xu" w:date="2022-03-10T12:31:00Z">
              <w:rPr>
                <w:bCs/>
                <w:color w:val="000000" w:themeColor="text1"/>
              </w:rPr>
            </w:rPrChange>
          </w:rPr>
          <w:delText xml:space="preserve">diagnosis </w:delText>
        </w:r>
      </w:del>
      <w:ins w:id="8155" w:author="Liliana Salvador" w:date="2022-02-26T19:22:00Z">
        <w:r w:rsidR="00592CFC" w:rsidRPr="002B42A7">
          <w:rPr>
            <w:rFonts w:ascii="Times New Roman" w:hAnsi="Times New Roman" w:cs="Times New Roman"/>
            <w:bCs/>
            <w:color w:val="000000" w:themeColor="text1"/>
            <w:rPrChange w:id="8156" w:author="Ruijie Xu" w:date="2022-03-10T12:31:00Z">
              <w:rPr>
                <w:bCs/>
                <w:color w:val="000000" w:themeColor="text1"/>
              </w:rPr>
            </w:rPrChange>
          </w:rPr>
          <w:t xml:space="preserve">detection </w:t>
        </w:r>
      </w:ins>
      <w:del w:id="8157" w:author="Liliana Salvador" w:date="2022-02-26T19:22:00Z">
        <w:r w:rsidRPr="002B42A7" w:rsidDel="00592CFC">
          <w:rPr>
            <w:rFonts w:ascii="Times New Roman" w:hAnsi="Times New Roman" w:cs="Times New Roman"/>
            <w:bCs/>
            <w:color w:val="000000" w:themeColor="text1"/>
            <w:rPrChange w:id="8158" w:author="Ruijie Xu" w:date="2022-03-10T12:31:00Z">
              <w:rPr>
                <w:bCs/>
                <w:color w:val="000000" w:themeColor="text1"/>
              </w:rPr>
            </w:rPrChange>
          </w:rPr>
          <w:delText xml:space="preserve">caused </w:delText>
        </w:r>
      </w:del>
      <w:del w:id="8159" w:author="Rajeev, Sree" w:date="2022-03-01T14:15:00Z">
        <w:r w:rsidRPr="002B42A7" w:rsidDel="000A335D">
          <w:rPr>
            <w:rFonts w:ascii="Times New Roman" w:hAnsi="Times New Roman" w:cs="Times New Roman"/>
            <w:bCs/>
            <w:color w:val="000000" w:themeColor="text1"/>
            <w:rPrChange w:id="8160" w:author="Ruijie Xu" w:date="2022-03-10T12:31:00Z">
              <w:rPr>
                <w:bCs/>
                <w:color w:val="000000" w:themeColor="text1"/>
              </w:rPr>
            </w:rPrChange>
          </w:rPr>
          <w:delText xml:space="preserve">by the use of different software, </w:delText>
        </w:r>
      </w:del>
      <w:ins w:id="8161" w:author="Liliana Salvador" w:date="2022-02-26T19:23:00Z">
        <w:del w:id="8162" w:author="Rajeev, Sree" w:date="2022-03-01T14:15:00Z">
          <w:r w:rsidR="00592CFC" w:rsidRPr="002B42A7" w:rsidDel="000A335D">
            <w:rPr>
              <w:rFonts w:ascii="Times New Roman" w:hAnsi="Times New Roman" w:cs="Times New Roman"/>
              <w:bCs/>
              <w:color w:val="000000" w:themeColor="text1"/>
              <w:rPrChange w:id="8163" w:author="Ruijie Xu" w:date="2022-03-10T12:31:00Z">
                <w:rPr>
                  <w:bCs/>
                  <w:color w:val="000000" w:themeColor="text1"/>
                </w:rPr>
              </w:rPrChange>
            </w:rPr>
            <w:delText xml:space="preserve">the </w:delText>
          </w:r>
        </w:del>
      </w:ins>
      <w:del w:id="8164" w:author="Rajeev, Sree" w:date="2022-03-01T14:15:00Z">
        <w:r w:rsidRPr="002B42A7" w:rsidDel="000A335D">
          <w:rPr>
            <w:rFonts w:ascii="Times New Roman" w:hAnsi="Times New Roman" w:cs="Times New Roman"/>
            <w:bCs/>
            <w:color w:val="000000" w:themeColor="text1"/>
            <w:rPrChange w:id="8165"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166"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167"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168" w:author="Ruijie Xu" w:date="2022-03-10T12:31:00Z">
            <w:rPr>
              <w:bCs/>
              <w:color w:val="000000" w:themeColor="text1"/>
            </w:rPr>
          </w:rPrChange>
        </w:rPr>
        <w:t xml:space="preserve">was </w:t>
      </w:r>
      <w:ins w:id="8169" w:author="Ruijie Xu" w:date="2022-02-27T12:44:00Z">
        <w:r w:rsidR="0093526E" w:rsidRPr="002B42A7">
          <w:rPr>
            <w:rFonts w:ascii="Times New Roman" w:hAnsi="Times New Roman" w:cs="Times New Roman"/>
            <w:bCs/>
            <w:color w:val="000000" w:themeColor="text1"/>
            <w:rPrChange w:id="8170" w:author="Ruijie Xu" w:date="2022-03-10T12:31:00Z">
              <w:rPr>
                <w:bCs/>
                <w:color w:val="000000" w:themeColor="text1"/>
              </w:rPr>
            </w:rPrChange>
          </w:rPr>
          <w:t xml:space="preserve">also </w:t>
        </w:r>
      </w:ins>
      <w:del w:id="8171" w:author="Liliana Salvador" w:date="2022-02-26T19:23:00Z">
        <w:r w:rsidRPr="002B42A7" w:rsidDel="00592CFC">
          <w:rPr>
            <w:rFonts w:ascii="Times New Roman" w:hAnsi="Times New Roman" w:cs="Times New Roman"/>
            <w:bCs/>
            <w:color w:val="000000" w:themeColor="text1"/>
            <w:rPrChange w:id="8172" w:author="Ruijie Xu" w:date="2022-03-10T12:31:00Z">
              <w:rPr>
                <w:bCs/>
                <w:color w:val="000000" w:themeColor="text1"/>
              </w:rPr>
            </w:rPrChange>
          </w:rPr>
          <w:delText xml:space="preserve">different </w:delText>
        </w:r>
      </w:del>
      <w:ins w:id="8173" w:author="Liliana Salvador" w:date="2022-02-26T19:23:00Z">
        <w:r w:rsidR="00592CFC" w:rsidRPr="002B42A7">
          <w:rPr>
            <w:rFonts w:ascii="Times New Roman" w:hAnsi="Times New Roman" w:cs="Times New Roman"/>
            <w:bCs/>
            <w:color w:val="000000" w:themeColor="text1"/>
            <w:rPrChange w:id="8174"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175"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176" w:author="Ruijie Xu" w:date="2022-03-10T12:31:00Z">
            <w:rPr>
              <w:bCs/>
              <w:color w:val="000000" w:themeColor="text1"/>
            </w:rPr>
          </w:rPrChange>
        </w:rPr>
        <w:t xml:space="preserve"> (Table SI</w:t>
      </w:r>
      <w:ins w:id="8177" w:author="Ruijie Xu" w:date="2022-02-03T12:42:00Z">
        <w:r w:rsidR="006E787C" w:rsidRPr="002B42A7">
          <w:rPr>
            <w:rFonts w:ascii="Times New Roman" w:hAnsi="Times New Roman" w:cs="Times New Roman"/>
            <w:bCs/>
            <w:color w:val="000000" w:themeColor="text1"/>
            <w:rPrChange w:id="8178" w:author="Ruijie Xu" w:date="2022-03-10T12:31:00Z">
              <w:rPr>
                <w:bCs/>
                <w:color w:val="000000" w:themeColor="text1"/>
              </w:rPr>
            </w:rPrChange>
          </w:rPr>
          <w:t>V</w:t>
        </w:r>
      </w:ins>
      <w:del w:id="8179" w:author="Ruijie Xu" w:date="2022-02-03T12:42:00Z">
        <w:r w:rsidR="006E6B86" w:rsidRPr="002B42A7" w:rsidDel="006E787C">
          <w:rPr>
            <w:rFonts w:ascii="Times New Roman" w:hAnsi="Times New Roman" w:cs="Times New Roman"/>
            <w:bCs/>
            <w:color w:val="000000" w:themeColor="text1"/>
            <w:rPrChange w:id="8180"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181" w:author="Ruijie Xu" w:date="2022-03-10T12:31:00Z">
            <w:rPr>
              <w:bCs/>
              <w:color w:val="000000" w:themeColor="text1"/>
            </w:rPr>
          </w:rPrChange>
        </w:rPr>
        <w:t>)</w:t>
      </w:r>
      <w:r w:rsidRPr="002B42A7">
        <w:rPr>
          <w:rFonts w:ascii="Times New Roman" w:hAnsi="Times New Roman" w:cs="Times New Roman"/>
          <w:bCs/>
          <w:color w:val="000000" w:themeColor="text1"/>
          <w:rPrChange w:id="8182" w:author="Ruijie Xu" w:date="2022-03-10T12:31:00Z">
            <w:rPr>
              <w:bCs/>
              <w:color w:val="000000" w:themeColor="text1"/>
            </w:rPr>
          </w:rPrChange>
        </w:rPr>
        <w:t>. Kraken2’s analyses with the maxikraken DB</w:t>
      </w:r>
      <w:del w:id="8183" w:author="Liliana Salvador" w:date="2022-02-26T19:24:00Z">
        <w:r w:rsidRPr="002B42A7" w:rsidDel="00592CFC">
          <w:rPr>
            <w:rFonts w:ascii="Times New Roman" w:hAnsi="Times New Roman" w:cs="Times New Roman"/>
            <w:bCs/>
            <w:color w:val="000000" w:themeColor="text1"/>
            <w:rPrChange w:id="8184"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185"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186" w:author="Ruijie Xu" w:date="2022-03-10T12:31:00Z">
            <w:rPr>
              <w:bCs/>
              <w:color w:val="000000" w:themeColor="text1"/>
            </w:rPr>
          </w:rPrChange>
        </w:rPr>
        <w:t>Leptospira</w:t>
      </w:r>
      <w:r w:rsidRPr="002B42A7">
        <w:rPr>
          <w:rFonts w:ascii="Times New Roman" w:hAnsi="Times New Roman" w:cs="Times New Roman"/>
          <w:bCs/>
          <w:color w:val="000000" w:themeColor="text1"/>
          <w:rPrChange w:id="8187" w:author="Ruijie Xu" w:date="2022-03-10T12:31:00Z">
            <w:rPr>
              <w:bCs/>
              <w:color w:val="000000" w:themeColor="text1"/>
            </w:rPr>
          </w:rPrChange>
        </w:rPr>
        <w:t xml:space="preserve"> in all samples, while standard and customized DB</w:t>
      </w:r>
      <w:ins w:id="8188" w:author="Liliana Salvador" w:date="2022-03-08T20:16:00Z">
        <w:r w:rsidR="0076624A" w:rsidRPr="002B42A7">
          <w:rPr>
            <w:rFonts w:ascii="Times New Roman" w:hAnsi="Times New Roman" w:cs="Times New Roman"/>
            <w:bCs/>
            <w:color w:val="000000" w:themeColor="text1"/>
            <w:rPrChange w:id="8189" w:author="Ruijie Xu" w:date="2022-03-10T12:31:00Z">
              <w:rPr>
                <w:bCs/>
                <w:color w:val="000000" w:themeColor="text1"/>
              </w:rPr>
            </w:rPrChange>
          </w:rPr>
          <w:t>s</w:t>
        </w:r>
      </w:ins>
      <w:r w:rsidRPr="002B42A7">
        <w:rPr>
          <w:rFonts w:ascii="Times New Roman" w:hAnsi="Times New Roman" w:cs="Times New Roman"/>
          <w:bCs/>
          <w:color w:val="000000" w:themeColor="text1"/>
          <w:rPrChange w:id="8190" w:author="Ruijie Xu" w:date="2022-03-10T12:31:00Z">
            <w:rPr>
              <w:bCs/>
              <w:color w:val="000000" w:themeColor="text1"/>
            </w:rPr>
          </w:rPrChange>
        </w:rPr>
        <w:t xml:space="preserve"> </w:t>
      </w:r>
      <w:del w:id="8191" w:author="Liliana Salvador" w:date="2022-02-26T19:24:00Z">
        <w:r w:rsidRPr="002B42A7" w:rsidDel="00592CFC">
          <w:rPr>
            <w:rFonts w:ascii="Times New Roman" w:hAnsi="Times New Roman" w:cs="Times New Roman"/>
            <w:bCs/>
            <w:color w:val="000000" w:themeColor="text1"/>
            <w:rPrChange w:id="8192"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193"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194" w:author="Ruijie Xu" w:date="2022-03-10T12:31:00Z">
            <w:rPr>
              <w:bCs/>
              <w:color w:val="000000" w:themeColor="text1"/>
            </w:rPr>
          </w:rPrChange>
        </w:rPr>
        <w:t>Leptospira</w:t>
      </w:r>
      <w:r w:rsidRPr="002B42A7">
        <w:rPr>
          <w:rFonts w:ascii="Times New Roman" w:hAnsi="Times New Roman" w:cs="Times New Roman"/>
          <w:bCs/>
          <w:color w:val="000000" w:themeColor="text1"/>
          <w:rPrChange w:id="8195" w:author="Ruijie Xu" w:date="2022-03-10T12:31:00Z">
            <w:rPr>
              <w:bCs/>
              <w:color w:val="000000" w:themeColor="text1"/>
            </w:rPr>
          </w:rPrChange>
        </w:rPr>
        <w:t xml:space="preserve"> in two </w:t>
      </w:r>
      <w:ins w:id="8196" w:author="Rajeev, Sree" w:date="2022-03-03T11:30:00Z">
        <w:r w:rsidR="00B1228A" w:rsidRPr="002B42A7">
          <w:rPr>
            <w:rFonts w:ascii="Times New Roman" w:hAnsi="Times New Roman" w:cs="Times New Roman"/>
            <w:bCs/>
            <w:color w:val="000000" w:themeColor="text1"/>
            <w:rPrChange w:id="8197" w:author="Ruijie Xu" w:date="2022-03-10T12:31:00Z">
              <w:rPr>
                <w:bCs/>
                <w:color w:val="000000" w:themeColor="text1"/>
              </w:rPr>
            </w:rPrChange>
          </w:rPr>
          <w:t>l</w:t>
        </w:r>
      </w:ins>
      <w:del w:id="8198" w:author="Rajeev, Sree" w:date="2022-03-03T11:30:00Z">
        <w:r w:rsidRPr="002B42A7" w:rsidDel="00B1228A">
          <w:rPr>
            <w:rFonts w:ascii="Times New Roman" w:hAnsi="Times New Roman" w:cs="Times New Roman"/>
            <w:bCs/>
            <w:color w:val="000000" w:themeColor="text1"/>
            <w:rPrChange w:id="8199"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200"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201" w:author="Ruijie Xu" w:date="2022-03-10T12:31:00Z">
            <w:rPr>
              <w:bCs/>
              <w:color w:val="000000" w:themeColor="text1"/>
            </w:rPr>
          </w:rPrChange>
        </w:rPr>
        <w:t xml:space="preserve">. Standard DB </w:t>
      </w:r>
      <w:del w:id="8202" w:author="Liliana Salvador" w:date="2022-02-26T19:25:00Z">
        <w:r w:rsidR="00012BED" w:rsidRPr="002B42A7" w:rsidDel="00592CFC">
          <w:rPr>
            <w:rFonts w:ascii="Times New Roman" w:hAnsi="Times New Roman" w:cs="Times New Roman"/>
            <w:bCs/>
            <w:color w:val="000000" w:themeColor="text1"/>
            <w:rPrChange w:id="8203"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204"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205"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206" w:author="Ruijie Xu" w:date="2022-03-10T12:31:00Z">
            <w:rPr>
              <w:bCs/>
              <w:color w:val="000000" w:themeColor="text1"/>
            </w:rPr>
          </w:rPrChange>
        </w:rPr>
        <w:t xml:space="preserve"> in the three </w:t>
      </w:r>
      <w:ins w:id="8207" w:author="Rajeev, Sree" w:date="2022-03-08T13:06:00Z">
        <w:r w:rsidR="00FD4C25" w:rsidRPr="002B42A7">
          <w:rPr>
            <w:rFonts w:ascii="Times New Roman" w:hAnsi="Times New Roman" w:cs="Times New Roman"/>
            <w:bCs/>
            <w:color w:val="000000" w:themeColor="text1"/>
            <w:rPrChange w:id="8208" w:author="Ruijie Xu" w:date="2022-03-10T12:31:00Z">
              <w:rPr>
                <w:bCs/>
                <w:color w:val="000000" w:themeColor="text1"/>
              </w:rPr>
            </w:rPrChange>
          </w:rPr>
          <w:t>s</w:t>
        </w:r>
      </w:ins>
      <w:del w:id="8209" w:author="Rajeev, Sree" w:date="2022-03-08T13:06:00Z">
        <w:r w:rsidR="00012BED" w:rsidRPr="002B42A7" w:rsidDel="00FD4C25">
          <w:rPr>
            <w:rFonts w:ascii="Times New Roman" w:hAnsi="Times New Roman" w:cs="Times New Roman"/>
            <w:bCs/>
            <w:color w:val="000000" w:themeColor="text1"/>
            <w:rPrChange w:id="8210"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211"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212" w:author="Ruijie Xu" w:date="2022-03-10T12:31:00Z">
            <w:rPr>
              <w:bCs/>
              <w:color w:val="000000" w:themeColor="text1"/>
            </w:rPr>
          </w:rPrChange>
        </w:rPr>
        <w:t xml:space="preserve"> </w:t>
      </w:r>
      <w:del w:id="8213" w:author="Rajeev, Sree" w:date="2022-03-01T14:16:00Z">
        <w:r w:rsidR="00C9192C" w:rsidRPr="002B42A7" w:rsidDel="000A335D">
          <w:rPr>
            <w:rFonts w:ascii="Times New Roman" w:hAnsi="Times New Roman" w:cs="Times New Roman"/>
            <w:bCs/>
            <w:color w:val="000000" w:themeColor="text1"/>
            <w:rPrChange w:id="8214"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215"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216"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217" w:author="Ruijie Xu" w:date="2022-03-10T12:31:00Z">
            <w:rPr>
              <w:bCs/>
              <w:color w:val="000000" w:themeColor="text1"/>
            </w:rPr>
          </w:rPrChange>
        </w:rPr>
        <w:t xml:space="preserve"> </w:t>
      </w:r>
      <w:ins w:id="8218" w:author="Rajeev, Sree" w:date="2022-03-01T14:16:00Z">
        <w:r w:rsidR="000A335D" w:rsidRPr="002B42A7">
          <w:rPr>
            <w:rFonts w:ascii="Times New Roman" w:hAnsi="Times New Roman" w:cs="Times New Roman"/>
            <w:bCs/>
            <w:color w:val="000000" w:themeColor="text1"/>
            <w:rPrChange w:id="8219" w:author="Ruijie Xu" w:date="2022-03-10T12:31:00Z">
              <w:rPr>
                <w:bCs/>
                <w:color w:val="000000" w:themeColor="text1"/>
              </w:rPr>
            </w:rPrChange>
          </w:rPr>
          <w:lastRenderedPageBreak/>
          <w:t xml:space="preserve">detection </w:t>
        </w:r>
      </w:ins>
      <w:r w:rsidR="00D56F6B" w:rsidRPr="002B42A7">
        <w:rPr>
          <w:rFonts w:ascii="Times New Roman" w:hAnsi="Times New Roman" w:cs="Times New Roman"/>
          <w:bCs/>
          <w:color w:val="000000" w:themeColor="text1"/>
          <w:rPrChange w:id="8220" w:author="Ruijie Xu" w:date="2022-03-10T12:31:00Z">
            <w:rPr>
              <w:bCs/>
              <w:color w:val="000000" w:themeColor="text1"/>
            </w:rPr>
          </w:rPrChange>
        </w:rPr>
        <w:t xml:space="preserve">in the kidney samples </w:t>
      </w:r>
      <w:del w:id="8221" w:author="Rajeev, Sree" w:date="2022-03-01T14:16:00Z">
        <w:r w:rsidR="00C9192C" w:rsidRPr="002B42A7" w:rsidDel="000A335D">
          <w:rPr>
            <w:rFonts w:ascii="Times New Roman" w:hAnsi="Times New Roman" w:cs="Times New Roman"/>
            <w:bCs/>
            <w:color w:val="000000" w:themeColor="text1"/>
            <w:rPrChange w:id="8222" w:author="Ruijie Xu" w:date="2022-03-10T12:31:00Z">
              <w:rPr>
                <w:bCs/>
                <w:color w:val="000000" w:themeColor="text1"/>
              </w:rPr>
            </w:rPrChange>
          </w:rPr>
          <w:delText>was validated</w:delText>
        </w:r>
      </w:del>
      <w:del w:id="8223" w:author="Ruijie Xu" w:date="2022-03-04T11:25:00Z">
        <w:r w:rsidR="00C9192C" w:rsidRPr="002B42A7" w:rsidDel="00B23538">
          <w:rPr>
            <w:rFonts w:ascii="Times New Roman" w:hAnsi="Times New Roman" w:cs="Times New Roman"/>
            <w:bCs/>
            <w:color w:val="000000" w:themeColor="text1"/>
            <w:rPrChange w:id="8224"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225" w:author="Ruijie Xu" w:date="2022-03-10T12:31:00Z">
            <w:rPr>
              <w:bCs/>
              <w:color w:val="000000" w:themeColor="text1"/>
            </w:rPr>
          </w:rPrChange>
        </w:rPr>
        <w:t xml:space="preserve">using three traditional methods (PCR/DFA/Culture), </w:t>
      </w:r>
      <w:ins w:id="8226" w:author="Rajeev, Sree" w:date="2022-03-03T11:31:00Z">
        <w:r w:rsidR="00B1228A" w:rsidRPr="002B42A7">
          <w:rPr>
            <w:rFonts w:ascii="Times New Roman" w:hAnsi="Times New Roman" w:cs="Times New Roman"/>
            <w:bCs/>
            <w:color w:val="000000" w:themeColor="text1"/>
            <w:rPrChange w:id="8227" w:author="Ruijie Xu" w:date="2022-03-10T12:31:00Z">
              <w:rPr>
                <w:bCs/>
                <w:color w:val="000000" w:themeColor="text1"/>
              </w:rPr>
            </w:rPrChange>
          </w:rPr>
          <w:t>i</w:t>
        </w:r>
      </w:ins>
      <w:ins w:id="8228" w:author="Rajeev, Sree" w:date="2022-03-01T14:20:00Z">
        <w:del w:id="8229" w:author="Rajeev, Sree" w:date="2022-03-03T11:31:00Z">
          <w:r w:rsidR="000A335D" w:rsidRPr="002B42A7" w:rsidDel="00B1228A">
            <w:rPr>
              <w:rFonts w:ascii="Times New Roman" w:hAnsi="Times New Roman" w:cs="Times New Roman"/>
              <w:bCs/>
              <w:color w:val="000000" w:themeColor="text1"/>
              <w:rPrChange w:id="8230"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231" w:author="Ruijie Xu" w:date="2022-03-10T12:31:00Z">
              <w:rPr>
                <w:bCs/>
                <w:color w:val="000000" w:themeColor="text1"/>
              </w:rPr>
            </w:rPrChange>
          </w:rPr>
          <w:t xml:space="preserve">n comparison to the metagenomics </w:t>
        </w:r>
      </w:ins>
      <w:ins w:id="8232" w:author="Rajeev, Sree" w:date="2022-03-01T14:21:00Z">
        <w:r w:rsidR="000A335D" w:rsidRPr="002B42A7">
          <w:rPr>
            <w:rFonts w:ascii="Times New Roman" w:hAnsi="Times New Roman" w:cs="Times New Roman"/>
            <w:bCs/>
            <w:color w:val="000000" w:themeColor="text1"/>
            <w:rPrChange w:id="8233" w:author="Ruijie Xu" w:date="2022-03-10T12:31:00Z">
              <w:rPr>
                <w:bCs/>
                <w:color w:val="000000" w:themeColor="text1"/>
              </w:rPr>
            </w:rPrChange>
          </w:rPr>
          <w:t xml:space="preserve">data is shown in </w:t>
        </w:r>
      </w:ins>
      <w:del w:id="8234" w:author="Rajeev, Sree" w:date="2022-03-01T14:21:00Z">
        <w:r w:rsidR="003061D9" w:rsidRPr="002B42A7" w:rsidDel="000A335D">
          <w:rPr>
            <w:rFonts w:ascii="Times New Roman" w:hAnsi="Times New Roman" w:cs="Times New Roman"/>
            <w:bCs/>
            <w:i/>
            <w:color w:val="000000" w:themeColor="text1"/>
            <w:rPrChange w:id="8235"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236" w:author="Ruijie Xu" w:date="2022-03-10T12:31:00Z">
              <w:rPr>
                <w:bCs/>
                <w:color w:val="000000" w:themeColor="text1"/>
              </w:rPr>
            </w:rPrChange>
          </w:rPr>
          <w:delText xml:space="preserve"> was identified in </w:delText>
        </w:r>
      </w:del>
      <w:ins w:id="8237" w:author="Liliana Salvador" w:date="2022-02-26T19:25:00Z">
        <w:del w:id="8238" w:author="Rajeev, Sree" w:date="2022-03-01T14:21:00Z">
          <w:r w:rsidR="00CE098C" w:rsidRPr="002B42A7" w:rsidDel="000A335D">
            <w:rPr>
              <w:rFonts w:ascii="Times New Roman" w:hAnsi="Times New Roman" w:cs="Times New Roman"/>
              <w:bCs/>
              <w:color w:val="000000" w:themeColor="text1"/>
              <w:rPrChange w:id="8239" w:author="Ruijie Xu" w:date="2022-03-10T12:31:00Z">
                <w:rPr>
                  <w:bCs/>
                  <w:color w:val="000000" w:themeColor="text1"/>
                </w:rPr>
              </w:rPrChange>
            </w:rPr>
            <w:delText>two kid</w:delText>
          </w:r>
        </w:del>
      </w:ins>
      <w:ins w:id="8240" w:author="Liliana Salvador" w:date="2022-02-26T19:26:00Z">
        <w:del w:id="8241" w:author="Rajeev, Sree" w:date="2022-03-01T14:21:00Z">
          <w:r w:rsidR="00CE098C" w:rsidRPr="002B42A7" w:rsidDel="000A335D">
            <w:rPr>
              <w:rFonts w:ascii="Times New Roman" w:hAnsi="Times New Roman" w:cs="Times New Roman"/>
              <w:bCs/>
              <w:color w:val="000000" w:themeColor="text1"/>
              <w:rPrChange w:id="8242" w:author="Ruijie Xu" w:date="2022-03-10T12:31:00Z">
                <w:rPr>
                  <w:bCs/>
                  <w:color w:val="000000" w:themeColor="text1"/>
                </w:rPr>
              </w:rPrChange>
            </w:rPr>
            <w:delText xml:space="preserve">ney </w:delText>
          </w:r>
        </w:del>
      </w:ins>
      <w:del w:id="8243" w:author="Rajeev, Sree" w:date="2022-03-01T14:21:00Z">
        <w:r w:rsidR="003061D9" w:rsidRPr="002B42A7" w:rsidDel="000A335D">
          <w:rPr>
            <w:rFonts w:ascii="Times New Roman" w:hAnsi="Times New Roman" w:cs="Times New Roman"/>
            <w:bCs/>
            <w:color w:val="000000" w:themeColor="text1"/>
            <w:rPrChange w:id="8244" w:author="Ruijie Xu" w:date="2022-03-10T12:31:00Z">
              <w:rPr>
                <w:bCs/>
                <w:color w:val="000000" w:themeColor="text1"/>
              </w:rPr>
            </w:rPrChange>
          </w:rPr>
          <w:delText xml:space="preserve">samples </w:delText>
        </w:r>
      </w:del>
      <w:ins w:id="8245" w:author="Liliana Salvador" w:date="2022-02-26T19:26:00Z">
        <w:del w:id="8246" w:author="Rajeev, Sree" w:date="2022-03-01T14:21:00Z">
          <w:r w:rsidR="00CE098C" w:rsidRPr="002B42A7" w:rsidDel="000A335D">
            <w:rPr>
              <w:rFonts w:ascii="Times New Roman" w:hAnsi="Times New Roman" w:cs="Times New Roman"/>
              <w:bCs/>
              <w:color w:val="000000" w:themeColor="text1"/>
              <w:rPrChange w:id="8247" w:author="Ruijie Xu" w:date="2022-03-10T12:31:00Z">
                <w:rPr>
                  <w:bCs/>
                  <w:color w:val="000000" w:themeColor="text1"/>
                </w:rPr>
              </w:rPrChange>
            </w:rPr>
            <w:delText>(</w:delText>
          </w:r>
        </w:del>
      </w:ins>
      <w:del w:id="8248" w:author="Rajeev, Sree" w:date="2022-03-01T14:21:00Z">
        <w:r w:rsidR="003061D9" w:rsidRPr="002B42A7" w:rsidDel="000A335D">
          <w:rPr>
            <w:rFonts w:ascii="Times New Roman" w:hAnsi="Times New Roman" w:cs="Times New Roman"/>
            <w:bCs/>
            <w:color w:val="000000" w:themeColor="text1"/>
            <w:rPrChange w:id="8249" w:author="Ruijie Xu" w:date="2022-03-10T12:31:00Z">
              <w:rPr>
                <w:bCs/>
                <w:color w:val="000000" w:themeColor="text1"/>
              </w:rPr>
            </w:rPrChange>
          </w:rPr>
          <w:delText>R22.K and R28K</w:delText>
        </w:r>
      </w:del>
      <w:ins w:id="8250" w:author="Liliana Salvador" w:date="2022-02-26T19:26:00Z">
        <w:del w:id="8251" w:author="Rajeev, Sree" w:date="2022-03-01T14:21:00Z">
          <w:r w:rsidR="00CE098C" w:rsidRPr="002B42A7" w:rsidDel="000A335D">
            <w:rPr>
              <w:rFonts w:ascii="Times New Roman" w:hAnsi="Times New Roman" w:cs="Times New Roman"/>
              <w:bCs/>
              <w:color w:val="000000" w:themeColor="text1"/>
              <w:rPrChange w:id="8252" w:author="Ruijie Xu" w:date="2022-03-10T12:31:00Z">
                <w:rPr>
                  <w:bCs/>
                  <w:color w:val="000000" w:themeColor="text1"/>
                </w:rPr>
              </w:rPrChange>
            </w:rPr>
            <w:delText>)</w:delText>
          </w:r>
        </w:del>
      </w:ins>
      <w:del w:id="8253" w:author="Rajeev, Sree" w:date="2022-03-01T14:21:00Z">
        <w:r w:rsidR="003061D9" w:rsidRPr="002B42A7" w:rsidDel="000A335D">
          <w:rPr>
            <w:rFonts w:ascii="Times New Roman" w:hAnsi="Times New Roman" w:cs="Times New Roman"/>
            <w:bCs/>
            <w:color w:val="000000" w:themeColor="text1"/>
            <w:rPrChange w:id="8254" w:author="Ruijie Xu" w:date="2022-03-10T12:31:00Z">
              <w:rPr>
                <w:bCs/>
                <w:color w:val="000000" w:themeColor="text1"/>
              </w:rPr>
            </w:rPrChange>
          </w:rPr>
          <w:delText xml:space="preserve"> by all three methods, but only identified by PCR in </w:delText>
        </w:r>
      </w:del>
      <w:ins w:id="8255" w:author="Liliana Salvador" w:date="2022-02-26T19:26:00Z">
        <w:del w:id="8256" w:author="Rajeev, Sree" w:date="2022-03-01T14:21:00Z">
          <w:r w:rsidR="00CE098C" w:rsidRPr="002B42A7" w:rsidDel="000A335D">
            <w:rPr>
              <w:rFonts w:ascii="Times New Roman" w:hAnsi="Times New Roman" w:cs="Times New Roman"/>
              <w:bCs/>
              <w:color w:val="000000" w:themeColor="text1"/>
              <w:rPrChange w:id="8257" w:author="Ruijie Xu" w:date="2022-03-10T12:31:00Z">
                <w:rPr>
                  <w:bCs/>
                  <w:color w:val="000000" w:themeColor="text1"/>
                </w:rPr>
              </w:rPrChange>
            </w:rPr>
            <w:delText xml:space="preserve">the third kidney </w:delText>
          </w:r>
        </w:del>
      </w:ins>
      <w:del w:id="8258" w:author="Rajeev, Sree" w:date="2022-03-01T14:21:00Z">
        <w:r w:rsidR="003061D9" w:rsidRPr="002B42A7" w:rsidDel="000A335D">
          <w:rPr>
            <w:rFonts w:ascii="Times New Roman" w:hAnsi="Times New Roman" w:cs="Times New Roman"/>
            <w:bCs/>
            <w:color w:val="000000" w:themeColor="text1"/>
            <w:rPrChange w:id="8259" w:author="Ruijie Xu" w:date="2022-03-10T12:31:00Z">
              <w:rPr>
                <w:bCs/>
                <w:color w:val="000000" w:themeColor="text1"/>
              </w:rPr>
            </w:rPrChange>
          </w:rPr>
          <w:delText xml:space="preserve">samples </w:delText>
        </w:r>
      </w:del>
      <w:ins w:id="8260" w:author="Liliana Salvador" w:date="2022-02-26T19:26:00Z">
        <w:del w:id="8261" w:author="Rajeev, Sree" w:date="2022-03-01T14:21:00Z">
          <w:r w:rsidR="00CE098C" w:rsidRPr="002B42A7" w:rsidDel="000A335D">
            <w:rPr>
              <w:rFonts w:ascii="Times New Roman" w:hAnsi="Times New Roman" w:cs="Times New Roman"/>
              <w:bCs/>
              <w:color w:val="000000" w:themeColor="text1"/>
              <w:rPrChange w:id="8262" w:author="Ruijie Xu" w:date="2022-03-10T12:31:00Z">
                <w:rPr>
                  <w:bCs/>
                  <w:color w:val="000000" w:themeColor="text1"/>
                </w:rPr>
              </w:rPrChange>
            </w:rPr>
            <w:delText>(</w:delText>
          </w:r>
        </w:del>
      </w:ins>
      <w:del w:id="8263" w:author="Rajeev, Sree" w:date="2022-03-01T14:21:00Z">
        <w:r w:rsidR="003061D9" w:rsidRPr="002B42A7" w:rsidDel="000A335D">
          <w:rPr>
            <w:rFonts w:ascii="Times New Roman" w:hAnsi="Times New Roman" w:cs="Times New Roman"/>
            <w:bCs/>
            <w:color w:val="000000" w:themeColor="text1"/>
            <w:rPrChange w:id="8264" w:author="Ruijie Xu" w:date="2022-03-10T12:31:00Z">
              <w:rPr>
                <w:bCs/>
                <w:color w:val="000000" w:themeColor="text1"/>
              </w:rPr>
            </w:rPrChange>
          </w:rPr>
          <w:delText>R26.K</w:delText>
        </w:r>
      </w:del>
      <w:ins w:id="8265" w:author="Liliana Salvador" w:date="2022-02-26T19:26:00Z">
        <w:del w:id="8266" w:author="Rajeev, Sree" w:date="2022-03-01T14:21:00Z">
          <w:r w:rsidR="00CE098C" w:rsidRPr="002B42A7" w:rsidDel="000A335D">
            <w:rPr>
              <w:rFonts w:ascii="Times New Roman" w:hAnsi="Times New Roman" w:cs="Times New Roman"/>
              <w:bCs/>
              <w:color w:val="000000" w:themeColor="text1"/>
              <w:rPrChange w:id="8267" w:author="Ruijie Xu" w:date="2022-03-10T12:31:00Z">
                <w:rPr>
                  <w:bCs/>
                  <w:color w:val="000000" w:themeColor="text1"/>
                </w:rPr>
              </w:rPrChange>
            </w:rPr>
            <w:delText>)</w:delText>
          </w:r>
        </w:del>
      </w:ins>
      <w:ins w:id="8268" w:author="Ruijie Xu" w:date="2022-02-03T12:43:00Z">
        <w:del w:id="8269" w:author="Rajeev, Sree" w:date="2022-03-01T14:21:00Z">
          <w:r w:rsidR="00C8225D" w:rsidRPr="002B42A7" w:rsidDel="000A335D">
            <w:rPr>
              <w:rFonts w:ascii="Times New Roman" w:hAnsi="Times New Roman" w:cs="Times New Roman"/>
              <w:bCs/>
              <w:color w:val="000000" w:themeColor="text1"/>
              <w:rPrChange w:id="8270"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271"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272" w:author="Ruijie Xu" w:date="2022-03-10T12:31:00Z">
              <w:rPr>
                <w:bCs/>
                <w:color w:val="000000" w:themeColor="text1"/>
              </w:rPr>
            </w:rPrChange>
          </w:rPr>
          <w:t>II</w:t>
        </w:r>
        <w:del w:id="8273" w:author="Rajeev, Sree" w:date="2022-03-01T14:21:00Z">
          <w:r w:rsidR="00C8225D" w:rsidRPr="002B42A7" w:rsidDel="000A335D">
            <w:rPr>
              <w:rFonts w:ascii="Times New Roman" w:hAnsi="Times New Roman" w:cs="Times New Roman"/>
              <w:bCs/>
              <w:color w:val="000000" w:themeColor="text1"/>
              <w:rPrChange w:id="8274"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275" w:author="Ruijie Xu" w:date="2022-03-10T12:31:00Z">
            <w:rPr>
              <w:bCs/>
              <w:color w:val="000000" w:themeColor="text1"/>
            </w:rPr>
          </w:rPrChange>
        </w:rPr>
        <w:t>.</w:t>
      </w:r>
      <w:r w:rsidRPr="002B42A7">
        <w:rPr>
          <w:rFonts w:ascii="Times New Roman" w:hAnsi="Times New Roman" w:cs="Times New Roman"/>
          <w:bCs/>
          <w:color w:val="000000" w:themeColor="text1"/>
          <w:rPrChange w:id="8276" w:author="Ruijie Xu" w:date="2022-03-10T12:31:00Z">
            <w:rPr>
              <w:bCs/>
              <w:color w:val="000000" w:themeColor="text1"/>
            </w:rPr>
          </w:rPrChange>
        </w:rPr>
        <w:t xml:space="preserve"> </w:t>
      </w:r>
      <w:bookmarkEnd w:id="5870"/>
      <w:bookmarkEnd w:id="5871"/>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277"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278" w:author="Ruijie Xu" w:date="2022-03-10T12:31:00Z">
            <w:rPr>
              <w:b/>
              <w:bCs/>
              <w:color w:val="000000" w:themeColor="text1"/>
            </w:rPr>
          </w:rPrChange>
        </w:rPr>
      </w:pPr>
      <w:r w:rsidRPr="002B42A7">
        <w:rPr>
          <w:rFonts w:ascii="Times New Roman" w:hAnsi="Times New Roman" w:cs="Times New Roman"/>
          <w:b/>
          <w:bCs/>
          <w:color w:val="000000" w:themeColor="text1"/>
          <w:rPrChange w:id="8279"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280" w:author="Rajeev, Sree" w:date="2022-03-02T12:56:00Z"/>
          <w:rFonts w:ascii="Times New Roman" w:hAnsi="Times New Roman" w:cs="Times New Roman"/>
          <w:color w:val="000000" w:themeColor="text1"/>
          <w:rPrChange w:id="8281" w:author="Ruijie Xu" w:date="2022-03-10T12:31:00Z">
            <w:rPr>
              <w:del w:id="8282" w:author="Rajeev, Sree" w:date="2022-03-02T12:56:00Z"/>
              <w:color w:val="000000" w:themeColor="text1"/>
            </w:rPr>
          </w:rPrChange>
        </w:rPr>
      </w:pPr>
      <w:commentRangeStart w:id="8283"/>
      <w:del w:id="8284" w:author="Rajeev, Sree" w:date="2022-03-01T14:23:00Z">
        <w:r w:rsidRPr="002B42A7" w:rsidDel="006241A3">
          <w:rPr>
            <w:rFonts w:ascii="Times New Roman" w:hAnsi="Times New Roman" w:cs="Times New Roman"/>
            <w:color w:val="000000" w:themeColor="text1"/>
            <w:rPrChange w:id="8285" w:author="Ruijie Xu" w:date="2022-03-10T12:31:00Z">
              <w:rPr>
                <w:color w:val="000000" w:themeColor="text1"/>
              </w:rPr>
            </w:rPrChange>
          </w:rPr>
          <w:delText>Profilin</w:delText>
        </w:r>
      </w:del>
      <w:ins w:id="8286" w:author="Ruijie Xu" w:date="2022-02-27T12:49:00Z">
        <w:del w:id="8287" w:author="Rajeev, Sree" w:date="2022-03-01T14:23:00Z">
          <w:r w:rsidR="00095D56" w:rsidRPr="002B42A7" w:rsidDel="006241A3">
            <w:rPr>
              <w:rFonts w:ascii="Times New Roman" w:hAnsi="Times New Roman" w:cs="Times New Roman"/>
              <w:color w:val="000000" w:themeColor="text1"/>
              <w:rPrChange w:id="8288" w:author="Ruijie Xu" w:date="2022-03-10T12:31:00Z">
                <w:rPr>
                  <w:color w:val="000000" w:themeColor="text1"/>
                </w:rPr>
              </w:rPrChange>
            </w:rPr>
            <w:delText>g</w:delText>
          </w:r>
        </w:del>
      </w:ins>
      <w:del w:id="8289" w:author="Rajeev, Sree" w:date="2022-03-01T14:23:00Z">
        <w:r w:rsidRPr="002B42A7" w:rsidDel="006241A3">
          <w:rPr>
            <w:rFonts w:ascii="Times New Roman" w:hAnsi="Times New Roman" w:cs="Times New Roman"/>
            <w:color w:val="000000" w:themeColor="text1"/>
            <w:rPrChange w:id="8290" w:author="Ruijie Xu" w:date="2022-03-10T12:31:00Z">
              <w:rPr>
                <w:color w:val="000000" w:themeColor="text1"/>
              </w:rPr>
            </w:rPrChange>
          </w:rPr>
          <w:delText>g the microbial</w:delText>
        </w:r>
      </w:del>
      <w:ins w:id="8291" w:author="Ruijie Xu" w:date="2022-02-27T12:45:00Z">
        <w:del w:id="8292" w:author="Rajeev, Sree" w:date="2022-03-01T14:23:00Z">
          <w:r w:rsidR="0093526E" w:rsidRPr="002B42A7" w:rsidDel="006241A3">
            <w:rPr>
              <w:rFonts w:ascii="Times New Roman" w:hAnsi="Times New Roman" w:cs="Times New Roman"/>
              <w:color w:val="000000" w:themeColor="text1"/>
              <w:rPrChange w:id="8293" w:author="Ruijie Xu" w:date="2022-03-10T12:31:00Z">
                <w:rPr>
                  <w:color w:val="000000" w:themeColor="text1"/>
                </w:rPr>
              </w:rPrChange>
            </w:rPr>
            <w:delText xml:space="preserve"> coummunities</w:delText>
          </w:r>
        </w:del>
      </w:ins>
      <w:del w:id="8294" w:author="Rajeev, Sree" w:date="2022-03-01T14:23:00Z">
        <w:r w:rsidRPr="002B42A7" w:rsidDel="006241A3">
          <w:rPr>
            <w:rFonts w:ascii="Times New Roman" w:hAnsi="Times New Roman" w:cs="Times New Roman"/>
            <w:color w:val="000000" w:themeColor="text1"/>
            <w:rPrChange w:id="8295" w:author="Ruijie Xu" w:date="2022-03-10T12:31:00Z">
              <w:rPr>
                <w:color w:val="000000" w:themeColor="text1"/>
              </w:rPr>
            </w:rPrChange>
          </w:rPr>
          <w:delText xml:space="preserve"> taxonomie</w:delText>
        </w:r>
      </w:del>
      <w:ins w:id="8296" w:author="Ruijie Xu" w:date="2022-02-27T12:45:00Z">
        <w:del w:id="8297" w:author="Rajeev, Sree" w:date="2022-03-01T14:23:00Z">
          <w:r w:rsidR="0093526E" w:rsidRPr="002B42A7" w:rsidDel="006241A3">
            <w:rPr>
              <w:rFonts w:ascii="Times New Roman" w:hAnsi="Times New Roman" w:cs="Times New Roman"/>
              <w:color w:val="000000" w:themeColor="text1"/>
              <w:rPrChange w:id="8298" w:author="Ruijie Xu" w:date="2022-03-10T12:31:00Z">
                <w:rPr>
                  <w:color w:val="000000" w:themeColor="text1"/>
                </w:rPr>
              </w:rPrChange>
            </w:rPr>
            <w:delText xml:space="preserve"> </w:delText>
          </w:r>
        </w:del>
      </w:ins>
      <w:del w:id="8299" w:author="Rajeev, Sree" w:date="2022-03-01T14:23:00Z">
        <w:r w:rsidRPr="002B42A7" w:rsidDel="006241A3">
          <w:rPr>
            <w:rFonts w:ascii="Times New Roman" w:hAnsi="Times New Roman" w:cs="Times New Roman"/>
            <w:color w:val="000000" w:themeColor="text1"/>
            <w:rPrChange w:id="8300"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301"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302"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303" w:author="Ruijie Xu" w:date="2022-03-10T12:31:00Z">
              <w:rPr>
                <w:color w:val="000000" w:themeColor="text1"/>
              </w:rPr>
            </w:rPrChange>
          </w:rPr>
          <w:delText xml:space="preserve"> </w:delText>
        </w:r>
      </w:del>
      <w:ins w:id="8304" w:author="Ruijie Xu" w:date="2022-02-27T12:46:00Z">
        <w:del w:id="8305" w:author="Rajeev, Sree" w:date="2022-03-01T14:23:00Z">
          <w:r w:rsidR="00095D56" w:rsidRPr="002B42A7" w:rsidDel="006241A3">
            <w:rPr>
              <w:rFonts w:ascii="Times New Roman" w:hAnsi="Times New Roman" w:cs="Times New Roman"/>
              <w:color w:val="000000" w:themeColor="text1"/>
              <w:rPrChange w:id="8306" w:author="Ruijie Xu" w:date="2022-03-10T12:31:00Z">
                <w:rPr>
                  <w:color w:val="000000" w:themeColor="text1"/>
                </w:rPr>
              </w:rPrChange>
            </w:rPr>
            <w:delText xml:space="preserve">using metagenomics sequencing </w:delText>
          </w:r>
        </w:del>
      </w:ins>
      <w:ins w:id="8307" w:author="Ruijie Xu" w:date="2022-02-27T12:48:00Z">
        <w:del w:id="8308" w:author="Rajeev, Sree" w:date="2022-03-01T14:23:00Z">
          <w:r w:rsidR="00095D56" w:rsidRPr="002B42A7" w:rsidDel="006241A3">
            <w:rPr>
              <w:rFonts w:ascii="Times New Roman" w:hAnsi="Times New Roman" w:cs="Times New Roman"/>
              <w:color w:val="000000" w:themeColor="text1"/>
              <w:rPrChange w:id="8309" w:author="Ruijie Xu" w:date="2022-03-10T12:31:00Z">
                <w:rPr>
                  <w:color w:val="000000" w:themeColor="text1"/>
                </w:rPr>
              </w:rPrChange>
            </w:rPr>
            <w:delText xml:space="preserve">increases </w:delText>
          </w:r>
        </w:del>
      </w:ins>
      <w:ins w:id="8310" w:author="Ruijie Xu" w:date="2022-02-27T12:49:00Z">
        <w:del w:id="8311" w:author="Rajeev, Sree" w:date="2022-03-01T14:23:00Z">
          <w:r w:rsidR="00095D56" w:rsidRPr="002B42A7" w:rsidDel="006241A3">
            <w:rPr>
              <w:rFonts w:ascii="Times New Roman" w:hAnsi="Times New Roman" w:cs="Times New Roman"/>
              <w:color w:val="000000" w:themeColor="text1"/>
              <w:rPrChange w:id="8312" w:author="Ruijie Xu" w:date="2022-03-10T12:31:00Z">
                <w:rPr>
                  <w:color w:val="000000" w:themeColor="text1"/>
                </w:rPr>
              </w:rPrChange>
            </w:rPr>
            <w:delText xml:space="preserve">the resolution of  </w:delText>
          </w:r>
        </w:del>
      </w:ins>
      <w:ins w:id="8313" w:author="Ruijie Xu" w:date="2022-02-27T12:48:00Z">
        <w:del w:id="8314" w:author="Rajeev, Sree" w:date="2022-03-01T14:23:00Z">
          <w:r w:rsidR="00095D56" w:rsidRPr="002B42A7" w:rsidDel="006241A3">
            <w:rPr>
              <w:rFonts w:ascii="Times New Roman" w:hAnsi="Times New Roman" w:cs="Times New Roman"/>
              <w:color w:val="000000" w:themeColor="text1"/>
              <w:rPrChange w:id="8315" w:author="Ruijie Xu" w:date="2022-03-10T12:31:00Z">
                <w:rPr>
                  <w:color w:val="000000" w:themeColor="text1"/>
                </w:rPr>
              </w:rPrChange>
            </w:rPr>
            <w:delText>our understanding for the m</w:delText>
          </w:r>
        </w:del>
      </w:ins>
      <w:ins w:id="8316" w:author="Ruijie Xu" w:date="2022-02-27T12:49:00Z">
        <w:del w:id="8317" w:author="Rajeev, Sree" w:date="2022-03-01T14:23:00Z">
          <w:r w:rsidR="00095D56" w:rsidRPr="002B42A7" w:rsidDel="006241A3">
            <w:rPr>
              <w:rFonts w:ascii="Times New Roman" w:hAnsi="Times New Roman" w:cs="Times New Roman"/>
              <w:color w:val="000000" w:themeColor="text1"/>
              <w:rPrChange w:id="8318" w:author="Ruijie Xu" w:date="2022-03-10T12:31:00Z">
                <w:rPr>
                  <w:color w:val="000000" w:themeColor="text1"/>
                </w:rPr>
              </w:rPrChange>
            </w:rPr>
            <w:delText>icrobiome around us</w:delText>
          </w:r>
        </w:del>
      </w:ins>
      <w:del w:id="8319" w:author="Rajeev, Sree" w:date="2022-03-01T14:23:00Z">
        <w:r w:rsidRPr="002B42A7" w:rsidDel="006241A3">
          <w:rPr>
            <w:rFonts w:ascii="Times New Roman" w:hAnsi="Times New Roman" w:cs="Times New Roman"/>
            <w:color w:val="000000" w:themeColor="text1"/>
            <w:rPrChange w:id="8320"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321"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322"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323"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324"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325"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326"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327" w:author="Ruijie Xu" w:date="2022-03-10T12:31:00Z">
              <w:rPr>
                <w:color w:val="000000" w:themeColor="text1"/>
              </w:rPr>
            </w:rPrChange>
          </w:rPr>
          <w:delText xml:space="preserve"> of studies </w:delText>
        </w:r>
        <w:commentRangeEnd w:id="8283"/>
        <w:r w:rsidR="00CE098C" w:rsidRPr="002B42A7" w:rsidDel="006241A3">
          <w:rPr>
            <w:rStyle w:val="CommentReference"/>
            <w:rFonts w:ascii="Times New Roman" w:hAnsi="Times New Roman" w:cs="Times New Roman"/>
            <w:sz w:val="24"/>
            <w:szCs w:val="24"/>
            <w:rPrChange w:id="8328" w:author="Ruijie Xu" w:date="2022-03-10T12:31:00Z">
              <w:rPr>
                <w:rStyle w:val="CommentReference"/>
              </w:rPr>
            </w:rPrChange>
          </w:rPr>
          <w:commentReference w:id="8283"/>
        </w:r>
        <w:r w:rsidR="0083285D" w:rsidRPr="002B42A7" w:rsidDel="006241A3">
          <w:rPr>
            <w:rFonts w:ascii="Times New Roman" w:hAnsi="Times New Roman" w:cs="Times New Roman"/>
            <w:color w:val="000000" w:themeColor="text1"/>
            <w:rPrChange w:id="8329"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330"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331"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332"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333"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33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335"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336" w:author="Ruijie Xu" w:date="2022-03-10T12:31:00Z">
            <w:rPr>
              <w:color w:val="000000" w:themeColor="text1"/>
            </w:rPr>
          </w:rPrChange>
        </w:rPr>
        <w:t xml:space="preserve">a </w:t>
      </w:r>
      <w:r w:rsidRPr="002B42A7">
        <w:rPr>
          <w:rFonts w:ascii="Times New Roman" w:hAnsi="Times New Roman" w:cs="Times New Roman"/>
          <w:color w:val="000000" w:themeColor="text1"/>
          <w:rPrChange w:id="8337"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338"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339"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340" w:author="Ruijie Xu" w:date="2022-03-10T12:31:00Z">
            <w:rPr>
              <w:color w:val="000000" w:themeColor="text1"/>
            </w:rPr>
          </w:rPrChange>
        </w:rPr>
        <w:t>with</w:t>
      </w:r>
      <w:r w:rsidRPr="002B42A7">
        <w:rPr>
          <w:rFonts w:ascii="Times New Roman" w:hAnsi="Times New Roman" w:cs="Times New Roman"/>
          <w:color w:val="000000" w:themeColor="text1"/>
          <w:rPrChange w:id="8341"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342" w:author="Ruijie Xu" w:date="2022-03-10T12:31:00Z">
            <w:rPr>
              <w:color w:val="000000" w:themeColor="text1"/>
            </w:rPr>
          </w:rPrChange>
        </w:rPr>
        <w:t xml:space="preserve">, </w:t>
      </w:r>
      <w:r w:rsidRPr="002B42A7">
        <w:rPr>
          <w:rFonts w:ascii="Times New Roman" w:hAnsi="Times New Roman" w:cs="Times New Roman"/>
          <w:color w:val="000000" w:themeColor="text1"/>
          <w:rPrChange w:id="8343" w:author="Ruijie Xu" w:date="2022-03-10T12:31:00Z">
            <w:rPr>
              <w:color w:val="000000" w:themeColor="text1"/>
            </w:rPr>
          </w:rPrChange>
        </w:rPr>
        <w:t>archaea</w:t>
      </w:r>
      <w:r w:rsidR="00B67F65" w:rsidRPr="002B42A7">
        <w:rPr>
          <w:rFonts w:ascii="Times New Roman" w:hAnsi="Times New Roman" w:cs="Times New Roman"/>
          <w:color w:val="000000" w:themeColor="text1"/>
          <w:rPrChange w:id="8344" w:author="Ruijie Xu" w:date="2022-03-10T12:31:00Z">
            <w:rPr>
              <w:color w:val="000000" w:themeColor="text1"/>
            </w:rPr>
          </w:rPrChange>
        </w:rPr>
        <w:t>,</w:t>
      </w:r>
      <w:r w:rsidRPr="002B42A7">
        <w:rPr>
          <w:rFonts w:ascii="Times New Roman" w:hAnsi="Times New Roman" w:cs="Times New Roman"/>
          <w:color w:val="000000" w:themeColor="text1"/>
          <w:rPrChange w:id="8345"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346" w:author="Ruijie Xu" w:date="2022-03-10T12:31:00Z">
            <w:rPr>
              <w:color w:val="000000" w:themeColor="text1"/>
            </w:rPr>
          </w:rPrChange>
        </w:rPr>
        <w:t xml:space="preserve">and </w:t>
      </w:r>
      <w:del w:id="8347" w:author="Ruijie Xu" w:date="2022-03-04T11:26:00Z">
        <w:r w:rsidRPr="002B42A7" w:rsidDel="00B23538">
          <w:rPr>
            <w:rFonts w:ascii="Times New Roman" w:hAnsi="Times New Roman" w:cs="Times New Roman"/>
            <w:color w:val="000000" w:themeColor="text1"/>
            <w:rPrChange w:id="834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349"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350"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351" w:author="Ruijie Xu" w:date="2022-03-10T12:31:00Z">
            <w:rPr>
              <w:color w:val="000000" w:themeColor="text1"/>
            </w:rPr>
          </w:rPrChange>
        </w:rPr>
        <w:t>for</w:t>
      </w:r>
      <w:r w:rsidRPr="002B42A7">
        <w:rPr>
          <w:rFonts w:ascii="Times New Roman" w:hAnsi="Times New Roman" w:cs="Times New Roman"/>
          <w:color w:val="000000" w:themeColor="text1"/>
          <w:rPrChange w:id="8352" w:author="Ruijie Xu" w:date="2022-03-10T12:31:00Z">
            <w:rPr>
              <w:color w:val="000000" w:themeColor="text1"/>
            </w:rPr>
          </w:rPrChange>
        </w:rPr>
        <w:t xml:space="preserve"> samples collected from the</w:t>
      </w:r>
      <w:del w:id="8353" w:author="Rajeev, Sree" w:date="2022-03-02T12:55:00Z">
        <w:r w:rsidR="00447B1E" w:rsidRPr="002B42A7" w:rsidDel="00AE548C">
          <w:rPr>
            <w:rFonts w:ascii="Times New Roman" w:hAnsi="Times New Roman" w:cs="Times New Roman"/>
            <w:color w:val="000000" w:themeColor="text1"/>
            <w:rPrChange w:id="8354" w:author="Ruijie Xu" w:date="2022-03-10T12:31:00Z">
              <w:rPr>
                <w:color w:val="000000" w:themeColor="text1"/>
              </w:rPr>
            </w:rPrChange>
          </w:rPr>
          <w:delText>ir</w:delText>
        </w:r>
      </w:del>
      <w:r w:rsidRPr="002B42A7">
        <w:rPr>
          <w:rFonts w:ascii="Times New Roman" w:hAnsi="Times New Roman" w:cs="Times New Roman"/>
          <w:color w:val="000000" w:themeColor="text1"/>
          <w:rPrChange w:id="8355" w:author="Ruijie Xu" w:date="2022-03-10T12:31:00Z">
            <w:rPr>
              <w:color w:val="000000" w:themeColor="text1"/>
            </w:rPr>
          </w:rPrChange>
        </w:rPr>
        <w:t xml:space="preserve"> </w:t>
      </w:r>
      <w:del w:id="8356" w:author="Liliana Salvador" w:date="2022-02-26T19:36:00Z">
        <w:r w:rsidRPr="002B42A7" w:rsidDel="00E90B78">
          <w:rPr>
            <w:rFonts w:ascii="Times New Roman" w:hAnsi="Times New Roman" w:cs="Times New Roman"/>
            <w:color w:val="000000" w:themeColor="text1"/>
            <w:rPrChange w:id="8357" w:author="Ruijie Xu" w:date="2022-03-10T12:31:00Z">
              <w:rPr>
                <w:color w:val="000000" w:themeColor="text1"/>
              </w:rPr>
            </w:rPrChange>
          </w:rPr>
          <w:delText xml:space="preserve">target </w:delText>
        </w:r>
      </w:del>
      <w:ins w:id="8358" w:author="Liliana Salvador" w:date="2022-02-26T19:36:00Z">
        <w:r w:rsidR="00E90B78" w:rsidRPr="002B42A7">
          <w:rPr>
            <w:rFonts w:ascii="Times New Roman" w:hAnsi="Times New Roman" w:cs="Times New Roman"/>
            <w:color w:val="000000" w:themeColor="text1"/>
            <w:rPrChange w:id="8359"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360"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361"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36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363"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364" w:author="Ruijie Xu" w:date="2022-03-10T12:31:00Z">
            <w:rPr>
              <w:color w:val="000000" w:themeColor="text1"/>
            </w:rPr>
          </w:rPrChange>
        </w:rPr>
        <w:fldChar w:fldCharType="separate"/>
      </w:r>
      <w:r w:rsidR="00350DBF" w:rsidRPr="002B42A7">
        <w:rPr>
          <w:rFonts w:ascii="Times New Roman" w:hAnsi="Times New Roman" w:cs="Times New Roman"/>
          <w:color w:val="000000"/>
          <w:rPrChange w:id="8365" w:author="Ruijie Xu" w:date="2022-03-10T12:31:00Z">
            <w:rPr>
              <w:color w:val="000000"/>
            </w:rPr>
          </w:rPrChange>
        </w:rPr>
        <w:t xml:space="preserve">(Jovel </w:t>
      </w:r>
      <w:r w:rsidR="00350DBF" w:rsidRPr="002B42A7">
        <w:rPr>
          <w:rFonts w:ascii="Times New Roman" w:hAnsi="Times New Roman" w:cs="Times New Roman"/>
          <w:i/>
          <w:iCs/>
          <w:color w:val="000000"/>
          <w:rPrChange w:id="8366" w:author="Ruijie Xu" w:date="2022-03-10T12:31:00Z">
            <w:rPr>
              <w:i/>
              <w:iCs/>
              <w:color w:val="000000"/>
            </w:rPr>
          </w:rPrChange>
        </w:rPr>
        <w:t>et al.</w:t>
      </w:r>
      <w:r w:rsidR="00350DBF" w:rsidRPr="002B42A7">
        <w:rPr>
          <w:rFonts w:ascii="Times New Roman" w:hAnsi="Times New Roman" w:cs="Times New Roman"/>
          <w:color w:val="000000"/>
          <w:rPrChange w:id="8367" w:author="Ruijie Xu" w:date="2022-03-10T12:31:00Z">
            <w:rPr>
              <w:color w:val="000000"/>
            </w:rPr>
          </w:rPrChange>
        </w:rPr>
        <w:t>, 2016)</w:t>
      </w:r>
      <w:r w:rsidR="0083285D" w:rsidRPr="002B42A7">
        <w:rPr>
          <w:rFonts w:ascii="Times New Roman" w:hAnsi="Times New Roman" w:cs="Times New Roman"/>
          <w:color w:val="000000" w:themeColor="text1"/>
          <w:rPrChange w:id="8368" w:author="Ruijie Xu" w:date="2022-03-10T12:31:00Z">
            <w:rPr>
              <w:color w:val="000000" w:themeColor="text1"/>
            </w:rPr>
          </w:rPrChange>
        </w:rPr>
        <w:fldChar w:fldCharType="end"/>
      </w:r>
      <w:r w:rsidRPr="002B42A7">
        <w:rPr>
          <w:rFonts w:ascii="Times New Roman" w:hAnsi="Times New Roman" w:cs="Times New Roman"/>
          <w:color w:val="000000" w:themeColor="text1"/>
          <w:rPrChange w:id="8369" w:author="Ruijie Xu" w:date="2022-03-10T12:31:00Z">
            <w:rPr>
              <w:color w:val="000000" w:themeColor="text1"/>
            </w:rPr>
          </w:rPrChange>
        </w:rPr>
        <w:t>. These metagenomic profiles can</w:t>
      </w:r>
      <w:ins w:id="8370" w:author="Ruijie Xu" w:date="2022-02-27T12:50:00Z">
        <w:r w:rsidR="008D0D5F" w:rsidRPr="002B42A7">
          <w:rPr>
            <w:rFonts w:ascii="Times New Roman" w:hAnsi="Times New Roman" w:cs="Times New Roman"/>
            <w:color w:val="000000" w:themeColor="text1"/>
            <w:rPrChange w:id="8371"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372"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373"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374"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375"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376" w:author="Ruijie Xu" w:date="2022-03-10T12:31:00Z">
            <w:rPr>
              <w:color w:val="000000" w:themeColor="text1"/>
            </w:rPr>
          </w:rPrChange>
        </w:rPr>
        <w:t>al</w:t>
      </w:r>
      <w:r w:rsidRPr="002B42A7">
        <w:rPr>
          <w:rFonts w:ascii="Times New Roman" w:hAnsi="Times New Roman" w:cs="Times New Roman"/>
          <w:color w:val="000000" w:themeColor="text1"/>
          <w:rPrChange w:id="8377"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378"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37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380"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381" w:author="Ruijie Xu" w:date="2022-03-10T12:31:00Z">
            <w:rPr>
              <w:color w:val="000000" w:themeColor="text1"/>
            </w:rPr>
          </w:rPrChange>
        </w:rPr>
        <w:fldChar w:fldCharType="separate"/>
      </w:r>
      <w:r w:rsidR="00350DBF" w:rsidRPr="002B42A7">
        <w:rPr>
          <w:rFonts w:ascii="Times New Roman" w:hAnsi="Times New Roman" w:cs="Times New Roman"/>
          <w:color w:val="000000"/>
          <w:rPrChange w:id="8382" w:author="Ruijie Xu" w:date="2022-03-10T12:31:00Z">
            <w:rPr>
              <w:color w:val="000000"/>
            </w:rPr>
          </w:rPrChange>
        </w:rPr>
        <w:t xml:space="preserve">(Qin </w:t>
      </w:r>
      <w:r w:rsidR="00350DBF" w:rsidRPr="002B42A7">
        <w:rPr>
          <w:rFonts w:ascii="Times New Roman" w:hAnsi="Times New Roman" w:cs="Times New Roman"/>
          <w:i/>
          <w:iCs/>
          <w:color w:val="000000"/>
          <w:rPrChange w:id="8383" w:author="Ruijie Xu" w:date="2022-03-10T12:31:00Z">
            <w:rPr>
              <w:i/>
              <w:iCs/>
              <w:color w:val="000000"/>
            </w:rPr>
          </w:rPrChange>
        </w:rPr>
        <w:t>et al.</w:t>
      </w:r>
      <w:r w:rsidR="00350DBF" w:rsidRPr="002B42A7">
        <w:rPr>
          <w:rFonts w:ascii="Times New Roman" w:hAnsi="Times New Roman" w:cs="Times New Roman"/>
          <w:color w:val="000000"/>
          <w:rPrChange w:id="8384"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385"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386"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387" w:author="Ruijie Xu" w:date="2022-03-10T12:31:00Z">
            <w:rPr>
              <w:color w:val="000000" w:themeColor="text1"/>
            </w:rPr>
          </w:rPrChange>
        </w:rPr>
        <w:t xml:space="preserve">and </w:t>
      </w:r>
      <w:r w:rsidRPr="002B42A7">
        <w:rPr>
          <w:rFonts w:ascii="Times New Roman" w:hAnsi="Times New Roman" w:cs="Times New Roman"/>
          <w:color w:val="000000" w:themeColor="text1"/>
          <w:rPrChange w:id="8388" w:author="Ruijie Xu" w:date="2022-03-10T12:31:00Z">
            <w:rPr>
              <w:color w:val="000000" w:themeColor="text1"/>
            </w:rPr>
          </w:rPrChange>
        </w:rPr>
        <w:t xml:space="preserve">to observe the interactions between </w:t>
      </w:r>
      <w:del w:id="8389" w:author="Liliana Salvador" w:date="2022-02-26T19:39:00Z">
        <w:r w:rsidRPr="002B42A7" w:rsidDel="00E90B78">
          <w:rPr>
            <w:rFonts w:ascii="Times New Roman" w:hAnsi="Times New Roman" w:cs="Times New Roman"/>
            <w:color w:val="000000" w:themeColor="text1"/>
            <w:rPrChange w:id="8390"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391" w:author="Ruijie Xu" w:date="2022-03-10T12:31:00Z">
            <w:rPr>
              <w:color w:val="000000" w:themeColor="text1"/>
            </w:rPr>
          </w:rPrChange>
        </w:rPr>
        <w:t>micro-ecosystem</w:t>
      </w:r>
      <w:ins w:id="8392" w:author="Liliana Salvador" w:date="2022-02-26T19:39:00Z">
        <w:r w:rsidR="00E90B78" w:rsidRPr="002B42A7">
          <w:rPr>
            <w:rFonts w:ascii="Times New Roman" w:hAnsi="Times New Roman" w:cs="Times New Roman"/>
            <w:color w:val="000000" w:themeColor="text1"/>
            <w:rPrChange w:id="8393" w:author="Ruijie Xu" w:date="2022-03-10T12:31:00Z">
              <w:rPr>
                <w:color w:val="000000" w:themeColor="text1"/>
              </w:rPr>
            </w:rPrChange>
          </w:rPr>
          <w:t>s</w:t>
        </w:r>
      </w:ins>
      <w:r w:rsidRPr="002B42A7">
        <w:rPr>
          <w:rFonts w:ascii="Times New Roman" w:hAnsi="Times New Roman" w:cs="Times New Roman"/>
          <w:color w:val="000000" w:themeColor="text1"/>
          <w:rPrChange w:id="8394" w:author="Ruijie Xu" w:date="2022-03-10T12:31:00Z">
            <w:rPr>
              <w:color w:val="000000" w:themeColor="text1"/>
            </w:rPr>
          </w:rPrChange>
        </w:rPr>
        <w:t xml:space="preserve"> and </w:t>
      </w:r>
      <w:del w:id="8395" w:author="Liliana Salvador" w:date="2022-02-26T19:39:00Z">
        <w:r w:rsidRPr="002B42A7" w:rsidDel="00E90B78">
          <w:rPr>
            <w:rFonts w:ascii="Times New Roman" w:hAnsi="Times New Roman" w:cs="Times New Roman"/>
            <w:color w:val="000000" w:themeColor="text1"/>
            <w:rPrChange w:id="8396" w:author="Ruijie Xu" w:date="2022-03-10T12:31:00Z">
              <w:rPr>
                <w:color w:val="000000" w:themeColor="text1"/>
              </w:rPr>
            </w:rPrChange>
          </w:rPr>
          <w:delText xml:space="preserve">its </w:delText>
        </w:r>
      </w:del>
      <w:ins w:id="8397" w:author="Liliana Salvador" w:date="2022-02-26T19:39:00Z">
        <w:r w:rsidR="00E90B78" w:rsidRPr="002B42A7">
          <w:rPr>
            <w:rFonts w:ascii="Times New Roman" w:hAnsi="Times New Roman" w:cs="Times New Roman"/>
            <w:color w:val="000000" w:themeColor="text1"/>
            <w:rPrChange w:id="8398"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399" w:author="Ruijie Xu" w:date="2022-03-10T12:31:00Z">
            <w:rPr>
              <w:color w:val="000000" w:themeColor="text1"/>
            </w:rPr>
          </w:rPrChange>
        </w:rPr>
        <w:t>changing environment</w:t>
      </w:r>
      <w:ins w:id="8400" w:author="Liliana Salvador" w:date="2022-02-26T19:39:00Z">
        <w:r w:rsidR="00E90B78" w:rsidRPr="002B42A7">
          <w:rPr>
            <w:rFonts w:ascii="Times New Roman" w:hAnsi="Times New Roman" w:cs="Times New Roman"/>
            <w:color w:val="000000" w:themeColor="text1"/>
            <w:rPrChange w:id="8401" w:author="Ruijie Xu" w:date="2022-03-10T12:31:00Z">
              <w:rPr>
                <w:color w:val="000000" w:themeColor="text1"/>
              </w:rPr>
            </w:rPrChange>
          </w:rPr>
          <w:t>s</w:t>
        </w:r>
      </w:ins>
      <w:r w:rsidRPr="002B42A7">
        <w:rPr>
          <w:rFonts w:ascii="Times New Roman" w:hAnsi="Times New Roman" w:cs="Times New Roman"/>
          <w:color w:val="000000" w:themeColor="text1"/>
          <w:rPrChange w:id="8402" w:author="Ruijie Xu" w:date="2022-03-10T12:31:00Z">
            <w:rPr>
              <w:color w:val="000000" w:themeColor="text1"/>
            </w:rPr>
          </w:rPrChange>
        </w:rPr>
        <w:t xml:space="preserve"> </w:t>
      </w:r>
      <w:del w:id="8403" w:author="Liliana Salvador" w:date="2022-02-26T19:39:00Z">
        <w:r w:rsidRPr="002B42A7" w:rsidDel="00E90B78">
          <w:rPr>
            <w:rFonts w:ascii="Times New Roman" w:hAnsi="Times New Roman" w:cs="Times New Roman"/>
            <w:color w:val="000000" w:themeColor="text1"/>
            <w:rPrChange w:id="8404" w:author="Ruijie Xu" w:date="2022-03-10T12:31:00Z">
              <w:rPr>
                <w:color w:val="000000" w:themeColor="text1"/>
              </w:rPr>
            </w:rPrChange>
          </w:rPr>
          <w:delText xml:space="preserve">in </w:delText>
        </w:r>
      </w:del>
      <w:ins w:id="8405" w:author="Ruijie Xu" w:date="2022-01-30T14:05:00Z">
        <w:del w:id="8406" w:author="Liliana Salvador" w:date="2022-02-26T19:37:00Z">
          <w:r w:rsidR="00AF0DC6" w:rsidRPr="002B42A7" w:rsidDel="00E90B78">
            <w:rPr>
              <w:rFonts w:ascii="Times New Roman" w:hAnsi="Times New Roman" w:cs="Times New Roman"/>
              <w:color w:val="000000" w:themeColor="text1"/>
              <w:rPrChange w:id="8407" w:author="Ruijie Xu" w:date="2022-03-10T12:31:00Z">
                <w:rPr>
                  <w:color w:val="000000" w:themeColor="text1"/>
                </w:rPr>
              </w:rPrChange>
            </w:rPr>
            <w:delText xml:space="preserve">the </w:delText>
          </w:r>
        </w:del>
      </w:ins>
      <w:del w:id="8408" w:author="Liliana Salvador" w:date="2022-02-26T19:39:00Z">
        <w:r w:rsidRPr="002B42A7" w:rsidDel="00E90B78">
          <w:rPr>
            <w:rFonts w:ascii="Times New Roman" w:hAnsi="Times New Roman" w:cs="Times New Roman"/>
            <w:color w:val="000000" w:themeColor="text1"/>
            <w:rPrChange w:id="8409"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410"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41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412"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413" w:author="Ruijie Xu" w:date="2022-03-10T12:31:00Z">
            <w:rPr>
              <w:color w:val="000000" w:themeColor="text1"/>
            </w:rPr>
          </w:rPrChange>
        </w:rPr>
        <w:fldChar w:fldCharType="separate"/>
      </w:r>
      <w:r w:rsidR="00350DBF" w:rsidRPr="002B42A7">
        <w:rPr>
          <w:rFonts w:ascii="Times New Roman" w:hAnsi="Times New Roman" w:cs="Times New Roman"/>
          <w:color w:val="000000"/>
          <w:rPrChange w:id="8414" w:author="Ruijie Xu" w:date="2022-03-10T12:31:00Z">
            <w:rPr>
              <w:color w:val="000000"/>
            </w:rPr>
          </w:rPrChange>
        </w:rPr>
        <w:t>(Handley, 2019)</w:t>
      </w:r>
      <w:r w:rsidR="0083285D" w:rsidRPr="002B42A7">
        <w:rPr>
          <w:rFonts w:ascii="Times New Roman" w:hAnsi="Times New Roman" w:cs="Times New Roman"/>
          <w:color w:val="000000" w:themeColor="text1"/>
          <w:rPrChange w:id="8415" w:author="Ruijie Xu" w:date="2022-03-10T12:31:00Z">
            <w:rPr>
              <w:color w:val="000000" w:themeColor="text1"/>
            </w:rPr>
          </w:rPrChange>
        </w:rPr>
        <w:fldChar w:fldCharType="end"/>
      </w:r>
      <w:r w:rsidRPr="002B42A7">
        <w:rPr>
          <w:rFonts w:ascii="Times New Roman" w:hAnsi="Times New Roman" w:cs="Times New Roman"/>
          <w:color w:val="000000" w:themeColor="text1"/>
          <w:rPrChange w:id="8416" w:author="Ruijie Xu" w:date="2022-03-10T12:31:00Z">
            <w:rPr>
              <w:color w:val="000000" w:themeColor="text1"/>
            </w:rPr>
          </w:rPrChange>
        </w:rPr>
        <w:t xml:space="preserve">. </w:t>
      </w:r>
      <w:ins w:id="8417" w:author="Rajeev, Sree" w:date="2022-03-02T12:59:00Z">
        <w:r w:rsidR="00E12A12" w:rsidRPr="002B42A7">
          <w:rPr>
            <w:rFonts w:ascii="Times New Roman" w:hAnsi="Times New Roman" w:cs="Times New Roman"/>
            <w:color w:val="000000" w:themeColor="text1"/>
            <w:rPrChange w:id="8418" w:author="Ruijie Xu" w:date="2022-03-10T12:31:00Z">
              <w:rPr>
                <w:color w:val="000000" w:themeColor="text1"/>
              </w:rPr>
            </w:rPrChange>
          </w:rPr>
          <w:t>R</w:t>
        </w:r>
      </w:ins>
      <w:ins w:id="8419" w:author="Rajeev, Sree" w:date="2022-03-02T13:00:00Z">
        <w:r w:rsidR="00E12A12" w:rsidRPr="002B42A7">
          <w:rPr>
            <w:rFonts w:ascii="Times New Roman" w:hAnsi="Times New Roman" w:cs="Times New Roman"/>
            <w:color w:val="000000" w:themeColor="text1"/>
            <w:rPrChange w:id="8420" w:author="Ruijie Xu" w:date="2022-03-10T12:31:00Z">
              <w:rPr>
                <w:color w:val="000000" w:themeColor="text1"/>
              </w:rPr>
            </w:rPrChange>
          </w:rPr>
          <w:t>esearche</w:t>
        </w:r>
      </w:ins>
      <w:ins w:id="8421" w:author="Rajeev, Sree" w:date="2022-03-02T13:01:00Z">
        <w:r w:rsidR="00E12A12" w:rsidRPr="002B42A7">
          <w:rPr>
            <w:rFonts w:ascii="Times New Roman" w:hAnsi="Times New Roman" w:cs="Times New Roman"/>
            <w:color w:val="000000" w:themeColor="text1"/>
            <w:rPrChange w:id="8422" w:author="Ruijie Xu" w:date="2022-03-10T12:31:00Z">
              <w:rPr>
                <w:color w:val="000000" w:themeColor="text1"/>
              </w:rPr>
            </w:rPrChange>
          </w:rPr>
          <w:t xml:space="preserve">rs </w:t>
        </w:r>
      </w:ins>
      <w:ins w:id="8423" w:author="Rajeev, Sree" w:date="2022-03-02T15:10:00Z">
        <w:r w:rsidR="005334B2" w:rsidRPr="002B42A7">
          <w:rPr>
            <w:rFonts w:ascii="Times New Roman" w:hAnsi="Times New Roman" w:cs="Times New Roman"/>
            <w:color w:val="000000" w:themeColor="text1"/>
            <w:rPrChange w:id="8424" w:author="Ruijie Xu" w:date="2022-03-10T12:31:00Z">
              <w:rPr>
                <w:color w:val="000000" w:themeColor="text1"/>
              </w:rPr>
            </w:rPrChange>
          </w:rPr>
          <w:t>achieve this using a number of bioinformatic analysis</w:t>
        </w:r>
      </w:ins>
      <w:ins w:id="8425" w:author="Rajeev, Sree" w:date="2022-03-02T13:01:00Z">
        <w:r w:rsidR="00E12A12" w:rsidRPr="002B42A7">
          <w:rPr>
            <w:rFonts w:ascii="Times New Roman" w:hAnsi="Times New Roman" w:cs="Times New Roman"/>
            <w:color w:val="000000" w:themeColor="text1"/>
            <w:rPrChange w:id="8426" w:author="Ruijie Xu" w:date="2022-03-10T12:31:00Z">
              <w:rPr>
                <w:color w:val="000000" w:themeColor="text1"/>
              </w:rPr>
            </w:rPrChange>
          </w:rPr>
          <w:t xml:space="preserve"> software and database combination</w:t>
        </w:r>
      </w:ins>
      <w:ins w:id="8427" w:author="Rajeev, Sree" w:date="2022-03-02T15:11:00Z">
        <w:r w:rsidR="001F2BAA" w:rsidRPr="002B42A7">
          <w:rPr>
            <w:rFonts w:ascii="Times New Roman" w:hAnsi="Times New Roman" w:cs="Times New Roman"/>
            <w:color w:val="000000" w:themeColor="text1"/>
            <w:rPrChange w:id="8428"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8429" w:author="Ruijie Xu" w:date="2022-03-10T12:31:00Z">
            <w:rPr>
              <w:color w:val="000000" w:themeColor="text1"/>
            </w:rPr>
          </w:rPrChange>
        </w:rPr>
      </w:pPr>
      <w:r w:rsidRPr="002B42A7">
        <w:rPr>
          <w:rFonts w:ascii="Times New Roman" w:hAnsi="Times New Roman" w:cs="Times New Roman"/>
          <w:color w:val="000000" w:themeColor="text1"/>
          <w:rPrChange w:id="8430" w:author="Ruijie Xu" w:date="2022-03-10T12:31:00Z">
            <w:rPr>
              <w:color w:val="000000" w:themeColor="text1"/>
            </w:rPr>
          </w:rPrChange>
        </w:rPr>
        <w:t xml:space="preserve">In this study, </w:t>
      </w:r>
      <w:ins w:id="8431" w:author="Liliana Salvador" w:date="2022-02-26T19:43:00Z">
        <w:r w:rsidR="00E90B78" w:rsidRPr="002B42A7">
          <w:rPr>
            <w:rFonts w:ascii="Times New Roman" w:hAnsi="Times New Roman" w:cs="Times New Roman"/>
            <w:color w:val="000000" w:themeColor="text1"/>
            <w:rPrChange w:id="8432" w:author="Ruijie Xu" w:date="2022-03-10T12:31:00Z">
              <w:rPr>
                <w:color w:val="000000" w:themeColor="text1"/>
              </w:rPr>
            </w:rPrChange>
          </w:rPr>
          <w:t xml:space="preserve">we </w:t>
        </w:r>
        <w:del w:id="8433" w:author="Rajeev, Sree" w:date="2022-03-02T12:56:00Z">
          <w:r w:rsidR="00E90B78" w:rsidRPr="002B42A7" w:rsidDel="00E12A12">
            <w:rPr>
              <w:rFonts w:ascii="Times New Roman" w:hAnsi="Times New Roman" w:cs="Times New Roman"/>
              <w:color w:val="000000" w:themeColor="text1"/>
              <w:rPrChange w:id="8434" w:author="Ruijie Xu" w:date="2022-03-10T12:31:00Z">
                <w:rPr>
                  <w:color w:val="000000" w:themeColor="text1"/>
                </w:rPr>
              </w:rPrChange>
            </w:rPr>
            <w:delText>classified</w:delText>
          </w:r>
        </w:del>
      </w:ins>
      <w:ins w:id="8435" w:author="Rajeev, Sree" w:date="2022-03-02T12:58:00Z">
        <w:r w:rsidR="00E12A12" w:rsidRPr="002B42A7">
          <w:rPr>
            <w:rFonts w:ascii="Times New Roman" w:hAnsi="Times New Roman" w:cs="Times New Roman"/>
            <w:color w:val="000000" w:themeColor="text1"/>
            <w:rPrChange w:id="8436" w:author="Ruijie Xu" w:date="2022-03-10T12:31:00Z">
              <w:rPr>
                <w:color w:val="000000" w:themeColor="text1"/>
              </w:rPr>
            </w:rPrChange>
          </w:rPr>
          <w:t xml:space="preserve">identified differences in </w:t>
        </w:r>
      </w:ins>
      <w:ins w:id="8437" w:author="Liliana Salvador" w:date="2022-02-26T19:43:00Z">
        <w:del w:id="8438" w:author="Ruijie Xu" w:date="2022-03-04T11:26:00Z">
          <w:r w:rsidR="00E90B78" w:rsidRPr="002B42A7" w:rsidDel="00B23538">
            <w:rPr>
              <w:rFonts w:ascii="Times New Roman" w:hAnsi="Times New Roman" w:cs="Times New Roman"/>
              <w:color w:val="000000" w:themeColor="text1"/>
              <w:rPrChange w:id="8439" w:author="Ruijie Xu" w:date="2022-03-10T12:31:00Z">
                <w:rPr>
                  <w:color w:val="000000" w:themeColor="text1"/>
                </w:rPr>
              </w:rPrChange>
            </w:rPr>
            <w:delText xml:space="preserve"> </w:delText>
          </w:r>
        </w:del>
      </w:ins>
      <w:ins w:id="8440" w:author="Liliana Salvador" w:date="2022-02-26T19:39:00Z">
        <w:r w:rsidR="00E90B78" w:rsidRPr="002B42A7">
          <w:rPr>
            <w:rFonts w:ascii="Times New Roman" w:hAnsi="Times New Roman" w:cs="Times New Roman"/>
            <w:color w:val="000000" w:themeColor="text1"/>
            <w:rPrChange w:id="8441"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8442" w:author="Ruijie Xu" w:date="2022-03-10T12:31:00Z">
            <w:rPr>
              <w:color w:val="000000" w:themeColor="text1"/>
            </w:rPr>
          </w:rPrChange>
        </w:rPr>
        <w:t xml:space="preserve">microbial profiles </w:t>
      </w:r>
      <w:ins w:id="8443" w:author="Rajeev, Sree" w:date="2022-03-02T12:59:00Z">
        <w:r w:rsidR="00E12A12" w:rsidRPr="002B42A7">
          <w:rPr>
            <w:rFonts w:ascii="Times New Roman" w:hAnsi="Times New Roman" w:cs="Times New Roman"/>
            <w:color w:val="000000" w:themeColor="text1"/>
            <w:rPrChange w:id="8444" w:author="Ruijie Xu" w:date="2022-03-10T12:31:00Z">
              <w:rPr>
                <w:color w:val="000000" w:themeColor="text1"/>
              </w:rPr>
            </w:rPrChange>
          </w:rPr>
          <w:t xml:space="preserve">when </w:t>
        </w:r>
      </w:ins>
      <w:del w:id="8445" w:author="Rajeev, Sree" w:date="2022-03-02T12:59:00Z">
        <w:r w:rsidRPr="002B42A7" w:rsidDel="00E12A12">
          <w:rPr>
            <w:rFonts w:ascii="Times New Roman" w:hAnsi="Times New Roman" w:cs="Times New Roman"/>
            <w:color w:val="000000" w:themeColor="text1"/>
            <w:rPrChange w:id="8446"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8447"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8448"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8449" w:author="Ruijie Xu" w:date="2022-03-10T12:31:00Z">
              <w:rPr>
                <w:color w:val="000000" w:themeColor="text1"/>
              </w:rPr>
            </w:rPrChange>
          </w:rPr>
          <w:delText xml:space="preserve"> species</w:delText>
        </w:r>
      </w:del>
      <w:ins w:id="8450" w:author="Liliana Salvador" w:date="2022-02-26T19:39:00Z">
        <w:del w:id="8451" w:author="Rajeev, Sree" w:date="2022-03-02T12:59:00Z">
          <w:r w:rsidR="00E90B78" w:rsidRPr="002B42A7" w:rsidDel="00E12A12">
            <w:rPr>
              <w:rFonts w:ascii="Times New Roman" w:hAnsi="Times New Roman" w:cs="Times New Roman"/>
              <w:color w:val="000000" w:themeColor="text1"/>
              <w:rPrChange w:id="8452" w:author="Ruijie Xu" w:date="2022-03-10T12:31:00Z">
                <w:rPr>
                  <w:color w:val="000000" w:themeColor="text1"/>
                </w:rPr>
              </w:rPrChange>
            </w:rPr>
            <w:delText>four</w:delText>
          </w:r>
        </w:del>
      </w:ins>
      <w:ins w:id="8453" w:author="Ruijie Xu" w:date="2022-01-28T14:00:00Z">
        <w:del w:id="8454" w:author="Rajeev, Sree" w:date="2022-03-02T12:59:00Z">
          <w:r w:rsidR="00FC577E" w:rsidRPr="002B42A7" w:rsidDel="00E12A12">
            <w:rPr>
              <w:rFonts w:ascii="Times New Roman" w:hAnsi="Times New Roman" w:cs="Times New Roman"/>
              <w:color w:val="000000" w:themeColor="text1"/>
              <w:rPrChange w:id="8455" w:author="Ruijie Xu" w:date="2022-03-10T12:31:00Z">
                <w:rPr>
                  <w:color w:val="000000" w:themeColor="text1"/>
                </w:rPr>
              </w:rPrChange>
            </w:rPr>
            <w:delText>4 wild rat subjects</w:delText>
          </w:r>
        </w:del>
      </w:ins>
      <w:del w:id="8456" w:author="Rajeev, Sree" w:date="2022-03-02T12:59:00Z">
        <w:r w:rsidR="00310031" w:rsidRPr="002B42A7" w:rsidDel="00E12A12">
          <w:rPr>
            <w:rFonts w:ascii="Times New Roman" w:hAnsi="Times New Roman" w:cs="Times New Roman"/>
            <w:color w:val="000000" w:themeColor="text1"/>
            <w:rPrChange w:id="8457"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8458"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8459"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8460"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8461"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8462"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8463" w:author="Ruijie Xu" w:date="2022-03-10T12:31:00Z">
              <w:rPr>
                <w:color w:val="000000" w:themeColor="text1"/>
              </w:rPr>
            </w:rPrChange>
          </w:rPr>
          <w:delText xml:space="preserve"> were classified</w:delText>
        </w:r>
      </w:del>
      <w:del w:id="8464" w:author="Rajeev, Sree" w:date="2022-03-02T12:57:00Z">
        <w:r w:rsidR="003A5F39" w:rsidRPr="002B42A7" w:rsidDel="00E12A12">
          <w:rPr>
            <w:rFonts w:ascii="Times New Roman" w:hAnsi="Times New Roman" w:cs="Times New Roman"/>
            <w:color w:val="000000" w:themeColor="text1"/>
            <w:rPrChange w:id="8465" w:author="Ruijie Xu" w:date="2022-03-10T12:31:00Z">
              <w:rPr>
                <w:color w:val="000000" w:themeColor="text1"/>
              </w:rPr>
            </w:rPrChange>
          </w:rPr>
          <w:delText>.</w:delText>
        </w:r>
      </w:del>
      <w:commentRangeStart w:id="8466"/>
      <w:ins w:id="8467" w:author="Ruijie Xu" w:date="2022-01-28T14:01:00Z">
        <w:del w:id="8468" w:author="Rajeev, Sree" w:date="2022-03-01T14:27:00Z">
          <w:r w:rsidR="00FC577E" w:rsidRPr="002B42A7" w:rsidDel="006241A3">
            <w:rPr>
              <w:rFonts w:ascii="Times New Roman" w:hAnsi="Times New Roman" w:cs="Times New Roman"/>
              <w:color w:val="000000" w:themeColor="text1"/>
              <w:rPrChange w:id="8469" w:author="Ruijie Xu" w:date="2022-03-10T12:31:00Z">
                <w:rPr>
                  <w:color w:val="000000" w:themeColor="text1"/>
                </w:rPr>
              </w:rPrChange>
            </w:rPr>
            <w:delText xml:space="preserve">These rats were captured in the </w:delText>
          </w:r>
        </w:del>
      </w:ins>
      <w:ins w:id="8470" w:author="Ruijie Xu" w:date="2022-01-28T14:02:00Z">
        <w:del w:id="8471" w:author="Rajeev, Sree" w:date="2022-03-01T14:27:00Z">
          <w:r w:rsidR="00FC577E" w:rsidRPr="002B42A7" w:rsidDel="006241A3">
            <w:rPr>
              <w:rFonts w:ascii="Times New Roman" w:hAnsi="Times New Roman" w:cs="Times New Roman"/>
              <w:color w:val="000000" w:themeColor="text1"/>
              <w:rPrChange w:id="8472" w:author="Ruijie Xu" w:date="2022-03-10T12:31:00Z">
                <w:rPr>
                  <w:color w:val="000000" w:themeColor="text1"/>
                </w:rPr>
              </w:rPrChange>
            </w:rPr>
            <w:delText xml:space="preserve">Caribbean island of St.Kitts, and </w:delText>
          </w:r>
        </w:del>
      </w:ins>
      <w:del w:id="8473" w:author="Rajeev, Sree" w:date="2022-03-01T14:27:00Z">
        <w:r w:rsidR="00366132" w:rsidRPr="002B42A7" w:rsidDel="006241A3">
          <w:rPr>
            <w:rFonts w:ascii="Times New Roman" w:hAnsi="Times New Roman" w:cs="Times New Roman"/>
            <w:color w:val="000000" w:themeColor="text1"/>
            <w:rPrChange w:id="8474"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475" w:author="Ruijie Xu" w:date="2022-03-10T12:31:00Z">
              <w:rPr>
                <w:color w:val="000000" w:themeColor="text1"/>
              </w:rPr>
            </w:rPrChange>
          </w:rPr>
          <w:delText>These two rat species are the major reservoir</w:delText>
        </w:r>
      </w:del>
      <w:ins w:id="8476" w:author="Liliana Salvador" w:date="2022-02-26T19:40:00Z">
        <w:del w:id="8477" w:author="Rajeev, Sree" w:date="2022-03-01T14:27:00Z">
          <w:r w:rsidR="00E90B78" w:rsidRPr="002B42A7" w:rsidDel="006241A3">
            <w:rPr>
              <w:rFonts w:ascii="Times New Roman" w:hAnsi="Times New Roman" w:cs="Times New Roman"/>
              <w:color w:val="000000" w:themeColor="text1"/>
              <w:rPrChange w:id="8478"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8479"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8480" w:author="Ruijie Xu" w:date="2022-03-10T12:31:00Z">
                <w:rPr>
                  <w:color w:val="000000" w:themeColor="text1"/>
                </w:rPr>
              </w:rPrChange>
            </w:rPr>
            <w:delText>,</w:delText>
          </w:r>
        </w:del>
      </w:ins>
      <w:del w:id="8481" w:author="Rajeev, Sree" w:date="2022-03-01T14:27:00Z">
        <w:r w:rsidR="00E35960" w:rsidRPr="002B42A7" w:rsidDel="006241A3">
          <w:rPr>
            <w:rFonts w:ascii="Times New Roman" w:hAnsi="Times New Roman" w:cs="Times New Roman"/>
            <w:color w:val="000000" w:themeColor="text1"/>
            <w:rPrChange w:id="8482"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483"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484" w:author="Ruijie Xu" w:date="2022-03-10T12:31:00Z">
              <w:rPr>
                <w:color w:val="000000" w:themeColor="text1"/>
              </w:rPr>
            </w:rPrChange>
          </w:rPr>
          <w:delText xml:space="preserve">of </w:delText>
        </w:r>
      </w:del>
      <w:ins w:id="8485" w:author="Ruijie Xu" w:date="2022-01-28T14:03:00Z">
        <w:del w:id="8486" w:author="Rajeev, Sree" w:date="2022-03-01T14:27:00Z">
          <w:r w:rsidR="00FC577E" w:rsidRPr="002B42A7" w:rsidDel="006241A3">
            <w:rPr>
              <w:rFonts w:ascii="Times New Roman" w:hAnsi="Times New Roman" w:cs="Times New Roman"/>
              <w:color w:val="000000" w:themeColor="text1"/>
              <w:rPrChange w:id="8487" w:author="Ruijie Xu" w:date="2022-03-10T12:31:00Z">
                <w:rPr>
                  <w:color w:val="000000" w:themeColor="text1"/>
                </w:rPr>
              </w:rPrChange>
            </w:rPr>
            <w:delText xml:space="preserve">contributing to the </w:delText>
          </w:r>
        </w:del>
      </w:ins>
      <w:ins w:id="8488" w:author="Ruijie Xu" w:date="2022-01-28T14:04:00Z">
        <w:del w:id="8489" w:author="Rajeev, Sree" w:date="2022-03-01T14:27:00Z">
          <w:r w:rsidR="00FC577E" w:rsidRPr="002B42A7" w:rsidDel="006241A3">
            <w:rPr>
              <w:rFonts w:ascii="Times New Roman" w:hAnsi="Times New Roman" w:cs="Times New Roman"/>
              <w:color w:val="000000" w:themeColor="text1"/>
              <w:rPrChange w:id="8490" w:author="Ruijie Xu" w:date="2022-03-10T12:31:00Z">
                <w:rPr>
                  <w:color w:val="000000" w:themeColor="text1"/>
                </w:rPr>
              </w:rPrChange>
            </w:rPr>
            <w:delText xml:space="preserve">transmission </w:delText>
          </w:r>
        </w:del>
      </w:ins>
      <w:ins w:id="8491" w:author="Liliana Salvador" w:date="2022-02-26T19:41:00Z">
        <w:del w:id="8492" w:author="Rajeev, Sree" w:date="2022-03-01T14:27:00Z">
          <w:r w:rsidR="00E90B78" w:rsidRPr="002B42A7" w:rsidDel="006241A3">
            <w:rPr>
              <w:rFonts w:ascii="Times New Roman" w:hAnsi="Times New Roman" w:cs="Times New Roman"/>
              <w:color w:val="000000" w:themeColor="text1"/>
              <w:rPrChange w:id="8493" w:author="Ruijie Xu" w:date="2022-03-10T12:31:00Z">
                <w:rPr>
                  <w:color w:val="000000" w:themeColor="text1"/>
                </w:rPr>
              </w:rPrChange>
            </w:rPr>
            <w:delText xml:space="preserve">and maintenance </w:delText>
          </w:r>
        </w:del>
      </w:ins>
      <w:ins w:id="8494" w:author="Ruijie Xu" w:date="2022-01-28T14:04:00Z">
        <w:del w:id="8495" w:author="Rajeev, Sree" w:date="2022-03-01T14:27:00Z">
          <w:r w:rsidR="00FC577E" w:rsidRPr="002B42A7" w:rsidDel="006241A3">
            <w:rPr>
              <w:rFonts w:ascii="Times New Roman" w:hAnsi="Times New Roman" w:cs="Times New Roman"/>
              <w:color w:val="000000" w:themeColor="text1"/>
              <w:rPrChange w:id="8496" w:author="Ruijie Xu" w:date="2022-03-10T12:31:00Z">
                <w:rPr>
                  <w:color w:val="000000" w:themeColor="text1"/>
                </w:rPr>
              </w:rPrChange>
            </w:rPr>
            <w:delText>of th</w:delText>
          </w:r>
        </w:del>
      </w:ins>
      <w:ins w:id="8497" w:author="Liliana Salvador" w:date="2022-02-26T19:41:00Z">
        <w:del w:id="8498" w:author="Rajeev, Sree" w:date="2022-03-01T14:27:00Z">
          <w:r w:rsidR="00E90B78" w:rsidRPr="002B42A7" w:rsidDel="006241A3">
            <w:rPr>
              <w:rFonts w:ascii="Times New Roman" w:hAnsi="Times New Roman" w:cs="Times New Roman"/>
              <w:color w:val="000000" w:themeColor="text1"/>
              <w:rPrChange w:id="8499" w:author="Ruijie Xu" w:date="2022-03-10T12:31:00Z">
                <w:rPr>
                  <w:color w:val="000000" w:themeColor="text1"/>
                </w:rPr>
              </w:rPrChange>
            </w:rPr>
            <w:delText>is</w:delText>
          </w:r>
        </w:del>
      </w:ins>
      <w:ins w:id="8500" w:author="Ruijie Xu" w:date="2022-01-28T14:04:00Z">
        <w:del w:id="8501" w:author="Rajeev, Sree" w:date="2022-03-01T14:27:00Z">
          <w:r w:rsidR="00FC577E" w:rsidRPr="002B42A7" w:rsidDel="006241A3">
            <w:rPr>
              <w:rFonts w:ascii="Times New Roman" w:hAnsi="Times New Roman" w:cs="Times New Roman"/>
              <w:color w:val="000000" w:themeColor="text1"/>
              <w:rPrChange w:id="8502" w:author="Ruijie Xu" w:date="2022-03-10T12:31:00Z">
                <w:rPr>
                  <w:color w:val="000000" w:themeColor="text1"/>
                </w:rPr>
              </w:rPrChange>
            </w:rPr>
            <w:delText>e</w:delText>
          </w:r>
        </w:del>
      </w:ins>
      <w:ins w:id="8503" w:author="Ruijie Xu" w:date="2022-01-28T14:03:00Z">
        <w:del w:id="8504" w:author="Rajeev, Sree" w:date="2022-03-01T14:27:00Z">
          <w:r w:rsidR="00FC577E" w:rsidRPr="002B42A7" w:rsidDel="006241A3">
            <w:rPr>
              <w:rFonts w:ascii="Times New Roman" w:hAnsi="Times New Roman" w:cs="Times New Roman"/>
              <w:color w:val="000000" w:themeColor="text1"/>
              <w:rPrChange w:id="8505" w:author="Ruijie Xu" w:date="2022-03-10T12:31:00Z">
                <w:rPr>
                  <w:color w:val="000000" w:themeColor="text1"/>
                </w:rPr>
              </w:rPrChange>
            </w:rPr>
            <w:delText xml:space="preserve"> </w:delText>
          </w:r>
        </w:del>
      </w:ins>
      <w:del w:id="8506" w:author="Rajeev, Sree" w:date="2022-03-01T14:27:00Z">
        <w:r w:rsidR="00E35960" w:rsidRPr="002B42A7" w:rsidDel="006241A3">
          <w:rPr>
            <w:rFonts w:ascii="Times New Roman" w:hAnsi="Times New Roman" w:cs="Times New Roman"/>
            <w:color w:val="000000" w:themeColor="text1"/>
            <w:rPrChange w:id="8507"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8508"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509" w:author="Ruijie Xu" w:date="2022-03-10T12:31:00Z">
              <w:rPr>
                <w:i/>
                <w:color w:val="000000" w:themeColor="text1"/>
              </w:rPr>
            </w:rPrChange>
          </w:rPr>
          <w:delText>Leptospira</w:delText>
        </w:r>
      </w:del>
      <w:ins w:id="8510" w:author="Ruijie Xu" w:date="2022-02-02T11:02:00Z">
        <w:del w:id="8511" w:author="Rajeev, Sree" w:date="2022-03-01T14:27:00Z">
          <w:r w:rsidR="00463AA7" w:rsidRPr="002B42A7" w:rsidDel="006241A3">
            <w:rPr>
              <w:rFonts w:ascii="Times New Roman" w:hAnsi="Times New Roman" w:cs="Times New Roman"/>
              <w:color w:val="000000" w:themeColor="text1"/>
              <w:rPrChange w:id="8512" w:author="Ruijie Xu" w:date="2022-03-10T12:31:00Z">
                <w:rPr>
                  <w:i/>
                  <w:color w:val="000000" w:themeColor="text1"/>
                </w:rPr>
              </w:rPrChange>
            </w:rPr>
            <w:delText>Leptospira</w:delText>
          </w:r>
        </w:del>
      </w:ins>
      <w:del w:id="8513" w:author="Rajeev, Sree" w:date="2022-03-01T14:27:00Z">
        <w:r w:rsidR="00E35960" w:rsidRPr="002B42A7" w:rsidDel="006241A3">
          <w:rPr>
            <w:rFonts w:ascii="Times New Roman" w:hAnsi="Times New Roman" w:cs="Times New Roman"/>
            <w:color w:val="000000" w:themeColor="text1"/>
            <w:rPrChange w:id="8514" w:author="Ruijie Xu" w:date="2022-03-10T12:31:00Z">
              <w:rPr>
                <w:color w:val="000000" w:themeColor="text1"/>
              </w:rPr>
            </w:rPrChange>
          </w:rPr>
          <w:delText xml:space="preserve"> </w:delText>
        </w:r>
      </w:del>
      <w:ins w:id="8515" w:author="Ruijie Xu" w:date="2022-01-28T14:04:00Z">
        <w:del w:id="8516" w:author="Rajeev, Sree" w:date="2022-03-01T14:27:00Z">
          <w:r w:rsidR="00FC577E" w:rsidRPr="002B42A7" w:rsidDel="006241A3">
            <w:rPr>
              <w:rFonts w:ascii="Times New Roman" w:hAnsi="Times New Roman" w:cs="Times New Roman"/>
              <w:color w:val="000000" w:themeColor="text1"/>
              <w:rPrChange w:id="8517" w:author="Ruijie Xu" w:date="2022-03-10T12:31:00Z">
                <w:rPr>
                  <w:color w:val="000000" w:themeColor="text1"/>
                </w:rPr>
              </w:rPrChange>
            </w:rPr>
            <w:delText>on the Leptospirosis endemic island</w:delText>
          </w:r>
        </w:del>
      </w:ins>
      <w:ins w:id="8518" w:author="Liliana Salvador" w:date="2022-02-26T19:41:00Z">
        <w:del w:id="8519" w:author="Rajeev, Sree" w:date="2022-03-01T14:27:00Z">
          <w:r w:rsidR="00E90B78" w:rsidRPr="002B42A7" w:rsidDel="006241A3">
            <w:rPr>
              <w:rFonts w:ascii="Times New Roman" w:hAnsi="Times New Roman" w:cs="Times New Roman"/>
              <w:color w:val="000000" w:themeColor="text1"/>
              <w:rPrChange w:id="8520"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8521" w:author="Ruijie Xu" w:date="2022-03-10T12:31:00Z">
                <w:rPr>
                  <w:color w:val="000000" w:themeColor="text1"/>
                </w:rPr>
              </w:rPrChange>
            </w:rPr>
            <w:delText xml:space="preserve"> </w:delText>
          </w:r>
        </w:del>
        <w:del w:id="8522" w:author="Rajeev, Sree" w:date="2022-03-01T14:24:00Z">
          <w:r w:rsidR="00E90B78" w:rsidRPr="002B42A7" w:rsidDel="006241A3">
            <w:rPr>
              <w:rFonts w:ascii="Times New Roman" w:hAnsi="Times New Roman" w:cs="Times New Roman"/>
              <w:color w:val="000000" w:themeColor="text1"/>
              <w:rPrChange w:id="8523" w:author="Ruijie Xu" w:date="2022-03-10T12:31:00Z">
                <w:rPr>
                  <w:color w:val="000000" w:themeColor="text1"/>
                </w:rPr>
              </w:rPrChange>
            </w:rPr>
            <w:delText>in the island</w:delText>
          </w:r>
        </w:del>
      </w:ins>
      <w:ins w:id="8524" w:author="Ruijie Xu" w:date="2022-01-30T14:05:00Z">
        <w:del w:id="8525" w:author="Rajeev, Sree" w:date="2022-03-01T14:24:00Z">
          <w:r w:rsidR="00AF0DC6" w:rsidRPr="002B42A7" w:rsidDel="006241A3">
            <w:rPr>
              <w:rFonts w:ascii="Times New Roman" w:hAnsi="Times New Roman" w:cs="Times New Roman"/>
              <w:color w:val="000000" w:themeColor="text1"/>
              <w:rPrChange w:id="8526" w:author="Ruijie Xu" w:date="2022-03-10T12:31:00Z">
                <w:rPr>
                  <w:color w:val="000000" w:themeColor="text1"/>
                </w:rPr>
              </w:rPrChange>
            </w:rPr>
            <w:delText xml:space="preserve"> </w:delText>
          </w:r>
        </w:del>
      </w:ins>
      <w:del w:id="8527" w:author="Rajeev, Sree" w:date="2022-03-01T14:27:00Z">
        <w:r w:rsidR="00AF0DC6" w:rsidRPr="002B42A7" w:rsidDel="006241A3">
          <w:rPr>
            <w:rFonts w:ascii="Times New Roman" w:hAnsi="Times New Roman" w:cs="Times New Roman"/>
            <w:color w:val="000000" w:themeColor="text1"/>
            <w:rPrChange w:id="8528"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529"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8530"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8531"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8532"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8533"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8534"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8535"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8536"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8537"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8538"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8539"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8540"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8541"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8542"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543"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8544" w:author="Ruijie Xu" w:date="2022-03-10T12:31:00Z">
              <w:rPr>
                <w:color w:val="000000" w:themeColor="text1"/>
              </w:rPr>
            </w:rPrChange>
          </w:rPr>
          <w:delText>this bacteria</w:delText>
        </w:r>
      </w:del>
      <w:ins w:id="8545" w:author="Liliana Salvador" w:date="2022-02-26T19:42:00Z">
        <w:del w:id="8546" w:author="Rajeev, Sree" w:date="2022-03-01T14:27:00Z">
          <w:r w:rsidR="00E90B78" w:rsidRPr="002B42A7" w:rsidDel="006241A3">
            <w:rPr>
              <w:rFonts w:ascii="Times New Roman" w:hAnsi="Times New Roman" w:cs="Times New Roman"/>
              <w:i/>
              <w:color w:val="000000" w:themeColor="text1"/>
              <w:rPrChange w:id="8547" w:author="Ruijie Xu" w:date="2022-03-10T12:31:00Z">
                <w:rPr>
                  <w:rFonts w:ascii="Calibri" w:hAnsi="Calibri" w:cs="Calibri"/>
                  <w:color w:val="000000" w:themeColor="text1"/>
                </w:rPr>
              </w:rPrChange>
            </w:rPr>
            <w:delText>Leptospira</w:delText>
          </w:r>
        </w:del>
      </w:ins>
      <w:del w:id="8548" w:author="Rajeev, Sree" w:date="2022-03-01T14:27:00Z">
        <w:r w:rsidR="00E35960" w:rsidRPr="002B42A7" w:rsidDel="006241A3">
          <w:rPr>
            <w:rFonts w:ascii="Times New Roman" w:hAnsi="Times New Roman" w:cs="Times New Roman"/>
            <w:color w:val="000000" w:themeColor="text1"/>
            <w:rPrChange w:id="8549"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8550"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8551" w:author="Ruijie Xu" w:date="2022-03-10T12:31:00Z">
              <w:rPr>
                <w:color w:val="000000" w:themeColor="text1"/>
              </w:rPr>
            </w:rPrChange>
          </w:rPr>
          <w:delText xml:space="preserve"> </w:delText>
        </w:r>
      </w:del>
      <w:ins w:id="8552" w:author="Liliana Salvador" w:date="2022-02-26T19:42:00Z">
        <w:del w:id="8553" w:author="Rajeev, Sree" w:date="2022-03-01T14:27:00Z">
          <w:r w:rsidR="00E90B78" w:rsidRPr="002B42A7" w:rsidDel="006241A3">
            <w:rPr>
              <w:rFonts w:ascii="Times New Roman" w:hAnsi="Times New Roman" w:cs="Times New Roman"/>
              <w:color w:val="000000" w:themeColor="text1"/>
              <w:rPrChange w:id="8554" w:author="Ruijie Xu" w:date="2022-03-10T12:31:00Z">
                <w:rPr>
                  <w:rFonts w:ascii="Calibri" w:hAnsi="Calibri" w:cs="Calibri"/>
                  <w:color w:val="000000" w:themeColor="text1"/>
                </w:rPr>
              </w:rPrChange>
            </w:rPr>
            <w:delText xml:space="preserve">and </w:delText>
          </w:r>
        </w:del>
      </w:ins>
      <w:del w:id="8555" w:author="Rajeev, Sree" w:date="2022-03-01T14:27:00Z">
        <w:r w:rsidR="00E35960" w:rsidRPr="002B42A7" w:rsidDel="006241A3">
          <w:rPr>
            <w:rFonts w:ascii="Times New Roman" w:hAnsi="Times New Roman" w:cs="Times New Roman"/>
            <w:color w:val="000000" w:themeColor="text1"/>
            <w:rPrChange w:id="8556" w:author="Ruijie Xu" w:date="2022-03-10T12:31:00Z">
              <w:rPr>
                <w:color w:val="000000" w:themeColor="text1"/>
              </w:rPr>
            </w:rPrChange>
          </w:rPr>
          <w:delText>and are a</w:delText>
        </w:r>
      </w:del>
      <w:ins w:id="8557" w:author="Ruijie Xu" w:date="2022-01-30T14:10:00Z">
        <w:del w:id="8558" w:author="Rajeev, Sree" w:date="2022-03-01T14:27:00Z">
          <w:r w:rsidR="009923DA" w:rsidRPr="002B42A7" w:rsidDel="006241A3">
            <w:rPr>
              <w:rFonts w:ascii="Times New Roman" w:hAnsi="Times New Roman" w:cs="Times New Roman"/>
              <w:color w:val="000000" w:themeColor="text1"/>
              <w:rPrChange w:id="8559" w:author="Ruijie Xu" w:date="2022-03-10T12:31:00Z">
                <w:rPr>
                  <w:color w:val="000000" w:themeColor="text1"/>
                </w:rPr>
              </w:rPrChange>
            </w:rPr>
            <w:delText>are</w:delText>
          </w:r>
        </w:del>
      </w:ins>
      <w:ins w:id="8560" w:author="Ruijie Xu" w:date="2022-01-28T14:04:00Z">
        <w:del w:id="8561" w:author="Rajeev, Sree" w:date="2022-03-01T14:27:00Z">
          <w:r w:rsidR="00657989" w:rsidRPr="002B42A7" w:rsidDel="006241A3">
            <w:rPr>
              <w:rFonts w:ascii="Times New Roman" w:hAnsi="Times New Roman" w:cs="Times New Roman"/>
              <w:color w:val="000000" w:themeColor="text1"/>
              <w:rPrChange w:id="8562" w:author="Ruijie Xu" w:date="2022-03-10T12:31:00Z">
                <w:rPr>
                  <w:color w:val="000000" w:themeColor="text1"/>
                </w:rPr>
              </w:rPrChange>
            </w:rPr>
            <w:delText xml:space="preserve"> a</w:delText>
          </w:r>
        </w:del>
      </w:ins>
      <w:del w:id="8563" w:author="Rajeev, Sree" w:date="2022-03-01T14:27:00Z">
        <w:r w:rsidR="00E35960" w:rsidRPr="002B42A7" w:rsidDel="006241A3">
          <w:rPr>
            <w:rFonts w:ascii="Times New Roman" w:hAnsi="Times New Roman" w:cs="Times New Roman"/>
            <w:color w:val="000000" w:themeColor="text1"/>
            <w:rPrChange w:id="8564"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565"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8566" w:author="Ruijie Xu" w:date="2022-03-10T12:31:00Z">
              <w:rPr>
                <w:color w:val="000000" w:themeColor="text1"/>
              </w:rPr>
            </w:rPrChange>
          </w:rPr>
          <w:delText xml:space="preserve"> source of environmental contamination</w:delText>
        </w:r>
      </w:del>
      <w:ins w:id="8567" w:author="Ruijie Xu" w:date="2022-01-28T14:05:00Z">
        <w:del w:id="8568" w:author="Rajeev, Sree" w:date="2022-03-01T14:27:00Z">
          <w:r w:rsidR="00657989" w:rsidRPr="002B42A7" w:rsidDel="006241A3">
            <w:rPr>
              <w:rFonts w:ascii="Times New Roman" w:hAnsi="Times New Roman" w:cs="Times New Roman"/>
              <w:color w:val="000000" w:themeColor="text1"/>
              <w:rPrChange w:id="8569" w:author="Ruijie Xu" w:date="2022-03-10T12:31:00Z">
                <w:rPr>
                  <w:color w:val="000000" w:themeColor="text1"/>
                </w:rPr>
              </w:rPrChange>
            </w:rPr>
            <w:delText>s</w:delText>
          </w:r>
        </w:del>
      </w:ins>
      <w:del w:id="8570" w:author="Rajeev, Sree" w:date="2022-03-01T14:27:00Z">
        <w:r w:rsidR="00E35960" w:rsidRPr="002B42A7" w:rsidDel="006241A3">
          <w:rPr>
            <w:rFonts w:ascii="Times New Roman" w:hAnsi="Times New Roman" w:cs="Times New Roman"/>
            <w:color w:val="000000" w:themeColor="text1"/>
            <w:rPrChange w:id="857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572"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573"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574"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8575"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8576"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8577"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578"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857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580"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8581"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582"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858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584"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8585"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8586" w:author="Ruijie Xu" w:date="2022-03-10T12:31:00Z">
              <w:rPr>
                <w:color w:val="000000" w:themeColor="text1"/>
              </w:rPr>
            </w:rPrChange>
          </w:rPr>
          <w:delText>.</w:delText>
        </w:r>
        <w:commentRangeEnd w:id="8466"/>
        <w:r w:rsidR="00E90B78" w:rsidRPr="002B42A7" w:rsidDel="006241A3">
          <w:rPr>
            <w:rStyle w:val="CommentReference"/>
            <w:rFonts w:ascii="Times New Roman" w:hAnsi="Times New Roman" w:cs="Times New Roman"/>
            <w:sz w:val="24"/>
            <w:szCs w:val="24"/>
            <w:rPrChange w:id="8587" w:author="Ruijie Xu" w:date="2022-03-10T12:31:00Z">
              <w:rPr>
                <w:rStyle w:val="CommentReference"/>
              </w:rPr>
            </w:rPrChange>
          </w:rPr>
          <w:commentReference w:id="8466"/>
        </w:r>
        <w:r w:rsidR="00F717C1" w:rsidRPr="002B42A7" w:rsidDel="006241A3">
          <w:rPr>
            <w:rFonts w:ascii="Times New Roman" w:hAnsi="Times New Roman" w:cs="Times New Roman"/>
            <w:color w:val="000000" w:themeColor="text1"/>
            <w:rPrChange w:id="8588"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8589"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8590"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8591"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8592"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8593"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8594"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8595"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596"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8597" w:author="Ruijie Xu" w:date="2022-03-10T12:31:00Z">
              <w:rPr>
                <w:color w:val="000000" w:themeColor="text1"/>
              </w:rPr>
            </w:rPrChange>
          </w:rPr>
          <w:delText>.</w:delText>
        </w:r>
      </w:del>
      <w:del w:id="8598" w:author="Rajeev, Sree" w:date="2022-03-02T12:56:00Z">
        <w:r w:rsidR="00FA60E2" w:rsidRPr="002B42A7" w:rsidDel="00E12A12">
          <w:rPr>
            <w:rFonts w:ascii="Times New Roman" w:hAnsi="Times New Roman" w:cs="Times New Roman"/>
            <w:color w:val="000000" w:themeColor="text1"/>
            <w:rPrChange w:id="8599" w:author="Ruijie Xu" w:date="2022-03-10T12:31:00Z">
              <w:rPr>
                <w:color w:val="000000" w:themeColor="text1"/>
              </w:rPr>
            </w:rPrChange>
          </w:rPr>
          <w:delText xml:space="preserve"> We identified </w:delText>
        </w:r>
      </w:del>
      <w:ins w:id="8600" w:author="Rajeev, Sree" w:date="2022-03-01T14:25:00Z">
        <w:del w:id="8601" w:author="Rajeev, Sree" w:date="2022-03-02T12:56:00Z">
          <w:r w:rsidR="006241A3" w:rsidRPr="002B42A7" w:rsidDel="00E12A12">
            <w:rPr>
              <w:rFonts w:ascii="Times New Roman" w:hAnsi="Times New Roman" w:cs="Times New Roman"/>
              <w:color w:val="000000" w:themeColor="text1"/>
              <w:rPrChange w:id="8602" w:author="Ruijie Xu" w:date="2022-03-10T12:31:00Z">
                <w:rPr>
                  <w:color w:val="000000" w:themeColor="text1"/>
                </w:rPr>
              </w:rPrChange>
            </w:rPr>
            <w:delText xml:space="preserve">characterized </w:delText>
          </w:r>
        </w:del>
      </w:ins>
      <w:del w:id="8603" w:author="Rajeev, Sree" w:date="2022-03-02T12:56:00Z">
        <w:r w:rsidR="003D0213" w:rsidRPr="002B42A7" w:rsidDel="00E12A12">
          <w:rPr>
            <w:rFonts w:ascii="Times New Roman" w:hAnsi="Times New Roman" w:cs="Times New Roman"/>
            <w:color w:val="000000" w:themeColor="text1"/>
            <w:rPrChange w:id="8604"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8605" w:author="Ruijie Xu" w:date="2022-03-10T12:31:00Z">
              <w:rPr>
                <w:color w:val="000000" w:themeColor="text1"/>
              </w:rPr>
            </w:rPrChange>
          </w:rPr>
          <w:delText>he microbial profiles</w:delText>
        </w:r>
      </w:del>
      <w:ins w:id="8606" w:author="Rajeev, Sree" w:date="2022-03-01T14:25:00Z">
        <w:del w:id="8607" w:author="Rajeev, Sree" w:date="2022-03-02T12:56:00Z">
          <w:r w:rsidR="006241A3" w:rsidRPr="002B42A7" w:rsidDel="00E12A12">
            <w:rPr>
              <w:rFonts w:ascii="Times New Roman" w:hAnsi="Times New Roman" w:cs="Times New Roman"/>
              <w:color w:val="000000" w:themeColor="text1"/>
              <w:rPrChange w:id="8608" w:author="Ruijie Xu" w:date="2022-03-10T12:31:00Z">
                <w:rPr>
                  <w:color w:val="000000" w:themeColor="text1"/>
                </w:rPr>
              </w:rPrChange>
            </w:rPr>
            <w:delText xml:space="preserve"> </w:delText>
          </w:r>
        </w:del>
      </w:ins>
      <w:ins w:id="8609" w:author="Rajeev, Sree" w:date="2022-03-01T14:26:00Z">
        <w:del w:id="8610" w:author="Rajeev, Sree" w:date="2022-03-02T12:56:00Z">
          <w:r w:rsidR="006241A3" w:rsidRPr="002B42A7" w:rsidDel="00E12A12">
            <w:rPr>
              <w:rFonts w:ascii="Times New Roman" w:hAnsi="Times New Roman" w:cs="Times New Roman"/>
              <w:color w:val="000000" w:themeColor="text1"/>
              <w:rPrChange w:id="8611" w:author="Ruijie Xu" w:date="2022-03-10T12:31:00Z">
                <w:rPr>
                  <w:color w:val="000000" w:themeColor="text1"/>
                </w:rPr>
              </w:rPrChange>
            </w:rPr>
            <w:delText xml:space="preserve"> using</w:delText>
          </w:r>
        </w:del>
        <w:del w:id="8612" w:author="Rajeev, Sree" w:date="2022-03-02T12:57:00Z">
          <w:r w:rsidR="006241A3" w:rsidRPr="002B42A7" w:rsidDel="00E12A12">
            <w:rPr>
              <w:rFonts w:ascii="Times New Roman" w:hAnsi="Times New Roman" w:cs="Times New Roman"/>
              <w:color w:val="000000" w:themeColor="text1"/>
              <w:rPrChange w:id="8613" w:author="Ruijie Xu" w:date="2022-03-10T12:31:00Z">
                <w:rPr>
                  <w:color w:val="000000" w:themeColor="text1"/>
                </w:rPr>
              </w:rPrChange>
            </w:rPr>
            <w:delText xml:space="preserve"> </w:delText>
          </w:r>
        </w:del>
      </w:ins>
      <w:ins w:id="8614" w:author="Rajeev, Sree" w:date="2022-03-01T14:25:00Z">
        <w:del w:id="8615" w:author="Rajeev, Sree" w:date="2022-03-02T12:57:00Z">
          <w:r w:rsidR="006241A3" w:rsidRPr="002B42A7" w:rsidDel="00E12A12">
            <w:rPr>
              <w:rFonts w:ascii="Times New Roman" w:hAnsi="Times New Roman" w:cs="Times New Roman"/>
              <w:color w:val="000000" w:themeColor="text1"/>
              <w:rPrChange w:id="8616" w:author="Ruijie Xu" w:date="2022-03-10T12:31:00Z">
                <w:rPr>
                  <w:color w:val="000000" w:themeColor="text1"/>
                </w:rPr>
              </w:rPrChange>
            </w:rPr>
            <w:delText xml:space="preserve"> </w:delText>
          </w:r>
        </w:del>
      </w:ins>
      <w:del w:id="8617" w:author="Rajeev, Sree" w:date="2022-03-01T14:25:00Z">
        <w:r w:rsidR="00F717C1" w:rsidRPr="002B42A7" w:rsidDel="006241A3">
          <w:rPr>
            <w:rFonts w:ascii="Times New Roman" w:hAnsi="Times New Roman" w:cs="Times New Roman"/>
            <w:color w:val="000000" w:themeColor="text1"/>
            <w:rPrChange w:id="8618"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8619"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8620"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8621"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8622" w:author="Ruijie Xu" w:date="2022-03-10T12:31:00Z">
              <w:rPr>
                <w:color w:val="000000" w:themeColor="text1"/>
              </w:rPr>
            </w:rPrChange>
          </w:rPr>
          <w:delText xml:space="preserve"> </w:delText>
        </w:r>
      </w:del>
      <w:ins w:id="8623" w:author="Liliana Salvador" w:date="2022-02-26T19:44:00Z">
        <w:del w:id="8624" w:author="Rajeev, Sree" w:date="2022-03-01T14:25:00Z">
          <w:r w:rsidR="00E90B78" w:rsidRPr="002B42A7" w:rsidDel="006241A3">
            <w:rPr>
              <w:rFonts w:ascii="Times New Roman" w:hAnsi="Times New Roman" w:cs="Times New Roman"/>
              <w:color w:val="000000" w:themeColor="text1"/>
              <w:rPrChange w:id="8625" w:author="Ruijie Xu" w:date="2022-03-10T12:31:00Z">
                <w:rPr>
                  <w:color w:val="000000" w:themeColor="text1"/>
                </w:rPr>
              </w:rPrChange>
            </w:rPr>
            <w:delText xml:space="preserve">might </w:delText>
          </w:r>
        </w:del>
      </w:ins>
      <w:del w:id="8626" w:author="Rajeev, Sree" w:date="2022-03-01T14:25:00Z">
        <w:r w:rsidR="003D0213" w:rsidRPr="002B42A7" w:rsidDel="006241A3">
          <w:rPr>
            <w:rFonts w:ascii="Times New Roman" w:hAnsi="Times New Roman" w:cs="Times New Roman"/>
            <w:color w:val="000000" w:themeColor="text1"/>
            <w:rPrChange w:id="8627"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8628"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8629"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630" w:author="Ruijie Xu" w:date="2022-03-10T12:31:00Z">
              <w:rPr>
                <w:color w:val="000000" w:themeColor="text1"/>
              </w:rPr>
            </w:rPrChange>
          </w:rPr>
          <w:delText xml:space="preserve">using </w:delText>
        </w:r>
      </w:del>
      <w:del w:id="8631" w:author="Rajeev, Sree" w:date="2022-03-02T15:11:00Z">
        <w:r w:rsidR="005923C5" w:rsidRPr="002B42A7" w:rsidDel="001F2BAA">
          <w:rPr>
            <w:rFonts w:ascii="Times New Roman" w:hAnsi="Times New Roman" w:cs="Times New Roman"/>
            <w:color w:val="000000" w:themeColor="text1"/>
            <w:rPrChange w:id="8632"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8633" w:author="Ruijie Xu" w:date="2022-03-10T12:31:00Z">
            <w:rPr>
              <w:color w:val="000000" w:themeColor="text1"/>
            </w:rPr>
          </w:rPrChange>
        </w:rPr>
        <w:t>different</w:t>
      </w:r>
      <w:r w:rsidR="00F717C1" w:rsidRPr="002B42A7">
        <w:rPr>
          <w:rFonts w:ascii="Times New Roman" w:hAnsi="Times New Roman" w:cs="Times New Roman"/>
          <w:color w:val="000000" w:themeColor="text1"/>
          <w:rPrChange w:id="8634" w:author="Ruijie Xu" w:date="2022-03-10T12:31:00Z">
            <w:rPr>
              <w:color w:val="000000" w:themeColor="text1"/>
            </w:rPr>
          </w:rPrChange>
        </w:rPr>
        <w:t xml:space="preserve"> </w:t>
      </w:r>
      <w:del w:id="8635" w:author="Rajeev, Sree" w:date="2022-03-02T15:12:00Z">
        <w:r w:rsidR="00F717C1" w:rsidRPr="002B42A7" w:rsidDel="001F2BAA">
          <w:rPr>
            <w:rFonts w:ascii="Times New Roman" w:hAnsi="Times New Roman" w:cs="Times New Roman"/>
            <w:color w:val="000000" w:themeColor="text1"/>
            <w:rPrChange w:id="8636"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8637" w:author="Ruijie Xu" w:date="2022-03-10T12:31:00Z">
            <w:rPr>
              <w:color w:val="000000" w:themeColor="text1"/>
            </w:rPr>
          </w:rPrChange>
        </w:rPr>
        <w:t>metagenom</w:t>
      </w:r>
      <w:ins w:id="8638" w:author="Ruijie Xu" w:date="2022-01-30T14:11:00Z">
        <w:r w:rsidR="009923DA" w:rsidRPr="002B42A7">
          <w:rPr>
            <w:rFonts w:ascii="Times New Roman" w:hAnsi="Times New Roman" w:cs="Times New Roman"/>
            <w:color w:val="000000" w:themeColor="text1"/>
            <w:rPrChange w:id="8639" w:author="Ruijie Xu" w:date="2022-03-10T12:31:00Z">
              <w:rPr>
                <w:color w:val="000000" w:themeColor="text1"/>
              </w:rPr>
            </w:rPrChange>
          </w:rPr>
          <w:t>ics</w:t>
        </w:r>
      </w:ins>
      <w:del w:id="8640" w:author="Ruijie Xu" w:date="2022-01-30T14:11:00Z">
        <w:r w:rsidR="00F717C1" w:rsidRPr="002B42A7" w:rsidDel="009923DA">
          <w:rPr>
            <w:rFonts w:ascii="Times New Roman" w:hAnsi="Times New Roman" w:cs="Times New Roman"/>
            <w:color w:val="000000" w:themeColor="text1"/>
            <w:rPrChange w:id="8641"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8642" w:author="Ruijie Xu" w:date="2022-03-10T12:31:00Z">
            <w:rPr>
              <w:color w:val="000000" w:themeColor="text1"/>
            </w:rPr>
          </w:rPrChange>
        </w:rPr>
        <w:t xml:space="preserve"> </w:t>
      </w:r>
      <w:del w:id="8643" w:author="Ruijie Xu" w:date="2022-02-27T12:51:00Z">
        <w:r w:rsidR="00F717C1" w:rsidRPr="002B42A7" w:rsidDel="003A1276">
          <w:rPr>
            <w:rFonts w:ascii="Times New Roman" w:hAnsi="Times New Roman" w:cs="Times New Roman"/>
            <w:color w:val="000000" w:themeColor="text1"/>
            <w:rPrChange w:id="8644"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8645"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8646" w:author="Ruijie Xu" w:date="2022-03-10T12:31:00Z">
            <w:rPr>
              <w:color w:val="000000" w:themeColor="text1"/>
            </w:rPr>
          </w:rPrChange>
        </w:rPr>
        <w:t>software</w:t>
      </w:r>
      <w:ins w:id="8647" w:author="Rajeev, Sree" w:date="2022-03-02T15:12:00Z">
        <w:r w:rsidR="001F2BAA" w:rsidRPr="002B42A7">
          <w:rPr>
            <w:rFonts w:ascii="Times New Roman" w:hAnsi="Times New Roman" w:cs="Times New Roman"/>
            <w:color w:val="000000" w:themeColor="text1"/>
            <w:rPrChange w:id="8648" w:author="Ruijie Xu" w:date="2022-03-10T12:31:00Z">
              <w:rPr>
                <w:color w:val="000000" w:themeColor="text1"/>
              </w:rPr>
            </w:rPrChange>
          </w:rPr>
          <w:t xml:space="preserve"> were used. </w:t>
        </w:r>
      </w:ins>
      <w:ins w:id="8649" w:author="Rajeev, Sree" w:date="2022-03-01T14:26:00Z">
        <w:del w:id="8650" w:author="Ruijie Xu" w:date="2022-03-04T12:43:00Z">
          <w:r w:rsidR="006241A3" w:rsidRPr="002B42A7" w:rsidDel="00942DE7">
            <w:rPr>
              <w:rFonts w:ascii="Times New Roman" w:hAnsi="Times New Roman" w:cs="Times New Roman"/>
              <w:color w:val="000000" w:themeColor="text1"/>
              <w:rPrChange w:id="8651" w:author="Ruijie Xu" w:date="2022-03-10T12:31:00Z">
                <w:rPr>
                  <w:color w:val="000000" w:themeColor="text1"/>
                </w:rPr>
              </w:rPrChange>
            </w:rPr>
            <w:delText xml:space="preserve"> </w:delText>
          </w:r>
        </w:del>
        <w:del w:id="8652" w:author="Rajeev, Sree" w:date="2022-03-02T12:59:00Z">
          <w:r w:rsidR="006241A3" w:rsidRPr="002B42A7" w:rsidDel="00E12A12">
            <w:rPr>
              <w:rFonts w:ascii="Times New Roman" w:hAnsi="Times New Roman" w:cs="Times New Roman"/>
              <w:color w:val="000000" w:themeColor="text1"/>
              <w:rPrChange w:id="8653" w:author="Ruijie Xu" w:date="2022-03-10T12:31:00Z">
                <w:rPr>
                  <w:color w:val="000000" w:themeColor="text1"/>
                </w:rPr>
              </w:rPrChange>
            </w:rPr>
            <w:delText>and identified the presence of many potential rodent and zoonotic pathogens</w:delText>
          </w:r>
        </w:del>
      </w:ins>
      <w:del w:id="8654" w:author="Rajeev, Sree" w:date="2022-03-02T12:59:00Z">
        <w:r w:rsidR="00F717C1" w:rsidRPr="002B42A7" w:rsidDel="00E12A12">
          <w:rPr>
            <w:rFonts w:ascii="Times New Roman" w:hAnsi="Times New Roman" w:cs="Times New Roman"/>
            <w:color w:val="000000" w:themeColor="text1"/>
            <w:rPrChange w:id="8655" w:author="Ruijie Xu" w:date="2022-03-10T12:31:00Z">
              <w:rPr>
                <w:color w:val="000000" w:themeColor="text1"/>
              </w:rPr>
            </w:rPrChange>
          </w:rPr>
          <w:delText xml:space="preserve">. </w:delText>
        </w:r>
      </w:del>
      <w:ins w:id="8656" w:author="Rajeev, Sree" w:date="2022-03-01T14:27:00Z">
        <w:r w:rsidR="006241A3" w:rsidRPr="002B42A7">
          <w:rPr>
            <w:rFonts w:ascii="Times New Roman" w:hAnsi="Times New Roman" w:cs="Times New Roman"/>
            <w:color w:val="000000" w:themeColor="text1"/>
            <w:rPrChange w:id="8657" w:author="Ruijie Xu" w:date="2022-03-10T12:31:00Z">
              <w:rPr>
                <w:color w:val="000000" w:themeColor="text1"/>
              </w:rPr>
            </w:rPrChange>
          </w:rPr>
          <w:t xml:space="preserve">Our results </w:t>
        </w:r>
      </w:ins>
      <w:ins w:id="8658" w:author="Rajeev, Sree" w:date="2022-03-01T14:28:00Z">
        <w:r w:rsidR="006241A3" w:rsidRPr="002B42A7">
          <w:rPr>
            <w:rFonts w:ascii="Times New Roman" w:hAnsi="Times New Roman" w:cs="Times New Roman"/>
            <w:color w:val="000000" w:themeColor="text1"/>
            <w:rPrChange w:id="8659" w:author="Ruijie Xu" w:date="2022-03-10T12:31:00Z">
              <w:rPr>
                <w:color w:val="000000" w:themeColor="text1"/>
              </w:rPr>
            </w:rPrChange>
          </w:rPr>
          <w:t>show</w:t>
        </w:r>
        <w:del w:id="8660" w:author="Liliana Salvador" w:date="2022-03-08T20:17:00Z">
          <w:r w:rsidR="006241A3" w:rsidRPr="002B42A7" w:rsidDel="003F63F2">
            <w:rPr>
              <w:rFonts w:ascii="Times New Roman" w:hAnsi="Times New Roman" w:cs="Times New Roman"/>
              <w:color w:val="000000" w:themeColor="text1"/>
              <w:rPrChange w:id="8661"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8662" w:author="Ruijie Xu" w:date="2022-03-10T12:31:00Z">
              <w:rPr>
                <w:color w:val="000000" w:themeColor="text1"/>
              </w:rPr>
            </w:rPrChange>
          </w:rPr>
          <w:t xml:space="preserve"> that there are in fact </w:t>
        </w:r>
      </w:ins>
      <w:del w:id="8663" w:author="Rajeev, Sree" w:date="2022-03-01T14:28:00Z">
        <w:r w:rsidRPr="002B42A7" w:rsidDel="006241A3">
          <w:rPr>
            <w:rFonts w:ascii="Times New Roman" w:hAnsi="Times New Roman" w:cs="Times New Roman"/>
            <w:color w:val="000000" w:themeColor="text1"/>
            <w:rPrChange w:id="8664" w:author="Ruijie Xu" w:date="2022-03-10T12:31:00Z">
              <w:rPr>
                <w:color w:val="000000" w:themeColor="text1"/>
              </w:rPr>
            </w:rPrChange>
          </w:rPr>
          <w:delText>The</w:delText>
        </w:r>
      </w:del>
      <w:del w:id="8665" w:author="Ruijie Xu" w:date="2022-03-04T12:43:00Z">
        <w:r w:rsidRPr="002B42A7" w:rsidDel="00942DE7">
          <w:rPr>
            <w:rFonts w:ascii="Times New Roman" w:hAnsi="Times New Roman" w:cs="Times New Roman"/>
            <w:color w:val="000000" w:themeColor="text1"/>
            <w:rPrChange w:id="866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667" w:author="Ruijie Xu" w:date="2022-03-10T12:31:00Z">
            <w:rPr>
              <w:color w:val="000000" w:themeColor="text1"/>
            </w:rPr>
          </w:rPrChange>
        </w:rPr>
        <w:t xml:space="preserve">differences in the classification outputs </w:t>
      </w:r>
      <w:ins w:id="8668" w:author="Rajeev, Sree" w:date="2022-03-01T14:28:00Z">
        <w:r w:rsidR="006241A3" w:rsidRPr="002B42A7">
          <w:rPr>
            <w:rFonts w:ascii="Times New Roman" w:hAnsi="Times New Roman" w:cs="Times New Roman"/>
            <w:color w:val="000000" w:themeColor="text1"/>
            <w:rPrChange w:id="8669" w:author="Ruijie Xu" w:date="2022-03-10T12:31:00Z">
              <w:rPr>
                <w:color w:val="000000" w:themeColor="text1"/>
              </w:rPr>
            </w:rPrChange>
          </w:rPr>
          <w:t xml:space="preserve">when </w:t>
        </w:r>
      </w:ins>
      <w:del w:id="8670" w:author="Rajeev, Sree" w:date="2022-03-01T14:28:00Z">
        <w:r w:rsidRPr="002B42A7" w:rsidDel="006241A3">
          <w:rPr>
            <w:rFonts w:ascii="Times New Roman" w:hAnsi="Times New Roman" w:cs="Times New Roman"/>
            <w:color w:val="000000" w:themeColor="text1"/>
            <w:rPrChange w:id="8671"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8672"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867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8674" w:author="Ruijie Xu" w:date="2022-03-10T12:31:00Z">
            <w:rPr>
              <w:color w:val="000000" w:themeColor="text1"/>
            </w:rPr>
          </w:rPrChange>
        </w:rPr>
        <w:t xml:space="preserve">on the same dataset </w:t>
      </w:r>
      <w:ins w:id="8675" w:author="Rajeev, Sree" w:date="2022-03-01T14:28:00Z">
        <w:del w:id="8676" w:author="Ruijie Xu" w:date="2022-03-04T11:26:00Z">
          <w:r w:rsidR="006241A3" w:rsidRPr="002B42A7" w:rsidDel="00B23538">
            <w:rPr>
              <w:rFonts w:ascii="Times New Roman" w:hAnsi="Times New Roman" w:cs="Times New Roman"/>
              <w:color w:val="000000" w:themeColor="text1"/>
              <w:rPrChange w:id="8677"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678" w:author="Ruijie Xu" w:date="2022-03-10T12:31:00Z">
              <w:rPr>
                <w:color w:val="000000" w:themeColor="text1"/>
              </w:rPr>
            </w:rPrChange>
          </w:rPr>
          <w:t>are used. We concl</w:t>
        </w:r>
      </w:ins>
      <w:ins w:id="8679" w:author="Rajeev, Sree" w:date="2022-03-01T14:29:00Z">
        <w:r w:rsidR="006241A3" w:rsidRPr="002B42A7">
          <w:rPr>
            <w:rFonts w:ascii="Times New Roman" w:hAnsi="Times New Roman" w:cs="Times New Roman"/>
            <w:color w:val="000000" w:themeColor="text1"/>
            <w:rPrChange w:id="8680" w:author="Ruijie Xu" w:date="2022-03-10T12:31:00Z">
              <w:rPr>
                <w:color w:val="000000" w:themeColor="text1"/>
              </w:rPr>
            </w:rPrChange>
          </w:rPr>
          <w:t xml:space="preserve">ude that the selection of methods influences </w:t>
        </w:r>
      </w:ins>
      <w:del w:id="8681" w:author="Rajeev, Sree" w:date="2022-03-01T14:29:00Z">
        <w:r w:rsidRPr="002B42A7" w:rsidDel="006241A3">
          <w:rPr>
            <w:rFonts w:ascii="Times New Roman" w:hAnsi="Times New Roman" w:cs="Times New Roman"/>
            <w:color w:val="000000" w:themeColor="text1"/>
            <w:rPrChange w:id="8682" w:author="Ruijie Xu" w:date="2022-03-10T12:31:00Z">
              <w:rPr>
                <w:color w:val="000000" w:themeColor="text1"/>
              </w:rPr>
            </w:rPrChange>
          </w:rPr>
          <w:delText xml:space="preserve">could </w:delText>
        </w:r>
      </w:del>
      <w:ins w:id="8683" w:author="Ruijie Xu" w:date="2022-01-28T14:05:00Z">
        <w:del w:id="8684" w:author="Rajeev, Sree" w:date="2022-03-01T14:29:00Z">
          <w:r w:rsidR="00466B6D" w:rsidRPr="002B42A7" w:rsidDel="006241A3">
            <w:rPr>
              <w:rFonts w:ascii="Times New Roman" w:hAnsi="Times New Roman" w:cs="Times New Roman"/>
              <w:color w:val="000000" w:themeColor="text1"/>
              <w:rPrChange w:id="8685"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8686" w:author="Ruijie Xu" w:date="2022-03-10T12:31:00Z">
                <w:rPr>
                  <w:color w:val="000000" w:themeColor="text1"/>
                </w:rPr>
              </w:rPrChange>
            </w:rPr>
            <w:delText>d</w:delText>
          </w:r>
        </w:del>
      </w:ins>
      <w:ins w:id="8687" w:author="Ruijie Xu" w:date="2022-01-28T14:06:00Z">
        <w:del w:id="8688" w:author="Rajeev, Sree" w:date="2022-03-01T14:29:00Z">
          <w:r w:rsidR="00003AC5" w:rsidRPr="002B42A7" w:rsidDel="006241A3">
            <w:rPr>
              <w:rFonts w:ascii="Times New Roman" w:hAnsi="Times New Roman" w:cs="Times New Roman"/>
              <w:color w:val="000000" w:themeColor="text1"/>
              <w:rPrChange w:id="8689" w:author="Ruijie Xu" w:date="2022-03-10T12:31:00Z">
                <w:rPr>
                  <w:color w:val="000000" w:themeColor="text1"/>
                </w:rPr>
              </w:rPrChange>
            </w:rPr>
            <w:delText xml:space="preserve">iagnosis in </w:delText>
          </w:r>
        </w:del>
      </w:ins>
      <w:ins w:id="8690" w:author="Ruijie Xu" w:date="2022-02-02T11:02:00Z">
        <w:del w:id="8691" w:author="Rajeev, Sree" w:date="2022-03-01T14:29:00Z">
          <w:r w:rsidR="00463AA7" w:rsidRPr="002B42A7" w:rsidDel="006241A3">
            <w:rPr>
              <w:rFonts w:ascii="Times New Roman" w:hAnsi="Times New Roman" w:cs="Times New Roman"/>
              <w:i/>
              <w:iCs/>
              <w:color w:val="000000" w:themeColor="text1"/>
              <w:rPrChange w:id="8692" w:author="Ruijie Xu" w:date="2022-03-10T12:31:00Z">
                <w:rPr>
                  <w:i/>
                  <w:iCs/>
                  <w:color w:val="000000" w:themeColor="text1"/>
                </w:rPr>
              </w:rPrChange>
            </w:rPr>
            <w:delText>Leptospira</w:delText>
          </w:r>
        </w:del>
      </w:ins>
      <w:ins w:id="8693" w:author="Ruijie Xu" w:date="2022-01-28T14:06:00Z">
        <w:del w:id="8694" w:author="Rajeev, Sree" w:date="2022-03-01T14:29:00Z">
          <w:r w:rsidR="00003AC5" w:rsidRPr="002B42A7" w:rsidDel="006241A3">
            <w:rPr>
              <w:rFonts w:ascii="Times New Roman" w:hAnsi="Times New Roman" w:cs="Times New Roman"/>
              <w:color w:val="000000" w:themeColor="text1"/>
              <w:rPrChange w:id="8695" w:author="Ruijie Xu" w:date="2022-03-10T12:31:00Z">
                <w:rPr>
                  <w:color w:val="000000" w:themeColor="text1"/>
                </w:rPr>
              </w:rPrChange>
            </w:rPr>
            <w:delText xml:space="preserve"> pathogen, and also </w:delText>
          </w:r>
        </w:del>
      </w:ins>
      <w:del w:id="8696" w:author="Rajeev, Sree" w:date="2022-03-01T14:29:00Z">
        <w:r w:rsidRPr="002B42A7" w:rsidDel="006241A3">
          <w:rPr>
            <w:rFonts w:ascii="Times New Roman" w:hAnsi="Times New Roman" w:cs="Times New Roman"/>
            <w:color w:val="000000" w:themeColor="text1"/>
            <w:rPrChange w:id="8697"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8698"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8699" w:author="Ruijie Xu" w:date="2022-03-10T12:31:00Z">
            <w:rPr>
              <w:color w:val="000000" w:themeColor="text1"/>
            </w:rPr>
          </w:rPrChange>
        </w:rPr>
        <w:t xml:space="preserve">of </w:t>
      </w:r>
      <w:del w:id="8700" w:author="Ruijie Xu" w:date="2022-01-28T14:06:00Z">
        <w:r w:rsidR="00585EA1" w:rsidRPr="002B42A7" w:rsidDel="00E85771">
          <w:rPr>
            <w:rFonts w:ascii="Times New Roman" w:hAnsi="Times New Roman" w:cs="Times New Roman"/>
            <w:color w:val="000000" w:themeColor="text1"/>
            <w:rPrChange w:id="8701" w:author="Ruijie Xu" w:date="2022-03-10T12:31:00Z">
              <w:rPr>
                <w:color w:val="000000" w:themeColor="text1"/>
              </w:rPr>
            </w:rPrChange>
          </w:rPr>
          <w:delText>the analysis</w:delText>
        </w:r>
      </w:del>
      <w:ins w:id="8702" w:author="Ruijie Xu" w:date="2022-01-28T14:06:00Z">
        <w:r w:rsidR="00E85771" w:rsidRPr="002B42A7">
          <w:rPr>
            <w:rFonts w:ascii="Times New Roman" w:hAnsi="Times New Roman" w:cs="Times New Roman"/>
            <w:color w:val="000000" w:themeColor="text1"/>
            <w:rPrChange w:id="8703" w:author="Ruijie Xu" w:date="2022-03-10T12:31:00Z">
              <w:rPr>
                <w:color w:val="000000" w:themeColor="text1"/>
              </w:rPr>
            </w:rPrChange>
          </w:rPr>
          <w:t>microbiome characterization</w:t>
        </w:r>
      </w:ins>
      <w:ins w:id="8704" w:author="Ruijie Xu" w:date="2022-01-30T14:11:00Z">
        <w:r w:rsidR="009923DA" w:rsidRPr="002B42A7">
          <w:rPr>
            <w:rFonts w:ascii="Times New Roman" w:hAnsi="Times New Roman" w:cs="Times New Roman"/>
            <w:color w:val="000000" w:themeColor="text1"/>
            <w:rPrChange w:id="8705" w:author="Ruijie Xu" w:date="2022-03-10T12:31:00Z">
              <w:rPr>
                <w:color w:val="000000" w:themeColor="text1"/>
              </w:rPr>
            </w:rPrChange>
          </w:rPr>
          <w:t xml:space="preserve">, </w:t>
        </w:r>
      </w:ins>
      <w:ins w:id="8706" w:author="Rajeev, Sree" w:date="2022-03-01T14:29:00Z">
        <w:del w:id="8707" w:author="Ruijie Xu" w:date="2022-03-16T16:47:00Z">
          <w:r w:rsidR="006241A3" w:rsidRPr="002B42A7" w:rsidDel="004D7819">
            <w:rPr>
              <w:rFonts w:ascii="Times New Roman" w:hAnsi="Times New Roman" w:cs="Times New Roman"/>
              <w:color w:val="000000" w:themeColor="text1"/>
              <w:rPrChange w:id="8708"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709" w:author="Ruijie Xu" w:date="2022-03-10T12:31:00Z">
              <w:rPr>
                <w:color w:val="000000" w:themeColor="text1"/>
              </w:rPr>
            </w:rPrChange>
          </w:rPr>
          <w:t xml:space="preserve">and </w:t>
        </w:r>
        <w:bookmarkStart w:id="8710" w:name="OLE_LINK135"/>
        <w:bookmarkStart w:id="8711" w:name="OLE_LINK136"/>
        <w:r w:rsidR="006241A3" w:rsidRPr="002B42A7">
          <w:rPr>
            <w:rFonts w:ascii="Times New Roman" w:hAnsi="Times New Roman" w:cs="Times New Roman"/>
            <w:color w:val="000000" w:themeColor="text1"/>
            <w:rPrChange w:id="8712" w:author="Ruijie Xu" w:date="2022-03-10T12:31:00Z">
              <w:rPr>
                <w:color w:val="000000" w:themeColor="text1"/>
              </w:rPr>
            </w:rPrChange>
          </w:rPr>
          <w:t xml:space="preserve">potentially </w:t>
        </w:r>
      </w:ins>
      <w:ins w:id="8713" w:author="Ruijie Xu" w:date="2022-01-30T14:11:00Z">
        <w:del w:id="8714" w:author="Rajeev, Sree" w:date="2022-03-01T14:29:00Z">
          <w:r w:rsidR="009923DA" w:rsidRPr="002B42A7" w:rsidDel="006241A3">
            <w:rPr>
              <w:rFonts w:ascii="Times New Roman" w:hAnsi="Times New Roman" w:cs="Times New Roman"/>
              <w:color w:val="000000" w:themeColor="text1"/>
              <w:rPrChange w:id="8715" w:author="Ruijie Xu" w:date="2022-03-10T12:31:00Z">
                <w:rPr>
                  <w:color w:val="000000" w:themeColor="text1"/>
                </w:rPr>
              </w:rPrChange>
            </w:rPr>
            <w:delText>which</w:delText>
          </w:r>
        </w:del>
      </w:ins>
      <w:del w:id="8716" w:author="Ruijie Xu" w:date="2022-01-30T14:11:00Z">
        <w:r w:rsidR="00585EA1" w:rsidRPr="002B42A7" w:rsidDel="009923DA">
          <w:rPr>
            <w:rFonts w:ascii="Times New Roman" w:hAnsi="Times New Roman" w:cs="Times New Roman"/>
            <w:color w:val="000000" w:themeColor="text1"/>
            <w:rPrChange w:id="8717"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8718" w:author="Ruijie Xu" w:date="2022-03-10T12:31:00Z">
              <w:rPr>
                <w:color w:val="000000" w:themeColor="text1"/>
              </w:rPr>
            </w:rPrChange>
          </w:rPr>
          <w:delText>and</w:delText>
        </w:r>
      </w:del>
      <w:del w:id="8719" w:author="Ruijie Xu" w:date="2022-03-04T12:43:00Z">
        <w:r w:rsidRPr="002B42A7" w:rsidDel="00942DE7">
          <w:rPr>
            <w:rFonts w:ascii="Times New Roman" w:hAnsi="Times New Roman" w:cs="Times New Roman"/>
            <w:color w:val="000000" w:themeColor="text1"/>
            <w:rPrChange w:id="8720" w:author="Ruijie Xu" w:date="2022-03-10T12:31:00Z">
              <w:rPr>
                <w:color w:val="000000" w:themeColor="text1"/>
              </w:rPr>
            </w:rPrChange>
          </w:rPr>
          <w:delText xml:space="preserve"> </w:delText>
        </w:r>
      </w:del>
      <w:ins w:id="8721" w:author="Liliana Salvador" w:date="2022-02-26T19:46:00Z">
        <w:r w:rsidR="004B4B3C" w:rsidRPr="002B42A7">
          <w:rPr>
            <w:rFonts w:ascii="Times New Roman" w:hAnsi="Times New Roman" w:cs="Times New Roman"/>
            <w:color w:val="000000" w:themeColor="text1"/>
            <w:rPrChange w:id="8722"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8723"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8724" w:author="Ruijie Xu" w:date="2022-03-10T12:31:00Z">
            <w:rPr>
              <w:color w:val="000000" w:themeColor="text1"/>
            </w:rPr>
          </w:rPrChange>
        </w:rPr>
        <w:t>s</w:t>
      </w:r>
      <w:bookmarkEnd w:id="8710"/>
      <w:bookmarkEnd w:id="8711"/>
      <w:ins w:id="8725" w:author="Rajeev, Sree" w:date="2022-03-02T15:12:00Z">
        <w:r w:rsidR="001F2BAA" w:rsidRPr="002B42A7">
          <w:rPr>
            <w:rFonts w:ascii="Times New Roman" w:hAnsi="Times New Roman" w:cs="Times New Roman"/>
            <w:color w:val="000000" w:themeColor="text1"/>
            <w:rPrChange w:id="8726" w:author="Ruijie Xu" w:date="2022-03-10T12:31:00Z">
              <w:rPr>
                <w:color w:val="000000" w:themeColor="text1"/>
              </w:rPr>
            </w:rPrChange>
          </w:rPr>
          <w:t xml:space="preserve"> </w:t>
        </w:r>
      </w:ins>
      <w:ins w:id="8727" w:author="Ruijie Xu" w:date="2022-01-28T14:06:00Z">
        <w:del w:id="8728" w:author="Rajeev, Sree" w:date="2022-03-02T15:12:00Z">
          <w:r w:rsidR="00E85771" w:rsidRPr="002B42A7" w:rsidDel="001F2BAA">
            <w:rPr>
              <w:rFonts w:ascii="Times New Roman" w:hAnsi="Times New Roman" w:cs="Times New Roman"/>
              <w:color w:val="000000" w:themeColor="text1"/>
              <w:rPrChange w:id="8729" w:author="Ruijie Xu" w:date="2022-03-10T12:31:00Z">
                <w:rPr>
                  <w:color w:val="000000" w:themeColor="text1"/>
                </w:rPr>
              </w:rPrChange>
            </w:rPr>
            <w:delText xml:space="preserve"> in the down</w:delText>
          </w:r>
        </w:del>
      </w:ins>
      <w:ins w:id="8730" w:author="Ruijie Xu" w:date="2022-01-28T14:07:00Z">
        <w:del w:id="8731" w:author="Rajeev, Sree" w:date="2022-03-02T15:12:00Z">
          <w:r w:rsidR="00E85771" w:rsidRPr="002B42A7" w:rsidDel="001F2BAA">
            <w:rPr>
              <w:rFonts w:ascii="Times New Roman" w:hAnsi="Times New Roman" w:cs="Times New Roman"/>
              <w:color w:val="000000" w:themeColor="text1"/>
              <w:rPrChange w:id="8732" w:author="Ruijie Xu" w:date="2022-03-10T12:31:00Z">
                <w:rPr>
                  <w:color w:val="000000" w:themeColor="text1"/>
                </w:rPr>
              </w:rPrChange>
            </w:rPr>
            <w:delText>stream analyses</w:delText>
          </w:r>
        </w:del>
      </w:ins>
      <w:ins w:id="8733" w:author="Rajeev, Sree" w:date="2022-03-01T14:30:00Z">
        <w:del w:id="8734" w:author="Rajeev, Sree" w:date="2022-03-02T15:12:00Z">
          <w:r w:rsidR="006241A3" w:rsidRPr="002B42A7" w:rsidDel="001F2BAA">
            <w:rPr>
              <w:rFonts w:ascii="Times New Roman" w:hAnsi="Times New Roman" w:cs="Times New Roman"/>
              <w:color w:val="000000" w:themeColor="text1"/>
              <w:rPrChange w:id="8735"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736" w:author="Ruijie Xu" w:date="2022-03-10T12:31:00Z">
              <w:rPr>
                <w:color w:val="000000" w:themeColor="text1"/>
              </w:rPr>
            </w:rPrChange>
          </w:rPr>
          <w:t xml:space="preserve">and misinterpretation </w:t>
        </w:r>
      </w:ins>
      <w:ins w:id="8737" w:author="Rajeev, Sree" w:date="2022-03-01T14:31:00Z">
        <w:r w:rsidR="006241A3" w:rsidRPr="002B42A7">
          <w:rPr>
            <w:rFonts w:ascii="Times New Roman" w:hAnsi="Times New Roman" w:cs="Times New Roman"/>
            <w:color w:val="000000" w:themeColor="text1"/>
            <w:rPrChange w:id="8738" w:author="Ruijie Xu" w:date="2022-03-10T12:31:00Z">
              <w:rPr>
                <w:color w:val="000000" w:themeColor="text1"/>
              </w:rPr>
            </w:rPrChange>
          </w:rPr>
          <w:t xml:space="preserve">of </w:t>
        </w:r>
      </w:ins>
      <w:ins w:id="8739" w:author="Rajeev, Sree" w:date="2022-03-01T14:30:00Z">
        <w:r w:rsidR="006241A3" w:rsidRPr="002B42A7">
          <w:rPr>
            <w:rFonts w:ascii="Times New Roman" w:hAnsi="Times New Roman" w:cs="Times New Roman"/>
            <w:color w:val="000000" w:themeColor="text1"/>
            <w:rPrChange w:id="8740" w:author="Ruijie Xu" w:date="2022-03-10T12:31:00Z">
              <w:rPr>
                <w:color w:val="000000" w:themeColor="text1"/>
              </w:rPr>
            </w:rPrChange>
          </w:rPr>
          <w:t xml:space="preserve">pathogen </w:t>
        </w:r>
      </w:ins>
      <w:ins w:id="8741" w:author="Rajeev, Sree" w:date="2022-03-01T14:31:00Z">
        <w:r w:rsidR="006241A3" w:rsidRPr="002B42A7">
          <w:rPr>
            <w:rFonts w:ascii="Times New Roman" w:hAnsi="Times New Roman" w:cs="Times New Roman"/>
            <w:color w:val="000000" w:themeColor="text1"/>
            <w:rPrChange w:id="8742" w:author="Ruijie Xu" w:date="2022-03-10T12:31:00Z">
              <w:rPr>
                <w:color w:val="000000" w:themeColor="text1"/>
              </w:rPr>
            </w:rPrChange>
          </w:rPr>
          <w:t>presence.</w:t>
        </w:r>
      </w:ins>
      <w:ins w:id="8743" w:author="Liliana Salvador" w:date="2022-02-26T19:46:00Z">
        <w:del w:id="8744" w:author="Rajeev, Sree" w:date="2022-03-01T14:29:00Z">
          <w:r w:rsidR="004B4B3C" w:rsidRPr="002B42A7" w:rsidDel="006241A3">
            <w:rPr>
              <w:rFonts w:ascii="Times New Roman" w:hAnsi="Times New Roman" w:cs="Times New Roman"/>
              <w:color w:val="000000" w:themeColor="text1"/>
              <w:rPrChange w:id="8745" w:author="Ruijie Xu" w:date="2022-03-10T12:31:00Z">
                <w:rPr>
                  <w:color w:val="000000" w:themeColor="text1"/>
                </w:rPr>
              </w:rPrChange>
            </w:rPr>
            <w:delText xml:space="preserve">, </w:delText>
          </w:r>
        </w:del>
      </w:ins>
      <w:ins w:id="8746" w:author="Liliana Salvador" w:date="2022-02-26T19:47:00Z">
        <w:del w:id="8747" w:author="Rajeev, Sree" w:date="2022-03-01T14:29:00Z">
          <w:r w:rsidR="004B4B3C" w:rsidRPr="002B42A7" w:rsidDel="006241A3">
            <w:rPr>
              <w:rFonts w:ascii="Times New Roman" w:hAnsi="Times New Roman" w:cs="Times New Roman"/>
              <w:color w:val="000000" w:themeColor="text1"/>
              <w:rPrChange w:id="8748" w:author="Ruijie Xu" w:date="2022-03-10T12:31:00Z">
                <w:rPr>
                  <w:color w:val="000000" w:themeColor="text1"/>
                </w:rPr>
              </w:rPrChange>
            </w:rPr>
            <w:delText xml:space="preserve">as well as </w:delText>
          </w:r>
        </w:del>
      </w:ins>
      <w:ins w:id="8749" w:author="Liliana Salvador" w:date="2022-02-26T19:46:00Z">
        <w:del w:id="8750" w:author="Rajeev, Sree" w:date="2022-03-01T14:29:00Z">
          <w:r w:rsidR="004B4B3C" w:rsidRPr="002B42A7" w:rsidDel="006241A3">
            <w:rPr>
              <w:rFonts w:ascii="Times New Roman" w:hAnsi="Times New Roman" w:cs="Times New Roman"/>
              <w:color w:val="000000" w:themeColor="text1"/>
              <w:rPrChange w:id="8751"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8752" w:author="Ruijie Xu" w:date="2022-03-10T12:31:00Z">
                <w:rPr>
                  <w:i/>
                  <w:iCs/>
                  <w:color w:val="000000" w:themeColor="text1"/>
                </w:rPr>
              </w:rPrChange>
            </w:rPr>
            <w:delText>Leptospira</w:delText>
          </w:r>
        </w:del>
      </w:ins>
      <w:del w:id="8753" w:author="Rajeev, Sree" w:date="2022-03-01T14:29:00Z">
        <w:r w:rsidRPr="002B42A7" w:rsidDel="006241A3">
          <w:rPr>
            <w:rFonts w:ascii="Times New Roman" w:hAnsi="Times New Roman" w:cs="Times New Roman"/>
            <w:color w:val="000000" w:themeColor="text1"/>
            <w:rPrChange w:id="8754" w:author="Ruijie Xu" w:date="2022-03-10T12:31:00Z">
              <w:rPr>
                <w:color w:val="000000" w:themeColor="text1"/>
              </w:rPr>
            </w:rPrChange>
          </w:rPr>
          <w:delText>.</w:delText>
        </w:r>
      </w:del>
      <w:del w:id="8755" w:author="Rajeev, Sree" w:date="2022-03-01T14:31:00Z">
        <w:r w:rsidRPr="002B42A7" w:rsidDel="006241A3">
          <w:rPr>
            <w:rFonts w:ascii="Times New Roman" w:hAnsi="Times New Roman" w:cs="Times New Roman"/>
            <w:color w:val="000000" w:themeColor="text1"/>
            <w:rPrChange w:id="8756" w:author="Ruijie Xu" w:date="2022-03-10T12:31:00Z">
              <w:rPr>
                <w:color w:val="000000" w:themeColor="text1"/>
              </w:rPr>
            </w:rPrChange>
          </w:rPr>
          <w:delText xml:space="preserve"> </w:delText>
        </w:r>
      </w:del>
    </w:p>
    <w:p w14:paraId="62A75BA6" w14:textId="52788953" w:rsidR="00234370" w:rsidRPr="002B42A7" w:rsidRDefault="006241A3" w:rsidP="0046408A">
      <w:pPr>
        <w:spacing w:line="480" w:lineRule="auto"/>
        <w:ind w:right="480" w:firstLine="720"/>
        <w:rPr>
          <w:ins w:id="8757" w:author="Liliana Salvador" w:date="2022-02-26T19:49:00Z"/>
          <w:rFonts w:ascii="Times New Roman" w:hAnsi="Times New Roman" w:cs="Times New Roman"/>
          <w:color w:val="000000" w:themeColor="text1"/>
          <w:rPrChange w:id="8758" w:author="Ruijie Xu" w:date="2022-03-10T12:31:00Z">
            <w:rPr>
              <w:ins w:id="8759" w:author="Liliana Salvador" w:date="2022-02-26T19:49:00Z"/>
              <w:color w:val="000000" w:themeColor="text1"/>
            </w:rPr>
          </w:rPrChange>
        </w:rPr>
      </w:pPr>
      <w:ins w:id="8760" w:author="Rajeev, Sree" w:date="2022-03-01T14:31:00Z">
        <w:r w:rsidRPr="002B42A7">
          <w:rPr>
            <w:rFonts w:ascii="Times New Roman" w:hAnsi="Times New Roman" w:cs="Times New Roman"/>
            <w:color w:val="000000" w:themeColor="text1"/>
            <w:rPrChange w:id="8761" w:author="Ruijie Xu" w:date="2022-03-10T12:31:00Z">
              <w:rPr>
                <w:color w:val="000000" w:themeColor="text1"/>
              </w:rPr>
            </w:rPrChange>
          </w:rPr>
          <w:t>Our study</w:t>
        </w:r>
      </w:ins>
      <w:ins w:id="8762" w:author="Rajeev, Sree" w:date="2022-03-01T14:32:00Z">
        <w:r w:rsidRPr="002B42A7">
          <w:rPr>
            <w:rFonts w:ascii="Times New Roman" w:hAnsi="Times New Roman" w:cs="Times New Roman"/>
            <w:color w:val="000000" w:themeColor="text1"/>
            <w:rPrChange w:id="8763" w:author="Ruijie Xu" w:date="2022-03-10T12:31:00Z">
              <w:rPr>
                <w:color w:val="000000" w:themeColor="text1"/>
              </w:rPr>
            </w:rPrChange>
          </w:rPr>
          <w:t xml:space="preserve"> u</w:t>
        </w:r>
        <w:del w:id="8764" w:author="Liliana Salvador" w:date="2022-03-09T20:50:00Z">
          <w:r w:rsidRPr="002B42A7" w:rsidDel="00F97AC9">
            <w:rPr>
              <w:rFonts w:ascii="Times New Roman" w:hAnsi="Times New Roman" w:cs="Times New Roman"/>
              <w:color w:val="000000" w:themeColor="text1"/>
              <w:rPrChange w:id="8765" w:author="Ruijie Xu" w:date="2022-03-10T12:31:00Z">
                <w:rPr>
                  <w:color w:val="000000" w:themeColor="text1"/>
                </w:rPr>
              </w:rPrChange>
            </w:rPr>
            <w:delText>tilize</w:delText>
          </w:r>
        </w:del>
      </w:ins>
      <w:ins w:id="8766" w:author="Liliana Salvador" w:date="2022-03-09T20:50:00Z">
        <w:r w:rsidR="00F97AC9" w:rsidRPr="002B42A7">
          <w:rPr>
            <w:rFonts w:ascii="Times New Roman" w:hAnsi="Times New Roman" w:cs="Times New Roman"/>
            <w:color w:val="000000" w:themeColor="text1"/>
            <w:rPrChange w:id="8767" w:author="Ruijie Xu" w:date="2022-03-10T12:31:00Z">
              <w:rPr>
                <w:color w:val="000000" w:themeColor="text1"/>
              </w:rPr>
            </w:rPrChange>
          </w:rPr>
          <w:t>se</w:t>
        </w:r>
      </w:ins>
      <w:ins w:id="8768" w:author="Rajeev, Sree" w:date="2022-03-01T14:32:00Z">
        <w:r w:rsidRPr="002B42A7">
          <w:rPr>
            <w:rFonts w:ascii="Times New Roman" w:hAnsi="Times New Roman" w:cs="Times New Roman"/>
            <w:color w:val="000000" w:themeColor="text1"/>
            <w:rPrChange w:id="8769" w:author="Ruijie Xu" w:date="2022-03-10T12:31:00Z">
              <w:rPr>
                <w:color w:val="000000" w:themeColor="text1"/>
              </w:rPr>
            </w:rPrChange>
          </w:rPr>
          <w:t xml:space="preserve">s </w:t>
        </w:r>
        <w:del w:id="8770" w:author="Liliana Salvador" w:date="2022-03-10T18:57:00Z">
          <w:r w:rsidRPr="002B42A7" w:rsidDel="00565D5E">
            <w:rPr>
              <w:rFonts w:ascii="Times New Roman" w:hAnsi="Times New Roman" w:cs="Times New Roman"/>
              <w:color w:val="000000" w:themeColor="text1"/>
              <w:rPrChange w:id="8771" w:author="Ruijie Xu" w:date="2022-03-10T12:31:00Z">
                <w:rPr>
                  <w:color w:val="000000" w:themeColor="text1"/>
                </w:rPr>
              </w:rPrChange>
            </w:rPr>
            <w:delText>real life</w:delText>
          </w:r>
        </w:del>
      </w:ins>
      <w:ins w:id="8772" w:author="Liliana Salvador" w:date="2022-03-10T18:57:00Z">
        <w:r w:rsidR="00565D5E">
          <w:rPr>
            <w:rFonts w:ascii="Times New Roman" w:hAnsi="Times New Roman" w:cs="Times New Roman"/>
            <w:color w:val="000000" w:themeColor="text1"/>
          </w:rPr>
          <w:t>biological</w:t>
        </w:r>
      </w:ins>
      <w:ins w:id="8773" w:author="Rajeev, Sree" w:date="2022-03-01T14:32:00Z">
        <w:r w:rsidRPr="002B42A7">
          <w:rPr>
            <w:rFonts w:ascii="Times New Roman" w:hAnsi="Times New Roman" w:cs="Times New Roman"/>
            <w:color w:val="000000" w:themeColor="text1"/>
            <w:rPrChange w:id="8774" w:author="Ruijie Xu" w:date="2022-03-10T12:31:00Z">
              <w:rPr>
                <w:color w:val="000000" w:themeColor="text1"/>
              </w:rPr>
            </w:rPrChange>
          </w:rPr>
          <w:t xml:space="preserve"> samples </w:t>
        </w:r>
      </w:ins>
      <w:ins w:id="8775" w:author="Liliana Salvador" w:date="2022-03-10T18:57:00Z">
        <w:r w:rsidR="00565D5E">
          <w:rPr>
            <w:rFonts w:ascii="Times New Roman" w:hAnsi="Times New Roman" w:cs="Times New Roman"/>
            <w:color w:val="000000" w:themeColor="text1"/>
          </w:rPr>
          <w:t xml:space="preserve">extracted from rats </w:t>
        </w:r>
      </w:ins>
      <w:ins w:id="8776" w:author="Rajeev, Sree" w:date="2022-03-01T14:32:00Z">
        <w:r w:rsidRPr="002B42A7">
          <w:rPr>
            <w:rFonts w:ascii="Times New Roman" w:hAnsi="Times New Roman" w:cs="Times New Roman"/>
            <w:color w:val="000000" w:themeColor="text1"/>
            <w:rPrChange w:id="8777" w:author="Ruijie Xu" w:date="2022-03-10T12:31:00Z">
              <w:rPr>
                <w:color w:val="000000" w:themeColor="text1"/>
              </w:rPr>
            </w:rPrChange>
          </w:rPr>
          <w:t xml:space="preserve">and is </w:t>
        </w:r>
      </w:ins>
      <w:ins w:id="8778" w:author="Rajeev, Sree" w:date="2022-03-01T14:31:00Z">
        <w:del w:id="8779" w:author="Rajeev, Sree" w:date="2022-03-03T11:33:00Z">
          <w:r w:rsidRPr="002B42A7" w:rsidDel="00B1228A">
            <w:rPr>
              <w:rFonts w:ascii="Times New Roman" w:hAnsi="Times New Roman" w:cs="Times New Roman"/>
              <w:color w:val="000000" w:themeColor="text1"/>
              <w:rPrChange w:id="8780" w:author="Ruijie Xu" w:date="2022-03-10T12:31:00Z">
                <w:rPr>
                  <w:color w:val="000000" w:themeColor="text1"/>
                </w:rPr>
              </w:rPrChange>
            </w:rPr>
            <w:delText xml:space="preserve"> is</w:delText>
          </w:r>
        </w:del>
        <w:del w:id="8781" w:author="Ruijie Xu" w:date="2022-03-04T11:27:00Z">
          <w:r w:rsidRPr="002B42A7" w:rsidDel="00B23538">
            <w:rPr>
              <w:rFonts w:ascii="Times New Roman" w:hAnsi="Times New Roman" w:cs="Times New Roman"/>
              <w:color w:val="000000" w:themeColor="text1"/>
              <w:rPrChange w:id="878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783" w:author="Ruijie Xu" w:date="2022-03-10T12:31:00Z">
              <w:rPr>
                <w:color w:val="000000" w:themeColor="text1"/>
              </w:rPr>
            </w:rPrChange>
          </w:rPr>
          <w:t>different from p</w:t>
        </w:r>
      </w:ins>
      <w:del w:id="8784" w:author="Rajeev, Sree" w:date="2022-03-01T14:31:00Z">
        <w:r w:rsidR="00234370" w:rsidRPr="002B42A7" w:rsidDel="006241A3">
          <w:rPr>
            <w:rFonts w:ascii="Times New Roman" w:hAnsi="Times New Roman" w:cs="Times New Roman"/>
            <w:color w:val="000000" w:themeColor="text1"/>
            <w:rPrChange w:id="8785"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8786"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8787"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8788"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8789" w:author="Ruijie Xu" w:date="2022-03-10T12:31:00Z">
            <w:rPr>
              <w:color w:val="000000" w:themeColor="text1"/>
            </w:rPr>
          </w:rPrChange>
        </w:rPr>
        <w:fldChar w:fldCharType="separate"/>
      </w:r>
      <w:r w:rsidR="00CB52B4" w:rsidRPr="002B42A7">
        <w:rPr>
          <w:rFonts w:ascii="Times New Roman" w:hAnsi="Times New Roman" w:cs="Times New Roman"/>
          <w:color w:val="000000"/>
          <w:rPrChange w:id="8790"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879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8792"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879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8794"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8795"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8796" w:author="Ruijie Xu" w:date="2022-03-10T12:31:00Z">
            <w:rPr>
              <w:color w:val="000000" w:themeColor="text1"/>
            </w:rPr>
          </w:rPrChange>
        </w:rPr>
        <w:t xml:space="preserve"> </w:t>
      </w:r>
      <w:del w:id="8797" w:author="Rajeev, Sree" w:date="2022-03-01T14:32:00Z">
        <w:r w:rsidR="00234370" w:rsidRPr="002B42A7" w:rsidDel="006241A3">
          <w:rPr>
            <w:rFonts w:ascii="Times New Roman" w:hAnsi="Times New Roman" w:cs="Times New Roman"/>
            <w:color w:val="000000" w:themeColor="text1"/>
            <w:rPrChange w:id="8798"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8799" w:author="Ruijie Xu" w:date="2022-03-10T12:31:00Z">
              <w:rPr>
                <w:color w:val="000000" w:themeColor="text1"/>
              </w:rPr>
            </w:rPrChange>
          </w:rPr>
          <w:delText>se software</w:delText>
        </w:r>
      </w:del>
      <w:ins w:id="8800" w:author="Ruijie Xu" w:date="2022-01-30T14:12:00Z">
        <w:del w:id="8801" w:author="Rajeev, Sree" w:date="2022-03-01T14:32:00Z">
          <w:r w:rsidR="00851952" w:rsidRPr="002B42A7" w:rsidDel="006241A3">
            <w:rPr>
              <w:rFonts w:ascii="Times New Roman" w:hAnsi="Times New Roman" w:cs="Times New Roman"/>
              <w:color w:val="000000" w:themeColor="text1"/>
              <w:rPrChange w:id="8802" w:author="Ruijie Xu" w:date="2022-03-10T12:31:00Z">
                <w:rPr>
                  <w:color w:val="000000" w:themeColor="text1"/>
                </w:rPr>
              </w:rPrChange>
            </w:rPr>
            <w:delText>’s</w:delText>
          </w:r>
        </w:del>
      </w:ins>
      <w:del w:id="8803" w:author="Rajeev, Sree" w:date="2022-03-01T14:32:00Z">
        <w:r w:rsidR="00585EA1" w:rsidRPr="002B42A7" w:rsidDel="006241A3">
          <w:rPr>
            <w:rFonts w:ascii="Times New Roman" w:hAnsi="Times New Roman" w:cs="Times New Roman"/>
            <w:color w:val="000000" w:themeColor="text1"/>
            <w:rPrChange w:id="8804"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8805" w:author="Ruijie Xu" w:date="2022-03-10T12:31:00Z">
              <w:rPr>
                <w:color w:val="000000" w:themeColor="text1"/>
              </w:rPr>
            </w:rPrChange>
          </w:rPr>
          <w:delText>speed and performance</w:delText>
        </w:r>
      </w:del>
      <w:ins w:id="8806" w:author="Ruijie Xu" w:date="2022-01-30T14:12:00Z">
        <w:del w:id="8807" w:author="Rajeev, Sree" w:date="2022-03-01T14:32:00Z">
          <w:r w:rsidR="00851952" w:rsidRPr="002B42A7" w:rsidDel="006241A3">
            <w:rPr>
              <w:rFonts w:ascii="Times New Roman" w:hAnsi="Times New Roman" w:cs="Times New Roman"/>
              <w:color w:val="000000" w:themeColor="text1"/>
              <w:rPrChange w:id="8808" w:author="Ruijie Xu" w:date="2022-03-10T12:31:00Z">
                <w:rPr>
                  <w:color w:val="000000" w:themeColor="text1"/>
                </w:rPr>
              </w:rPrChange>
            </w:rPr>
            <w:delText>s</w:delText>
          </w:r>
        </w:del>
      </w:ins>
      <w:del w:id="8809" w:author="Rajeev, Sree" w:date="2022-03-01T14:32:00Z">
        <w:r w:rsidR="00234370" w:rsidRPr="002B42A7" w:rsidDel="006241A3">
          <w:rPr>
            <w:rFonts w:ascii="Times New Roman" w:hAnsi="Times New Roman" w:cs="Times New Roman"/>
            <w:color w:val="000000" w:themeColor="text1"/>
            <w:rPrChange w:id="8810" w:author="Ruijie Xu" w:date="2022-03-10T12:31:00Z">
              <w:rPr>
                <w:color w:val="000000" w:themeColor="text1"/>
              </w:rPr>
            </w:rPrChange>
          </w:rPr>
          <w:delText xml:space="preserve"> (sensitivity, specificity, precision, and accuracy). However, these benchmarks </w:delText>
        </w:r>
      </w:del>
      <w:ins w:id="8811" w:author="Rajeev, Sree" w:date="2022-03-01T14:32:00Z">
        <w:r w:rsidRPr="002B42A7">
          <w:rPr>
            <w:rFonts w:ascii="Times New Roman" w:hAnsi="Times New Roman" w:cs="Times New Roman"/>
            <w:color w:val="000000" w:themeColor="text1"/>
            <w:rPrChange w:id="8812" w:author="Ruijie Xu" w:date="2022-03-10T12:31:00Z">
              <w:rPr>
                <w:color w:val="000000" w:themeColor="text1"/>
              </w:rPr>
            </w:rPrChange>
          </w:rPr>
          <w:t xml:space="preserve">which </w:t>
        </w:r>
      </w:ins>
      <w:del w:id="8813" w:author="Rajeev, Sree" w:date="2022-03-01T14:32:00Z">
        <w:r w:rsidR="00234370" w:rsidRPr="002B42A7" w:rsidDel="006241A3">
          <w:rPr>
            <w:rFonts w:ascii="Times New Roman" w:hAnsi="Times New Roman" w:cs="Times New Roman"/>
            <w:color w:val="000000" w:themeColor="text1"/>
            <w:rPrChange w:id="8814"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8815"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8816" w:author="Ruijie Xu" w:date="2022-03-10T12:31:00Z">
              <w:rPr>
                <w:color w:val="000000" w:themeColor="text1"/>
              </w:rPr>
            </w:rPrChange>
          </w:rPr>
          <w:delText>enerally</w:delText>
        </w:r>
      </w:del>
      <w:del w:id="8817" w:author="Ruijie Xu" w:date="2022-03-04T11:27:00Z">
        <w:r w:rsidR="004D24F3" w:rsidRPr="002B42A7" w:rsidDel="00B23538">
          <w:rPr>
            <w:rFonts w:ascii="Times New Roman" w:hAnsi="Times New Roman" w:cs="Times New Roman"/>
            <w:color w:val="000000" w:themeColor="text1"/>
            <w:rPrChange w:id="8818" w:author="Ruijie Xu" w:date="2022-03-10T12:31:00Z">
              <w:rPr>
                <w:color w:val="000000" w:themeColor="text1"/>
              </w:rPr>
            </w:rPrChange>
          </w:rPr>
          <w:delText xml:space="preserve"> </w:delText>
        </w:r>
      </w:del>
      <w:ins w:id="8819" w:author="Rajeev, Sree" w:date="2022-03-01T14:32:00Z">
        <w:r w:rsidR="0095631F" w:rsidRPr="002B42A7">
          <w:rPr>
            <w:rFonts w:ascii="Times New Roman" w:hAnsi="Times New Roman" w:cs="Times New Roman"/>
            <w:color w:val="000000" w:themeColor="text1"/>
            <w:rPrChange w:id="8820"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8821"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8822"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8823"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8824" w:author="Ruijie Xu" w:date="2022-03-10T12:31:00Z">
            <w:rPr>
              <w:color w:val="000000" w:themeColor="text1"/>
            </w:rPr>
          </w:rPrChange>
        </w:rPr>
        <w:t xml:space="preserve">. </w:t>
      </w:r>
      <w:ins w:id="8825" w:author="Rajeev, Sree" w:date="2022-03-01T14:33:00Z">
        <w:r w:rsidR="0095631F" w:rsidRPr="002B42A7">
          <w:rPr>
            <w:rFonts w:ascii="Times New Roman" w:hAnsi="Times New Roman" w:cs="Times New Roman"/>
            <w:color w:val="000000" w:themeColor="text1"/>
            <w:rPrChange w:id="8826" w:author="Ruijie Xu" w:date="2022-03-10T12:31:00Z">
              <w:rPr>
                <w:color w:val="000000" w:themeColor="text1"/>
              </w:rPr>
            </w:rPrChange>
          </w:rPr>
          <w:t>Our study provide</w:t>
        </w:r>
      </w:ins>
      <w:ins w:id="8827" w:author="Rajeev, Sree" w:date="2022-03-03T11:33:00Z">
        <w:r w:rsidR="00B1228A" w:rsidRPr="002B42A7">
          <w:rPr>
            <w:rFonts w:ascii="Times New Roman" w:hAnsi="Times New Roman" w:cs="Times New Roman"/>
            <w:color w:val="000000" w:themeColor="text1"/>
            <w:rPrChange w:id="8828" w:author="Ruijie Xu" w:date="2022-03-10T12:31:00Z">
              <w:rPr>
                <w:color w:val="000000" w:themeColor="text1"/>
              </w:rPr>
            </w:rPrChange>
          </w:rPr>
          <w:t>s</w:t>
        </w:r>
      </w:ins>
      <w:ins w:id="8829" w:author="Rajeev, Sree" w:date="2022-03-01T14:33:00Z">
        <w:r w:rsidR="0095631F" w:rsidRPr="002B42A7">
          <w:rPr>
            <w:rFonts w:ascii="Times New Roman" w:hAnsi="Times New Roman" w:cs="Times New Roman"/>
            <w:color w:val="000000" w:themeColor="text1"/>
            <w:rPrChange w:id="8830" w:author="Ruijie Xu" w:date="2022-03-10T12:31:00Z">
              <w:rPr>
                <w:color w:val="000000" w:themeColor="text1"/>
              </w:rPr>
            </w:rPrChange>
          </w:rPr>
          <w:t xml:space="preserve"> the evidence of </w:t>
        </w:r>
      </w:ins>
      <w:del w:id="8831" w:author="Rajeev, Sree" w:date="2022-03-01T14:33:00Z">
        <w:r w:rsidR="00234370" w:rsidRPr="002B42A7" w:rsidDel="0095631F">
          <w:rPr>
            <w:rFonts w:ascii="Times New Roman" w:hAnsi="Times New Roman" w:cs="Times New Roman"/>
            <w:color w:val="000000" w:themeColor="text1"/>
            <w:rPrChange w:id="8832"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8833" w:author="Ruijie Xu" w:date="2022-03-10T12:31:00Z">
            <w:rPr>
              <w:color w:val="000000" w:themeColor="text1"/>
            </w:rPr>
          </w:rPrChange>
        </w:rPr>
        <w:t xml:space="preserve">reporting false positive or false negative taxonomies </w:t>
      </w:r>
      <w:ins w:id="8834" w:author="Rajeev, Sree" w:date="2022-03-01T14:34:00Z">
        <w:r w:rsidR="0095631F" w:rsidRPr="002B42A7">
          <w:rPr>
            <w:rFonts w:ascii="Times New Roman" w:hAnsi="Times New Roman" w:cs="Times New Roman"/>
            <w:color w:val="000000" w:themeColor="text1"/>
            <w:rPrChange w:id="8835" w:author="Ruijie Xu" w:date="2022-03-10T12:31:00Z">
              <w:rPr>
                <w:color w:val="000000" w:themeColor="text1"/>
              </w:rPr>
            </w:rPrChange>
          </w:rPr>
          <w:t xml:space="preserve">if appropriate </w:t>
        </w:r>
      </w:ins>
      <w:del w:id="8836" w:author="Rajeev, Sree" w:date="2022-03-01T14:34:00Z">
        <w:r w:rsidR="00234370" w:rsidRPr="002B42A7" w:rsidDel="0095631F">
          <w:rPr>
            <w:rFonts w:ascii="Times New Roman" w:hAnsi="Times New Roman" w:cs="Times New Roman"/>
            <w:color w:val="000000" w:themeColor="text1"/>
            <w:rPrChange w:id="8837" w:author="Ruijie Xu" w:date="2022-03-10T12:31:00Z">
              <w:rPr>
                <w:color w:val="000000" w:themeColor="text1"/>
              </w:rPr>
            </w:rPrChange>
          </w:rPr>
          <w:delText>using different algorithms,</w:delText>
        </w:r>
      </w:del>
      <w:del w:id="8838" w:author="Ruijie Xu" w:date="2022-03-04T11:27:00Z">
        <w:r w:rsidR="00234370" w:rsidRPr="002B42A7" w:rsidDel="00B23538">
          <w:rPr>
            <w:rFonts w:ascii="Times New Roman" w:hAnsi="Times New Roman" w:cs="Times New Roman"/>
            <w:color w:val="000000" w:themeColor="text1"/>
            <w:rPrChange w:id="8839"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8840" w:author="Ruijie Xu" w:date="2022-03-10T12:31:00Z">
            <w:rPr>
              <w:color w:val="000000" w:themeColor="text1"/>
            </w:rPr>
          </w:rPrChange>
        </w:rPr>
        <w:t>DB</w:t>
      </w:r>
      <w:r w:rsidR="00234370" w:rsidRPr="002B42A7">
        <w:rPr>
          <w:rFonts w:ascii="Times New Roman" w:hAnsi="Times New Roman" w:cs="Times New Roman"/>
          <w:color w:val="000000" w:themeColor="text1"/>
          <w:rPrChange w:id="8841"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8842" w:author="Ruijie Xu" w:date="2022-03-10T12:31:00Z">
            <w:rPr>
              <w:color w:val="000000" w:themeColor="text1"/>
            </w:rPr>
          </w:rPrChange>
        </w:rPr>
        <w:t>software</w:t>
      </w:r>
      <w:ins w:id="8843" w:author="Rajeev, Sree" w:date="2022-03-01T14:34:00Z">
        <w:r w:rsidR="0095631F" w:rsidRPr="002B42A7">
          <w:rPr>
            <w:rFonts w:ascii="Times New Roman" w:hAnsi="Times New Roman" w:cs="Times New Roman"/>
            <w:color w:val="000000" w:themeColor="text1"/>
            <w:rPrChange w:id="8844"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8845" w:author="Ruijie Xu" w:date="2022-03-10T12:31:00Z">
            <w:rPr>
              <w:color w:val="000000" w:themeColor="text1"/>
            </w:rPr>
          </w:rPrChange>
        </w:rPr>
        <w:t>.</w:t>
      </w:r>
      <w:ins w:id="8846" w:author="Rajeev, Sree" w:date="2022-03-01T14:33:00Z">
        <w:r w:rsidR="0095631F" w:rsidRPr="002B42A7">
          <w:rPr>
            <w:rFonts w:ascii="Times New Roman" w:hAnsi="Times New Roman" w:cs="Times New Roman"/>
            <w:color w:val="000000" w:themeColor="text1"/>
            <w:rPrChange w:id="8847" w:author="Ruijie Xu" w:date="2022-03-10T12:31:00Z">
              <w:rPr>
                <w:color w:val="000000" w:themeColor="text1"/>
              </w:rPr>
            </w:rPrChange>
          </w:rPr>
          <w:t xml:space="preserve"> </w:t>
        </w:r>
      </w:ins>
      <w:ins w:id="8848" w:author="Rajeev, Sree" w:date="2022-03-01T14:34:00Z">
        <w:r w:rsidR="0095631F" w:rsidRPr="002B42A7">
          <w:rPr>
            <w:rFonts w:ascii="Times New Roman" w:hAnsi="Times New Roman" w:cs="Times New Roman"/>
            <w:color w:val="000000" w:themeColor="text1"/>
            <w:rPrChange w:id="8849" w:author="Ruijie Xu" w:date="2022-03-10T12:31:00Z">
              <w:rPr>
                <w:color w:val="000000" w:themeColor="text1"/>
              </w:rPr>
            </w:rPrChange>
          </w:rPr>
          <w:t xml:space="preserve">Although </w:t>
        </w:r>
      </w:ins>
      <w:del w:id="8850" w:author="Rajeev, Sree" w:date="2022-03-01T14:34:00Z">
        <w:r w:rsidR="00234370" w:rsidRPr="002B42A7" w:rsidDel="0095631F">
          <w:rPr>
            <w:rFonts w:ascii="Times New Roman" w:hAnsi="Times New Roman" w:cs="Times New Roman"/>
            <w:color w:val="000000" w:themeColor="text1"/>
            <w:rPrChange w:id="8851" w:author="Ruijie Xu" w:date="2022-03-10T12:31:00Z">
              <w:rPr>
                <w:color w:val="000000" w:themeColor="text1"/>
              </w:rPr>
            </w:rPrChange>
          </w:rPr>
          <w:delText xml:space="preserve"> </w:delText>
        </w:r>
      </w:del>
      <w:ins w:id="8852" w:author="Rajeev, Sree" w:date="2022-03-01T14:35:00Z">
        <w:r w:rsidR="0095631F" w:rsidRPr="002B42A7">
          <w:rPr>
            <w:rFonts w:ascii="Times New Roman" w:hAnsi="Times New Roman" w:cs="Times New Roman"/>
            <w:color w:val="000000" w:themeColor="text1"/>
            <w:rPrChange w:id="8853" w:author="Ruijie Xu" w:date="2022-03-10T12:31:00Z">
              <w:rPr>
                <w:color w:val="000000" w:themeColor="text1"/>
              </w:rPr>
            </w:rPrChange>
          </w:rPr>
          <w:t>t</w:t>
        </w:r>
      </w:ins>
      <w:del w:id="8854" w:author="Rajeev, Sree" w:date="2022-03-01T14:35:00Z">
        <w:r w:rsidR="00234370" w:rsidRPr="002B42A7" w:rsidDel="0095631F">
          <w:rPr>
            <w:rFonts w:ascii="Times New Roman" w:hAnsi="Times New Roman" w:cs="Times New Roman"/>
            <w:color w:val="000000" w:themeColor="text1"/>
            <w:rPrChange w:id="8855"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8856" w:author="Ruijie Xu" w:date="2022-03-10T12:31:00Z">
            <w:rPr>
              <w:color w:val="000000" w:themeColor="text1"/>
            </w:rPr>
          </w:rPrChange>
        </w:rPr>
        <w:t xml:space="preserve">hese differences </w:t>
      </w:r>
      <w:del w:id="8857" w:author="Rajeev, Sree" w:date="2022-03-01T14:35:00Z">
        <w:r w:rsidR="00234370" w:rsidRPr="002B42A7" w:rsidDel="0095631F">
          <w:rPr>
            <w:rFonts w:ascii="Times New Roman" w:hAnsi="Times New Roman" w:cs="Times New Roman"/>
            <w:color w:val="000000" w:themeColor="text1"/>
            <w:rPrChange w:id="8858"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8859" w:author="Ruijie Xu" w:date="2022-03-10T12:31:00Z">
            <w:rPr>
              <w:color w:val="000000" w:themeColor="text1"/>
            </w:rPr>
          </w:rPrChange>
        </w:rPr>
        <w:t xml:space="preserve">seem negligible in </w:t>
      </w:r>
      <w:ins w:id="8860" w:author="Ruijie Xu" w:date="2022-01-30T14:12:00Z">
        <w:r w:rsidR="00851952" w:rsidRPr="002B42A7">
          <w:rPr>
            <w:rFonts w:ascii="Times New Roman" w:hAnsi="Times New Roman" w:cs="Times New Roman"/>
            <w:color w:val="000000" w:themeColor="text1"/>
            <w:rPrChange w:id="8861"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8862" w:author="Ruijie Xu" w:date="2022-03-10T12:31:00Z">
            <w:rPr>
              <w:color w:val="000000" w:themeColor="text1"/>
            </w:rPr>
          </w:rPrChange>
        </w:rPr>
        <w:t>benchmarking studies for tools with similar algorithms</w:t>
      </w:r>
      <w:ins w:id="8863" w:author="Liliana Salvador" w:date="2022-03-08T20:18:00Z">
        <w:r w:rsidR="003F63F2" w:rsidRPr="002B42A7">
          <w:rPr>
            <w:rFonts w:ascii="Times New Roman" w:hAnsi="Times New Roman" w:cs="Times New Roman"/>
            <w:color w:val="000000" w:themeColor="text1"/>
            <w:rPrChange w:id="8864" w:author="Ruijie Xu" w:date="2022-03-10T12:31:00Z">
              <w:rPr>
                <w:color w:val="000000" w:themeColor="text1"/>
              </w:rPr>
            </w:rPrChange>
          </w:rPr>
          <w:t xml:space="preserve">, they </w:t>
        </w:r>
      </w:ins>
      <w:del w:id="8865" w:author="Liliana Salvador" w:date="2022-03-08T20:18:00Z">
        <w:r w:rsidR="00234370" w:rsidRPr="002B42A7" w:rsidDel="003F63F2">
          <w:rPr>
            <w:rFonts w:ascii="Times New Roman" w:hAnsi="Times New Roman" w:cs="Times New Roman"/>
            <w:color w:val="000000" w:themeColor="text1"/>
            <w:rPrChange w:id="8866"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8867" w:author="Ruijie Xu" w:date="2022-03-10T12:31:00Z">
            <w:rPr>
              <w:color w:val="000000" w:themeColor="text1"/>
            </w:rPr>
          </w:rPrChange>
        </w:rPr>
        <w:t xml:space="preserve">can lead </w:t>
      </w:r>
      <w:ins w:id="8868" w:author="Liliana Salvador" w:date="2022-02-26T19:48:00Z">
        <w:r w:rsidR="004B4B3C" w:rsidRPr="002B42A7">
          <w:rPr>
            <w:rFonts w:ascii="Times New Roman" w:hAnsi="Times New Roman" w:cs="Times New Roman"/>
            <w:color w:val="000000" w:themeColor="text1"/>
            <w:rPrChange w:id="8869" w:author="Ruijie Xu" w:date="2022-03-10T12:31:00Z">
              <w:rPr>
                <w:color w:val="000000" w:themeColor="text1"/>
              </w:rPr>
            </w:rPrChange>
          </w:rPr>
          <w:t xml:space="preserve">to </w:t>
        </w:r>
      </w:ins>
      <w:ins w:id="8870" w:author="Ruijie Xu" w:date="2022-01-28T14:08:00Z">
        <w:r w:rsidR="00BC2B38" w:rsidRPr="002B42A7">
          <w:rPr>
            <w:rFonts w:ascii="Times New Roman" w:hAnsi="Times New Roman" w:cs="Times New Roman"/>
            <w:color w:val="000000" w:themeColor="text1"/>
            <w:rPrChange w:id="8871" w:author="Ruijie Xu" w:date="2022-03-10T12:31:00Z">
              <w:rPr>
                <w:color w:val="000000" w:themeColor="text1"/>
              </w:rPr>
            </w:rPrChange>
          </w:rPr>
          <w:t>diverging</w:t>
        </w:r>
      </w:ins>
      <w:del w:id="8872" w:author="Ruijie Xu" w:date="2022-01-28T14:08:00Z">
        <w:r w:rsidR="00234370" w:rsidRPr="002B42A7" w:rsidDel="00BC2B38">
          <w:rPr>
            <w:rFonts w:ascii="Times New Roman" w:hAnsi="Times New Roman" w:cs="Times New Roman"/>
            <w:color w:val="000000" w:themeColor="text1"/>
            <w:rPrChange w:id="8873"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8874"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8875"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8876"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8877" w:author="Ruijie Xu" w:date="2022-03-10T12:31:00Z">
            <w:rPr>
              <w:color w:val="000000" w:themeColor="text1"/>
            </w:rPr>
          </w:rPrChange>
        </w:rPr>
        <w:t>s</w:t>
      </w:r>
      <w:r w:rsidR="00234370" w:rsidRPr="002B42A7">
        <w:rPr>
          <w:rFonts w:ascii="Times New Roman" w:hAnsi="Times New Roman" w:cs="Times New Roman"/>
          <w:color w:val="000000" w:themeColor="text1"/>
          <w:rPrChange w:id="8878"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8879"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8880" w:author="Ruijie Xu" w:date="2022-03-10T12:31:00Z">
            <w:rPr>
              <w:color w:val="000000" w:themeColor="text1"/>
            </w:rPr>
          </w:rPrChange>
        </w:rPr>
        <w:lastRenderedPageBreak/>
        <w:t>asked</w:t>
      </w:r>
      <w:r w:rsidR="00E91EA3" w:rsidRPr="002B42A7">
        <w:rPr>
          <w:rFonts w:ascii="Times New Roman" w:hAnsi="Times New Roman" w:cs="Times New Roman"/>
          <w:color w:val="000000" w:themeColor="text1"/>
          <w:rPrChange w:id="8881" w:author="Ruijie Xu" w:date="2022-03-10T12:31:00Z">
            <w:rPr>
              <w:color w:val="000000" w:themeColor="text1"/>
            </w:rPr>
          </w:rPrChange>
        </w:rPr>
        <w:t>.</w:t>
      </w:r>
      <w:r w:rsidR="00AF0037" w:rsidRPr="002B42A7">
        <w:rPr>
          <w:rFonts w:ascii="Times New Roman" w:hAnsi="Times New Roman" w:cs="Times New Roman"/>
          <w:color w:val="000000" w:themeColor="text1"/>
          <w:rPrChange w:id="8882"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8883" w:author="Ruijie Xu" w:date="2022-03-10T12:31:00Z">
            <w:rPr>
              <w:color w:val="000000" w:themeColor="text1"/>
            </w:rPr>
          </w:rPrChange>
        </w:rPr>
        <w:t>T</w:t>
      </w:r>
      <w:r w:rsidR="00AF0037" w:rsidRPr="002B42A7">
        <w:rPr>
          <w:rFonts w:ascii="Times New Roman" w:hAnsi="Times New Roman" w:cs="Times New Roman"/>
          <w:color w:val="000000" w:themeColor="text1"/>
          <w:rPrChange w:id="8884" w:author="Ruijie Xu" w:date="2022-03-10T12:31:00Z">
            <w:rPr>
              <w:color w:val="000000" w:themeColor="text1"/>
            </w:rPr>
          </w:rPrChange>
        </w:rPr>
        <w:t>he</w:t>
      </w:r>
      <w:ins w:id="8885" w:author="Ruijie Xu" w:date="2022-01-28T14:08:00Z">
        <w:del w:id="8886" w:author="Rajeev, Sree" w:date="2022-03-01T14:35:00Z">
          <w:r w:rsidR="00DA4B29" w:rsidRPr="002B42A7" w:rsidDel="0095631F">
            <w:rPr>
              <w:rFonts w:ascii="Times New Roman" w:hAnsi="Times New Roman" w:cs="Times New Roman"/>
              <w:color w:val="000000" w:themeColor="text1"/>
              <w:rPrChange w:id="8887"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8888"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8889" w:author="Ruijie Xu" w:date="2022-03-10T12:31:00Z">
            <w:rPr>
              <w:color w:val="000000" w:themeColor="text1"/>
            </w:rPr>
          </w:rPrChange>
        </w:rPr>
        <w:t xml:space="preserve"> </w:t>
      </w:r>
      <w:ins w:id="8890" w:author="Rajeev, Sree" w:date="2022-03-01T14:35:00Z">
        <w:r w:rsidR="0095631F" w:rsidRPr="002B42A7">
          <w:rPr>
            <w:rFonts w:ascii="Times New Roman" w:hAnsi="Times New Roman" w:cs="Times New Roman"/>
            <w:color w:val="000000" w:themeColor="text1"/>
            <w:rPrChange w:id="8891" w:author="Ruijie Xu" w:date="2022-03-10T12:31:00Z">
              <w:rPr>
                <w:color w:val="000000" w:themeColor="text1"/>
              </w:rPr>
            </w:rPrChange>
          </w:rPr>
          <w:t xml:space="preserve">reported </w:t>
        </w:r>
        <w:del w:id="8892" w:author="Ruijie Xu" w:date="2022-03-04T11:27:00Z">
          <w:r w:rsidR="0095631F" w:rsidRPr="002B42A7" w:rsidDel="00B23538">
            <w:rPr>
              <w:rFonts w:ascii="Times New Roman" w:hAnsi="Times New Roman" w:cs="Times New Roman"/>
              <w:color w:val="000000" w:themeColor="text1"/>
              <w:rPrChange w:id="8893" w:author="Ruijie Xu" w:date="2022-03-10T12:31:00Z">
                <w:rPr>
                  <w:color w:val="000000" w:themeColor="text1"/>
                </w:rPr>
              </w:rPrChange>
            </w:rPr>
            <w:delText xml:space="preserve"> </w:delText>
          </w:r>
        </w:del>
      </w:ins>
      <w:del w:id="8894" w:author="Rajeev, Sree" w:date="2022-03-01T14:35:00Z">
        <w:r w:rsidR="00E91EA3" w:rsidRPr="002B42A7" w:rsidDel="0095631F">
          <w:rPr>
            <w:rFonts w:ascii="Times New Roman" w:hAnsi="Times New Roman" w:cs="Times New Roman"/>
            <w:color w:val="000000" w:themeColor="text1"/>
            <w:rPrChange w:id="8895"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8896"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8897"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8898" w:author="Ruijie Xu" w:date="2022-03-10T12:31:00Z">
              <w:rPr>
                <w:color w:val="000000" w:themeColor="text1"/>
              </w:rPr>
            </w:rPrChange>
          </w:rPr>
          <w:delText xml:space="preserve"> </w:delText>
        </w:r>
      </w:del>
      <w:ins w:id="8899" w:author="Ruijie Xu" w:date="2022-01-28T14:08:00Z">
        <w:del w:id="8900" w:author="Rajeev, Sree" w:date="2022-03-01T14:35:00Z">
          <w:r w:rsidR="00DA4B29" w:rsidRPr="002B42A7" w:rsidDel="0095631F">
            <w:rPr>
              <w:rFonts w:ascii="Times New Roman" w:hAnsi="Times New Roman" w:cs="Times New Roman"/>
              <w:color w:val="000000" w:themeColor="text1"/>
              <w:rPrChange w:id="8901" w:author="Ruijie Xu" w:date="2022-03-10T12:31:00Z">
                <w:rPr>
                  <w:color w:val="000000" w:themeColor="text1"/>
                </w:rPr>
              </w:rPrChange>
            </w:rPr>
            <w:delText>diffe</w:delText>
          </w:r>
        </w:del>
      </w:ins>
      <w:ins w:id="8902" w:author="Ruijie Xu" w:date="2022-01-28T14:11:00Z">
        <w:del w:id="8903" w:author="Rajeev, Sree" w:date="2022-03-01T14:35:00Z">
          <w:r w:rsidR="00F81854" w:rsidRPr="002B42A7" w:rsidDel="0095631F">
            <w:rPr>
              <w:rFonts w:ascii="Times New Roman" w:hAnsi="Times New Roman" w:cs="Times New Roman"/>
              <w:color w:val="000000" w:themeColor="text1"/>
              <w:rPrChange w:id="8904" w:author="Ruijie Xu" w:date="2022-03-10T12:31:00Z">
                <w:rPr>
                  <w:color w:val="000000" w:themeColor="text1"/>
                </w:rPr>
              </w:rPrChange>
            </w:rPr>
            <w:delText>rences</w:delText>
          </w:r>
        </w:del>
      </w:ins>
      <w:ins w:id="8905" w:author="Ruijie Xu" w:date="2022-01-28T14:08:00Z">
        <w:del w:id="8906" w:author="Rajeev, Sree" w:date="2022-03-01T14:35:00Z">
          <w:r w:rsidR="00DA4B29" w:rsidRPr="002B42A7" w:rsidDel="0095631F">
            <w:rPr>
              <w:rFonts w:ascii="Times New Roman" w:hAnsi="Times New Roman" w:cs="Times New Roman"/>
              <w:color w:val="000000" w:themeColor="text1"/>
              <w:rPrChange w:id="8907"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8908"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8909" w:author="Ruijie Xu" w:date="2022-03-10T12:31:00Z">
            <w:rPr>
              <w:color w:val="000000" w:themeColor="text1"/>
            </w:rPr>
          </w:rPrChange>
        </w:rPr>
        <w:t xml:space="preserve">; </w:t>
      </w:r>
      <w:ins w:id="8910" w:author="Rajeev, Sree" w:date="2022-03-01T14:36:00Z">
        <w:r w:rsidR="0095631F" w:rsidRPr="002B42A7">
          <w:rPr>
            <w:rFonts w:ascii="Times New Roman" w:hAnsi="Times New Roman" w:cs="Times New Roman"/>
            <w:color w:val="000000" w:themeColor="text1"/>
            <w:rPrChange w:id="8911"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8912" w:author="Ruijie Xu" w:date="2022-03-10T12:31:00Z">
            <w:rPr>
              <w:color w:val="000000" w:themeColor="text1"/>
            </w:rPr>
          </w:rPrChange>
        </w:rPr>
        <w:t>t</w:t>
      </w:r>
      <w:r w:rsidR="00234370" w:rsidRPr="002B42A7">
        <w:rPr>
          <w:rFonts w:ascii="Times New Roman" w:hAnsi="Times New Roman" w:cs="Times New Roman"/>
          <w:color w:val="000000" w:themeColor="text1"/>
          <w:rPrChange w:id="8913" w:author="Ruijie Xu" w:date="2022-03-10T12:31:00Z">
            <w:rPr>
              <w:color w:val="000000" w:themeColor="text1"/>
            </w:rPr>
          </w:rPrChange>
        </w:rPr>
        <w:t xml:space="preserve">herefore, it is crucial to </w:t>
      </w:r>
      <w:ins w:id="8914" w:author="Ruijie Xu" w:date="2022-01-28T14:11:00Z">
        <w:r w:rsidR="005F4BB6" w:rsidRPr="002B42A7">
          <w:rPr>
            <w:rFonts w:ascii="Times New Roman" w:hAnsi="Times New Roman" w:cs="Times New Roman"/>
            <w:color w:val="000000" w:themeColor="text1"/>
            <w:rPrChange w:id="8915" w:author="Ruijie Xu" w:date="2022-03-10T12:31:00Z">
              <w:rPr>
                <w:color w:val="000000" w:themeColor="text1"/>
              </w:rPr>
            </w:rPrChange>
          </w:rPr>
          <w:t>demonstrate the</w:t>
        </w:r>
      </w:ins>
      <w:ins w:id="8916" w:author="Liliana Salvador" w:date="2022-02-26T19:48:00Z">
        <w:r w:rsidR="004B4B3C" w:rsidRPr="002B42A7">
          <w:rPr>
            <w:rFonts w:ascii="Times New Roman" w:hAnsi="Times New Roman" w:cs="Times New Roman"/>
            <w:color w:val="000000" w:themeColor="text1"/>
            <w:rPrChange w:id="8917" w:author="Ruijie Xu" w:date="2022-03-10T12:31:00Z">
              <w:rPr>
                <w:color w:val="000000" w:themeColor="text1"/>
              </w:rPr>
            </w:rPrChange>
          </w:rPr>
          <w:t xml:space="preserve"> effect of the</w:t>
        </w:r>
      </w:ins>
      <w:ins w:id="8918" w:author="Ruijie Xu" w:date="2022-01-28T14:11:00Z">
        <w:r w:rsidR="005F4BB6" w:rsidRPr="002B42A7">
          <w:rPr>
            <w:rFonts w:ascii="Times New Roman" w:hAnsi="Times New Roman" w:cs="Times New Roman"/>
            <w:color w:val="000000" w:themeColor="text1"/>
            <w:rPrChange w:id="8919" w:author="Ruijie Xu" w:date="2022-03-10T12:31:00Z">
              <w:rPr>
                <w:color w:val="000000" w:themeColor="text1"/>
              </w:rPr>
            </w:rPrChange>
          </w:rPr>
          <w:t>se biases with real biological data</w:t>
        </w:r>
      </w:ins>
      <w:ins w:id="8920" w:author="Ruijie Xu" w:date="2022-01-28T14:12:00Z">
        <w:r w:rsidR="00057AD3" w:rsidRPr="002B42A7">
          <w:rPr>
            <w:rFonts w:ascii="Times New Roman" w:hAnsi="Times New Roman" w:cs="Times New Roman"/>
            <w:color w:val="000000" w:themeColor="text1"/>
            <w:rPrChange w:id="8921" w:author="Ruijie Xu" w:date="2022-03-10T12:31:00Z">
              <w:rPr>
                <w:color w:val="000000" w:themeColor="text1"/>
              </w:rPr>
            </w:rPrChange>
          </w:rPr>
          <w:t>,</w:t>
        </w:r>
      </w:ins>
      <w:ins w:id="8922" w:author="Ruijie Xu" w:date="2022-01-28T14:11:00Z">
        <w:r w:rsidR="005F4BB6" w:rsidRPr="002B42A7">
          <w:rPr>
            <w:rFonts w:ascii="Times New Roman" w:hAnsi="Times New Roman" w:cs="Times New Roman"/>
            <w:color w:val="000000" w:themeColor="text1"/>
            <w:rPrChange w:id="8923"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8924" w:author="Ruijie Xu" w:date="2022-03-10T12:31:00Z">
            <w:rPr>
              <w:color w:val="000000" w:themeColor="text1"/>
            </w:rPr>
          </w:rPrChange>
        </w:rPr>
        <w:t xml:space="preserve">raise awareness </w:t>
      </w:r>
      <w:del w:id="8925" w:author="Rajeev, Sree" w:date="2022-03-01T14:36:00Z">
        <w:r w:rsidR="0031189D" w:rsidRPr="002B42A7" w:rsidDel="0095631F">
          <w:rPr>
            <w:rFonts w:ascii="Times New Roman" w:hAnsi="Times New Roman" w:cs="Times New Roman"/>
            <w:color w:val="000000" w:themeColor="text1"/>
            <w:rPrChange w:id="8926"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8927" w:author="Ruijie Xu" w:date="2022-03-10T12:31:00Z">
              <w:rPr>
                <w:color w:val="000000" w:themeColor="text1"/>
              </w:rPr>
            </w:rPrChange>
          </w:rPr>
          <w:delText>their existence</w:delText>
        </w:r>
      </w:del>
      <w:ins w:id="8928" w:author="Ruijie Xu" w:date="2022-01-28T14:12:00Z">
        <w:del w:id="8929" w:author="Rajeev, Sree" w:date="2022-03-01T14:36:00Z">
          <w:r w:rsidR="00B22286" w:rsidRPr="002B42A7" w:rsidDel="0095631F">
            <w:rPr>
              <w:rFonts w:ascii="Times New Roman" w:hAnsi="Times New Roman" w:cs="Times New Roman"/>
              <w:color w:val="000000" w:themeColor="text1"/>
              <w:rPrChange w:id="8930" w:author="Ruijie Xu" w:date="2022-03-10T12:31:00Z">
                <w:rPr>
                  <w:color w:val="000000" w:themeColor="text1"/>
                </w:rPr>
              </w:rPrChange>
            </w:rPr>
            <w:delText>s</w:delText>
          </w:r>
        </w:del>
      </w:ins>
      <w:del w:id="8931" w:author="Rajeev, Sree" w:date="2022-03-01T14:36:00Z">
        <w:r w:rsidR="0031189D" w:rsidRPr="002B42A7" w:rsidDel="0095631F">
          <w:rPr>
            <w:rFonts w:ascii="Times New Roman" w:hAnsi="Times New Roman" w:cs="Times New Roman"/>
            <w:color w:val="000000" w:themeColor="text1"/>
            <w:rPrChange w:id="8932"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8933" w:author="Ruijie Xu" w:date="2022-03-10T12:31:00Z">
            <w:rPr>
              <w:color w:val="000000" w:themeColor="text1"/>
            </w:rPr>
          </w:rPrChange>
        </w:rPr>
        <w:t xml:space="preserve">and </w:t>
      </w:r>
      <w:del w:id="8934" w:author="Ruijie Xu" w:date="2022-01-28T14:12:00Z">
        <w:r w:rsidR="00D40405" w:rsidRPr="002B42A7" w:rsidDel="00F1531E">
          <w:rPr>
            <w:rFonts w:ascii="Times New Roman" w:hAnsi="Times New Roman" w:cs="Times New Roman"/>
            <w:color w:val="000000" w:themeColor="text1"/>
            <w:rPrChange w:id="8935" w:author="Ruijie Xu" w:date="2022-03-10T12:31:00Z">
              <w:rPr>
                <w:color w:val="000000" w:themeColor="text1"/>
              </w:rPr>
            </w:rPrChange>
          </w:rPr>
          <w:delText xml:space="preserve">for </w:delText>
        </w:r>
      </w:del>
      <w:ins w:id="8936" w:author="Ruijie Xu" w:date="2022-01-28T14:12:00Z">
        <w:del w:id="8937" w:author="Liliana Salvador" w:date="2022-02-26T19:48:00Z">
          <w:r w:rsidR="00F1531E" w:rsidRPr="002B42A7" w:rsidDel="004B4B3C">
            <w:rPr>
              <w:rFonts w:ascii="Times New Roman" w:hAnsi="Times New Roman" w:cs="Times New Roman"/>
              <w:color w:val="000000" w:themeColor="text1"/>
              <w:rPrChange w:id="8938"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8939" w:author="Ruijie Xu" w:date="2022-03-10T12:31:00Z">
              <w:rPr>
                <w:color w:val="000000" w:themeColor="text1"/>
              </w:rPr>
            </w:rPrChange>
          </w:rPr>
          <w:t>identify the potential</w:t>
        </w:r>
      </w:ins>
      <w:del w:id="8940" w:author="Ruijie Xu" w:date="2022-01-30T14:13:00Z">
        <w:r w:rsidR="00D40405" w:rsidRPr="002B42A7" w:rsidDel="00851952">
          <w:rPr>
            <w:rFonts w:ascii="Times New Roman" w:hAnsi="Times New Roman" w:cs="Times New Roman"/>
            <w:color w:val="000000" w:themeColor="text1"/>
            <w:rPrChange w:id="8941"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8942"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8943" w:author="Ruijie Xu" w:date="2022-03-10T12:31:00Z">
            <w:rPr>
              <w:color w:val="000000" w:themeColor="text1"/>
            </w:rPr>
          </w:rPrChange>
        </w:rPr>
        <w:t>lead to</w:t>
      </w:r>
      <w:r w:rsidR="00234370" w:rsidRPr="002B42A7">
        <w:rPr>
          <w:rFonts w:ascii="Times New Roman" w:hAnsi="Times New Roman" w:cs="Times New Roman"/>
          <w:color w:val="000000" w:themeColor="text1"/>
          <w:rPrChange w:id="8944" w:author="Ruijie Xu" w:date="2022-03-10T12:31:00Z">
            <w:rPr>
              <w:color w:val="000000" w:themeColor="text1"/>
            </w:rPr>
          </w:rPrChange>
        </w:rPr>
        <w:t xml:space="preserve"> </w:t>
      </w:r>
      <w:ins w:id="8945" w:author="Ruijie Xu" w:date="2022-01-30T14:13:00Z">
        <w:del w:id="8946" w:author="Liliana Salvador" w:date="2022-02-26T19:49:00Z">
          <w:r w:rsidR="00851952" w:rsidRPr="002B42A7" w:rsidDel="004B4B3C">
            <w:rPr>
              <w:rFonts w:ascii="Times New Roman" w:hAnsi="Times New Roman" w:cs="Times New Roman"/>
              <w:color w:val="000000" w:themeColor="text1"/>
              <w:rPrChange w:id="8947" w:author="Ruijie Xu" w:date="2022-03-10T12:31:00Z">
                <w:rPr>
                  <w:color w:val="000000" w:themeColor="text1"/>
                </w:rPr>
              </w:rPrChange>
            </w:rPr>
            <w:delText xml:space="preserve">the </w:delText>
          </w:r>
        </w:del>
      </w:ins>
      <w:del w:id="8948" w:author="Ruijie Xu" w:date="2022-03-16T16:48:00Z">
        <w:r w:rsidR="00234370" w:rsidRPr="002B42A7" w:rsidDel="004D7819">
          <w:rPr>
            <w:rFonts w:ascii="Times New Roman" w:hAnsi="Times New Roman" w:cs="Times New Roman"/>
            <w:color w:val="000000" w:themeColor="text1"/>
            <w:rPrChange w:id="8949" w:author="Ruijie Xu" w:date="2022-03-10T12:31:00Z">
              <w:rPr>
                <w:color w:val="000000" w:themeColor="text1"/>
              </w:rPr>
            </w:rPrChange>
          </w:rPr>
          <w:delText>incorrect</w:delText>
        </w:r>
      </w:del>
      <w:ins w:id="8950" w:author="Ruijie Xu" w:date="2022-03-16T16:48:00Z">
        <w:r w:rsidR="004D7819">
          <w:rPr>
            <w:rFonts w:ascii="Times New Roman" w:hAnsi="Times New Roman" w:cs="Times New Roman"/>
            <w:color w:val="000000" w:themeColor="text1"/>
          </w:rPr>
          <w:t>biased</w:t>
        </w:r>
      </w:ins>
      <w:r w:rsidR="00234370" w:rsidRPr="002B42A7">
        <w:rPr>
          <w:rFonts w:ascii="Times New Roman" w:hAnsi="Times New Roman" w:cs="Times New Roman"/>
          <w:color w:val="000000" w:themeColor="text1"/>
          <w:rPrChange w:id="8951" w:author="Ruijie Xu" w:date="2022-03-10T12:31:00Z">
            <w:rPr>
              <w:color w:val="000000" w:themeColor="text1"/>
            </w:rPr>
          </w:rPrChange>
        </w:rPr>
        <w:t xml:space="preserve"> biological conclusions</w:t>
      </w:r>
      <w:ins w:id="8952" w:author="Ruijie Xu" w:date="2022-01-28T14:12:00Z">
        <w:r w:rsidR="00F1531E" w:rsidRPr="002B42A7">
          <w:rPr>
            <w:rFonts w:ascii="Times New Roman" w:hAnsi="Times New Roman" w:cs="Times New Roman"/>
            <w:color w:val="000000" w:themeColor="text1"/>
            <w:rPrChange w:id="8953"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8954"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8955" w:author="Rajeev, Sree" w:date="2022-03-03T11:35:00Z"/>
          <w:rFonts w:ascii="Times New Roman" w:hAnsi="Times New Roman" w:cs="Times New Roman"/>
          <w:color w:val="000000" w:themeColor="text1"/>
          <w:rPrChange w:id="8956" w:author="Ruijie Xu" w:date="2022-03-10T12:31:00Z">
            <w:rPr>
              <w:del w:id="8957"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8958" w:author="Ruijie Xu" w:date="2022-03-10T12:31:00Z">
            <w:rPr>
              <w:color w:val="000000" w:themeColor="text1"/>
            </w:rPr>
          </w:rPrChange>
        </w:rPr>
      </w:pPr>
      <w:ins w:id="8959" w:author="Ruijie Xu" w:date="2022-01-30T12:36:00Z">
        <w:r w:rsidRPr="002B42A7">
          <w:rPr>
            <w:rFonts w:ascii="Times New Roman" w:hAnsi="Times New Roman" w:cs="Times New Roman"/>
            <w:b/>
            <w:bCs/>
            <w:color w:val="000000" w:themeColor="text1"/>
            <w:rPrChange w:id="8960" w:author="Ruijie Xu" w:date="2022-03-10T12:31:00Z">
              <w:rPr>
                <w:b/>
                <w:bCs/>
                <w:color w:val="000000" w:themeColor="text1"/>
              </w:rPr>
            </w:rPrChange>
          </w:rPr>
          <w:t xml:space="preserve">Biases </w:t>
        </w:r>
      </w:ins>
      <w:ins w:id="8961" w:author="Liliana Salvador" w:date="2022-02-26T19:49:00Z">
        <w:r w:rsidR="004B4B3C" w:rsidRPr="002B42A7">
          <w:rPr>
            <w:rFonts w:ascii="Times New Roman" w:hAnsi="Times New Roman" w:cs="Times New Roman"/>
            <w:b/>
            <w:bCs/>
            <w:color w:val="000000" w:themeColor="text1"/>
            <w:rPrChange w:id="8962" w:author="Ruijie Xu" w:date="2022-03-10T12:31:00Z">
              <w:rPr>
                <w:b/>
                <w:bCs/>
                <w:color w:val="000000" w:themeColor="text1"/>
              </w:rPr>
            </w:rPrChange>
          </w:rPr>
          <w:t>i</w:t>
        </w:r>
      </w:ins>
      <w:ins w:id="8963" w:author="Ruijie Xu" w:date="2022-01-30T12:36:00Z">
        <w:del w:id="8964" w:author="Liliana Salvador" w:date="2022-02-26T19:49:00Z">
          <w:r w:rsidRPr="002B42A7" w:rsidDel="004B4B3C">
            <w:rPr>
              <w:rFonts w:ascii="Times New Roman" w:hAnsi="Times New Roman" w:cs="Times New Roman"/>
              <w:b/>
              <w:bCs/>
              <w:color w:val="000000" w:themeColor="text1"/>
              <w:rPrChange w:id="8965"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8966" w:author="Ruijie Xu" w:date="2022-03-10T12:31:00Z">
              <w:rPr>
                <w:b/>
                <w:bCs/>
                <w:color w:val="000000" w:themeColor="text1"/>
              </w:rPr>
            </w:rPrChange>
          </w:rPr>
          <w:t>ntrod</w:t>
        </w:r>
      </w:ins>
      <w:ins w:id="8967" w:author="Ruijie Xu" w:date="2022-01-30T14:13:00Z">
        <w:r w:rsidR="00851952" w:rsidRPr="002B42A7">
          <w:rPr>
            <w:rFonts w:ascii="Times New Roman" w:hAnsi="Times New Roman" w:cs="Times New Roman"/>
            <w:b/>
            <w:bCs/>
            <w:color w:val="000000" w:themeColor="text1"/>
            <w:rPrChange w:id="8968" w:author="Ruijie Xu" w:date="2022-03-10T12:31:00Z">
              <w:rPr>
                <w:b/>
                <w:bCs/>
                <w:color w:val="000000" w:themeColor="text1"/>
              </w:rPr>
            </w:rPrChange>
          </w:rPr>
          <w:t>u</w:t>
        </w:r>
      </w:ins>
      <w:ins w:id="8969" w:author="Ruijie Xu" w:date="2022-01-30T12:36:00Z">
        <w:r w:rsidRPr="002B42A7">
          <w:rPr>
            <w:rFonts w:ascii="Times New Roman" w:hAnsi="Times New Roman" w:cs="Times New Roman"/>
            <w:b/>
            <w:bCs/>
            <w:color w:val="000000" w:themeColor="text1"/>
            <w:rPrChange w:id="8970" w:author="Ruijie Xu" w:date="2022-03-10T12:31:00Z">
              <w:rPr>
                <w:b/>
                <w:bCs/>
                <w:color w:val="000000" w:themeColor="text1"/>
              </w:rPr>
            </w:rPrChange>
          </w:rPr>
          <w:t xml:space="preserve">ced by DB </w:t>
        </w:r>
      </w:ins>
      <w:ins w:id="8971" w:author="Liliana Salvador" w:date="2022-02-26T19:49:00Z">
        <w:r w:rsidR="004B4B3C" w:rsidRPr="002B42A7">
          <w:rPr>
            <w:rFonts w:ascii="Times New Roman" w:hAnsi="Times New Roman" w:cs="Times New Roman"/>
            <w:b/>
            <w:bCs/>
            <w:color w:val="000000" w:themeColor="text1"/>
            <w:rPrChange w:id="8972" w:author="Ruijie Xu" w:date="2022-03-10T12:31:00Z">
              <w:rPr>
                <w:b/>
                <w:bCs/>
                <w:color w:val="000000" w:themeColor="text1"/>
              </w:rPr>
            </w:rPrChange>
          </w:rPr>
          <w:t>s</w:t>
        </w:r>
      </w:ins>
      <w:ins w:id="8973" w:author="Ruijie Xu" w:date="2022-01-30T12:36:00Z">
        <w:del w:id="8974" w:author="Liliana Salvador" w:date="2022-02-26T19:49:00Z">
          <w:r w:rsidR="00CA0C24" w:rsidRPr="002B42A7" w:rsidDel="004B4B3C">
            <w:rPr>
              <w:rFonts w:ascii="Times New Roman" w:hAnsi="Times New Roman" w:cs="Times New Roman"/>
              <w:b/>
              <w:bCs/>
              <w:color w:val="000000" w:themeColor="text1"/>
              <w:rPrChange w:id="8975"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8976" w:author="Ruijie Xu" w:date="2022-03-10T12:31:00Z">
              <w:rPr>
                <w:b/>
                <w:bCs/>
                <w:color w:val="000000" w:themeColor="text1"/>
              </w:rPr>
            </w:rPrChange>
          </w:rPr>
          <w:t>election</w:t>
        </w:r>
      </w:ins>
      <w:del w:id="8977" w:author="Ruijie Xu" w:date="2022-01-30T12:36:00Z">
        <w:r w:rsidR="00234370" w:rsidRPr="002B42A7" w:rsidDel="00D82CA4">
          <w:rPr>
            <w:rFonts w:ascii="Times New Roman" w:hAnsi="Times New Roman" w:cs="Times New Roman"/>
            <w:b/>
            <w:bCs/>
            <w:color w:val="000000" w:themeColor="text1"/>
            <w:rPrChange w:id="8978"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8979"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8980" w:author="Ruijie Xu" w:date="2022-03-10T12:31:00Z">
              <w:rPr>
                <w:b/>
                <w:bCs/>
                <w:color w:val="000000" w:themeColor="text1"/>
              </w:rPr>
            </w:rPrChange>
          </w:rPr>
          <w:delText>s</w:delText>
        </w:r>
      </w:del>
      <w:del w:id="8981" w:author="Liliana Salvador" w:date="2022-03-08T20:18:00Z">
        <w:r w:rsidR="00234370" w:rsidRPr="002B42A7" w:rsidDel="003F63F2">
          <w:rPr>
            <w:rFonts w:ascii="Times New Roman" w:hAnsi="Times New Roman" w:cs="Times New Roman"/>
            <w:color w:val="000000" w:themeColor="text1"/>
            <w:rPrChange w:id="8982"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8983" w:author="Ruijie Xu" w:date="2022-03-10T12:31:00Z">
            <w:rPr>
              <w:color w:val="000000" w:themeColor="text1"/>
            </w:rPr>
          </w:rPrChange>
        </w:rPr>
        <w:t xml:space="preserve"> </w:t>
      </w:r>
    </w:p>
    <w:p w14:paraId="1AE4989F" w14:textId="4B22D451" w:rsidR="00ED017A" w:rsidRDefault="00234370" w:rsidP="0046408A">
      <w:pPr>
        <w:spacing w:line="480" w:lineRule="auto"/>
        <w:rPr>
          <w:ins w:id="8984" w:author="Ruijie Xu" w:date="2022-03-11T13:42:00Z"/>
          <w:rFonts w:ascii="Times New Roman" w:hAnsi="Times New Roman" w:cs="Times New Roman"/>
          <w:color w:val="000000" w:themeColor="text1"/>
        </w:rPr>
      </w:pPr>
      <w:del w:id="8985" w:author="Ruijie Xu" w:date="2022-03-10T11:33:00Z">
        <w:r w:rsidRPr="002B42A7" w:rsidDel="00FD2974">
          <w:rPr>
            <w:rFonts w:ascii="Times New Roman" w:hAnsi="Times New Roman" w:cs="Times New Roman"/>
            <w:color w:val="000000" w:themeColor="text1"/>
            <w:rPrChange w:id="8986"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8987"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8988" w:author="Ruijie Xu" w:date="2022-03-10T12:31:00Z">
              <w:rPr>
                <w:color w:val="000000" w:themeColor="text1"/>
              </w:rPr>
            </w:rPrChange>
          </w:rPr>
          <w:delText xml:space="preserve">. </w:delText>
        </w:r>
      </w:del>
      <w:ins w:id="8989" w:author="Ruijie Xu" w:date="2022-03-16T16:52:00Z">
        <w:r w:rsidR="004D7819">
          <w:rPr>
            <w:rFonts w:ascii="Times New Roman" w:hAnsi="Times New Roman" w:cs="Times New Roman"/>
            <w:color w:val="000000" w:themeColor="text1"/>
          </w:rPr>
          <w:t xml:space="preserve">Most of the current </w:t>
        </w:r>
      </w:ins>
      <w:ins w:id="8990" w:author="Ruijie Xu" w:date="2022-03-16T16:53:00Z">
        <w:r w:rsidR="004D7819">
          <w:rPr>
            <w:rFonts w:ascii="Times New Roman" w:hAnsi="Times New Roman" w:cs="Times New Roman"/>
            <w:color w:val="000000" w:themeColor="text1"/>
          </w:rPr>
          <w:t xml:space="preserve">alignment-free </w:t>
        </w:r>
      </w:ins>
      <w:del w:id="8991" w:author="Ruijie Xu" w:date="2022-03-16T16:52:00Z">
        <w:r w:rsidR="00680F37" w:rsidRPr="002B42A7" w:rsidDel="004D7819">
          <w:rPr>
            <w:rFonts w:ascii="Times New Roman" w:hAnsi="Times New Roman" w:cs="Times New Roman"/>
            <w:color w:val="000000" w:themeColor="text1"/>
            <w:rPrChange w:id="8992" w:author="Ruijie Xu" w:date="2022-03-10T12:31:00Z">
              <w:rPr>
                <w:color w:val="000000" w:themeColor="text1"/>
              </w:rPr>
            </w:rPrChange>
          </w:rPr>
          <w:delText>All c</w:delText>
        </w:r>
        <w:r w:rsidRPr="002B42A7" w:rsidDel="004D7819">
          <w:rPr>
            <w:rFonts w:ascii="Times New Roman" w:hAnsi="Times New Roman" w:cs="Times New Roman"/>
            <w:color w:val="000000" w:themeColor="text1"/>
            <w:rPrChange w:id="8993" w:author="Ruijie Xu" w:date="2022-03-10T12:31:00Z">
              <w:rPr>
                <w:color w:val="000000" w:themeColor="text1"/>
              </w:rPr>
            </w:rPrChange>
          </w:rPr>
          <w:delText xml:space="preserve">urrent taxonomical profiling </w:delText>
        </w:r>
      </w:del>
      <w:r w:rsidR="00D40405" w:rsidRPr="002B42A7">
        <w:rPr>
          <w:rFonts w:ascii="Times New Roman" w:hAnsi="Times New Roman" w:cs="Times New Roman"/>
          <w:color w:val="000000" w:themeColor="text1"/>
          <w:rPrChange w:id="8994"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8995" w:author="Ruijie Xu" w:date="2022-03-10T12:31:00Z">
            <w:rPr>
              <w:color w:val="000000" w:themeColor="text1"/>
            </w:rPr>
          </w:rPrChange>
        </w:rPr>
        <w:t>require</w:t>
      </w:r>
      <w:del w:id="8996" w:author="Liliana Salvador" w:date="2022-02-26T19:51:00Z">
        <w:r w:rsidR="00366132" w:rsidRPr="002B42A7" w:rsidDel="004B4B3C">
          <w:rPr>
            <w:rFonts w:ascii="Times New Roman" w:hAnsi="Times New Roman" w:cs="Times New Roman"/>
            <w:color w:val="000000" w:themeColor="text1"/>
            <w:rPrChange w:id="8997" w:author="Ruijie Xu" w:date="2022-03-10T12:31:00Z">
              <w:rPr>
                <w:color w:val="000000" w:themeColor="text1"/>
              </w:rPr>
            </w:rPrChange>
          </w:rPr>
          <w:delText>s</w:delText>
        </w:r>
      </w:del>
      <w:r w:rsidRPr="002B42A7">
        <w:rPr>
          <w:rFonts w:ascii="Times New Roman" w:hAnsi="Times New Roman" w:cs="Times New Roman"/>
          <w:color w:val="000000" w:themeColor="text1"/>
          <w:rPrChange w:id="8998"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8999" w:author="Ruijie Xu" w:date="2022-03-10T12:31:00Z">
            <w:rPr>
              <w:color w:val="000000" w:themeColor="text1"/>
            </w:rPr>
          </w:rPrChange>
        </w:rPr>
        <w:t xml:space="preserve">a </w:t>
      </w:r>
      <w:r w:rsidRPr="002B42A7">
        <w:rPr>
          <w:rFonts w:ascii="Times New Roman" w:hAnsi="Times New Roman" w:cs="Times New Roman"/>
          <w:color w:val="000000" w:themeColor="text1"/>
          <w:rPrChange w:id="9000"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001" w:author="Ruijie Xu" w:date="2022-03-10T12:31:00Z">
            <w:rPr>
              <w:color w:val="000000" w:themeColor="text1"/>
            </w:rPr>
          </w:rPrChange>
        </w:rPr>
        <w:t>DB</w:t>
      </w:r>
      <w:r w:rsidRPr="002B42A7">
        <w:rPr>
          <w:rFonts w:ascii="Times New Roman" w:hAnsi="Times New Roman" w:cs="Times New Roman"/>
          <w:color w:val="000000" w:themeColor="text1"/>
          <w:rPrChange w:id="9002" w:author="Ruijie Xu" w:date="2022-03-10T12:31:00Z">
            <w:rPr>
              <w:color w:val="000000" w:themeColor="text1"/>
            </w:rPr>
          </w:rPrChange>
        </w:rPr>
        <w:t xml:space="preserve"> building and storage. </w:t>
      </w:r>
      <w:del w:id="9003" w:author="Ruijie Xu" w:date="2022-03-16T16:53:00Z">
        <w:r w:rsidRPr="002B42A7" w:rsidDel="004D7819">
          <w:rPr>
            <w:rFonts w:ascii="Times New Roman" w:hAnsi="Times New Roman" w:cs="Times New Roman"/>
            <w:color w:val="000000" w:themeColor="text1"/>
            <w:rPrChange w:id="9004" w:author="Ruijie Xu" w:date="2022-03-10T12:31:00Z">
              <w:rPr>
                <w:color w:val="000000" w:themeColor="text1"/>
              </w:rPr>
            </w:rPrChange>
          </w:rPr>
          <w:delText xml:space="preserve">Some </w:delText>
        </w:r>
        <w:r w:rsidR="00D40405" w:rsidRPr="002B42A7" w:rsidDel="004D7819">
          <w:rPr>
            <w:rFonts w:ascii="Times New Roman" w:hAnsi="Times New Roman" w:cs="Times New Roman"/>
            <w:color w:val="000000" w:themeColor="text1"/>
            <w:rPrChange w:id="9005" w:author="Ruijie Xu" w:date="2022-03-10T12:31:00Z">
              <w:rPr>
                <w:color w:val="000000" w:themeColor="text1"/>
              </w:rPr>
            </w:rPrChange>
          </w:rPr>
          <w:delText>software</w:delText>
        </w:r>
        <w:r w:rsidRPr="002B42A7" w:rsidDel="004D7819">
          <w:rPr>
            <w:rFonts w:ascii="Times New Roman" w:hAnsi="Times New Roman" w:cs="Times New Roman"/>
            <w:color w:val="000000" w:themeColor="text1"/>
            <w:rPrChange w:id="9006" w:author="Ruijie Xu" w:date="2022-03-10T12:31:00Z">
              <w:rPr>
                <w:color w:val="000000" w:themeColor="text1"/>
              </w:rPr>
            </w:rPrChange>
          </w:rPr>
          <w:delText>, such as</w:delText>
        </w:r>
      </w:del>
      <w:ins w:id="9007" w:author="Ruijie Xu" w:date="2022-03-16T16:53:00Z">
        <w:r w:rsidR="004D7819">
          <w:rPr>
            <w:rFonts w:ascii="Times New Roman" w:hAnsi="Times New Roman" w:cs="Times New Roman"/>
            <w:color w:val="000000" w:themeColor="text1"/>
          </w:rPr>
          <w:t>To allow users with less computational</w:t>
        </w:r>
      </w:ins>
      <w:ins w:id="9008" w:author="Ruijie Xu" w:date="2022-03-16T16:54:00Z">
        <w:r w:rsidR="004D7819">
          <w:rPr>
            <w:rFonts w:ascii="Times New Roman" w:hAnsi="Times New Roman" w:cs="Times New Roman"/>
            <w:color w:val="000000" w:themeColor="text1"/>
          </w:rPr>
          <w:t xml:space="preserve"> resources to perform the analysis,</w:t>
        </w:r>
      </w:ins>
      <w:r w:rsidRPr="002B42A7">
        <w:rPr>
          <w:rFonts w:ascii="Times New Roman" w:hAnsi="Times New Roman" w:cs="Times New Roman"/>
          <w:color w:val="000000" w:themeColor="text1"/>
          <w:rPrChange w:id="9009" w:author="Ruijie Xu" w:date="2022-03-10T12:31:00Z">
            <w:rPr>
              <w:color w:val="000000" w:themeColor="text1"/>
            </w:rPr>
          </w:rPrChange>
        </w:rPr>
        <w:t xml:space="preserve"> Kraken2, provide an alternative pre</w:t>
      </w:r>
      <w:ins w:id="9010" w:author="Ruijie Xu" w:date="2022-01-28T14:15:00Z">
        <w:r w:rsidR="00571000" w:rsidRPr="002B42A7">
          <w:rPr>
            <w:rFonts w:ascii="Times New Roman" w:hAnsi="Times New Roman" w:cs="Times New Roman"/>
            <w:color w:val="000000" w:themeColor="text1"/>
            <w:rPrChange w:id="9011" w:author="Ruijie Xu" w:date="2022-03-10T12:31:00Z">
              <w:rPr>
                <w:color w:val="000000" w:themeColor="text1"/>
              </w:rPr>
            </w:rPrChange>
          </w:rPr>
          <w:t>-</w:t>
        </w:r>
      </w:ins>
      <w:r w:rsidRPr="002B42A7">
        <w:rPr>
          <w:rFonts w:ascii="Times New Roman" w:hAnsi="Times New Roman" w:cs="Times New Roman"/>
          <w:color w:val="000000" w:themeColor="text1"/>
          <w:rPrChange w:id="9012"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013" w:author="Ruijie Xu" w:date="2022-03-10T12:31:00Z">
            <w:rPr>
              <w:color w:val="000000" w:themeColor="text1"/>
            </w:rPr>
          </w:rPrChange>
        </w:rPr>
        <w:t>DB</w:t>
      </w:r>
      <w:r w:rsidRPr="002B42A7">
        <w:rPr>
          <w:rFonts w:ascii="Times New Roman" w:hAnsi="Times New Roman" w:cs="Times New Roman"/>
          <w:color w:val="000000" w:themeColor="text1"/>
          <w:rPrChange w:id="9014" w:author="Ruijie Xu" w:date="2022-03-10T12:31:00Z">
            <w:rPr>
              <w:color w:val="000000" w:themeColor="text1"/>
            </w:rPr>
          </w:rPrChange>
        </w:rPr>
        <w:t xml:space="preserve"> for users with inefficient computing resources, which </w:t>
      </w:r>
      <w:del w:id="9015" w:author="Ruijie Xu" w:date="2022-01-28T14:15:00Z">
        <w:r w:rsidRPr="002B42A7" w:rsidDel="00EE39DE">
          <w:rPr>
            <w:rFonts w:ascii="Times New Roman" w:hAnsi="Times New Roman" w:cs="Times New Roman"/>
            <w:color w:val="000000" w:themeColor="text1"/>
            <w:rPrChange w:id="9016"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017"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018" w:author="Ruijie Xu" w:date="2022-03-10T12:31:00Z">
              <w:rPr>
                <w:color w:val="000000" w:themeColor="text1"/>
              </w:rPr>
            </w:rPrChange>
          </w:rPr>
          <w:delText xml:space="preserve">a </w:delText>
        </w:r>
      </w:del>
      <w:del w:id="9019" w:author="Ruijie Xu" w:date="2022-01-28T14:16:00Z">
        <w:r w:rsidRPr="002B42A7" w:rsidDel="00AE61DD">
          <w:rPr>
            <w:rFonts w:ascii="Times New Roman" w:hAnsi="Times New Roman" w:cs="Times New Roman"/>
            <w:color w:val="000000" w:themeColor="text1"/>
            <w:rPrChange w:id="9020" w:author="Ruijie Xu" w:date="2022-03-10T12:31:00Z">
              <w:rPr>
                <w:color w:val="000000" w:themeColor="text1"/>
              </w:rPr>
            </w:rPrChange>
          </w:rPr>
          <w:delText>down-sampled</w:delText>
        </w:r>
      </w:del>
      <w:ins w:id="9021" w:author="Ruijie Xu" w:date="2022-01-28T14:16:00Z">
        <w:r w:rsidR="00AE61DD" w:rsidRPr="002B42A7">
          <w:rPr>
            <w:rFonts w:ascii="Times New Roman" w:hAnsi="Times New Roman" w:cs="Times New Roman"/>
            <w:color w:val="000000" w:themeColor="text1"/>
            <w:rPrChange w:id="9022"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023"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024" w:author="Ruijie Xu" w:date="2022-03-10T12:31:00Z">
            <w:rPr>
              <w:color w:val="000000" w:themeColor="text1"/>
            </w:rPr>
          </w:rPrChange>
        </w:rPr>
        <w:t>DB</w:t>
      </w:r>
      <w:r w:rsidRPr="002B42A7">
        <w:rPr>
          <w:rFonts w:ascii="Times New Roman" w:hAnsi="Times New Roman" w:cs="Times New Roman"/>
          <w:color w:val="000000" w:themeColor="text1"/>
          <w:rPrChange w:id="9025" w:author="Ruijie Xu" w:date="2022-03-10T12:31:00Z">
            <w:rPr>
              <w:color w:val="000000" w:themeColor="text1"/>
            </w:rPr>
          </w:rPrChange>
        </w:rPr>
        <w:t xml:space="preserve"> to be loaded into a machine with </w:t>
      </w:r>
      <w:del w:id="9026" w:author="Ruijie Xu" w:date="2022-01-28T14:16:00Z">
        <w:r w:rsidRPr="002B42A7" w:rsidDel="00331DC5">
          <w:rPr>
            <w:rFonts w:ascii="Times New Roman" w:hAnsi="Times New Roman" w:cs="Times New Roman"/>
            <w:color w:val="000000" w:themeColor="text1"/>
            <w:rPrChange w:id="9027" w:author="Ruijie Xu" w:date="2022-03-10T12:31:00Z">
              <w:rPr>
                <w:color w:val="000000" w:themeColor="text1"/>
              </w:rPr>
            </w:rPrChange>
          </w:rPr>
          <w:delText>RAM</w:delText>
        </w:r>
      </w:del>
      <w:ins w:id="9028" w:author="Ruijie Xu" w:date="2022-01-28T14:16:00Z">
        <w:r w:rsidR="00331DC5" w:rsidRPr="002B42A7">
          <w:rPr>
            <w:rFonts w:ascii="Times New Roman" w:hAnsi="Times New Roman" w:cs="Times New Roman"/>
            <w:color w:val="000000" w:themeColor="text1"/>
            <w:rPrChange w:id="9029" w:author="Ruijie Xu" w:date="2022-03-10T12:31:00Z">
              <w:rPr>
                <w:color w:val="000000" w:themeColor="text1"/>
              </w:rPr>
            </w:rPrChange>
          </w:rPr>
          <w:t>RAM</w:t>
        </w:r>
      </w:ins>
      <w:del w:id="9030" w:author="Ruijie Xu" w:date="2022-01-28T14:16:00Z">
        <w:r w:rsidRPr="002B42A7" w:rsidDel="00331DC5">
          <w:rPr>
            <w:rFonts w:ascii="Times New Roman" w:hAnsi="Times New Roman" w:cs="Times New Roman"/>
            <w:color w:val="000000" w:themeColor="text1"/>
            <w:rPrChange w:id="9031" w:author="Ruijie Xu" w:date="2022-03-10T12:31:00Z">
              <w:rPr>
                <w:color w:val="000000" w:themeColor="text1"/>
              </w:rPr>
            </w:rPrChange>
          </w:rPr>
          <w:delText xml:space="preserve"> </w:delText>
        </w:r>
      </w:del>
      <w:ins w:id="9032" w:author="Ruijie Xu" w:date="2022-01-28T14:16:00Z">
        <w:r w:rsidR="00331DC5" w:rsidRPr="002B42A7">
          <w:rPr>
            <w:rFonts w:ascii="Times New Roman" w:hAnsi="Times New Roman" w:cs="Times New Roman"/>
            <w:color w:val="000000" w:themeColor="text1"/>
            <w:rPrChange w:id="9033" w:author="Ruijie Xu" w:date="2022-03-10T12:31:00Z">
              <w:rPr>
                <w:color w:val="000000" w:themeColor="text1"/>
              </w:rPr>
            </w:rPrChange>
          </w:rPr>
          <w:t xml:space="preserve"> </w:t>
        </w:r>
      </w:ins>
      <w:r w:rsidRPr="002B42A7">
        <w:rPr>
          <w:rFonts w:ascii="Times New Roman" w:hAnsi="Times New Roman" w:cs="Times New Roman"/>
          <w:color w:val="000000" w:themeColor="text1"/>
          <w:rPrChange w:id="9034"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035" w:author="Ruijie Xu" w:date="2022-03-10T12:31:00Z">
            <w:rPr>
              <w:color w:val="000000" w:themeColor="text1"/>
            </w:rPr>
          </w:rPrChange>
        </w:rPr>
        <w:t xml:space="preserve">. </w:t>
      </w:r>
      <w:del w:id="9036" w:author="Ruijie Xu" w:date="2022-02-27T12:54:00Z">
        <w:r w:rsidRPr="002B42A7" w:rsidDel="003A1276">
          <w:rPr>
            <w:rFonts w:ascii="Times New Roman" w:hAnsi="Times New Roman" w:cs="Times New Roman"/>
            <w:color w:val="000000" w:themeColor="text1"/>
            <w:rPrChange w:id="9037"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038"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039"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040"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041"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042"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043" w:author="Ruijie Xu" w:date="2022-03-10T12:31:00Z">
              <w:rPr>
                <w:color w:val="000000" w:themeColor="text1"/>
              </w:rPr>
            </w:rPrChange>
          </w:rPr>
          <w:delText xml:space="preserve">s </w:delText>
        </w:r>
        <w:commentRangeStart w:id="9044"/>
        <w:r w:rsidRPr="002B42A7" w:rsidDel="003A1276">
          <w:rPr>
            <w:rFonts w:ascii="Times New Roman" w:hAnsi="Times New Roman" w:cs="Times New Roman"/>
            <w:color w:val="000000" w:themeColor="text1"/>
            <w:rPrChange w:id="9045" w:author="Ruijie Xu" w:date="2022-03-10T12:31:00Z">
              <w:rPr>
                <w:color w:val="000000" w:themeColor="text1"/>
              </w:rPr>
            </w:rPrChange>
          </w:rPr>
          <w:delText xml:space="preserve">but </w:delText>
        </w:r>
      </w:del>
      <w:ins w:id="9046" w:author="Liliana Salvador" w:date="2022-02-26T19:50:00Z">
        <w:del w:id="9047" w:author="Ruijie Xu" w:date="2022-02-27T12:54:00Z">
          <w:r w:rsidR="004B4B3C" w:rsidRPr="002B42A7" w:rsidDel="003A1276">
            <w:rPr>
              <w:rFonts w:ascii="Times New Roman" w:hAnsi="Times New Roman" w:cs="Times New Roman"/>
              <w:color w:val="000000" w:themeColor="text1"/>
              <w:rPrChange w:id="9048" w:author="Ruijie Xu" w:date="2022-03-10T12:31:00Z">
                <w:rPr>
                  <w:color w:val="000000" w:themeColor="text1"/>
                </w:rPr>
              </w:rPrChange>
            </w:rPr>
            <w:delText xml:space="preserve">it </w:delText>
          </w:r>
        </w:del>
      </w:ins>
      <w:del w:id="9049" w:author="Ruijie Xu" w:date="2022-02-27T12:54:00Z">
        <w:r w:rsidRPr="002B42A7" w:rsidDel="003A1276">
          <w:rPr>
            <w:rFonts w:ascii="Times New Roman" w:hAnsi="Times New Roman" w:cs="Times New Roman"/>
            <w:color w:val="000000" w:themeColor="text1"/>
            <w:rPrChange w:id="9050" w:author="Ruijie Xu" w:date="2022-03-10T12:31:00Z">
              <w:rPr>
                <w:color w:val="000000" w:themeColor="text1"/>
              </w:rPr>
            </w:rPrChange>
          </w:rPr>
          <w:delText xml:space="preserve">down samples </w:delText>
        </w:r>
      </w:del>
      <w:del w:id="9051" w:author="Ruijie Xu" w:date="2022-01-30T14:14:00Z">
        <w:r w:rsidRPr="002B42A7" w:rsidDel="00711005">
          <w:rPr>
            <w:rFonts w:ascii="Times New Roman" w:hAnsi="Times New Roman" w:cs="Times New Roman"/>
            <w:color w:val="000000" w:themeColor="text1"/>
            <w:rPrChange w:id="9052"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053"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054"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055" w:author="Ruijie Xu" w:date="2022-03-10T12:31:00Z">
              <w:rPr>
                <w:color w:val="000000" w:themeColor="text1"/>
              </w:rPr>
            </w:rPrChange>
          </w:rPr>
          <w:delText>s and query</w:delText>
        </w:r>
      </w:del>
      <w:del w:id="9056" w:author="Ruijie Xu" w:date="2022-02-27T12:54:00Z">
        <w:r w:rsidRPr="002B42A7" w:rsidDel="003A1276">
          <w:rPr>
            <w:rFonts w:ascii="Times New Roman" w:hAnsi="Times New Roman" w:cs="Times New Roman"/>
            <w:color w:val="000000" w:themeColor="text1"/>
            <w:rPrChange w:id="9057" w:author="Ruijie Xu" w:date="2022-03-10T12:31:00Z">
              <w:rPr>
                <w:color w:val="000000" w:themeColor="text1"/>
              </w:rPr>
            </w:rPrChange>
          </w:rPr>
          <w:delText xml:space="preserve"> sequences using a hash function</w:delText>
        </w:r>
        <w:commentRangeEnd w:id="9044"/>
        <w:r w:rsidR="004B4B3C" w:rsidRPr="002B42A7" w:rsidDel="003A1276">
          <w:rPr>
            <w:rStyle w:val="CommentReference"/>
            <w:rFonts w:ascii="Times New Roman" w:hAnsi="Times New Roman" w:cs="Times New Roman"/>
            <w:sz w:val="24"/>
            <w:szCs w:val="24"/>
            <w:rPrChange w:id="9058" w:author="Ruijie Xu" w:date="2022-03-10T12:31:00Z">
              <w:rPr>
                <w:rStyle w:val="CommentReference"/>
              </w:rPr>
            </w:rPrChange>
          </w:rPr>
          <w:commentReference w:id="9044"/>
        </w:r>
        <w:r w:rsidRPr="002B42A7" w:rsidDel="003A1276">
          <w:rPr>
            <w:rFonts w:ascii="Times New Roman" w:hAnsi="Times New Roman" w:cs="Times New Roman"/>
            <w:color w:val="000000" w:themeColor="text1"/>
            <w:rPrChange w:id="9059"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060" w:author="Ruijie Xu" w:date="2022-03-10T12:31:00Z">
            <w:rPr>
              <w:color w:val="000000" w:themeColor="text1"/>
            </w:rPr>
          </w:rPrChange>
        </w:rPr>
        <w:t xml:space="preserve">There </w:t>
      </w:r>
      <w:del w:id="9061" w:author="Liliana Salvador" w:date="2022-03-08T20:19:00Z">
        <w:r w:rsidR="00E31C9C" w:rsidRPr="002B42A7" w:rsidDel="003F63F2">
          <w:rPr>
            <w:rFonts w:ascii="Times New Roman" w:hAnsi="Times New Roman" w:cs="Times New Roman"/>
            <w:color w:val="000000" w:themeColor="text1"/>
            <w:rPrChange w:id="9062" w:author="Ruijie Xu" w:date="2022-03-10T12:31:00Z">
              <w:rPr>
                <w:color w:val="000000" w:themeColor="text1"/>
              </w:rPr>
            </w:rPrChange>
          </w:rPr>
          <w:delText xml:space="preserve">were </w:delText>
        </w:r>
      </w:del>
      <w:ins w:id="9063" w:author="Liliana Salvador" w:date="2022-03-08T20:19:00Z">
        <w:r w:rsidR="003F63F2" w:rsidRPr="002B42A7">
          <w:rPr>
            <w:rFonts w:ascii="Times New Roman" w:hAnsi="Times New Roman" w:cs="Times New Roman"/>
            <w:color w:val="000000" w:themeColor="text1"/>
            <w:rPrChange w:id="9064"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065" w:author="Ruijie Xu" w:date="2022-03-10T12:31:00Z">
            <w:rPr>
              <w:color w:val="000000" w:themeColor="text1"/>
            </w:rPr>
          </w:rPrChange>
        </w:rPr>
        <w:t>also multiple versions of Kraken2’s DBs provided by the science community that can be easily downloaded</w:t>
      </w:r>
      <w:ins w:id="9066" w:author="Ruijie Xu" w:date="2022-01-28T14:16:00Z">
        <w:r w:rsidR="00E11384" w:rsidRPr="002B42A7">
          <w:rPr>
            <w:rFonts w:ascii="Times New Roman" w:hAnsi="Times New Roman" w:cs="Times New Roman"/>
            <w:color w:val="000000" w:themeColor="text1"/>
            <w:rPrChange w:id="9067"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068" w:author="Ruijie Xu" w:date="2022-03-10T12:31:00Z">
              <w:rPr>
                <w:color w:val="000000" w:themeColor="text1"/>
              </w:rPr>
            </w:rPrChange>
          </w:rPr>
          <w:t>updated freq</w:t>
        </w:r>
      </w:ins>
      <w:ins w:id="9069" w:author="Ruijie Xu" w:date="2022-01-28T14:17:00Z">
        <w:r w:rsidR="00743BDB" w:rsidRPr="002B42A7">
          <w:rPr>
            <w:rFonts w:ascii="Times New Roman" w:hAnsi="Times New Roman" w:cs="Times New Roman"/>
            <w:color w:val="000000" w:themeColor="text1"/>
            <w:rPrChange w:id="9070"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071" w:author="Ruijie Xu" w:date="2022-03-10T12:31:00Z">
            <w:rPr>
              <w:color w:val="000000" w:themeColor="text1"/>
            </w:rPr>
          </w:rPrChange>
        </w:rPr>
        <w:t xml:space="preserve">. For example, </w:t>
      </w:r>
      <w:ins w:id="9072" w:author="Ruijie Xu" w:date="2022-01-28T14:17:00Z">
        <w:r w:rsidR="00361AB1" w:rsidRPr="002B42A7">
          <w:rPr>
            <w:rFonts w:ascii="Times New Roman" w:hAnsi="Times New Roman" w:cs="Times New Roman"/>
            <w:color w:val="000000" w:themeColor="text1"/>
            <w:rPrChange w:id="9073" w:author="Ruijie Xu" w:date="2022-03-10T12:31:00Z">
              <w:rPr>
                <w:color w:val="000000" w:themeColor="text1"/>
              </w:rPr>
            </w:rPrChange>
          </w:rPr>
          <w:t xml:space="preserve">the </w:t>
        </w:r>
      </w:ins>
      <w:ins w:id="9074" w:author="Ruijie Xu" w:date="2022-01-28T14:18:00Z">
        <w:r w:rsidR="00361AB1" w:rsidRPr="002B42A7">
          <w:rPr>
            <w:rFonts w:ascii="Times New Roman" w:hAnsi="Times New Roman" w:cs="Times New Roman"/>
            <w:color w:val="000000" w:themeColor="text1"/>
            <w:rPrChange w:id="9075" w:author="Ruijie Xu" w:date="2022-03-10T12:31:00Z">
              <w:rPr>
                <w:color w:val="000000" w:themeColor="text1"/>
              </w:rPr>
            </w:rPrChange>
          </w:rPr>
          <w:t>Langmead lab buil</w:t>
        </w:r>
      </w:ins>
      <w:ins w:id="9076" w:author="Ruijie Xu" w:date="2022-01-30T14:15:00Z">
        <w:r w:rsidR="00711005" w:rsidRPr="002B42A7">
          <w:rPr>
            <w:rFonts w:ascii="Times New Roman" w:hAnsi="Times New Roman" w:cs="Times New Roman"/>
            <w:color w:val="000000" w:themeColor="text1"/>
            <w:rPrChange w:id="9077" w:author="Ruijie Xu" w:date="2022-03-10T12:31:00Z">
              <w:rPr>
                <w:color w:val="000000" w:themeColor="text1"/>
              </w:rPr>
            </w:rPrChange>
          </w:rPr>
          <w:t>ds</w:t>
        </w:r>
      </w:ins>
      <w:ins w:id="9078" w:author="Ruijie Xu" w:date="2022-01-28T14:19:00Z">
        <w:r w:rsidR="00361AB1" w:rsidRPr="002B42A7">
          <w:rPr>
            <w:rFonts w:ascii="Times New Roman" w:hAnsi="Times New Roman" w:cs="Times New Roman"/>
            <w:color w:val="000000" w:themeColor="text1"/>
            <w:rPrChange w:id="9079" w:author="Ruijie Xu" w:date="2022-03-10T12:31:00Z">
              <w:rPr>
                <w:color w:val="000000" w:themeColor="text1"/>
              </w:rPr>
            </w:rPrChange>
          </w:rPr>
          <w:t xml:space="preserve"> </w:t>
        </w:r>
      </w:ins>
      <w:ins w:id="9080" w:author="Ruijie Xu" w:date="2022-01-28T14:18:00Z">
        <w:r w:rsidR="00361AB1" w:rsidRPr="002B42A7">
          <w:rPr>
            <w:rFonts w:ascii="Times New Roman" w:hAnsi="Times New Roman" w:cs="Times New Roman"/>
            <w:color w:val="000000" w:themeColor="text1"/>
            <w:rPrChange w:id="9081" w:author="Ruijie Xu" w:date="2022-03-10T12:31:00Z">
              <w:rPr>
                <w:color w:val="000000" w:themeColor="text1"/>
              </w:rPr>
            </w:rPrChange>
          </w:rPr>
          <w:t xml:space="preserve">the most recent version of Kraken2’s standard </w:t>
        </w:r>
      </w:ins>
      <w:ins w:id="9082" w:author="Ruijie Xu" w:date="2022-03-04T12:45:00Z">
        <w:r w:rsidR="00942DE7" w:rsidRPr="002B42A7">
          <w:rPr>
            <w:rFonts w:ascii="Times New Roman" w:hAnsi="Times New Roman" w:cs="Times New Roman"/>
            <w:color w:val="000000" w:themeColor="text1"/>
            <w:rPrChange w:id="9083" w:author="Ruijie Xu" w:date="2022-03-10T12:31:00Z">
              <w:rPr>
                <w:color w:val="000000" w:themeColor="text1"/>
              </w:rPr>
            </w:rPrChange>
          </w:rPr>
          <w:t>DB</w:t>
        </w:r>
      </w:ins>
      <w:ins w:id="9084" w:author="Ruijie Xu" w:date="2022-01-28T14:18:00Z">
        <w:r w:rsidR="00361AB1" w:rsidRPr="002B42A7">
          <w:rPr>
            <w:rFonts w:ascii="Times New Roman" w:hAnsi="Times New Roman" w:cs="Times New Roman"/>
            <w:color w:val="000000" w:themeColor="text1"/>
            <w:rPrChange w:id="9085" w:author="Ruijie Xu" w:date="2022-03-10T12:31:00Z">
              <w:rPr>
                <w:color w:val="000000" w:themeColor="text1"/>
              </w:rPr>
            </w:rPrChange>
          </w:rPr>
          <w:t xml:space="preserve"> </w:t>
        </w:r>
      </w:ins>
      <w:ins w:id="9086" w:author="Ruijie Xu" w:date="2022-01-28T14:19:00Z">
        <w:r w:rsidR="00361AB1" w:rsidRPr="002B42A7">
          <w:rPr>
            <w:rFonts w:ascii="Times New Roman" w:hAnsi="Times New Roman" w:cs="Times New Roman"/>
            <w:color w:val="000000" w:themeColor="text1"/>
            <w:rPrChange w:id="9087" w:author="Ruijie Xu" w:date="2022-03-10T12:31:00Z">
              <w:rPr>
                <w:color w:val="000000" w:themeColor="text1"/>
              </w:rPr>
            </w:rPrChange>
          </w:rPr>
          <w:t xml:space="preserve">based on NCBI’s RefSeq library </w:t>
        </w:r>
      </w:ins>
      <w:ins w:id="9088" w:author="Ruijie Xu" w:date="2022-01-28T14:20:00Z">
        <w:r w:rsidR="00361AB1" w:rsidRPr="002B42A7">
          <w:rPr>
            <w:rFonts w:ascii="Times New Roman" w:hAnsi="Times New Roman" w:cs="Times New Roman"/>
            <w:color w:val="000000" w:themeColor="text1"/>
            <w:rPrChange w:id="9089" w:author="Ruijie Xu" w:date="2022-03-10T12:31:00Z">
              <w:rPr>
                <w:color w:val="000000" w:themeColor="text1"/>
              </w:rPr>
            </w:rPrChange>
          </w:rPr>
          <w:t xml:space="preserve">routinely. In addition, the Loman lab </w:t>
        </w:r>
      </w:ins>
      <w:ins w:id="9090" w:author="Ruijie Xu" w:date="2022-01-28T14:22:00Z">
        <w:r w:rsidR="00D42670" w:rsidRPr="002B42A7">
          <w:rPr>
            <w:rFonts w:ascii="Times New Roman" w:hAnsi="Times New Roman" w:cs="Times New Roman"/>
            <w:color w:val="000000" w:themeColor="text1"/>
            <w:rPrChange w:id="9091" w:author="Ruijie Xu" w:date="2022-03-10T12:31:00Z">
              <w:rPr>
                <w:color w:val="000000" w:themeColor="text1"/>
              </w:rPr>
            </w:rPrChange>
          </w:rPr>
          <w:t xml:space="preserve">has </w:t>
        </w:r>
      </w:ins>
      <w:ins w:id="9092" w:author="Ruijie Xu" w:date="2022-01-28T14:20:00Z">
        <w:r w:rsidR="00361AB1" w:rsidRPr="002B42A7">
          <w:rPr>
            <w:rFonts w:ascii="Times New Roman" w:hAnsi="Times New Roman" w:cs="Times New Roman"/>
            <w:color w:val="000000" w:themeColor="text1"/>
            <w:rPrChange w:id="9093" w:author="Ruijie Xu" w:date="2022-03-10T12:31:00Z">
              <w:rPr>
                <w:color w:val="000000" w:themeColor="text1"/>
              </w:rPr>
            </w:rPrChange>
          </w:rPr>
          <w:t>buil</w:t>
        </w:r>
      </w:ins>
      <w:ins w:id="9094" w:author="Ruijie Xu" w:date="2022-01-28T14:21:00Z">
        <w:r w:rsidR="00D42670" w:rsidRPr="002B42A7">
          <w:rPr>
            <w:rFonts w:ascii="Times New Roman" w:hAnsi="Times New Roman" w:cs="Times New Roman"/>
            <w:color w:val="000000" w:themeColor="text1"/>
            <w:rPrChange w:id="9095" w:author="Ruijie Xu" w:date="2022-03-10T12:31:00Z">
              <w:rPr>
                <w:color w:val="000000" w:themeColor="text1"/>
              </w:rPr>
            </w:rPrChange>
          </w:rPr>
          <w:t>t</w:t>
        </w:r>
      </w:ins>
      <w:ins w:id="9096" w:author="Ruijie Xu" w:date="2022-01-28T14:20:00Z">
        <w:r w:rsidR="00361AB1" w:rsidRPr="002B42A7">
          <w:rPr>
            <w:rFonts w:ascii="Times New Roman" w:hAnsi="Times New Roman" w:cs="Times New Roman"/>
            <w:color w:val="000000" w:themeColor="text1"/>
            <w:rPrChange w:id="9097" w:author="Ruijie Xu" w:date="2022-03-10T12:31:00Z">
              <w:rPr>
                <w:color w:val="000000" w:themeColor="text1"/>
              </w:rPr>
            </w:rPrChange>
          </w:rPr>
          <w:t xml:space="preserve"> </w:t>
        </w:r>
      </w:ins>
      <w:ins w:id="9098" w:author="Ruijie Xu" w:date="2022-01-28T14:22:00Z">
        <w:r w:rsidR="00CA640D" w:rsidRPr="002B42A7">
          <w:rPr>
            <w:rFonts w:ascii="Times New Roman" w:hAnsi="Times New Roman" w:cs="Times New Roman"/>
            <w:color w:val="000000" w:themeColor="text1"/>
            <w:rPrChange w:id="9099" w:author="Ruijie Xu" w:date="2022-03-10T12:31:00Z">
              <w:rPr>
                <w:color w:val="000000" w:themeColor="text1"/>
              </w:rPr>
            </w:rPrChange>
          </w:rPr>
          <w:t xml:space="preserve">a </w:t>
        </w:r>
      </w:ins>
      <w:ins w:id="9100" w:author="Ruijie Xu" w:date="2022-01-28T14:20:00Z">
        <w:r w:rsidR="00361AB1" w:rsidRPr="002B42A7">
          <w:rPr>
            <w:rFonts w:ascii="Times New Roman" w:hAnsi="Times New Roman" w:cs="Times New Roman"/>
            <w:color w:val="000000" w:themeColor="text1"/>
            <w:rPrChange w:id="9101" w:author="Ruijie Xu" w:date="2022-03-10T12:31:00Z">
              <w:rPr>
                <w:color w:val="000000" w:themeColor="text1"/>
              </w:rPr>
            </w:rPrChange>
          </w:rPr>
          <w:t>Kraken2</w:t>
        </w:r>
      </w:ins>
      <w:ins w:id="9102" w:author="Ruijie Xu" w:date="2022-01-28T14:22:00Z">
        <w:r w:rsidR="00CA640D" w:rsidRPr="002B42A7">
          <w:rPr>
            <w:rFonts w:ascii="Times New Roman" w:hAnsi="Times New Roman" w:cs="Times New Roman"/>
            <w:color w:val="000000" w:themeColor="text1"/>
            <w:rPrChange w:id="9103" w:author="Ruijie Xu" w:date="2022-03-10T12:31:00Z">
              <w:rPr>
                <w:color w:val="000000" w:themeColor="text1"/>
              </w:rPr>
            </w:rPrChange>
          </w:rPr>
          <w:t xml:space="preserve"> DB</w:t>
        </w:r>
      </w:ins>
      <w:ins w:id="9104" w:author="Ruijie Xu" w:date="2022-01-28T14:20:00Z">
        <w:r w:rsidR="00361AB1" w:rsidRPr="002B42A7">
          <w:rPr>
            <w:rFonts w:ascii="Times New Roman" w:hAnsi="Times New Roman" w:cs="Times New Roman"/>
            <w:color w:val="000000" w:themeColor="text1"/>
            <w:rPrChange w:id="9105" w:author="Ruijie Xu" w:date="2022-03-10T12:31:00Z">
              <w:rPr>
                <w:color w:val="000000" w:themeColor="text1"/>
              </w:rPr>
            </w:rPrChange>
          </w:rPr>
          <w:t xml:space="preserve"> w</w:t>
        </w:r>
      </w:ins>
      <w:ins w:id="9106" w:author="Ruijie Xu" w:date="2022-01-28T14:21:00Z">
        <w:r w:rsidR="00361AB1" w:rsidRPr="002B42A7">
          <w:rPr>
            <w:rFonts w:ascii="Times New Roman" w:hAnsi="Times New Roman" w:cs="Times New Roman"/>
            <w:color w:val="000000" w:themeColor="text1"/>
            <w:rPrChange w:id="9107" w:author="Ruijie Xu" w:date="2022-03-10T12:31:00Z">
              <w:rPr>
                <w:color w:val="000000" w:themeColor="text1"/>
              </w:rPr>
            </w:rPrChange>
          </w:rPr>
          <w:t xml:space="preserve">ith the inclusion of </w:t>
        </w:r>
        <w:del w:id="9108" w:author="Liliana Salvador" w:date="2022-02-26T19:53:00Z">
          <w:r w:rsidR="00361AB1" w:rsidRPr="002B42A7" w:rsidDel="004B4B3C">
            <w:rPr>
              <w:rFonts w:ascii="Times New Roman" w:hAnsi="Times New Roman" w:cs="Times New Roman"/>
              <w:color w:val="000000" w:themeColor="text1"/>
              <w:rPrChange w:id="9109"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110" w:author="Ruijie Xu" w:date="2022-03-10T12:31:00Z">
              <w:rPr>
                <w:color w:val="000000" w:themeColor="text1"/>
              </w:rPr>
            </w:rPrChange>
          </w:rPr>
          <w:t>draft genomes that were not included in the Refseq library.</w:t>
        </w:r>
      </w:ins>
      <w:ins w:id="9111" w:author="Ruijie Xu" w:date="2022-01-28T14:17:00Z">
        <w:r w:rsidR="00361AB1" w:rsidRPr="002B42A7">
          <w:rPr>
            <w:rFonts w:ascii="Times New Roman" w:hAnsi="Times New Roman" w:cs="Times New Roman"/>
            <w:color w:val="000000" w:themeColor="text1"/>
            <w:rPrChange w:id="9112" w:author="Ruijie Xu" w:date="2022-03-10T12:31:00Z">
              <w:rPr>
                <w:color w:val="000000" w:themeColor="text1"/>
              </w:rPr>
            </w:rPrChange>
          </w:rPr>
          <w:t xml:space="preserve"> </w:t>
        </w:r>
      </w:ins>
      <w:ins w:id="9113" w:author="Ruijie Xu" w:date="2022-01-28T14:22:00Z">
        <w:r w:rsidR="00580E1E" w:rsidRPr="002B42A7">
          <w:rPr>
            <w:rFonts w:ascii="Times New Roman" w:hAnsi="Times New Roman" w:cs="Times New Roman"/>
            <w:color w:val="000000" w:themeColor="text1"/>
            <w:rPrChange w:id="9114" w:author="Ruijie Xu" w:date="2022-03-10T12:31:00Z">
              <w:rPr>
                <w:color w:val="000000" w:themeColor="text1"/>
              </w:rPr>
            </w:rPrChange>
          </w:rPr>
          <w:t xml:space="preserve">Both of these two Kraken2 </w:t>
        </w:r>
        <w:del w:id="9115" w:author="Liliana Salvador" w:date="2022-02-26T19:53:00Z">
          <w:r w:rsidR="00580E1E" w:rsidRPr="002B42A7" w:rsidDel="004B4B3C">
            <w:rPr>
              <w:rFonts w:ascii="Times New Roman" w:hAnsi="Times New Roman" w:cs="Times New Roman"/>
              <w:color w:val="000000" w:themeColor="text1"/>
              <w:rPrChange w:id="9116" w:author="Ruijie Xu" w:date="2022-03-10T12:31:00Z">
                <w:rPr>
                  <w:color w:val="000000" w:themeColor="text1"/>
                </w:rPr>
              </w:rPrChange>
            </w:rPr>
            <w:delText>database</w:delText>
          </w:r>
        </w:del>
      </w:ins>
      <w:ins w:id="9117" w:author="Liliana Salvador" w:date="2022-02-26T19:53:00Z">
        <w:r w:rsidR="004B4B3C" w:rsidRPr="002B42A7">
          <w:rPr>
            <w:rFonts w:ascii="Times New Roman" w:hAnsi="Times New Roman" w:cs="Times New Roman"/>
            <w:color w:val="000000" w:themeColor="text1"/>
            <w:rPrChange w:id="9118" w:author="Ruijie Xu" w:date="2022-03-10T12:31:00Z">
              <w:rPr>
                <w:color w:val="000000" w:themeColor="text1"/>
              </w:rPr>
            </w:rPrChange>
          </w:rPr>
          <w:t>DBs</w:t>
        </w:r>
      </w:ins>
      <w:ins w:id="9119" w:author="Ruijie Xu" w:date="2022-01-28T14:22:00Z">
        <w:r w:rsidR="00580E1E" w:rsidRPr="002B42A7">
          <w:rPr>
            <w:rFonts w:ascii="Times New Roman" w:hAnsi="Times New Roman" w:cs="Times New Roman"/>
            <w:color w:val="000000" w:themeColor="text1"/>
            <w:rPrChange w:id="9120" w:author="Ruijie Xu" w:date="2022-03-10T12:31:00Z">
              <w:rPr>
                <w:color w:val="000000" w:themeColor="text1"/>
              </w:rPr>
            </w:rPrChange>
          </w:rPr>
          <w:t xml:space="preserve"> </w:t>
        </w:r>
        <w:del w:id="9121" w:author="Liliana Salvador" w:date="2022-02-26T19:53:00Z">
          <w:r w:rsidR="00580E1E" w:rsidRPr="002B42A7" w:rsidDel="004B4B3C">
            <w:rPr>
              <w:rFonts w:ascii="Times New Roman" w:hAnsi="Times New Roman" w:cs="Times New Roman"/>
              <w:color w:val="000000" w:themeColor="text1"/>
              <w:rPrChange w:id="9122" w:author="Ruijie Xu" w:date="2022-03-10T12:31:00Z">
                <w:rPr>
                  <w:color w:val="000000" w:themeColor="text1"/>
                </w:rPr>
              </w:rPrChange>
            </w:rPr>
            <w:delText>were</w:delText>
          </w:r>
        </w:del>
      </w:ins>
      <w:ins w:id="9123" w:author="Liliana Salvador" w:date="2022-02-26T19:53:00Z">
        <w:r w:rsidR="004B4B3C" w:rsidRPr="002B42A7">
          <w:rPr>
            <w:rFonts w:ascii="Times New Roman" w:hAnsi="Times New Roman" w:cs="Times New Roman"/>
            <w:color w:val="000000" w:themeColor="text1"/>
            <w:rPrChange w:id="9124" w:author="Ruijie Xu" w:date="2022-03-10T12:31:00Z">
              <w:rPr>
                <w:color w:val="000000" w:themeColor="text1"/>
              </w:rPr>
            </w:rPrChange>
          </w:rPr>
          <w:t>are</w:t>
        </w:r>
      </w:ins>
      <w:ins w:id="9125" w:author="Ruijie Xu" w:date="2022-01-28T14:22:00Z">
        <w:r w:rsidR="00580E1E" w:rsidRPr="002B42A7">
          <w:rPr>
            <w:rFonts w:ascii="Times New Roman" w:hAnsi="Times New Roman" w:cs="Times New Roman"/>
            <w:color w:val="000000" w:themeColor="text1"/>
            <w:rPrChange w:id="9126" w:author="Ruijie Xu" w:date="2022-03-10T12:31:00Z">
              <w:rPr>
                <w:color w:val="000000" w:themeColor="text1"/>
              </w:rPr>
            </w:rPrChange>
          </w:rPr>
          <w:t xml:space="preserve"> </w:t>
        </w:r>
      </w:ins>
      <w:ins w:id="9127" w:author="Liliana Salvador" w:date="2022-02-26T19:53:00Z">
        <w:r w:rsidR="004B4B3C" w:rsidRPr="002B42A7">
          <w:rPr>
            <w:rFonts w:ascii="Times New Roman" w:hAnsi="Times New Roman" w:cs="Times New Roman"/>
            <w:color w:val="000000" w:themeColor="text1"/>
            <w:rPrChange w:id="9128" w:author="Ruijie Xu" w:date="2022-03-10T12:31:00Z">
              <w:rPr>
                <w:color w:val="000000" w:themeColor="text1"/>
              </w:rPr>
            </w:rPrChange>
          </w:rPr>
          <w:t xml:space="preserve">freely </w:t>
        </w:r>
      </w:ins>
      <w:ins w:id="9129" w:author="Ruijie Xu" w:date="2022-01-28T14:22:00Z">
        <w:r w:rsidR="00580E1E" w:rsidRPr="002B42A7">
          <w:rPr>
            <w:rFonts w:ascii="Times New Roman" w:hAnsi="Times New Roman" w:cs="Times New Roman"/>
            <w:color w:val="000000" w:themeColor="text1"/>
            <w:rPrChange w:id="9130" w:author="Ruijie Xu" w:date="2022-03-10T12:31:00Z">
              <w:rPr>
                <w:color w:val="000000" w:themeColor="text1"/>
              </w:rPr>
            </w:rPrChange>
          </w:rPr>
          <w:t>available</w:t>
        </w:r>
        <w:del w:id="9131" w:author="Liliana Salvador" w:date="2022-02-26T19:53:00Z">
          <w:r w:rsidR="00580E1E" w:rsidRPr="002B42A7" w:rsidDel="004B4B3C">
            <w:rPr>
              <w:rFonts w:ascii="Times New Roman" w:hAnsi="Times New Roman" w:cs="Times New Roman"/>
              <w:color w:val="000000" w:themeColor="text1"/>
              <w:rPrChange w:id="9132" w:author="Ruijie Xu" w:date="2022-03-10T12:31:00Z">
                <w:rPr>
                  <w:color w:val="000000" w:themeColor="text1"/>
                </w:rPr>
              </w:rPrChange>
            </w:rPr>
            <w:delText xml:space="preserve">freely </w:delText>
          </w:r>
        </w:del>
        <w:del w:id="9133" w:author="Rajeev, Sree" w:date="2022-03-03T11:36:00Z">
          <w:r w:rsidR="00580E1E" w:rsidRPr="002B42A7" w:rsidDel="00B1228A">
            <w:rPr>
              <w:rFonts w:ascii="Times New Roman" w:hAnsi="Times New Roman" w:cs="Times New Roman"/>
              <w:color w:val="000000" w:themeColor="text1"/>
              <w:rPrChange w:id="9134"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135" w:author="Ruijie Xu" w:date="2022-03-10T12:31:00Z">
              <w:rPr>
                <w:color w:val="000000" w:themeColor="text1"/>
              </w:rPr>
            </w:rPrChange>
          </w:rPr>
          <w:t xml:space="preserve"> </w:t>
        </w:r>
      </w:ins>
      <w:ins w:id="9136" w:author="Rajeev, Sree" w:date="2022-03-03T11:36:00Z">
        <w:del w:id="9137" w:author="Ruijie Xu" w:date="2022-03-11T13:41:00Z">
          <w:r w:rsidR="00B1228A" w:rsidRPr="002B42A7" w:rsidDel="00ED017A">
            <w:rPr>
              <w:rFonts w:ascii="Times New Roman" w:hAnsi="Times New Roman" w:cs="Times New Roman"/>
              <w:color w:val="000000" w:themeColor="text1"/>
              <w:rPrChange w:id="9138" w:author="Ruijie Xu" w:date="2022-03-10T12:31:00Z">
                <w:rPr>
                  <w:color w:val="000000" w:themeColor="text1"/>
                </w:rPr>
              </w:rPrChange>
            </w:rPr>
            <w:delText>and</w:delText>
          </w:r>
        </w:del>
      </w:ins>
      <w:ins w:id="9139" w:author="Ruijie Xu" w:date="2022-03-11T13:41:00Z">
        <w:r w:rsidR="00ED017A" w:rsidRPr="00ED017A">
          <w:rPr>
            <w:rFonts w:ascii="Times New Roman" w:hAnsi="Times New Roman" w:cs="Times New Roman"/>
            <w:color w:val="000000" w:themeColor="text1"/>
          </w:rPr>
          <w:t>online and</w:t>
        </w:r>
      </w:ins>
      <w:ins w:id="9140" w:author="Rajeev, Sree" w:date="2022-03-03T11:36:00Z">
        <w:r w:rsidR="00B1228A" w:rsidRPr="002B42A7">
          <w:rPr>
            <w:rFonts w:ascii="Times New Roman" w:hAnsi="Times New Roman" w:cs="Times New Roman"/>
            <w:color w:val="000000" w:themeColor="text1"/>
            <w:rPrChange w:id="9141" w:author="Ruijie Xu" w:date="2022-03-10T12:31:00Z">
              <w:rPr>
                <w:color w:val="000000" w:themeColor="text1"/>
              </w:rPr>
            </w:rPrChange>
          </w:rPr>
          <w:t xml:space="preserve"> minimize</w:t>
        </w:r>
        <w:del w:id="9142" w:author="Liliana Salvador" w:date="2022-03-08T20:20:00Z">
          <w:r w:rsidR="00B1228A" w:rsidRPr="002B42A7" w:rsidDel="003F63F2">
            <w:rPr>
              <w:rFonts w:ascii="Times New Roman" w:hAnsi="Times New Roman" w:cs="Times New Roman"/>
              <w:color w:val="000000" w:themeColor="text1"/>
              <w:rPrChange w:id="9143"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144" w:author="Ruijie Xu" w:date="2022-03-10T12:31:00Z">
              <w:rPr>
                <w:color w:val="000000" w:themeColor="text1"/>
              </w:rPr>
            </w:rPrChange>
          </w:rPr>
          <w:t xml:space="preserve"> </w:t>
        </w:r>
      </w:ins>
      <w:ins w:id="9145" w:author="Ruijie Xu" w:date="2022-01-28T14:23:00Z">
        <w:del w:id="9146" w:author="Liliana Salvador" w:date="2022-02-26T19:53:00Z">
          <w:r w:rsidR="00580E1E" w:rsidRPr="002B42A7" w:rsidDel="004B4B3C">
            <w:rPr>
              <w:rFonts w:ascii="Times New Roman" w:hAnsi="Times New Roman" w:cs="Times New Roman"/>
              <w:color w:val="000000" w:themeColor="text1"/>
              <w:rPrChange w:id="9147" w:author="Ruijie Xu" w:date="2022-03-10T12:31:00Z">
                <w:rPr>
                  <w:color w:val="000000" w:themeColor="text1"/>
                </w:rPr>
              </w:rPrChange>
            </w:rPr>
            <w:delText xml:space="preserve">and </w:delText>
          </w:r>
        </w:del>
        <w:del w:id="9148" w:author="Rajeev, Sree" w:date="2022-03-03T11:36:00Z">
          <w:r w:rsidR="00580E1E" w:rsidRPr="002B42A7" w:rsidDel="00B1228A">
            <w:rPr>
              <w:rFonts w:ascii="Times New Roman" w:hAnsi="Times New Roman" w:cs="Times New Roman"/>
              <w:color w:val="000000" w:themeColor="text1"/>
              <w:rPrChange w:id="9149"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150" w:author="Ruijie Xu" w:date="2022-03-10T12:31:00Z">
              <w:rPr>
                <w:color w:val="000000" w:themeColor="text1"/>
              </w:rPr>
            </w:rPrChange>
          </w:rPr>
          <w:t xml:space="preserve">the workload of building a database from scratch. However, all three </w:t>
        </w:r>
      </w:ins>
      <w:ins w:id="9151" w:author="Ruijie Xu" w:date="2022-03-04T12:46:00Z">
        <w:r w:rsidR="00942DE7" w:rsidRPr="002B42A7">
          <w:rPr>
            <w:rFonts w:ascii="Times New Roman" w:hAnsi="Times New Roman" w:cs="Times New Roman"/>
            <w:color w:val="000000" w:themeColor="text1"/>
            <w:rPrChange w:id="9152" w:author="Ruijie Xu" w:date="2022-03-10T12:31:00Z">
              <w:rPr>
                <w:color w:val="000000" w:themeColor="text1"/>
              </w:rPr>
            </w:rPrChange>
          </w:rPr>
          <w:t>DB</w:t>
        </w:r>
      </w:ins>
      <w:ins w:id="9153" w:author="Ruijie Xu" w:date="2022-01-28T14:23:00Z">
        <w:r w:rsidR="00580E1E" w:rsidRPr="002B42A7">
          <w:rPr>
            <w:rFonts w:ascii="Times New Roman" w:hAnsi="Times New Roman" w:cs="Times New Roman"/>
            <w:color w:val="000000" w:themeColor="text1"/>
            <w:rPrChange w:id="9154" w:author="Ruijie Xu" w:date="2022-03-10T12:31:00Z">
              <w:rPr>
                <w:color w:val="000000" w:themeColor="text1"/>
              </w:rPr>
            </w:rPrChange>
          </w:rPr>
          <w:t>s mentioned above</w:t>
        </w:r>
        <w:del w:id="9155" w:author="Liliana Salvador" w:date="2022-02-26T19:54:00Z">
          <w:r w:rsidR="00580E1E" w:rsidRPr="002B42A7" w:rsidDel="004B4B3C">
            <w:rPr>
              <w:rFonts w:ascii="Times New Roman" w:hAnsi="Times New Roman" w:cs="Times New Roman"/>
              <w:color w:val="000000" w:themeColor="text1"/>
              <w:rPrChange w:id="9156"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157" w:author="Ruijie Xu" w:date="2022-03-10T12:31:00Z">
              <w:rPr>
                <w:color w:val="000000" w:themeColor="text1"/>
              </w:rPr>
            </w:rPrChange>
          </w:rPr>
          <w:t xml:space="preserve"> </w:t>
        </w:r>
      </w:ins>
      <w:ins w:id="9158" w:author="Ruijie Xu" w:date="2022-03-16T16:50:00Z">
        <w:r w:rsidR="004D7819">
          <w:rPr>
            <w:rFonts w:ascii="Times New Roman" w:hAnsi="Times New Roman" w:cs="Times New Roman"/>
            <w:color w:val="000000" w:themeColor="text1"/>
          </w:rPr>
          <w:t xml:space="preserve">didn’t include a reference genome for </w:t>
        </w:r>
      </w:ins>
      <w:ins w:id="9159" w:author="Ruijie Xu" w:date="2022-03-16T17:04:00Z">
        <w:r w:rsidR="00FE67E6" w:rsidRPr="00FE67E6">
          <w:rPr>
            <w:rFonts w:ascii="Times New Roman" w:hAnsi="Times New Roman" w:cs="Times New Roman"/>
            <w:i/>
            <w:iCs/>
            <w:color w:val="000000" w:themeColor="text1"/>
          </w:rPr>
          <w:t>Rattus</w:t>
        </w:r>
      </w:ins>
      <w:ins w:id="9160" w:author="Ruijie Xu" w:date="2022-03-16T16:50:00Z">
        <w:r w:rsidR="004D7819">
          <w:rPr>
            <w:rFonts w:ascii="Times New Roman" w:hAnsi="Times New Roman" w:cs="Times New Roman"/>
            <w:color w:val="000000" w:themeColor="text1"/>
          </w:rPr>
          <w:t>, which is the host of our dataset</w:t>
        </w:r>
      </w:ins>
      <w:ins w:id="9161" w:author="Liliana Salvador" w:date="2022-02-26T19:54:00Z">
        <w:del w:id="9162" w:author="Ruijie Xu" w:date="2022-03-16T16:50:00Z">
          <w:r w:rsidR="004B4B3C" w:rsidRPr="002B42A7" w:rsidDel="004D7819">
            <w:rPr>
              <w:rFonts w:ascii="Times New Roman" w:hAnsi="Times New Roman" w:cs="Times New Roman"/>
              <w:color w:val="000000" w:themeColor="text1"/>
              <w:rPrChange w:id="9163" w:author="Ruijie Xu" w:date="2022-03-10T12:31:00Z">
                <w:rPr>
                  <w:color w:val="000000" w:themeColor="text1"/>
                </w:rPr>
              </w:rPrChange>
            </w:rPr>
            <w:delText>the is</w:delText>
          </w:r>
        </w:del>
      </w:ins>
      <w:ins w:id="9164" w:author="Ruijie Xu" w:date="2022-01-28T14:24:00Z">
        <w:r w:rsidR="00580E1E" w:rsidRPr="002B42A7">
          <w:rPr>
            <w:rFonts w:ascii="Times New Roman" w:hAnsi="Times New Roman" w:cs="Times New Roman"/>
            <w:color w:val="000000" w:themeColor="text1"/>
            <w:rPrChange w:id="9165" w:author="Ruijie Xu" w:date="2022-03-10T12:31:00Z">
              <w:rPr>
                <w:color w:val="000000" w:themeColor="text1"/>
              </w:rPr>
            </w:rPrChange>
          </w:rPr>
          <w:t xml:space="preserve">. </w:t>
        </w:r>
      </w:ins>
      <w:ins w:id="9166" w:author="Ruijie Xu" w:date="2022-01-28T14:25:00Z">
        <w:r w:rsidR="00580E1E" w:rsidRPr="002B42A7">
          <w:rPr>
            <w:rFonts w:ascii="Times New Roman" w:hAnsi="Times New Roman" w:cs="Times New Roman"/>
            <w:color w:val="000000" w:themeColor="text1"/>
            <w:rPrChange w:id="9167" w:author="Ruijie Xu" w:date="2022-03-10T12:31:00Z">
              <w:rPr>
                <w:color w:val="000000" w:themeColor="text1"/>
              </w:rPr>
            </w:rPrChange>
          </w:rPr>
          <w:t xml:space="preserve">The biases introduced from host genomes included in the </w:t>
        </w:r>
        <w:del w:id="9168" w:author="Liliana Salvador" w:date="2022-02-26T19:54:00Z">
          <w:r w:rsidR="00580E1E" w:rsidRPr="002B42A7" w:rsidDel="004B4B3C">
            <w:rPr>
              <w:rFonts w:ascii="Times New Roman" w:hAnsi="Times New Roman" w:cs="Times New Roman"/>
              <w:color w:val="000000" w:themeColor="text1"/>
              <w:rPrChange w:id="9169" w:author="Ruijie Xu" w:date="2022-03-10T12:31:00Z">
                <w:rPr>
                  <w:color w:val="000000" w:themeColor="text1"/>
                </w:rPr>
              </w:rPrChange>
            </w:rPr>
            <w:delText>database</w:delText>
          </w:r>
        </w:del>
      </w:ins>
      <w:ins w:id="9170" w:author="Liliana Salvador" w:date="2022-02-26T19:54:00Z">
        <w:r w:rsidR="004B4B3C" w:rsidRPr="002B42A7">
          <w:rPr>
            <w:rFonts w:ascii="Times New Roman" w:hAnsi="Times New Roman" w:cs="Times New Roman"/>
            <w:color w:val="000000" w:themeColor="text1"/>
            <w:rPrChange w:id="9171" w:author="Ruijie Xu" w:date="2022-03-10T12:31:00Z">
              <w:rPr>
                <w:color w:val="000000" w:themeColor="text1"/>
              </w:rPr>
            </w:rPrChange>
          </w:rPr>
          <w:t>DB</w:t>
        </w:r>
      </w:ins>
      <w:ins w:id="9172" w:author="Ruijie Xu" w:date="2022-01-28T14:25:00Z">
        <w:r w:rsidR="00580E1E" w:rsidRPr="002B42A7">
          <w:rPr>
            <w:rFonts w:ascii="Times New Roman" w:hAnsi="Times New Roman" w:cs="Times New Roman"/>
            <w:color w:val="000000" w:themeColor="text1"/>
            <w:rPrChange w:id="9173" w:author="Ruijie Xu" w:date="2022-03-10T12:31:00Z">
              <w:rPr>
                <w:color w:val="000000" w:themeColor="text1"/>
              </w:rPr>
            </w:rPrChange>
          </w:rPr>
          <w:t xml:space="preserve"> for metagenomics analysis ha</w:t>
        </w:r>
      </w:ins>
      <w:ins w:id="9174" w:author="Liliana Salvador" w:date="2022-02-26T19:54:00Z">
        <w:r w:rsidR="004B4B3C" w:rsidRPr="002B42A7">
          <w:rPr>
            <w:rFonts w:ascii="Times New Roman" w:hAnsi="Times New Roman" w:cs="Times New Roman"/>
            <w:color w:val="000000" w:themeColor="text1"/>
            <w:rPrChange w:id="9175" w:author="Ruijie Xu" w:date="2022-03-10T12:31:00Z">
              <w:rPr>
                <w:color w:val="000000" w:themeColor="text1"/>
              </w:rPr>
            </w:rPrChange>
          </w:rPr>
          <w:t>ve</w:t>
        </w:r>
      </w:ins>
      <w:ins w:id="9176" w:author="Ruijie Xu" w:date="2022-01-28T14:25:00Z">
        <w:del w:id="9177" w:author="Liliana Salvador" w:date="2022-02-26T19:54:00Z">
          <w:r w:rsidR="00580E1E" w:rsidRPr="002B42A7" w:rsidDel="004B4B3C">
            <w:rPr>
              <w:rFonts w:ascii="Times New Roman" w:hAnsi="Times New Roman" w:cs="Times New Roman"/>
              <w:color w:val="000000" w:themeColor="text1"/>
              <w:rPrChange w:id="9178"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179" w:author="Ruijie Xu" w:date="2022-03-10T12:31:00Z">
              <w:rPr>
                <w:color w:val="000000" w:themeColor="text1"/>
              </w:rPr>
            </w:rPrChange>
          </w:rPr>
          <w:t xml:space="preserve"> been address</w:t>
        </w:r>
      </w:ins>
      <w:ins w:id="9180" w:author="Ruijie Xu" w:date="2022-03-04T12:46:00Z">
        <w:r w:rsidR="00942DE7" w:rsidRPr="002B42A7">
          <w:rPr>
            <w:rFonts w:ascii="Times New Roman" w:hAnsi="Times New Roman" w:cs="Times New Roman"/>
            <w:color w:val="000000" w:themeColor="text1"/>
            <w:rPrChange w:id="9181" w:author="Ruijie Xu" w:date="2022-03-10T12:31:00Z">
              <w:rPr>
                <w:color w:val="000000" w:themeColor="text1"/>
              </w:rPr>
            </w:rPrChange>
          </w:rPr>
          <w:t>ed</w:t>
        </w:r>
      </w:ins>
      <w:ins w:id="9182" w:author="Ruijie Xu" w:date="2022-01-28T14:25:00Z">
        <w:r w:rsidR="00580E1E" w:rsidRPr="002B42A7">
          <w:rPr>
            <w:rFonts w:ascii="Times New Roman" w:hAnsi="Times New Roman" w:cs="Times New Roman"/>
            <w:color w:val="000000" w:themeColor="text1"/>
            <w:rPrChange w:id="9183" w:author="Ruijie Xu" w:date="2022-03-10T12:31:00Z">
              <w:rPr>
                <w:color w:val="000000" w:themeColor="text1"/>
              </w:rPr>
            </w:rPrChange>
          </w:rPr>
          <w:t xml:space="preserve"> previously</w:t>
        </w:r>
      </w:ins>
      <w:ins w:id="9184" w:author="Ruijie Xu" w:date="2022-01-28T14:26:00Z">
        <w:r w:rsidR="00580E1E" w:rsidRPr="002B42A7">
          <w:rPr>
            <w:rFonts w:ascii="Times New Roman" w:hAnsi="Times New Roman" w:cs="Times New Roman"/>
            <w:color w:val="000000" w:themeColor="text1"/>
            <w:rPrChange w:id="9185" w:author="Ruijie Xu" w:date="2022-03-10T12:31:00Z">
              <w:rPr>
                <w:color w:val="000000" w:themeColor="text1"/>
              </w:rPr>
            </w:rPrChange>
          </w:rPr>
          <w:t xml:space="preserve"> </w:t>
        </w:r>
      </w:ins>
      <w:ins w:id="9186" w:author="Ruijie Xu" w:date="2022-01-28T14:36:00Z">
        <w:r w:rsidR="005E1269" w:rsidRPr="002B42A7">
          <w:rPr>
            <w:rFonts w:ascii="Times New Roman" w:hAnsi="Times New Roman" w:cs="Times New Roman"/>
            <w:color w:val="000000" w:themeColor="text1"/>
            <w:rPrChange w:id="9187"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188"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189" w:author="Ruijie Xu" w:date="2022-01-28T14:36:00Z">
        <w:r w:rsidR="005E1269" w:rsidRPr="002B42A7">
          <w:rPr>
            <w:rFonts w:ascii="Times New Roman" w:hAnsi="Times New Roman" w:cs="Times New Roman"/>
            <w:color w:val="000000" w:themeColor="text1"/>
            <w:rPrChange w:id="9190" w:author="Ruijie Xu" w:date="2022-03-10T12:31:00Z">
              <w:rPr>
                <w:color w:val="000000" w:themeColor="text1"/>
              </w:rPr>
            </w:rPrChange>
          </w:rPr>
          <w:fldChar w:fldCharType="separate"/>
        </w:r>
        <w:r w:rsidR="005E1269" w:rsidRPr="002B42A7">
          <w:rPr>
            <w:rFonts w:ascii="Times New Roman" w:hAnsi="Times New Roman" w:cs="Times New Roman"/>
            <w:color w:val="000000"/>
            <w:rPrChange w:id="9191" w:author="Ruijie Xu" w:date="2022-03-10T12:31:00Z">
              <w:rPr>
                <w:color w:val="000000"/>
              </w:rPr>
            </w:rPrChange>
          </w:rPr>
          <w:t xml:space="preserve">(Pereira-Marques </w:t>
        </w:r>
        <w:r w:rsidR="005E1269" w:rsidRPr="002B42A7">
          <w:rPr>
            <w:rFonts w:ascii="Times New Roman" w:hAnsi="Times New Roman" w:cs="Times New Roman"/>
            <w:i/>
            <w:iCs/>
            <w:color w:val="000000"/>
            <w:rPrChange w:id="9192" w:author="Ruijie Xu" w:date="2022-03-10T12:31:00Z">
              <w:rPr>
                <w:i/>
                <w:iCs/>
                <w:color w:val="000000"/>
              </w:rPr>
            </w:rPrChange>
          </w:rPr>
          <w:t>et al.</w:t>
        </w:r>
        <w:r w:rsidR="005E1269" w:rsidRPr="002B42A7">
          <w:rPr>
            <w:rFonts w:ascii="Times New Roman" w:hAnsi="Times New Roman" w:cs="Times New Roman"/>
            <w:color w:val="000000"/>
            <w:rPrChange w:id="9193" w:author="Ruijie Xu" w:date="2022-03-10T12:31:00Z">
              <w:rPr>
                <w:color w:val="000000"/>
              </w:rPr>
            </w:rPrChange>
          </w:rPr>
          <w:t>, 2019)</w:t>
        </w:r>
        <w:r w:rsidR="005E1269" w:rsidRPr="002B42A7">
          <w:rPr>
            <w:rFonts w:ascii="Times New Roman" w:hAnsi="Times New Roman" w:cs="Times New Roman"/>
            <w:color w:val="000000" w:themeColor="text1"/>
            <w:rPrChange w:id="9194"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195" w:author="Ruijie Xu" w:date="2022-03-10T12:31:00Z">
              <w:rPr>
                <w:color w:val="000000" w:themeColor="text1"/>
              </w:rPr>
            </w:rPrChange>
          </w:rPr>
          <w:t>.</w:t>
        </w:r>
      </w:ins>
      <w:ins w:id="9196" w:author="Ruijie Xu" w:date="2022-01-28T14:26:00Z">
        <w:r w:rsidR="00580E1E" w:rsidRPr="002B42A7">
          <w:rPr>
            <w:rFonts w:ascii="Times New Roman" w:hAnsi="Times New Roman" w:cs="Times New Roman"/>
            <w:color w:val="000000" w:themeColor="text1"/>
            <w:rPrChange w:id="9197" w:author="Ruijie Xu" w:date="2022-03-10T12:31:00Z">
              <w:rPr>
                <w:color w:val="000000" w:themeColor="text1"/>
              </w:rPr>
            </w:rPrChange>
          </w:rPr>
          <w:t xml:space="preserve"> </w:t>
        </w:r>
        <w:del w:id="9198" w:author="Rajeev, Sree" w:date="2022-03-03T11:37:00Z">
          <w:r w:rsidR="00580E1E" w:rsidRPr="002B42A7" w:rsidDel="00B1228A">
            <w:rPr>
              <w:rFonts w:ascii="Times New Roman" w:hAnsi="Times New Roman" w:cs="Times New Roman"/>
              <w:color w:val="000000" w:themeColor="text1"/>
              <w:rPrChange w:id="9199" w:author="Ruijie Xu" w:date="2022-03-10T12:31:00Z">
                <w:rPr>
                  <w:color w:val="000000" w:themeColor="text1"/>
                </w:rPr>
              </w:rPrChange>
            </w:rPr>
            <w:delText>Therefore, we have built</w:delText>
          </w:r>
        </w:del>
      </w:ins>
      <w:ins w:id="9200" w:author="Rajeev, Sree" w:date="2022-03-03T11:37:00Z">
        <w:del w:id="9201" w:author="Ruijie Xu" w:date="2022-03-11T13:42:00Z">
          <w:r w:rsidR="00B1228A" w:rsidRPr="002B42A7" w:rsidDel="00ED017A">
            <w:rPr>
              <w:rFonts w:ascii="Times New Roman" w:hAnsi="Times New Roman" w:cs="Times New Roman"/>
              <w:color w:val="000000" w:themeColor="text1"/>
              <w:rPrChange w:id="9202" w:author="Ruijie Xu" w:date="2022-03-10T12:31:00Z">
                <w:rPr>
                  <w:color w:val="000000" w:themeColor="text1"/>
                </w:rPr>
              </w:rPrChange>
            </w:rPr>
            <w:delText xml:space="preserve">Building </w:delText>
          </w:r>
        </w:del>
      </w:ins>
      <w:ins w:id="9203" w:author="Ruijie Xu" w:date="2022-03-11T13:42:00Z">
        <w:r w:rsidR="00ED017A" w:rsidRPr="00ED017A">
          <w:rPr>
            <w:rFonts w:ascii="Times New Roman" w:hAnsi="Times New Roman" w:cs="Times New Roman"/>
            <w:color w:val="000000" w:themeColor="text1"/>
          </w:rPr>
          <w:t>Building a</w:t>
        </w:r>
      </w:ins>
      <w:ins w:id="9204" w:author="Ruijie Xu" w:date="2022-01-28T14:26:00Z">
        <w:r w:rsidR="00580E1E" w:rsidRPr="002B42A7">
          <w:rPr>
            <w:rFonts w:ascii="Times New Roman" w:hAnsi="Times New Roman" w:cs="Times New Roman"/>
            <w:color w:val="000000" w:themeColor="text1"/>
            <w:rPrChange w:id="9205" w:author="Ruijie Xu" w:date="2022-03-10T12:31:00Z">
              <w:rPr>
                <w:color w:val="000000" w:themeColor="text1"/>
              </w:rPr>
            </w:rPrChange>
          </w:rPr>
          <w:t xml:space="preserve"> separate </w:t>
        </w:r>
        <w:del w:id="9206" w:author="Liliana Salvador" w:date="2022-02-26T19:55:00Z">
          <w:r w:rsidR="00580E1E" w:rsidRPr="002B42A7" w:rsidDel="004B4B3C">
            <w:rPr>
              <w:rFonts w:ascii="Times New Roman" w:hAnsi="Times New Roman" w:cs="Times New Roman"/>
              <w:color w:val="000000" w:themeColor="text1"/>
              <w:rPrChange w:id="9207" w:author="Ruijie Xu" w:date="2022-03-10T12:31:00Z">
                <w:rPr>
                  <w:color w:val="000000" w:themeColor="text1"/>
                </w:rPr>
              </w:rPrChange>
            </w:rPr>
            <w:delText>database</w:delText>
          </w:r>
        </w:del>
      </w:ins>
      <w:ins w:id="9208" w:author="Liliana Salvador" w:date="2022-02-26T19:55:00Z">
        <w:r w:rsidR="004B4B3C" w:rsidRPr="002B42A7">
          <w:rPr>
            <w:rFonts w:ascii="Times New Roman" w:hAnsi="Times New Roman" w:cs="Times New Roman"/>
            <w:color w:val="000000" w:themeColor="text1"/>
            <w:rPrChange w:id="9209" w:author="Ruijie Xu" w:date="2022-03-10T12:31:00Z">
              <w:rPr>
                <w:color w:val="000000" w:themeColor="text1"/>
              </w:rPr>
            </w:rPrChange>
          </w:rPr>
          <w:t>DB</w:t>
        </w:r>
      </w:ins>
      <w:ins w:id="9210" w:author="Ruijie Xu" w:date="2022-01-28T14:26:00Z">
        <w:r w:rsidR="00580E1E" w:rsidRPr="002B42A7">
          <w:rPr>
            <w:rFonts w:ascii="Times New Roman" w:hAnsi="Times New Roman" w:cs="Times New Roman"/>
            <w:color w:val="000000" w:themeColor="text1"/>
            <w:rPrChange w:id="9211" w:author="Ruijie Xu" w:date="2022-03-10T12:31:00Z">
              <w:rPr>
                <w:color w:val="000000" w:themeColor="text1"/>
              </w:rPr>
            </w:rPrChange>
          </w:rPr>
          <w:t xml:space="preserve"> </w:t>
        </w:r>
      </w:ins>
      <w:ins w:id="9212" w:author="Liliana Salvador" w:date="2022-02-26T19:55:00Z">
        <w:r w:rsidR="004B4B3C" w:rsidRPr="002B42A7">
          <w:rPr>
            <w:rFonts w:ascii="Times New Roman" w:hAnsi="Times New Roman" w:cs="Times New Roman"/>
            <w:color w:val="000000" w:themeColor="text1"/>
            <w:rPrChange w:id="9213" w:author="Ruijie Xu" w:date="2022-03-10T12:31:00Z">
              <w:rPr>
                <w:color w:val="000000" w:themeColor="text1"/>
              </w:rPr>
            </w:rPrChange>
          </w:rPr>
          <w:t xml:space="preserve">(customized database for our dataset) </w:t>
        </w:r>
      </w:ins>
      <w:ins w:id="9214" w:author="Ruijie Xu" w:date="2022-01-28T14:26:00Z">
        <w:r w:rsidR="00580E1E" w:rsidRPr="002B42A7">
          <w:rPr>
            <w:rFonts w:ascii="Times New Roman" w:hAnsi="Times New Roman" w:cs="Times New Roman"/>
            <w:color w:val="000000" w:themeColor="text1"/>
            <w:rPrChange w:id="9215" w:author="Ruijie Xu" w:date="2022-03-10T12:31:00Z">
              <w:rPr>
                <w:color w:val="000000" w:themeColor="text1"/>
              </w:rPr>
            </w:rPrChange>
          </w:rPr>
          <w:t xml:space="preserve">with the inclusion of the two </w:t>
        </w:r>
      </w:ins>
      <w:ins w:id="9216" w:author="Ruijie Xu" w:date="2022-03-16T17:04:00Z">
        <w:r w:rsidR="00FE67E6" w:rsidRPr="00FE67E6">
          <w:rPr>
            <w:rFonts w:ascii="Times New Roman" w:hAnsi="Times New Roman" w:cs="Times New Roman"/>
            <w:i/>
            <w:color w:val="000000" w:themeColor="text1"/>
          </w:rPr>
          <w:t>Rattus</w:t>
        </w:r>
      </w:ins>
      <w:ins w:id="9217" w:author="Ruijie Xu" w:date="2022-01-28T14:27:00Z">
        <w:r w:rsidR="00580E1E" w:rsidRPr="002B42A7">
          <w:rPr>
            <w:rFonts w:ascii="Times New Roman" w:hAnsi="Times New Roman" w:cs="Times New Roman"/>
            <w:color w:val="000000" w:themeColor="text1"/>
            <w:rPrChange w:id="9218" w:author="Ruijie Xu" w:date="2022-03-10T12:31:00Z">
              <w:rPr>
                <w:color w:val="000000" w:themeColor="text1"/>
              </w:rPr>
            </w:rPrChange>
          </w:rPr>
          <w:t xml:space="preserve"> hosts genomes</w:t>
        </w:r>
      </w:ins>
      <w:ins w:id="9219" w:author="Ruijie Xu" w:date="2022-01-28T14:28:00Z">
        <w:r w:rsidR="00501658" w:rsidRPr="002B42A7">
          <w:rPr>
            <w:rFonts w:ascii="Times New Roman" w:hAnsi="Times New Roman" w:cs="Times New Roman"/>
            <w:color w:val="000000" w:themeColor="text1"/>
            <w:rPrChange w:id="9220" w:author="Ruijie Xu" w:date="2022-03-10T12:31:00Z">
              <w:rPr>
                <w:color w:val="000000" w:themeColor="text1"/>
              </w:rPr>
            </w:rPrChange>
          </w:rPr>
          <w:t xml:space="preserve"> on top of the standard </w:t>
        </w:r>
      </w:ins>
      <w:ins w:id="9221" w:author="Liliana Salvador" w:date="2022-02-26T19:55:00Z">
        <w:r w:rsidR="004B4B3C" w:rsidRPr="002B42A7">
          <w:rPr>
            <w:rFonts w:ascii="Times New Roman" w:hAnsi="Times New Roman" w:cs="Times New Roman"/>
            <w:color w:val="000000" w:themeColor="text1"/>
            <w:rPrChange w:id="9222" w:author="Ruijie Xu" w:date="2022-03-10T12:31:00Z">
              <w:rPr>
                <w:color w:val="000000" w:themeColor="text1"/>
              </w:rPr>
            </w:rPrChange>
          </w:rPr>
          <w:t>DB</w:t>
        </w:r>
      </w:ins>
      <w:ins w:id="9223" w:author="Rajeev, Sree" w:date="2022-03-03T11:37:00Z">
        <w:r w:rsidR="00B1228A" w:rsidRPr="002B42A7">
          <w:rPr>
            <w:rFonts w:ascii="Times New Roman" w:hAnsi="Times New Roman" w:cs="Times New Roman"/>
            <w:color w:val="000000" w:themeColor="text1"/>
            <w:rPrChange w:id="9224" w:author="Ruijie Xu" w:date="2022-03-10T12:31:00Z">
              <w:rPr>
                <w:color w:val="000000" w:themeColor="text1"/>
              </w:rPr>
            </w:rPrChange>
          </w:rPr>
          <w:t xml:space="preserve"> corrected this issue</w:t>
        </w:r>
      </w:ins>
      <w:ins w:id="9225" w:author="Ruijie Xu" w:date="2022-01-28T14:28:00Z">
        <w:del w:id="9226" w:author="Liliana Salvador" w:date="2022-02-26T19:55:00Z">
          <w:r w:rsidR="00501658" w:rsidRPr="002B42A7" w:rsidDel="004B4B3C">
            <w:rPr>
              <w:rFonts w:ascii="Times New Roman" w:hAnsi="Times New Roman" w:cs="Times New Roman"/>
              <w:color w:val="000000" w:themeColor="text1"/>
              <w:rPrChange w:id="9227" w:author="Ruijie Xu" w:date="2022-03-10T12:31:00Z">
                <w:rPr>
                  <w:color w:val="000000" w:themeColor="text1"/>
                </w:rPr>
              </w:rPrChange>
            </w:rPr>
            <w:delText>database</w:delText>
          </w:r>
        </w:del>
      </w:ins>
      <w:ins w:id="9228" w:author="Ruijie Xu" w:date="2022-01-28T14:27:00Z">
        <w:del w:id="9229" w:author="Liliana Salvador" w:date="2022-02-26T19:55:00Z">
          <w:r w:rsidR="00501658" w:rsidRPr="002B42A7" w:rsidDel="004B4B3C">
            <w:rPr>
              <w:rFonts w:ascii="Times New Roman" w:hAnsi="Times New Roman" w:cs="Times New Roman"/>
              <w:color w:val="000000" w:themeColor="text1"/>
              <w:rPrChange w:id="9230"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231" w:author="Ruijie Xu" w:date="2022-03-10T12:31:00Z">
              <w:rPr>
                <w:color w:val="000000" w:themeColor="text1"/>
              </w:rPr>
            </w:rPrChange>
          </w:rPr>
          <w:t>.</w:t>
        </w:r>
      </w:ins>
      <w:ins w:id="9232" w:author="Ruijie Xu" w:date="2022-03-11T13:43:00Z">
        <w:r w:rsidR="00ED017A">
          <w:rPr>
            <w:rFonts w:ascii="Times New Roman" w:hAnsi="Times New Roman" w:cs="Times New Roman"/>
            <w:color w:val="000000" w:themeColor="text1"/>
          </w:rPr>
          <w:t xml:space="preserve"> </w:t>
        </w:r>
        <w:r w:rsidR="00AC44E6" w:rsidRPr="008744CA">
          <w:rPr>
            <w:rFonts w:ascii="Times New Roman" w:hAnsi="Times New Roman" w:cs="Times New Roman"/>
            <w:color w:val="000000" w:themeColor="text1"/>
            <w:highlight w:val="yellow"/>
            <w:rPrChange w:id="9233" w:author="Ruijie Xu" w:date="2022-03-11T13:50:00Z">
              <w:rPr>
                <w:rFonts w:ascii="Times New Roman" w:hAnsi="Times New Roman" w:cs="Times New Roman"/>
                <w:color w:val="000000" w:themeColor="text1"/>
              </w:rPr>
            </w:rPrChange>
          </w:rPr>
          <w:t xml:space="preserve">In our analyses with different DBs, </w:t>
        </w:r>
      </w:ins>
      <w:ins w:id="9234" w:author="Ruijie Xu" w:date="2022-03-11T13:44:00Z">
        <w:r w:rsidR="00AC44E6" w:rsidRPr="008744CA">
          <w:rPr>
            <w:rFonts w:ascii="Times New Roman" w:hAnsi="Times New Roman" w:cs="Times New Roman"/>
            <w:color w:val="000000" w:themeColor="text1"/>
            <w:highlight w:val="yellow"/>
            <w:rPrChange w:id="9235" w:author="Ruijie Xu" w:date="2022-03-11T13:50:00Z">
              <w:rPr>
                <w:rFonts w:ascii="Times New Roman" w:hAnsi="Times New Roman" w:cs="Times New Roman"/>
                <w:color w:val="000000" w:themeColor="text1"/>
              </w:rPr>
            </w:rPrChange>
          </w:rPr>
          <w:t xml:space="preserve">although inclusion of the </w:t>
        </w:r>
      </w:ins>
      <w:ins w:id="9236" w:author="Ruijie Xu" w:date="2022-03-16T17:04:00Z">
        <w:r w:rsidR="00FE67E6" w:rsidRPr="00FE67E6">
          <w:rPr>
            <w:rFonts w:ascii="Times New Roman" w:hAnsi="Times New Roman" w:cs="Times New Roman"/>
            <w:i/>
            <w:color w:val="000000" w:themeColor="text1"/>
          </w:rPr>
          <w:t>Rattus</w:t>
        </w:r>
      </w:ins>
      <w:ins w:id="9237" w:author="Ruijie Xu" w:date="2022-03-11T13:46:00Z">
        <w:r w:rsidR="00AC44E6" w:rsidRPr="008744CA">
          <w:rPr>
            <w:rFonts w:ascii="Times New Roman" w:hAnsi="Times New Roman" w:cs="Times New Roman"/>
            <w:color w:val="000000" w:themeColor="text1"/>
            <w:highlight w:val="yellow"/>
            <w:rPrChange w:id="9238" w:author="Ruijie Xu" w:date="2022-03-11T13:50:00Z">
              <w:rPr>
                <w:rFonts w:ascii="Times New Roman" w:hAnsi="Times New Roman" w:cs="Times New Roman"/>
                <w:color w:val="000000" w:themeColor="text1"/>
              </w:rPr>
            </w:rPrChange>
          </w:rPr>
          <w:t xml:space="preserve"> </w:t>
        </w:r>
      </w:ins>
      <w:ins w:id="9239" w:author="Ruijie Xu" w:date="2022-03-11T13:44:00Z">
        <w:r w:rsidR="00AC44E6" w:rsidRPr="008744CA">
          <w:rPr>
            <w:rFonts w:ascii="Times New Roman" w:hAnsi="Times New Roman" w:cs="Times New Roman"/>
            <w:color w:val="000000" w:themeColor="text1"/>
            <w:highlight w:val="yellow"/>
            <w:rPrChange w:id="9240" w:author="Ruijie Xu" w:date="2022-03-11T13:50:00Z">
              <w:rPr>
                <w:rFonts w:ascii="Times New Roman" w:hAnsi="Times New Roman" w:cs="Times New Roman"/>
                <w:color w:val="000000" w:themeColor="text1"/>
              </w:rPr>
            </w:rPrChange>
          </w:rPr>
          <w:t>host genome</w:t>
        </w:r>
      </w:ins>
      <w:ins w:id="9241" w:author="Ruijie Xu" w:date="2022-03-11T13:46:00Z">
        <w:r w:rsidR="00AC44E6" w:rsidRPr="008744CA">
          <w:rPr>
            <w:rFonts w:ascii="Times New Roman" w:hAnsi="Times New Roman" w:cs="Times New Roman"/>
            <w:color w:val="000000" w:themeColor="text1"/>
            <w:highlight w:val="yellow"/>
            <w:rPrChange w:id="9242" w:author="Ruijie Xu" w:date="2022-03-11T13:50:00Z">
              <w:rPr>
                <w:rFonts w:ascii="Times New Roman" w:hAnsi="Times New Roman" w:cs="Times New Roman"/>
                <w:color w:val="000000" w:themeColor="text1"/>
              </w:rPr>
            </w:rPrChange>
          </w:rPr>
          <w:t>s</w:t>
        </w:r>
      </w:ins>
      <w:ins w:id="9243" w:author="Ruijie Xu" w:date="2022-03-11T13:44:00Z">
        <w:r w:rsidR="00AC44E6" w:rsidRPr="008744CA">
          <w:rPr>
            <w:rFonts w:ascii="Times New Roman" w:hAnsi="Times New Roman" w:cs="Times New Roman"/>
            <w:color w:val="000000" w:themeColor="text1"/>
            <w:highlight w:val="yellow"/>
            <w:rPrChange w:id="9244" w:author="Ruijie Xu" w:date="2022-03-11T13:50:00Z">
              <w:rPr>
                <w:rFonts w:ascii="Times New Roman" w:hAnsi="Times New Roman" w:cs="Times New Roman"/>
                <w:color w:val="000000" w:themeColor="text1"/>
              </w:rPr>
            </w:rPrChange>
          </w:rPr>
          <w:t xml:space="preserve"> does </w:t>
        </w:r>
      </w:ins>
      <w:ins w:id="9245" w:author="Ruijie Xu" w:date="2022-03-11T14:11:00Z">
        <w:r w:rsidR="00A1322E">
          <w:rPr>
            <w:rFonts w:ascii="Times New Roman" w:hAnsi="Times New Roman" w:cs="Times New Roman"/>
            <w:color w:val="000000" w:themeColor="text1"/>
            <w:highlight w:val="yellow"/>
          </w:rPr>
          <w:t xml:space="preserve">slightly </w:t>
        </w:r>
      </w:ins>
      <w:ins w:id="9246" w:author="Ruijie Xu" w:date="2022-03-11T13:44:00Z">
        <w:r w:rsidR="00AC44E6" w:rsidRPr="008744CA">
          <w:rPr>
            <w:rFonts w:ascii="Times New Roman" w:hAnsi="Times New Roman" w:cs="Times New Roman"/>
            <w:color w:val="000000" w:themeColor="text1"/>
            <w:highlight w:val="yellow"/>
            <w:rPrChange w:id="9247" w:author="Ruijie Xu" w:date="2022-03-11T13:50:00Z">
              <w:rPr>
                <w:rFonts w:ascii="Times New Roman" w:hAnsi="Times New Roman" w:cs="Times New Roman"/>
                <w:color w:val="000000" w:themeColor="text1"/>
              </w:rPr>
            </w:rPrChange>
          </w:rPr>
          <w:t>impact the resulting microbial profiles classified from th</w:t>
        </w:r>
      </w:ins>
      <w:ins w:id="9248" w:author="Ruijie Xu" w:date="2022-03-11T13:45:00Z">
        <w:r w:rsidR="00AC44E6" w:rsidRPr="008744CA">
          <w:rPr>
            <w:rFonts w:ascii="Times New Roman" w:hAnsi="Times New Roman" w:cs="Times New Roman"/>
            <w:color w:val="000000" w:themeColor="text1"/>
            <w:highlight w:val="yellow"/>
            <w:rPrChange w:id="9249" w:author="Ruijie Xu" w:date="2022-03-11T13:50:00Z">
              <w:rPr>
                <w:rFonts w:ascii="Times New Roman" w:hAnsi="Times New Roman" w:cs="Times New Roman"/>
                <w:color w:val="000000" w:themeColor="text1"/>
              </w:rPr>
            </w:rPrChange>
          </w:rPr>
          <w:t xml:space="preserve">e </w:t>
        </w:r>
      </w:ins>
      <w:ins w:id="9250" w:author="Ruijie Xu" w:date="2022-03-16T17:04:00Z">
        <w:r w:rsidR="00FE67E6" w:rsidRPr="00FE67E6">
          <w:rPr>
            <w:rFonts w:ascii="Times New Roman" w:hAnsi="Times New Roman" w:cs="Times New Roman"/>
            <w:i/>
            <w:color w:val="000000" w:themeColor="text1"/>
          </w:rPr>
          <w:t>Rattus</w:t>
        </w:r>
      </w:ins>
      <w:ins w:id="9251" w:author="Ruijie Xu" w:date="2022-03-11T13:45:00Z">
        <w:r w:rsidR="00AC44E6" w:rsidRPr="008744CA">
          <w:rPr>
            <w:rFonts w:ascii="Times New Roman" w:hAnsi="Times New Roman" w:cs="Times New Roman"/>
            <w:color w:val="000000" w:themeColor="text1"/>
            <w:highlight w:val="yellow"/>
            <w:rPrChange w:id="9252" w:author="Ruijie Xu" w:date="2022-03-11T13:50:00Z">
              <w:rPr>
                <w:rFonts w:ascii="Times New Roman" w:hAnsi="Times New Roman" w:cs="Times New Roman"/>
                <w:color w:val="000000" w:themeColor="text1"/>
              </w:rPr>
            </w:rPrChange>
          </w:rPr>
          <w:t xml:space="preserve"> samples, the discrepancies</w:t>
        </w:r>
      </w:ins>
      <w:ins w:id="9253" w:author="Ruijie Xu" w:date="2022-03-11T13:46:00Z">
        <w:r w:rsidR="00AC44E6" w:rsidRPr="008744CA">
          <w:rPr>
            <w:rFonts w:ascii="Times New Roman" w:hAnsi="Times New Roman" w:cs="Times New Roman"/>
            <w:color w:val="000000" w:themeColor="text1"/>
            <w:highlight w:val="yellow"/>
            <w:rPrChange w:id="9254" w:author="Ruijie Xu" w:date="2022-03-11T13:50:00Z">
              <w:rPr>
                <w:rFonts w:ascii="Times New Roman" w:hAnsi="Times New Roman" w:cs="Times New Roman"/>
                <w:color w:val="000000" w:themeColor="text1"/>
              </w:rPr>
            </w:rPrChange>
          </w:rPr>
          <w:t xml:space="preserve"> between the standard DBs </w:t>
        </w:r>
      </w:ins>
      <w:ins w:id="9255" w:author="Ruijie Xu" w:date="2022-03-11T14:11:00Z">
        <w:r w:rsidR="00A1322E">
          <w:rPr>
            <w:rFonts w:ascii="Times New Roman" w:hAnsi="Times New Roman" w:cs="Times New Roman"/>
            <w:color w:val="000000" w:themeColor="text1"/>
            <w:highlight w:val="yellow"/>
          </w:rPr>
          <w:t xml:space="preserve">built </w:t>
        </w:r>
      </w:ins>
      <w:ins w:id="9256" w:author="Ruijie Xu" w:date="2022-03-11T13:46:00Z">
        <w:r w:rsidR="00AC44E6" w:rsidRPr="008744CA">
          <w:rPr>
            <w:rFonts w:ascii="Times New Roman" w:hAnsi="Times New Roman" w:cs="Times New Roman"/>
            <w:color w:val="000000" w:themeColor="text1"/>
            <w:highlight w:val="yellow"/>
            <w:rPrChange w:id="9257" w:author="Ruijie Xu" w:date="2022-03-11T13:50:00Z">
              <w:rPr>
                <w:rFonts w:ascii="Times New Roman" w:hAnsi="Times New Roman" w:cs="Times New Roman"/>
                <w:color w:val="000000" w:themeColor="text1"/>
              </w:rPr>
            </w:rPrChange>
          </w:rPr>
          <w:t>with</w:t>
        </w:r>
      </w:ins>
      <w:ins w:id="9258" w:author="Ruijie Xu" w:date="2022-03-11T13:47:00Z">
        <w:r w:rsidR="00AC44E6" w:rsidRPr="008744CA">
          <w:rPr>
            <w:rFonts w:ascii="Times New Roman" w:hAnsi="Times New Roman" w:cs="Times New Roman"/>
            <w:color w:val="000000" w:themeColor="text1"/>
            <w:highlight w:val="yellow"/>
            <w:rPrChange w:id="9259" w:author="Ruijie Xu" w:date="2022-03-11T13:50:00Z">
              <w:rPr>
                <w:rFonts w:ascii="Times New Roman" w:hAnsi="Times New Roman" w:cs="Times New Roman"/>
                <w:color w:val="000000" w:themeColor="text1"/>
              </w:rPr>
            </w:rPrChange>
          </w:rPr>
          <w:t xml:space="preserve"> human genome and customized DBs </w:t>
        </w:r>
      </w:ins>
      <w:ins w:id="9260" w:author="Ruijie Xu" w:date="2022-03-11T14:11:00Z">
        <w:r w:rsidR="00A1322E">
          <w:rPr>
            <w:rFonts w:ascii="Times New Roman" w:hAnsi="Times New Roman" w:cs="Times New Roman"/>
            <w:color w:val="000000" w:themeColor="text1"/>
            <w:highlight w:val="yellow"/>
          </w:rPr>
          <w:t xml:space="preserve">built </w:t>
        </w:r>
      </w:ins>
      <w:ins w:id="9261" w:author="Ruijie Xu" w:date="2022-03-11T13:47:00Z">
        <w:r w:rsidR="00AC44E6" w:rsidRPr="008744CA">
          <w:rPr>
            <w:rFonts w:ascii="Times New Roman" w:hAnsi="Times New Roman" w:cs="Times New Roman"/>
            <w:color w:val="000000" w:themeColor="text1"/>
            <w:highlight w:val="yellow"/>
            <w:rPrChange w:id="9262" w:author="Ruijie Xu" w:date="2022-03-11T13:50:00Z">
              <w:rPr>
                <w:rFonts w:ascii="Times New Roman" w:hAnsi="Times New Roman" w:cs="Times New Roman"/>
                <w:color w:val="000000" w:themeColor="text1"/>
              </w:rPr>
            </w:rPrChange>
          </w:rPr>
          <w:t>with</w:t>
        </w:r>
        <w:r w:rsidR="00AC44E6" w:rsidRPr="004D7819">
          <w:rPr>
            <w:rFonts w:ascii="Times New Roman" w:hAnsi="Times New Roman" w:cs="Times New Roman"/>
            <w:i/>
            <w:iCs/>
            <w:color w:val="000000" w:themeColor="text1"/>
            <w:highlight w:val="yellow"/>
            <w:rPrChange w:id="9263" w:author="Ruijie Xu" w:date="2022-03-16T16:51:00Z">
              <w:rPr>
                <w:rFonts w:ascii="Times New Roman" w:hAnsi="Times New Roman" w:cs="Times New Roman"/>
                <w:color w:val="000000" w:themeColor="text1"/>
              </w:rPr>
            </w:rPrChange>
          </w:rPr>
          <w:t xml:space="preserve"> </w:t>
        </w:r>
      </w:ins>
      <w:ins w:id="9264" w:author="Ruijie Xu" w:date="2022-03-16T17:04:00Z">
        <w:r w:rsidR="00FE67E6" w:rsidRPr="00FE67E6">
          <w:rPr>
            <w:rFonts w:ascii="Times New Roman" w:hAnsi="Times New Roman" w:cs="Times New Roman"/>
            <w:i/>
            <w:iCs/>
            <w:color w:val="000000" w:themeColor="text1"/>
          </w:rPr>
          <w:t>Rattus</w:t>
        </w:r>
      </w:ins>
      <w:ins w:id="9265" w:author="Ruijie Xu" w:date="2022-03-11T13:47:00Z">
        <w:r w:rsidR="00AC44E6" w:rsidRPr="008744CA">
          <w:rPr>
            <w:rFonts w:ascii="Times New Roman" w:hAnsi="Times New Roman" w:cs="Times New Roman"/>
            <w:color w:val="000000" w:themeColor="text1"/>
            <w:highlight w:val="yellow"/>
            <w:rPrChange w:id="9266" w:author="Ruijie Xu" w:date="2022-03-11T13:50:00Z">
              <w:rPr>
                <w:rFonts w:ascii="Times New Roman" w:hAnsi="Times New Roman" w:cs="Times New Roman"/>
                <w:color w:val="000000" w:themeColor="text1"/>
              </w:rPr>
            </w:rPrChange>
          </w:rPr>
          <w:t xml:space="preserve"> genomes</w:t>
        </w:r>
      </w:ins>
      <w:ins w:id="9267" w:author="Ruijie Xu" w:date="2022-03-11T13:45:00Z">
        <w:r w:rsidR="00AC44E6" w:rsidRPr="008744CA">
          <w:rPr>
            <w:rFonts w:ascii="Times New Roman" w:hAnsi="Times New Roman" w:cs="Times New Roman"/>
            <w:color w:val="000000" w:themeColor="text1"/>
            <w:highlight w:val="yellow"/>
            <w:rPrChange w:id="9268" w:author="Ruijie Xu" w:date="2022-03-11T13:50:00Z">
              <w:rPr>
                <w:rFonts w:ascii="Times New Roman" w:hAnsi="Times New Roman" w:cs="Times New Roman"/>
                <w:color w:val="000000" w:themeColor="text1"/>
              </w:rPr>
            </w:rPrChange>
          </w:rPr>
          <w:t xml:space="preserve"> were found to be least among </w:t>
        </w:r>
      </w:ins>
      <w:ins w:id="9269" w:author="Ruijie Xu" w:date="2022-03-11T13:46:00Z">
        <w:r w:rsidR="00AC44E6" w:rsidRPr="008744CA">
          <w:rPr>
            <w:rFonts w:ascii="Times New Roman" w:hAnsi="Times New Roman" w:cs="Times New Roman"/>
            <w:color w:val="000000" w:themeColor="text1"/>
            <w:highlight w:val="yellow"/>
            <w:rPrChange w:id="9270" w:author="Ruijie Xu" w:date="2022-03-11T13:50:00Z">
              <w:rPr>
                <w:rFonts w:ascii="Times New Roman" w:hAnsi="Times New Roman" w:cs="Times New Roman"/>
                <w:color w:val="000000" w:themeColor="text1"/>
              </w:rPr>
            </w:rPrChange>
          </w:rPr>
          <w:t>the classification profiles classified by the four different DBs</w:t>
        </w:r>
      </w:ins>
      <w:ins w:id="9271" w:author="Ruijie Xu" w:date="2022-03-11T13:53:00Z">
        <w:r w:rsidR="008744CA">
          <w:rPr>
            <w:rFonts w:ascii="Times New Roman" w:hAnsi="Times New Roman" w:cs="Times New Roman"/>
            <w:color w:val="000000" w:themeColor="text1"/>
            <w:highlight w:val="yellow"/>
          </w:rPr>
          <w:t xml:space="preserve">. The </w:t>
        </w:r>
      </w:ins>
      <w:ins w:id="9272" w:author="Ruijie Xu" w:date="2022-03-11T13:48:00Z">
        <w:r w:rsidR="00AC44E6" w:rsidRPr="008744CA">
          <w:rPr>
            <w:rFonts w:ascii="Times New Roman" w:hAnsi="Times New Roman" w:cs="Times New Roman"/>
            <w:color w:val="000000" w:themeColor="text1"/>
            <w:highlight w:val="yellow"/>
            <w:rPrChange w:id="9273" w:author="Ruijie Xu" w:date="2022-03-11T13:50:00Z">
              <w:rPr>
                <w:rFonts w:ascii="Times New Roman" w:hAnsi="Times New Roman" w:cs="Times New Roman"/>
                <w:color w:val="000000" w:themeColor="text1"/>
              </w:rPr>
            </w:rPrChange>
          </w:rPr>
          <w:t xml:space="preserve">microbial profile </w:t>
        </w:r>
        <w:r w:rsidR="008744CA" w:rsidRPr="008744CA">
          <w:rPr>
            <w:rFonts w:ascii="Times New Roman" w:hAnsi="Times New Roman" w:cs="Times New Roman"/>
            <w:color w:val="000000" w:themeColor="text1"/>
            <w:highlight w:val="yellow"/>
            <w:rPrChange w:id="9274" w:author="Ruijie Xu" w:date="2022-03-11T13:50:00Z">
              <w:rPr>
                <w:rFonts w:ascii="Times New Roman" w:hAnsi="Times New Roman" w:cs="Times New Roman"/>
                <w:color w:val="000000" w:themeColor="text1"/>
              </w:rPr>
            </w:rPrChange>
          </w:rPr>
          <w:t xml:space="preserve">classified using </w:t>
        </w:r>
      </w:ins>
      <w:ins w:id="9275" w:author="Ruijie Xu" w:date="2022-03-11T13:51:00Z">
        <w:r w:rsidR="008744CA">
          <w:rPr>
            <w:rFonts w:ascii="Times New Roman" w:hAnsi="Times New Roman" w:cs="Times New Roman"/>
            <w:color w:val="000000" w:themeColor="text1"/>
            <w:highlight w:val="yellow"/>
          </w:rPr>
          <w:t xml:space="preserve">minikraken and </w:t>
        </w:r>
      </w:ins>
      <w:ins w:id="9276" w:author="Ruijie Xu" w:date="2022-03-11T13:48:00Z">
        <w:r w:rsidR="008744CA" w:rsidRPr="008744CA">
          <w:rPr>
            <w:rFonts w:ascii="Times New Roman" w:hAnsi="Times New Roman" w:cs="Times New Roman"/>
            <w:color w:val="000000" w:themeColor="text1"/>
            <w:highlight w:val="yellow"/>
            <w:rPrChange w:id="9277" w:author="Ruijie Xu" w:date="2022-03-11T13:50:00Z">
              <w:rPr>
                <w:rFonts w:ascii="Times New Roman" w:hAnsi="Times New Roman" w:cs="Times New Roman"/>
                <w:color w:val="000000" w:themeColor="text1"/>
              </w:rPr>
            </w:rPrChange>
          </w:rPr>
          <w:t>maxikraken DB</w:t>
        </w:r>
      </w:ins>
      <w:ins w:id="9278" w:author="Ruijie Xu" w:date="2022-03-11T13:51:00Z">
        <w:r w:rsidR="008744CA">
          <w:rPr>
            <w:rFonts w:ascii="Times New Roman" w:hAnsi="Times New Roman" w:cs="Times New Roman"/>
            <w:color w:val="000000" w:themeColor="text1"/>
            <w:highlight w:val="yellow"/>
          </w:rPr>
          <w:t>s</w:t>
        </w:r>
      </w:ins>
      <w:ins w:id="9279" w:author="Ruijie Xu" w:date="2022-03-11T13:48:00Z">
        <w:r w:rsidR="008744CA" w:rsidRPr="008744CA">
          <w:rPr>
            <w:rFonts w:ascii="Times New Roman" w:hAnsi="Times New Roman" w:cs="Times New Roman"/>
            <w:color w:val="000000" w:themeColor="text1"/>
            <w:highlight w:val="yellow"/>
            <w:rPrChange w:id="9280" w:author="Ruijie Xu" w:date="2022-03-11T13:50:00Z">
              <w:rPr>
                <w:rFonts w:ascii="Times New Roman" w:hAnsi="Times New Roman" w:cs="Times New Roman"/>
                <w:color w:val="000000" w:themeColor="text1"/>
              </w:rPr>
            </w:rPrChange>
          </w:rPr>
          <w:t xml:space="preserve"> </w:t>
        </w:r>
      </w:ins>
      <w:ins w:id="9281" w:author="Ruijie Xu" w:date="2022-03-11T13:51:00Z">
        <w:r w:rsidR="008744CA">
          <w:rPr>
            <w:rFonts w:ascii="Times New Roman" w:hAnsi="Times New Roman" w:cs="Times New Roman"/>
            <w:color w:val="000000" w:themeColor="text1"/>
            <w:highlight w:val="yellow"/>
          </w:rPr>
          <w:t xml:space="preserve">are more different from </w:t>
        </w:r>
      </w:ins>
      <w:ins w:id="9282" w:author="Ruijie Xu" w:date="2022-03-11T13:52:00Z">
        <w:r w:rsidR="008744CA">
          <w:rPr>
            <w:rFonts w:ascii="Times New Roman" w:hAnsi="Times New Roman" w:cs="Times New Roman"/>
            <w:color w:val="000000" w:themeColor="text1"/>
            <w:highlight w:val="yellow"/>
          </w:rPr>
          <w:lastRenderedPageBreak/>
          <w:t>the classifications of standard and customized DBs</w:t>
        </w:r>
      </w:ins>
      <w:ins w:id="9283" w:author="Ruijie Xu" w:date="2022-03-11T13:50:00Z">
        <w:r w:rsidR="008744CA" w:rsidRPr="008744CA">
          <w:rPr>
            <w:rFonts w:ascii="Times New Roman" w:hAnsi="Times New Roman" w:cs="Times New Roman"/>
            <w:color w:val="000000" w:themeColor="text1"/>
            <w:highlight w:val="yellow"/>
            <w:rPrChange w:id="9284" w:author="Ruijie Xu" w:date="2022-03-11T13:50:00Z">
              <w:rPr>
                <w:rFonts w:ascii="Times New Roman" w:hAnsi="Times New Roman" w:cs="Times New Roman"/>
                <w:color w:val="000000" w:themeColor="text1"/>
              </w:rPr>
            </w:rPrChange>
          </w:rPr>
          <w:t>.</w:t>
        </w:r>
      </w:ins>
      <w:ins w:id="9285" w:author="Ruijie Xu" w:date="2022-03-11T13:53:00Z">
        <w:r w:rsidR="000645E4">
          <w:rPr>
            <w:rFonts w:ascii="Times New Roman" w:hAnsi="Times New Roman" w:cs="Times New Roman"/>
            <w:color w:val="000000" w:themeColor="text1"/>
          </w:rPr>
          <w:t xml:space="preserve"> </w:t>
        </w:r>
        <w:r w:rsidR="000645E4" w:rsidRPr="003C152C">
          <w:rPr>
            <w:rFonts w:ascii="Times New Roman" w:hAnsi="Times New Roman" w:cs="Times New Roman"/>
            <w:color w:val="000000" w:themeColor="text1"/>
            <w:highlight w:val="yellow"/>
            <w:rPrChange w:id="9286" w:author="Ruijie Xu" w:date="2022-03-11T14:07:00Z">
              <w:rPr>
                <w:rFonts w:ascii="Times New Roman" w:hAnsi="Times New Roman" w:cs="Times New Roman"/>
                <w:color w:val="000000" w:themeColor="text1"/>
              </w:rPr>
            </w:rPrChange>
          </w:rPr>
          <w:t xml:space="preserve">The </w:t>
        </w:r>
      </w:ins>
      <w:ins w:id="9287" w:author="Ruijie Xu" w:date="2022-03-11T13:55:00Z">
        <w:r w:rsidR="000645E4" w:rsidRPr="003C152C">
          <w:rPr>
            <w:rFonts w:ascii="Times New Roman" w:hAnsi="Times New Roman" w:cs="Times New Roman"/>
            <w:color w:val="000000" w:themeColor="text1"/>
            <w:highlight w:val="yellow"/>
            <w:rPrChange w:id="9288" w:author="Ruijie Xu" w:date="2022-03-11T14:07:00Z">
              <w:rPr>
                <w:rFonts w:ascii="Times New Roman" w:hAnsi="Times New Roman" w:cs="Times New Roman"/>
                <w:color w:val="000000" w:themeColor="text1"/>
              </w:rPr>
            </w:rPrChange>
          </w:rPr>
          <w:t>minikraken DB</w:t>
        </w:r>
      </w:ins>
      <w:ins w:id="9289" w:author="Ruijie Xu" w:date="2022-03-11T14:04:00Z">
        <w:r w:rsidR="00694D1F" w:rsidRPr="003C152C">
          <w:rPr>
            <w:rFonts w:ascii="Times New Roman" w:hAnsi="Times New Roman" w:cs="Times New Roman"/>
            <w:color w:val="000000" w:themeColor="text1"/>
            <w:highlight w:val="yellow"/>
            <w:rPrChange w:id="9290" w:author="Ruijie Xu" w:date="2022-03-11T14:07:00Z">
              <w:rPr>
                <w:rFonts w:ascii="Times New Roman" w:hAnsi="Times New Roman" w:cs="Times New Roman"/>
                <w:color w:val="000000" w:themeColor="text1"/>
              </w:rPr>
            </w:rPrChange>
          </w:rPr>
          <w:t xml:space="preserve">, which </w:t>
        </w:r>
      </w:ins>
      <w:ins w:id="9291" w:author="Ruijie Xu" w:date="2022-03-11T14:05:00Z">
        <w:r w:rsidR="00F168F9" w:rsidRPr="003C152C">
          <w:rPr>
            <w:rFonts w:ascii="Times New Roman" w:hAnsi="Times New Roman" w:cs="Times New Roman"/>
            <w:color w:val="000000" w:themeColor="text1"/>
            <w:highlight w:val="yellow"/>
            <w:rPrChange w:id="9292" w:author="Ruijie Xu" w:date="2022-03-11T14:07:00Z">
              <w:rPr>
                <w:rFonts w:ascii="Times New Roman" w:hAnsi="Times New Roman" w:cs="Times New Roman"/>
                <w:color w:val="000000" w:themeColor="text1"/>
              </w:rPr>
            </w:rPrChange>
          </w:rPr>
          <w:t xml:space="preserve">is a </w:t>
        </w:r>
      </w:ins>
      <w:ins w:id="9293" w:author="Ruijie Xu" w:date="2022-03-11T14:12:00Z">
        <w:r w:rsidR="00A1322E" w:rsidRPr="00A1322E">
          <w:rPr>
            <w:rFonts w:ascii="Times New Roman" w:hAnsi="Times New Roman" w:cs="Times New Roman"/>
            <w:color w:val="000000" w:themeColor="text1"/>
            <w:highlight w:val="yellow"/>
          </w:rPr>
          <w:t>down sampled</w:t>
        </w:r>
      </w:ins>
      <w:ins w:id="9294" w:author="Ruijie Xu" w:date="2022-03-11T14:05:00Z">
        <w:r w:rsidR="00F168F9" w:rsidRPr="003C152C">
          <w:rPr>
            <w:rFonts w:ascii="Times New Roman" w:hAnsi="Times New Roman" w:cs="Times New Roman"/>
            <w:color w:val="000000" w:themeColor="text1"/>
            <w:highlight w:val="yellow"/>
            <w:rPrChange w:id="9295" w:author="Ruijie Xu" w:date="2022-03-11T14:07:00Z">
              <w:rPr>
                <w:rFonts w:ascii="Times New Roman" w:hAnsi="Times New Roman" w:cs="Times New Roman"/>
                <w:color w:val="000000" w:themeColor="text1"/>
              </w:rPr>
            </w:rPrChange>
          </w:rPr>
          <w:t xml:space="preserve"> DB from the standard DBs,</w:t>
        </w:r>
      </w:ins>
      <w:ins w:id="9296" w:author="Ruijie Xu" w:date="2022-03-11T13:55:00Z">
        <w:r w:rsidR="000645E4" w:rsidRPr="003C152C">
          <w:rPr>
            <w:rFonts w:ascii="Times New Roman" w:hAnsi="Times New Roman" w:cs="Times New Roman"/>
            <w:color w:val="000000" w:themeColor="text1"/>
            <w:highlight w:val="yellow"/>
            <w:rPrChange w:id="9297" w:author="Ruijie Xu" w:date="2022-03-11T14:07:00Z">
              <w:rPr>
                <w:rFonts w:ascii="Times New Roman" w:hAnsi="Times New Roman" w:cs="Times New Roman"/>
                <w:color w:val="000000" w:themeColor="text1"/>
              </w:rPr>
            </w:rPrChange>
          </w:rPr>
          <w:t xml:space="preserve"> </w:t>
        </w:r>
      </w:ins>
      <w:ins w:id="9298" w:author="Ruijie Xu" w:date="2022-03-11T13:56:00Z">
        <w:r w:rsidR="000645E4" w:rsidRPr="003C152C">
          <w:rPr>
            <w:rFonts w:ascii="Times New Roman" w:hAnsi="Times New Roman" w:cs="Times New Roman"/>
            <w:color w:val="000000" w:themeColor="text1"/>
            <w:highlight w:val="yellow"/>
            <w:rPrChange w:id="9299" w:author="Ruijie Xu" w:date="2022-03-11T14:07:00Z">
              <w:rPr>
                <w:rFonts w:ascii="Times New Roman" w:hAnsi="Times New Roman" w:cs="Times New Roman"/>
                <w:color w:val="000000" w:themeColor="text1"/>
              </w:rPr>
            </w:rPrChange>
          </w:rPr>
          <w:t>classified around</w:t>
        </w:r>
      </w:ins>
      <w:ins w:id="9300" w:author="Ruijie Xu" w:date="2022-03-11T13:57:00Z">
        <w:r w:rsidR="000645E4" w:rsidRPr="003C152C">
          <w:rPr>
            <w:rFonts w:ascii="Times New Roman" w:hAnsi="Times New Roman" w:cs="Times New Roman"/>
            <w:color w:val="000000" w:themeColor="text1"/>
            <w:highlight w:val="yellow"/>
            <w:rPrChange w:id="9301" w:author="Ruijie Xu" w:date="2022-03-11T14:07:00Z">
              <w:rPr>
                <w:rFonts w:ascii="Times New Roman" w:hAnsi="Times New Roman" w:cs="Times New Roman"/>
                <w:color w:val="000000" w:themeColor="text1"/>
              </w:rPr>
            </w:rPrChange>
          </w:rPr>
          <w:t xml:space="preserve"> only</w:t>
        </w:r>
      </w:ins>
      <w:ins w:id="9302" w:author="Ruijie Xu" w:date="2022-03-11T13:56:00Z">
        <w:r w:rsidR="000645E4" w:rsidRPr="003C152C">
          <w:rPr>
            <w:rFonts w:ascii="Times New Roman" w:hAnsi="Times New Roman" w:cs="Times New Roman"/>
            <w:color w:val="000000" w:themeColor="text1"/>
            <w:highlight w:val="yellow"/>
            <w:rPrChange w:id="9303" w:author="Ruijie Xu" w:date="2022-03-11T14:07:00Z">
              <w:rPr>
                <w:rFonts w:ascii="Times New Roman" w:hAnsi="Times New Roman" w:cs="Times New Roman"/>
                <w:color w:val="000000" w:themeColor="text1"/>
              </w:rPr>
            </w:rPrChange>
          </w:rPr>
          <w:t xml:space="preserve"> half number of reads from the </w:t>
        </w:r>
      </w:ins>
      <w:ins w:id="9304" w:author="Ruijie Xu" w:date="2022-03-16T17:04:00Z">
        <w:r w:rsidR="00FE67E6" w:rsidRPr="00FE67E6">
          <w:rPr>
            <w:rFonts w:ascii="Times New Roman" w:hAnsi="Times New Roman" w:cs="Times New Roman"/>
            <w:i/>
            <w:color w:val="000000" w:themeColor="text1"/>
          </w:rPr>
          <w:t>Rattus</w:t>
        </w:r>
      </w:ins>
      <w:ins w:id="9305" w:author="Ruijie Xu" w:date="2022-03-11T13:56:00Z">
        <w:r w:rsidR="000645E4" w:rsidRPr="003C152C">
          <w:rPr>
            <w:rFonts w:ascii="Times New Roman" w:hAnsi="Times New Roman" w:cs="Times New Roman"/>
            <w:color w:val="000000" w:themeColor="text1"/>
            <w:highlight w:val="yellow"/>
            <w:rPrChange w:id="9306" w:author="Ruijie Xu" w:date="2022-03-11T14:07:00Z">
              <w:rPr>
                <w:rFonts w:ascii="Times New Roman" w:hAnsi="Times New Roman" w:cs="Times New Roman"/>
                <w:color w:val="000000" w:themeColor="text1"/>
              </w:rPr>
            </w:rPrChange>
          </w:rPr>
          <w:t xml:space="preserve"> dataset </w:t>
        </w:r>
      </w:ins>
      <w:ins w:id="9307" w:author="Ruijie Xu" w:date="2022-03-11T13:57:00Z">
        <w:r w:rsidR="000645E4" w:rsidRPr="003C152C">
          <w:rPr>
            <w:rFonts w:ascii="Times New Roman" w:hAnsi="Times New Roman" w:cs="Times New Roman"/>
            <w:color w:val="000000" w:themeColor="text1"/>
            <w:highlight w:val="yellow"/>
            <w:rPrChange w:id="9308" w:author="Ruijie Xu" w:date="2022-03-11T14:07:00Z">
              <w:rPr>
                <w:rFonts w:ascii="Times New Roman" w:hAnsi="Times New Roman" w:cs="Times New Roman"/>
                <w:color w:val="000000" w:themeColor="text1"/>
              </w:rPr>
            </w:rPrChange>
          </w:rPr>
          <w:t xml:space="preserve">as the classifications of </w:t>
        </w:r>
      </w:ins>
      <w:ins w:id="9309" w:author="Ruijie Xu" w:date="2022-03-11T13:56:00Z">
        <w:r w:rsidR="000645E4" w:rsidRPr="003C152C">
          <w:rPr>
            <w:rFonts w:ascii="Times New Roman" w:hAnsi="Times New Roman" w:cs="Times New Roman"/>
            <w:color w:val="000000" w:themeColor="text1"/>
            <w:highlight w:val="yellow"/>
            <w:rPrChange w:id="9310" w:author="Ruijie Xu" w:date="2022-03-11T14:07:00Z">
              <w:rPr>
                <w:rFonts w:ascii="Times New Roman" w:hAnsi="Times New Roman" w:cs="Times New Roman"/>
                <w:color w:val="000000" w:themeColor="text1"/>
              </w:rPr>
            </w:rPrChange>
          </w:rPr>
          <w:t xml:space="preserve">other three </w:t>
        </w:r>
      </w:ins>
      <w:ins w:id="9311" w:author="Ruijie Xu" w:date="2022-03-11T14:00:00Z">
        <w:r w:rsidR="00694D1F" w:rsidRPr="003C152C">
          <w:rPr>
            <w:rFonts w:ascii="Times New Roman" w:hAnsi="Times New Roman" w:cs="Times New Roman"/>
            <w:color w:val="000000" w:themeColor="text1"/>
            <w:highlight w:val="yellow"/>
            <w:rPrChange w:id="9312" w:author="Ruijie Xu" w:date="2022-03-11T14:07:00Z">
              <w:rPr>
                <w:rFonts w:ascii="Times New Roman" w:hAnsi="Times New Roman" w:cs="Times New Roman"/>
                <w:color w:val="000000" w:themeColor="text1"/>
              </w:rPr>
            </w:rPrChange>
          </w:rPr>
          <w:t>DBs and</w:t>
        </w:r>
      </w:ins>
      <w:ins w:id="9313" w:author="Ruijie Xu" w:date="2022-03-11T13:57:00Z">
        <w:r w:rsidR="000645E4" w:rsidRPr="003C152C">
          <w:rPr>
            <w:rFonts w:ascii="Times New Roman" w:hAnsi="Times New Roman" w:cs="Times New Roman"/>
            <w:color w:val="000000" w:themeColor="text1"/>
            <w:highlight w:val="yellow"/>
            <w:rPrChange w:id="9314" w:author="Ruijie Xu" w:date="2022-03-11T14:07:00Z">
              <w:rPr>
                <w:rFonts w:ascii="Times New Roman" w:hAnsi="Times New Roman" w:cs="Times New Roman"/>
                <w:color w:val="000000" w:themeColor="text1"/>
              </w:rPr>
            </w:rPrChange>
          </w:rPr>
          <w:t xml:space="preserve"> were </w:t>
        </w:r>
      </w:ins>
      <w:ins w:id="9315" w:author="Ruijie Xu" w:date="2022-03-11T13:58:00Z">
        <w:r w:rsidR="000645E4" w:rsidRPr="003C152C">
          <w:rPr>
            <w:rFonts w:ascii="Times New Roman" w:hAnsi="Times New Roman" w:cs="Times New Roman"/>
            <w:color w:val="000000" w:themeColor="text1"/>
            <w:highlight w:val="yellow"/>
            <w:rPrChange w:id="9316" w:author="Ruijie Xu" w:date="2022-03-11T14:07:00Z">
              <w:rPr>
                <w:rFonts w:ascii="Times New Roman" w:hAnsi="Times New Roman" w:cs="Times New Roman"/>
                <w:color w:val="000000" w:themeColor="text1"/>
              </w:rPr>
            </w:rPrChange>
          </w:rPr>
          <w:t xml:space="preserve">found not capable of classify some of the most abundant microbial taxa present in the samples. In contrast, </w:t>
        </w:r>
      </w:ins>
      <w:ins w:id="9317" w:author="Ruijie Xu" w:date="2022-03-11T14:12:00Z">
        <w:r w:rsidR="00A1322E">
          <w:rPr>
            <w:rFonts w:ascii="Times New Roman" w:hAnsi="Times New Roman" w:cs="Times New Roman"/>
            <w:color w:val="000000" w:themeColor="text1"/>
            <w:highlight w:val="yellow"/>
          </w:rPr>
          <w:t xml:space="preserve">the </w:t>
        </w:r>
      </w:ins>
      <w:ins w:id="9318" w:author="Ruijie Xu" w:date="2022-03-11T13:58:00Z">
        <w:r w:rsidR="000645E4" w:rsidRPr="003C152C">
          <w:rPr>
            <w:rFonts w:ascii="Times New Roman" w:hAnsi="Times New Roman" w:cs="Times New Roman"/>
            <w:color w:val="000000" w:themeColor="text1"/>
            <w:highlight w:val="yellow"/>
            <w:rPrChange w:id="9319" w:author="Ruijie Xu" w:date="2022-03-11T14:07:00Z">
              <w:rPr>
                <w:rFonts w:ascii="Times New Roman" w:hAnsi="Times New Roman" w:cs="Times New Roman"/>
                <w:color w:val="000000" w:themeColor="text1"/>
              </w:rPr>
            </w:rPrChange>
          </w:rPr>
          <w:t>maxikrake</w:t>
        </w:r>
      </w:ins>
      <w:ins w:id="9320" w:author="Ruijie Xu" w:date="2022-03-11T13:59:00Z">
        <w:r w:rsidR="000645E4" w:rsidRPr="003C152C">
          <w:rPr>
            <w:rFonts w:ascii="Times New Roman" w:hAnsi="Times New Roman" w:cs="Times New Roman"/>
            <w:color w:val="000000" w:themeColor="text1"/>
            <w:highlight w:val="yellow"/>
            <w:rPrChange w:id="9321" w:author="Ruijie Xu" w:date="2022-03-11T14:07:00Z">
              <w:rPr>
                <w:rFonts w:ascii="Times New Roman" w:hAnsi="Times New Roman" w:cs="Times New Roman"/>
                <w:color w:val="000000" w:themeColor="text1"/>
              </w:rPr>
            </w:rPrChange>
          </w:rPr>
          <w:t>n DB</w:t>
        </w:r>
      </w:ins>
      <w:ins w:id="9322" w:author="Ruijie Xu" w:date="2022-03-11T14:05:00Z">
        <w:r w:rsidR="00F168F9" w:rsidRPr="003C152C">
          <w:rPr>
            <w:rFonts w:ascii="Times New Roman" w:hAnsi="Times New Roman" w:cs="Times New Roman"/>
            <w:color w:val="000000" w:themeColor="text1"/>
            <w:highlight w:val="yellow"/>
            <w:rPrChange w:id="9323" w:author="Ruijie Xu" w:date="2022-03-11T14:07:00Z">
              <w:rPr>
                <w:rFonts w:ascii="Times New Roman" w:hAnsi="Times New Roman" w:cs="Times New Roman"/>
                <w:color w:val="000000" w:themeColor="text1"/>
              </w:rPr>
            </w:rPrChange>
          </w:rPr>
          <w:t xml:space="preserve"> built with both </w:t>
        </w:r>
      </w:ins>
      <w:ins w:id="9324" w:author="Ruijie Xu" w:date="2022-03-11T14:06:00Z">
        <w:r w:rsidR="00F168F9" w:rsidRPr="003C152C">
          <w:rPr>
            <w:rFonts w:ascii="Times New Roman" w:hAnsi="Times New Roman" w:cs="Times New Roman"/>
            <w:color w:val="000000" w:themeColor="text1"/>
            <w:highlight w:val="yellow"/>
            <w:rPrChange w:id="9325" w:author="Ruijie Xu" w:date="2022-03-11T14:07:00Z">
              <w:rPr>
                <w:rFonts w:ascii="Times New Roman" w:hAnsi="Times New Roman" w:cs="Times New Roman"/>
                <w:color w:val="000000" w:themeColor="text1"/>
              </w:rPr>
            </w:rPrChange>
          </w:rPr>
          <w:t xml:space="preserve">complete and draft </w:t>
        </w:r>
      </w:ins>
      <w:ins w:id="9326" w:author="Ruijie Xu" w:date="2022-03-11T14:13:00Z">
        <w:r w:rsidR="00A1322E">
          <w:rPr>
            <w:rFonts w:ascii="Times New Roman" w:hAnsi="Times New Roman" w:cs="Times New Roman"/>
            <w:color w:val="000000" w:themeColor="text1"/>
            <w:highlight w:val="yellow"/>
          </w:rPr>
          <w:t xml:space="preserve">microbial </w:t>
        </w:r>
      </w:ins>
      <w:ins w:id="9327" w:author="Ruijie Xu" w:date="2022-03-11T14:06:00Z">
        <w:r w:rsidR="00F168F9" w:rsidRPr="003C152C">
          <w:rPr>
            <w:rFonts w:ascii="Times New Roman" w:hAnsi="Times New Roman" w:cs="Times New Roman"/>
            <w:color w:val="000000" w:themeColor="text1"/>
            <w:highlight w:val="yellow"/>
            <w:rPrChange w:id="9328" w:author="Ruijie Xu" w:date="2022-03-11T14:07:00Z">
              <w:rPr>
                <w:rFonts w:ascii="Times New Roman" w:hAnsi="Times New Roman" w:cs="Times New Roman"/>
                <w:color w:val="000000" w:themeColor="text1"/>
              </w:rPr>
            </w:rPrChange>
          </w:rPr>
          <w:t>genomes</w:t>
        </w:r>
      </w:ins>
      <w:ins w:id="9329" w:author="Ruijie Xu" w:date="2022-03-11T13:59:00Z">
        <w:r w:rsidR="000645E4" w:rsidRPr="003C152C">
          <w:rPr>
            <w:rFonts w:ascii="Times New Roman" w:hAnsi="Times New Roman" w:cs="Times New Roman"/>
            <w:color w:val="000000" w:themeColor="text1"/>
            <w:highlight w:val="yellow"/>
            <w:rPrChange w:id="9330" w:author="Ruijie Xu" w:date="2022-03-11T14:07:00Z">
              <w:rPr>
                <w:rFonts w:ascii="Times New Roman" w:hAnsi="Times New Roman" w:cs="Times New Roman"/>
                <w:color w:val="000000" w:themeColor="text1"/>
              </w:rPr>
            </w:rPrChange>
          </w:rPr>
          <w:t xml:space="preserve"> classified </w:t>
        </w:r>
      </w:ins>
      <w:ins w:id="9331" w:author="Ruijie Xu" w:date="2022-03-11T14:01:00Z">
        <w:r w:rsidR="00694D1F" w:rsidRPr="003C152C">
          <w:rPr>
            <w:rFonts w:ascii="Times New Roman" w:hAnsi="Times New Roman" w:cs="Times New Roman"/>
            <w:color w:val="000000" w:themeColor="text1"/>
            <w:highlight w:val="yellow"/>
            <w:rPrChange w:id="9332" w:author="Ruijie Xu" w:date="2022-03-11T14:07:00Z">
              <w:rPr>
                <w:rFonts w:ascii="Times New Roman" w:hAnsi="Times New Roman" w:cs="Times New Roman"/>
                <w:color w:val="000000" w:themeColor="text1"/>
              </w:rPr>
            </w:rPrChange>
          </w:rPr>
          <w:t>the greatest</w:t>
        </w:r>
      </w:ins>
      <w:ins w:id="9333" w:author="Ruijie Xu" w:date="2022-03-11T13:59:00Z">
        <w:r w:rsidR="000645E4" w:rsidRPr="003C152C">
          <w:rPr>
            <w:rFonts w:ascii="Times New Roman" w:hAnsi="Times New Roman" w:cs="Times New Roman"/>
            <w:color w:val="000000" w:themeColor="text1"/>
            <w:highlight w:val="yellow"/>
            <w:rPrChange w:id="9334" w:author="Ruijie Xu" w:date="2022-03-11T14:07:00Z">
              <w:rPr>
                <w:rFonts w:ascii="Times New Roman" w:hAnsi="Times New Roman" w:cs="Times New Roman"/>
                <w:color w:val="000000" w:themeColor="text1"/>
              </w:rPr>
            </w:rPrChange>
          </w:rPr>
          <w:t xml:space="preserve"> number of reads out of the </w:t>
        </w:r>
      </w:ins>
      <w:ins w:id="9335" w:author="Ruijie Xu" w:date="2022-03-16T17:04:00Z">
        <w:r w:rsidR="00FE67E6" w:rsidRPr="00FE67E6">
          <w:rPr>
            <w:rFonts w:ascii="Times New Roman" w:hAnsi="Times New Roman" w:cs="Times New Roman"/>
            <w:i/>
            <w:color w:val="000000" w:themeColor="text1"/>
          </w:rPr>
          <w:t>Rattus</w:t>
        </w:r>
      </w:ins>
      <w:ins w:id="9336" w:author="Ruijie Xu" w:date="2022-03-11T13:59:00Z">
        <w:r w:rsidR="000645E4" w:rsidRPr="003C152C">
          <w:rPr>
            <w:rFonts w:ascii="Times New Roman" w:hAnsi="Times New Roman" w:cs="Times New Roman"/>
            <w:color w:val="000000" w:themeColor="text1"/>
            <w:highlight w:val="yellow"/>
            <w:rPrChange w:id="9337" w:author="Ruijie Xu" w:date="2022-03-11T14:07:00Z">
              <w:rPr>
                <w:rFonts w:ascii="Times New Roman" w:hAnsi="Times New Roman" w:cs="Times New Roman"/>
                <w:color w:val="000000" w:themeColor="text1"/>
              </w:rPr>
            </w:rPrChange>
          </w:rPr>
          <w:t xml:space="preserve"> dataset</w:t>
        </w:r>
        <w:r w:rsidR="00694D1F" w:rsidRPr="003C152C">
          <w:rPr>
            <w:rFonts w:ascii="Times New Roman" w:hAnsi="Times New Roman" w:cs="Times New Roman"/>
            <w:color w:val="000000" w:themeColor="text1"/>
            <w:highlight w:val="yellow"/>
            <w:rPrChange w:id="9338" w:author="Ruijie Xu" w:date="2022-03-11T14:07:00Z">
              <w:rPr>
                <w:rFonts w:ascii="Times New Roman" w:hAnsi="Times New Roman" w:cs="Times New Roman"/>
                <w:color w:val="000000" w:themeColor="text1"/>
              </w:rPr>
            </w:rPrChange>
          </w:rPr>
          <w:t xml:space="preserve"> and has identified some of the microbial taxa </w:t>
        </w:r>
      </w:ins>
      <w:ins w:id="9339" w:author="Ruijie Xu" w:date="2022-03-11T14:00:00Z">
        <w:r w:rsidR="00694D1F" w:rsidRPr="003C152C">
          <w:rPr>
            <w:rFonts w:ascii="Times New Roman" w:hAnsi="Times New Roman" w:cs="Times New Roman"/>
            <w:color w:val="000000" w:themeColor="text1"/>
            <w:highlight w:val="yellow"/>
            <w:rPrChange w:id="9340" w:author="Ruijie Xu" w:date="2022-03-11T14:07:00Z">
              <w:rPr>
                <w:rFonts w:ascii="Times New Roman" w:hAnsi="Times New Roman" w:cs="Times New Roman"/>
                <w:color w:val="000000" w:themeColor="text1"/>
              </w:rPr>
            </w:rPrChange>
          </w:rPr>
          <w:t xml:space="preserve">in the samples that were not classified </w:t>
        </w:r>
      </w:ins>
      <w:ins w:id="9341" w:author="Ruijie Xu" w:date="2022-03-11T14:06:00Z">
        <w:r w:rsidR="00F168F9" w:rsidRPr="003C152C">
          <w:rPr>
            <w:rFonts w:ascii="Times New Roman" w:hAnsi="Times New Roman" w:cs="Times New Roman"/>
            <w:color w:val="000000" w:themeColor="text1"/>
            <w:highlight w:val="yellow"/>
            <w:rPrChange w:id="9342" w:author="Ruijie Xu" w:date="2022-03-11T14:07:00Z">
              <w:rPr>
                <w:rFonts w:ascii="Times New Roman" w:hAnsi="Times New Roman" w:cs="Times New Roman"/>
                <w:color w:val="000000" w:themeColor="text1"/>
              </w:rPr>
            </w:rPrChange>
          </w:rPr>
          <w:t>with the use of</w:t>
        </w:r>
      </w:ins>
      <w:ins w:id="9343" w:author="Ruijie Xu" w:date="2022-03-11T14:00:00Z">
        <w:r w:rsidR="00694D1F" w:rsidRPr="003C152C">
          <w:rPr>
            <w:rFonts w:ascii="Times New Roman" w:hAnsi="Times New Roman" w:cs="Times New Roman"/>
            <w:color w:val="000000" w:themeColor="text1"/>
            <w:highlight w:val="yellow"/>
            <w:rPrChange w:id="9344" w:author="Ruijie Xu" w:date="2022-03-11T14:07:00Z">
              <w:rPr>
                <w:rFonts w:ascii="Times New Roman" w:hAnsi="Times New Roman" w:cs="Times New Roman"/>
                <w:color w:val="000000" w:themeColor="text1"/>
              </w:rPr>
            </w:rPrChange>
          </w:rPr>
          <w:t xml:space="preserve"> other DBs</w:t>
        </w:r>
      </w:ins>
      <w:ins w:id="9345" w:author="Ruijie Xu" w:date="2022-03-11T14:01:00Z">
        <w:r w:rsidR="00694D1F" w:rsidRPr="003C152C">
          <w:rPr>
            <w:rFonts w:ascii="Times New Roman" w:hAnsi="Times New Roman" w:cs="Times New Roman"/>
            <w:color w:val="000000" w:themeColor="text1"/>
            <w:highlight w:val="yellow"/>
            <w:rPrChange w:id="9346" w:author="Ruijie Xu" w:date="2022-03-11T14:07:00Z">
              <w:rPr>
                <w:rFonts w:ascii="Times New Roman" w:hAnsi="Times New Roman" w:cs="Times New Roman"/>
                <w:color w:val="000000" w:themeColor="text1"/>
              </w:rPr>
            </w:rPrChange>
          </w:rPr>
          <w:t xml:space="preserve">, especially in Bacteria and </w:t>
        </w:r>
      </w:ins>
      <w:ins w:id="9347" w:author="Ruijie Xu" w:date="2022-03-11T14:02:00Z">
        <w:r w:rsidR="00694D1F" w:rsidRPr="003C152C">
          <w:rPr>
            <w:rFonts w:ascii="Times New Roman" w:hAnsi="Times New Roman" w:cs="Times New Roman"/>
            <w:color w:val="000000" w:themeColor="text1"/>
            <w:highlight w:val="yellow"/>
            <w:rPrChange w:id="9348" w:author="Ruijie Xu" w:date="2022-03-11T14:07:00Z">
              <w:rPr>
                <w:rFonts w:ascii="Times New Roman" w:hAnsi="Times New Roman" w:cs="Times New Roman"/>
                <w:color w:val="000000" w:themeColor="text1"/>
              </w:rPr>
            </w:rPrChange>
          </w:rPr>
          <w:t xml:space="preserve">Archaea’s classification. </w:t>
        </w:r>
      </w:ins>
      <w:ins w:id="9349" w:author="Ruijie Xu" w:date="2022-03-16T15:04:00Z">
        <w:r w:rsidR="00DF14C1">
          <w:rPr>
            <w:rFonts w:ascii="Times New Roman" w:hAnsi="Times New Roman" w:cs="Times New Roman"/>
            <w:color w:val="000000" w:themeColor="text1"/>
            <w:highlight w:val="yellow"/>
          </w:rPr>
          <w:t>Moreover, t</w:t>
        </w:r>
      </w:ins>
      <w:ins w:id="9350" w:author="Ruijie Xu" w:date="2022-03-11T16:07:00Z">
        <w:r w:rsidR="006759E1">
          <w:rPr>
            <w:rFonts w:ascii="Times New Roman" w:hAnsi="Times New Roman" w:cs="Times New Roman"/>
            <w:color w:val="000000" w:themeColor="text1"/>
            <w:highlight w:val="yellow"/>
          </w:rPr>
          <w:t xml:space="preserve">he maxikraken DB, with the inclusion of other Eukaryota genomes in addition to human and </w:t>
        </w:r>
      </w:ins>
      <w:ins w:id="9351" w:author="Ruijie Xu" w:date="2022-03-16T17:04:00Z">
        <w:r w:rsidR="00FE67E6" w:rsidRPr="00FE67E6">
          <w:rPr>
            <w:rFonts w:ascii="Times New Roman" w:hAnsi="Times New Roman" w:cs="Times New Roman"/>
            <w:i/>
            <w:iCs/>
            <w:color w:val="000000" w:themeColor="text1"/>
          </w:rPr>
          <w:t>Rattus</w:t>
        </w:r>
      </w:ins>
      <w:ins w:id="9352" w:author="Ruijie Xu" w:date="2022-03-11T16:07:00Z">
        <w:r w:rsidR="006759E1">
          <w:rPr>
            <w:rFonts w:ascii="Times New Roman" w:hAnsi="Times New Roman" w:cs="Times New Roman"/>
            <w:color w:val="000000" w:themeColor="text1"/>
            <w:highlight w:val="yellow"/>
          </w:rPr>
          <w:t xml:space="preserve"> genome, </w:t>
        </w:r>
      </w:ins>
      <w:ins w:id="9353" w:author="Ruijie Xu" w:date="2022-03-11T16:08:00Z">
        <w:r w:rsidR="006759E1">
          <w:rPr>
            <w:rFonts w:ascii="Times New Roman" w:hAnsi="Times New Roman" w:cs="Times New Roman"/>
            <w:color w:val="000000" w:themeColor="text1"/>
            <w:highlight w:val="yellow"/>
          </w:rPr>
          <w:t xml:space="preserve">also classified the presence of fungi and parasites and other Eukaryotic taxa from the </w:t>
        </w:r>
      </w:ins>
      <w:ins w:id="9354" w:author="Ruijie Xu" w:date="2022-03-16T17:04:00Z">
        <w:r w:rsidR="00FE67E6" w:rsidRPr="00FE67E6">
          <w:rPr>
            <w:rFonts w:ascii="Times New Roman" w:hAnsi="Times New Roman" w:cs="Times New Roman"/>
            <w:i/>
            <w:color w:val="000000" w:themeColor="text1"/>
          </w:rPr>
          <w:t>Rattus</w:t>
        </w:r>
      </w:ins>
      <w:ins w:id="9355" w:author="Ruijie Xu" w:date="2022-03-11T16:08:00Z">
        <w:r w:rsidR="006759E1">
          <w:rPr>
            <w:rFonts w:ascii="Times New Roman" w:hAnsi="Times New Roman" w:cs="Times New Roman"/>
            <w:color w:val="000000" w:themeColor="text1"/>
            <w:highlight w:val="yellow"/>
          </w:rPr>
          <w:t xml:space="preserve"> dataset. </w:t>
        </w:r>
      </w:ins>
      <w:ins w:id="9356" w:author="Ruijie Xu" w:date="2022-03-11T14:02:00Z">
        <w:r w:rsidR="00694D1F" w:rsidRPr="003C152C">
          <w:rPr>
            <w:rFonts w:ascii="Times New Roman" w:hAnsi="Times New Roman" w:cs="Times New Roman"/>
            <w:color w:val="000000" w:themeColor="text1"/>
            <w:highlight w:val="yellow"/>
            <w:rPrChange w:id="9357" w:author="Ruijie Xu" w:date="2022-03-11T14:07:00Z">
              <w:rPr>
                <w:rFonts w:ascii="Times New Roman" w:hAnsi="Times New Roman" w:cs="Times New Roman"/>
                <w:color w:val="000000" w:themeColor="text1"/>
              </w:rPr>
            </w:rPrChange>
          </w:rPr>
          <w:t>However, both of minikraken DB and maxiraken</w:t>
        </w:r>
      </w:ins>
      <w:ins w:id="9358" w:author="Ruijie Xu" w:date="2022-03-11T14:03:00Z">
        <w:r w:rsidR="00694D1F" w:rsidRPr="003C152C">
          <w:rPr>
            <w:rFonts w:ascii="Times New Roman" w:hAnsi="Times New Roman" w:cs="Times New Roman"/>
            <w:color w:val="000000" w:themeColor="text1"/>
            <w:highlight w:val="yellow"/>
            <w:rPrChange w:id="9359" w:author="Ruijie Xu" w:date="2022-03-11T14:07:00Z">
              <w:rPr>
                <w:rFonts w:ascii="Times New Roman" w:hAnsi="Times New Roman" w:cs="Times New Roman"/>
                <w:color w:val="000000" w:themeColor="text1"/>
              </w:rPr>
            </w:rPrChange>
          </w:rPr>
          <w:t xml:space="preserve"> DB were less sensitive in Viruses classifications compare to that of standard and customized DBs.</w:t>
        </w:r>
        <w:r w:rsidR="00694D1F">
          <w:rPr>
            <w:rFonts w:ascii="Times New Roman" w:hAnsi="Times New Roman" w:cs="Times New Roman"/>
            <w:color w:val="000000" w:themeColor="text1"/>
          </w:rPr>
          <w:t xml:space="preserve"> </w:t>
        </w:r>
      </w:ins>
    </w:p>
    <w:p w14:paraId="7C42C7BA" w14:textId="02CCE713" w:rsidR="00234370" w:rsidRPr="002B42A7" w:rsidDel="003E13CF" w:rsidRDefault="00231F8D" w:rsidP="00271EA9">
      <w:pPr>
        <w:spacing w:line="480" w:lineRule="auto"/>
        <w:rPr>
          <w:del w:id="9360" w:author="Ruijie Xu" w:date="2022-01-28T14:47:00Z"/>
          <w:rFonts w:ascii="Times New Roman" w:hAnsi="Times New Roman" w:cs="Times New Roman"/>
          <w:color w:val="000000" w:themeColor="text1"/>
          <w:rPrChange w:id="9361" w:author="Ruijie Xu" w:date="2022-03-10T12:31:00Z">
            <w:rPr>
              <w:del w:id="9362" w:author="Ruijie Xu" w:date="2022-01-28T14:47:00Z"/>
              <w:color w:val="000000" w:themeColor="text1"/>
            </w:rPr>
          </w:rPrChange>
        </w:rPr>
      </w:pPr>
      <w:ins w:id="9363" w:author="Ruijie Xu" w:date="2022-01-28T14:30:00Z">
        <w:r w:rsidRPr="002B42A7">
          <w:rPr>
            <w:rFonts w:ascii="Times New Roman" w:hAnsi="Times New Roman" w:cs="Times New Roman"/>
            <w:color w:val="000000" w:themeColor="text1"/>
            <w:rPrChange w:id="9364" w:author="Ruijie Xu" w:date="2022-03-10T12:31:00Z">
              <w:rPr>
                <w:color w:val="000000" w:themeColor="text1"/>
              </w:rPr>
            </w:rPrChange>
          </w:rPr>
          <w:t xml:space="preserve">We found that although the number of reads classified </w:t>
        </w:r>
      </w:ins>
      <w:ins w:id="9365" w:author="Ruijie Xu" w:date="2022-01-30T14:16:00Z">
        <w:r w:rsidR="00711005" w:rsidRPr="002B42A7">
          <w:rPr>
            <w:rFonts w:ascii="Times New Roman" w:hAnsi="Times New Roman" w:cs="Times New Roman"/>
            <w:color w:val="000000" w:themeColor="text1"/>
            <w:rPrChange w:id="9366" w:author="Ruijie Xu" w:date="2022-03-10T12:31:00Z">
              <w:rPr>
                <w:color w:val="000000" w:themeColor="text1"/>
              </w:rPr>
            </w:rPrChange>
          </w:rPr>
          <w:t xml:space="preserve">using different </w:t>
        </w:r>
        <w:del w:id="9367" w:author="Liliana Salvador" w:date="2022-02-26T19:55:00Z">
          <w:r w:rsidR="00711005" w:rsidRPr="002B42A7" w:rsidDel="003E13CF">
            <w:rPr>
              <w:rFonts w:ascii="Times New Roman" w:hAnsi="Times New Roman" w:cs="Times New Roman"/>
              <w:color w:val="000000" w:themeColor="text1"/>
              <w:rPrChange w:id="9368" w:author="Ruijie Xu" w:date="2022-03-10T12:31:00Z">
                <w:rPr>
                  <w:color w:val="000000" w:themeColor="text1"/>
                </w:rPr>
              </w:rPrChange>
            </w:rPr>
            <w:delText>databases</w:delText>
          </w:r>
        </w:del>
      </w:ins>
      <w:ins w:id="9369" w:author="Liliana Salvador" w:date="2022-02-26T19:55:00Z">
        <w:r w:rsidR="003E13CF" w:rsidRPr="002B42A7">
          <w:rPr>
            <w:rFonts w:ascii="Times New Roman" w:hAnsi="Times New Roman" w:cs="Times New Roman"/>
            <w:color w:val="000000" w:themeColor="text1"/>
            <w:rPrChange w:id="9370" w:author="Ruijie Xu" w:date="2022-03-10T12:31:00Z">
              <w:rPr>
                <w:color w:val="000000" w:themeColor="text1"/>
              </w:rPr>
            </w:rPrChange>
          </w:rPr>
          <w:t>DBs</w:t>
        </w:r>
      </w:ins>
      <w:ins w:id="9371" w:author="Ruijie Xu" w:date="2022-01-30T14:16:00Z">
        <w:r w:rsidR="00711005" w:rsidRPr="002B42A7">
          <w:rPr>
            <w:rFonts w:ascii="Times New Roman" w:hAnsi="Times New Roman" w:cs="Times New Roman"/>
            <w:color w:val="000000" w:themeColor="text1"/>
            <w:rPrChange w:id="9372" w:author="Ruijie Xu" w:date="2022-03-10T12:31:00Z">
              <w:rPr>
                <w:color w:val="000000" w:themeColor="text1"/>
              </w:rPr>
            </w:rPrChange>
          </w:rPr>
          <w:t xml:space="preserve"> </w:t>
        </w:r>
      </w:ins>
      <w:ins w:id="9373" w:author="Ruijie Xu" w:date="2022-01-28T14:31:00Z">
        <w:r w:rsidRPr="002B42A7">
          <w:rPr>
            <w:rFonts w:ascii="Times New Roman" w:hAnsi="Times New Roman" w:cs="Times New Roman"/>
            <w:color w:val="000000" w:themeColor="text1"/>
            <w:rPrChange w:id="9374" w:author="Ruijie Xu" w:date="2022-03-10T12:31:00Z">
              <w:rPr>
                <w:color w:val="000000" w:themeColor="text1"/>
              </w:rPr>
            </w:rPrChange>
          </w:rPr>
          <w:t>differ</w:t>
        </w:r>
        <w:del w:id="9375" w:author="Liliana Salvador" w:date="2022-02-26T19:55:00Z">
          <w:r w:rsidRPr="002B42A7" w:rsidDel="003E13CF">
            <w:rPr>
              <w:rFonts w:ascii="Times New Roman" w:hAnsi="Times New Roman" w:cs="Times New Roman"/>
              <w:color w:val="000000" w:themeColor="text1"/>
              <w:rPrChange w:id="9376" w:author="Ruijie Xu" w:date="2022-03-10T12:31:00Z">
                <w:rPr>
                  <w:color w:val="000000" w:themeColor="text1"/>
                </w:rPr>
              </w:rPrChange>
            </w:rPr>
            <w:delText>ent</w:delText>
          </w:r>
        </w:del>
        <w:r w:rsidRPr="002B42A7">
          <w:rPr>
            <w:rFonts w:ascii="Times New Roman" w:hAnsi="Times New Roman" w:cs="Times New Roman"/>
            <w:color w:val="000000" w:themeColor="text1"/>
            <w:rPrChange w:id="9377" w:author="Ruijie Xu" w:date="2022-03-10T12:31:00Z">
              <w:rPr>
                <w:color w:val="000000" w:themeColor="text1"/>
              </w:rPr>
            </w:rPrChange>
          </w:rPr>
          <w:t xml:space="preserve"> significantly</w:t>
        </w:r>
      </w:ins>
      <w:ins w:id="9378" w:author="Liliana Salvador" w:date="2022-02-26T19:55:00Z">
        <w:r w:rsidR="003E13CF" w:rsidRPr="002B42A7">
          <w:rPr>
            <w:rFonts w:ascii="Times New Roman" w:hAnsi="Times New Roman" w:cs="Times New Roman"/>
            <w:color w:val="000000" w:themeColor="text1"/>
            <w:rPrChange w:id="9379" w:author="Ruijie Xu" w:date="2022-03-10T12:31:00Z">
              <w:rPr>
                <w:color w:val="000000" w:themeColor="text1"/>
              </w:rPr>
            </w:rPrChange>
          </w:rPr>
          <w:t xml:space="preserve"> </w:t>
        </w:r>
      </w:ins>
      <w:ins w:id="9380" w:author="Liliana Salvador" w:date="2022-02-26T19:56:00Z">
        <w:r w:rsidR="003E13CF" w:rsidRPr="002B42A7">
          <w:rPr>
            <w:rFonts w:ascii="Times New Roman" w:hAnsi="Times New Roman" w:cs="Times New Roman"/>
            <w:color w:val="000000" w:themeColor="text1"/>
            <w:rPrChange w:id="9381" w:author="Ruijie Xu" w:date="2022-03-10T12:31:00Z">
              <w:rPr>
                <w:color w:val="000000" w:themeColor="text1"/>
              </w:rPr>
            </w:rPrChange>
          </w:rPr>
          <w:t>from each other</w:t>
        </w:r>
      </w:ins>
      <w:ins w:id="9382" w:author="Ruijie Xu" w:date="2022-01-28T14:31:00Z">
        <w:r w:rsidRPr="002B42A7">
          <w:rPr>
            <w:rFonts w:ascii="Times New Roman" w:hAnsi="Times New Roman" w:cs="Times New Roman"/>
            <w:color w:val="000000" w:themeColor="text1"/>
            <w:rPrChange w:id="9383" w:author="Ruijie Xu" w:date="2022-03-10T12:31:00Z">
              <w:rPr>
                <w:color w:val="000000" w:themeColor="text1"/>
              </w:rPr>
            </w:rPrChange>
          </w:rPr>
          <w:t xml:space="preserve">, the </w:t>
        </w:r>
      </w:ins>
      <w:ins w:id="9384" w:author="Ruijie Xu" w:date="2022-01-28T14:39:00Z">
        <w:r w:rsidR="00041873" w:rsidRPr="002B42A7">
          <w:rPr>
            <w:rFonts w:ascii="Times New Roman" w:hAnsi="Times New Roman" w:cs="Times New Roman"/>
            <w:color w:val="000000" w:themeColor="text1"/>
            <w:rPrChange w:id="9385" w:author="Ruijie Xu" w:date="2022-03-10T12:31:00Z">
              <w:rPr>
                <w:color w:val="000000" w:themeColor="text1"/>
              </w:rPr>
            </w:rPrChange>
          </w:rPr>
          <w:t>characterization</w:t>
        </w:r>
      </w:ins>
      <w:ins w:id="9386" w:author="Ruijie Xu" w:date="2022-01-28T14:32:00Z">
        <w:r w:rsidRPr="002B42A7">
          <w:rPr>
            <w:rFonts w:ascii="Times New Roman" w:hAnsi="Times New Roman" w:cs="Times New Roman"/>
            <w:color w:val="000000" w:themeColor="text1"/>
            <w:rPrChange w:id="9387"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388" w:author="Ruijie Xu" w:date="2022-03-10T12:31:00Z">
              <w:rPr>
                <w:color w:val="000000" w:themeColor="text1"/>
              </w:rPr>
            </w:rPrChange>
          </w:rPr>
          <w:t xml:space="preserve"> </w:t>
        </w:r>
      </w:ins>
      <w:ins w:id="9389" w:author="Ruijie Xu" w:date="2022-01-28T14:39:00Z">
        <w:del w:id="9390" w:author="Liliana Salvador" w:date="2022-02-26T19:56:00Z">
          <w:r w:rsidR="003E2F03" w:rsidRPr="002B42A7" w:rsidDel="003E13CF">
            <w:rPr>
              <w:rFonts w:ascii="Times New Roman" w:hAnsi="Times New Roman" w:cs="Times New Roman"/>
              <w:color w:val="000000" w:themeColor="text1"/>
              <w:rPrChange w:id="9391" w:author="Ruijie Xu" w:date="2022-03-10T12:31:00Z">
                <w:rPr>
                  <w:color w:val="000000" w:themeColor="text1"/>
                </w:rPr>
              </w:rPrChange>
            </w:rPr>
            <w:delText>won’t</w:delText>
          </w:r>
        </w:del>
      </w:ins>
      <w:ins w:id="9392" w:author="Liliana Salvador" w:date="2022-03-08T20:20:00Z">
        <w:r w:rsidR="003F63F2" w:rsidRPr="002B42A7">
          <w:rPr>
            <w:rFonts w:ascii="Times New Roman" w:hAnsi="Times New Roman" w:cs="Times New Roman"/>
            <w:color w:val="000000" w:themeColor="text1"/>
            <w:rPrChange w:id="9393" w:author="Ruijie Xu" w:date="2022-03-10T12:31:00Z">
              <w:rPr>
                <w:color w:val="000000" w:themeColor="text1"/>
              </w:rPr>
            </w:rPrChange>
          </w:rPr>
          <w:t>was</w:t>
        </w:r>
      </w:ins>
      <w:ins w:id="9394" w:author="Liliana Salvador" w:date="2022-03-08T20:21:00Z">
        <w:r w:rsidR="003F63F2" w:rsidRPr="002B42A7">
          <w:rPr>
            <w:rFonts w:ascii="Times New Roman" w:hAnsi="Times New Roman" w:cs="Times New Roman"/>
            <w:color w:val="000000" w:themeColor="text1"/>
            <w:rPrChange w:id="9395" w:author="Ruijie Xu" w:date="2022-03-10T12:31:00Z">
              <w:rPr>
                <w:color w:val="000000" w:themeColor="text1"/>
              </w:rPr>
            </w:rPrChange>
          </w:rPr>
          <w:t xml:space="preserve"> </w:t>
        </w:r>
      </w:ins>
      <w:ins w:id="9396" w:author="Liliana Salvador" w:date="2022-02-26T19:56:00Z">
        <w:r w:rsidR="003E13CF" w:rsidRPr="002B42A7">
          <w:rPr>
            <w:rFonts w:ascii="Times New Roman" w:hAnsi="Times New Roman" w:cs="Times New Roman"/>
            <w:color w:val="000000" w:themeColor="text1"/>
            <w:rPrChange w:id="9397" w:author="Ruijie Xu" w:date="2022-03-10T12:31:00Z">
              <w:rPr>
                <w:color w:val="000000" w:themeColor="text1"/>
              </w:rPr>
            </w:rPrChange>
          </w:rPr>
          <w:t>not</w:t>
        </w:r>
      </w:ins>
      <w:ins w:id="9398" w:author="Ruijie Xu" w:date="2022-01-28T14:39:00Z">
        <w:r w:rsidR="003E2F03" w:rsidRPr="002B42A7">
          <w:rPr>
            <w:rFonts w:ascii="Times New Roman" w:hAnsi="Times New Roman" w:cs="Times New Roman"/>
            <w:color w:val="000000" w:themeColor="text1"/>
            <w:rPrChange w:id="9399" w:author="Ruijie Xu" w:date="2022-03-10T12:31:00Z">
              <w:rPr>
                <w:color w:val="000000" w:themeColor="text1"/>
              </w:rPr>
            </w:rPrChange>
          </w:rPr>
          <w:t xml:space="preserve"> </w:t>
        </w:r>
        <w:del w:id="9400" w:author="Liliana Salvador" w:date="2022-03-08T20:21:00Z">
          <w:r w:rsidR="003E2F03" w:rsidRPr="002B42A7" w:rsidDel="003F63F2">
            <w:rPr>
              <w:rFonts w:ascii="Times New Roman" w:hAnsi="Times New Roman" w:cs="Times New Roman"/>
              <w:color w:val="000000" w:themeColor="text1"/>
              <w:rPrChange w:id="9401"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402" w:author="Ruijie Xu" w:date="2022-03-10T12:31:00Z">
              <w:rPr>
                <w:color w:val="000000" w:themeColor="text1"/>
              </w:rPr>
            </w:rPrChange>
          </w:rPr>
          <w:t xml:space="preserve">largely biased </w:t>
        </w:r>
      </w:ins>
      <w:ins w:id="9403" w:author="Liliana Salvador" w:date="2022-02-26T19:56:00Z">
        <w:del w:id="9404" w:author="Ruijie Xu" w:date="2022-03-11T13:42:00Z">
          <w:r w:rsidR="003E13CF" w:rsidRPr="002B42A7" w:rsidDel="00ED017A">
            <w:rPr>
              <w:rFonts w:ascii="Times New Roman" w:hAnsi="Times New Roman" w:cs="Times New Roman"/>
              <w:color w:val="000000" w:themeColor="text1"/>
              <w:rPrChange w:id="9405" w:author="Ruijie Xu" w:date="2022-03-10T12:31:00Z">
                <w:rPr>
                  <w:color w:val="000000" w:themeColor="text1"/>
                </w:rPr>
              </w:rPrChange>
            </w:rPr>
            <w:delText>of</w:delText>
          </w:r>
        </w:del>
      </w:ins>
      <w:ins w:id="9406" w:author="Ruijie Xu" w:date="2022-03-11T13:42:00Z">
        <w:r w:rsidR="00ED017A" w:rsidRPr="00ED017A">
          <w:rPr>
            <w:rFonts w:ascii="Times New Roman" w:hAnsi="Times New Roman" w:cs="Times New Roman"/>
            <w:color w:val="000000" w:themeColor="text1"/>
          </w:rPr>
          <w:t>using</w:t>
        </w:r>
      </w:ins>
      <w:ins w:id="9407" w:author="Liliana Salvador" w:date="2022-02-26T19:56:00Z">
        <w:r w:rsidR="003E13CF" w:rsidRPr="002B42A7">
          <w:rPr>
            <w:rFonts w:ascii="Times New Roman" w:hAnsi="Times New Roman" w:cs="Times New Roman"/>
            <w:color w:val="000000" w:themeColor="text1"/>
            <w:rPrChange w:id="9408" w:author="Ruijie Xu" w:date="2022-03-10T12:31:00Z">
              <w:rPr>
                <w:color w:val="000000" w:themeColor="text1"/>
              </w:rPr>
            </w:rPrChange>
          </w:rPr>
          <w:t xml:space="preserve"> </w:t>
        </w:r>
      </w:ins>
      <w:ins w:id="9409" w:author="Ruijie Xu" w:date="2022-01-28T14:33:00Z">
        <w:r w:rsidR="002C6C2D" w:rsidRPr="002B42A7">
          <w:rPr>
            <w:rFonts w:ascii="Times New Roman" w:hAnsi="Times New Roman" w:cs="Times New Roman"/>
            <w:color w:val="000000" w:themeColor="text1"/>
            <w:rPrChange w:id="9410" w:author="Ruijie Xu" w:date="2022-03-10T12:31:00Z">
              <w:rPr>
                <w:color w:val="000000" w:themeColor="text1"/>
              </w:rPr>
            </w:rPrChange>
          </w:rPr>
          <w:t xml:space="preserve">different </w:t>
        </w:r>
        <w:del w:id="9411" w:author="Liliana Salvador" w:date="2022-02-26T19:56:00Z">
          <w:r w:rsidR="002C6C2D" w:rsidRPr="002B42A7" w:rsidDel="003E13CF">
            <w:rPr>
              <w:rFonts w:ascii="Times New Roman" w:hAnsi="Times New Roman" w:cs="Times New Roman"/>
              <w:color w:val="000000" w:themeColor="text1"/>
              <w:rPrChange w:id="9412" w:author="Ruijie Xu" w:date="2022-03-10T12:31:00Z">
                <w:rPr>
                  <w:color w:val="000000" w:themeColor="text1"/>
                </w:rPr>
              </w:rPrChange>
            </w:rPr>
            <w:delText>databases</w:delText>
          </w:r>
        </w:del>
      </w:ins>
      <w:ins w:id="9413" w:author="Liliana Salvador" w:date="2022-02-26T19:56:00Z">
        <w:r w:rsidR="003E13CF" w:rsidRPr="002B42A7">
          <w:rPr>
            <w:rFonts w:ascii="Times New Roman" w:hAnsi="Times New Roman" w:cs="Times New Roman"/>
            <w:color w:val="000000" w:themeColor="text1"/>
            <w:rPrChange w:id="9414" w:author="Ruijie Xu" w:date="2022-03-10T12:31:00Z">
              <w:rPr>
                <w:color w:val="000000" w:themeColor="text1"/>
              </w:rPr>
            </w:rPrChange>
          </w:rPr>
          <w:t>DBs</w:t>
        </w:r>
      </w:ins>
      <w:ins w:id="9415" w:author="Ruijie Xu" w:date="2022-01-28T14:33:00Z">
        <w:r w:rsidR="002C6C2D" w:rsidRPr="002B42A7">
          <w:rPr>
            <w:rFonts w:ascii="Times New Roman" w:hAnsi="Times New Roman" w:cs="Times New Roman"/>
            <w:color w:val="000000" w:themeColor="text1"/>
            <w:rPrChange w:id="9416" w:author="Ruijie Xu" w:date="2022-03-10T12:31:00Z">
              <w:rPr>
                <w:color w:val="000000" w:themeColor="text1"/>
              </w:rPr>
            </w:rPrChange>
          </w:rPr>
          <w:t xml:space="preserve">. </w:t>
        </w:r>
      </w:ins>
      <w:ins w:id="9417" w:author="Ruijie Xu" w:date="2022-01-28T14:39:00Z">
        <w:r w:rsidR="00346254" w:rsidRPr="002B42A7">
          <w:rPr>
            <w:rFonts w:ascii="Times New Roman" w:hAnsi="Times New Roman" w:cs="Times New Roman"/>
            <w:color w:val="000000" w:themeColor="text1"/>
            <w:rPrChange w:id="9418" w:author="Ruijie Xu" w:date="2022-03-10T12:31:00Z">
              <w:rPr>
                <w:color w:val="000000" w:themeColor="text1"/>
              </w:rPr>
            </w:rPrChange>
          </w:rPr>
          <w:t>I</w:t>
        </w:r>
      </w:ins>
      <w:ins w:id="9419" w:author="Ruijie Xu" w:date="2022-01-28T14:40:00Z">
        <w:r w:rsidR="00346254" w:rsidRPr="002B42A7">
          <w:rPr>
            <w:rFonts w:ascii="Times New Roman" w:hAnsi="Times New Roman" w:cs="Times New Roman"/>
            <w:color w:val="000000" w:themeColor="text1"/>
            <w:rPrChange w:id="9420" w:author="Ruijie Xu" w:date="2022-03-10T12:31:00Z">
              <w:rPr>
                <w:color w:val="000000" w:themeColor="text1"/>
              </w:rPr>
            </w:rPrChange>
          </w:rPr>
          <w:t>n our analyses, o</w:t>
        </w:r>
      </w:ins>
      <w:ins w:id="9421" w:author="Ruijie Xu" w:date="2022-01-28T14:33:00Z">
        <w:r w:rsidR="002C6C2D" w:rsidRPr="002B42A7">
          <w:rPr>
            <w:rFonts w:ascii="Times New Roman" w:hAnsi="Times New Roman" w:cs="Times New Roman"/>
            <w:color w:val="000000" w:themeColor="text1"/>
            <w:rPrChange w:id="9422" w:author="Ruijie Xu" w:date="2022-03-10T12:31:00Z">
              <w:rPr>
                <w:color w:val="000000" w:themeColor="text1"/>
              </w:rPr>
            </w:rPrChange>
          </w:rPr>
          <w:t xml:space="preserve">nly the </w:t>
        </w:r>
      </w:ins>
      <w:ins w:id="9423" w:author="Ruijie Xu" w:date="2022-01-28T14:40:00Z">
        <w:r w:rsidR="00346254" w:rsidRPr="002B42A7">
          <w:rPr>
            <w:rFonts w:ascii="Times New Roman" w:hAnsi="Times New Roman" w:cs="Times New Roman"/>
            <w:color w:val="000000" w:themeColor="text1"/>
            <w:rPrChange w:id="9424" w:author="Ruijie Xu" w:date="2022-03-10T12:31:00Z">
              <w:rPr>
                <w:color w:val="000000" w:themeColor="text1"/>
              </w:rPr>
            </w:rPrChange>
          </w:rPr>
          <w:t>richness</w:t>
        </w:r>
        <w:r w:rsidR="009F32C2" w:rsidRPr="002B42A7">
          <w:rPr>
            <w:rFonts w:ascii="Times New Roman" w:hAnsi="Times New Roman" w:cs="Times New Roman"/>
            <w:color w:val="000000" w:themeColor="text1"/>
            <w:rPrChange w:id="9425" w:author="Ruijie Xu" w:date="2022-03-10T12:31:00Z">
              <w:rPr>
                <w:color w:val="000000" w:themeColor="text1"/>
              </w:rPr>
            </w:rPrChange>
          </w:rPr>
          <w:t>es of the samples</w:t>
        </w:r>
        <w:r w:rsidR="00346254" w:rsidRPr="002B42A7">
          <w:rPr>
            <w:rFonts w:ascii="Times New Roman" w:hAnsi="Times New Roman" w:cs="Times New Roman"/>
            <w:color w:val="000000" w:themeColor="text1"/>
            <w:rPrChange w:id="9426" w:author="Ruijie Xu" w:date="2022-03-10T12:31:00Z">
              <w:rPr>
                <w:color w:val="000000" w:themeColor="text1"/>
              </w:rPr>
            </w:rPrChange>
          </w:rPr>
          <w:t xml:space="preserve"> (</w:t>
        </w:r>
      </w:ins>
      <w:ins w:id="9427" w:author="Ruijie Xu" w:date="2022-01-28T14:33:00Z">
        <w:r w:rsidR="002C6C2D" w:rsidRPr="002B42A7">
          <w:rPr>
            <w:rFonts w:ascii="Times New Roman" w:hAnsi="Times New Roman" w:cs="Times New Roman"/>
            <w:color w:val="000000" w:themeColor="text1"/>
            <w:rPrChange w:id="9428" w:author="Ruijie Xu" w:date="2022-03-10T12:31:00Z">
              <w:rPr>
                <w:color w:val="000000" w:themeColor="text1"/>
              </w:rPr>
            </w:rPrChange>
          </w:rPr>
          <w:t>Shannon ind</w:t>
        </w:r>
      </w:ins>
      <w:ins w:id="9429" w:author="Ruijie Xu" w:date="2022-02-27T12:55:00Z">
        <w:r w:rsidR="003A1276" w:rsidRPr="002B42A7">
          <w:rPr>
            <w:rFonts w:ascii="Times New Roman" w:hAnsi="Times New Roman" w:cs="Times New Roman"/>
            <w:color w:val="000000" w:themeColor="text1"/>
            <w:rPrChange w:id="9430" w:author="Ruijie Xu" w:date="2022-03-10T12:31:00Z">
              <w:rPr>
                <w:color w:val="000000" w:themeColor="text1"/>
              </w:rPr>
            </w:rPrChange>
          </w:rPr>
          <w:t>ices</w:t>
        </w:r>
      </w:ins>
      <w:ins w:id="9431" w:author="Liliana Salvador" w:date="2022-02-26T19:56:00Z">
        <w:del w:id="9432" w:author="Ruijie Xu" w:date="2022-02-27T12:55:00Z">
          <w:r w:rsidR="003E13CF" w:rsidRPr="002B42A7" w:rsidDel="003A1276">
            <w:rPr>
              <w:rFonts w:ascii="Times New Roman" w:hAnsi="Times New Roman" w:cs="Times New Roman"/>
              <w:color w:val="000000" w:themeColor="text1"/>
              <w:rPrChange w:id="9433" w:author="Ruijie Xu" w:date="2022-03-10T12:31:00Z">
                <w:rPr>
                  <w:color w:val="000000" w:themeColor="text1"/>
                </w:rPr>
              </w:rPrChange>
            </w:rPr>
            <w:delText>exes</w:delText>
          </w:r>
        </w:del>
      </w:ins>
      <w:ins w:id="9434" w:author="Ruijie Xu" w:date="2022-01-28T14:33:00Z">
        <w:del w:id="9435" w:author="Liliana Salvador" w:date="2022-02-26T19:56:00Z">
          <w:r w:rsidR="002C6C2D" w:rsidRPr="002B42A7" w:rsidDel="003E13CF">
            <w:rPr>
              <w:rFonts w:ascii="Times New Roman" w:hAnsi="Times New Roman" w:cs="Times New Roman"/>
              <w:color w:val="000000" w:themeColor="text1"/>
              <w:rPrChange w:id="9436" w:author="Ruijie Xu" w:date="2022-03-10T12:31:00Z">
                <w:rPr>
                  <w:color w:val="000000" w:themeColor="text1"/>
                </w:rPr>
              </w:rPrChange>
            </w:rPr>
            <w:delText>ices</w:delText>
          </w:r>
        </w:del>
      </w:ins>
      <w:ins w:id="9437" w:author="Ruijie Xu" w:date="2022-01-28T14:40:00Z">
        <w:r w:rsidR="00346254" w:rsidRPr="002B42A7">
          <w:rPr>
            <w:rFonts w:ascii="Times New Roman" w:hAnsi="Times New Roman" w:cs="Times New Roman"/>
            <w:color w:val="000000" w:themeColor="text1"/>
            <w:rPrChange w:id="9438" w:author="Ruijie Xu" w:date="2022-03-10T12:31:00Z">
              <w:rPr>
                <w:color w:val="000000" w:themeColor="text1"/>
              </w:rPr>
            </w:rPrChange>
          </w:rPr>
          <w:t>)</w:t>
        </w:r>
      </w:ins>
      <w:ins w:id="9439" w:author="Ruijie Xu" w:date="2022-02-11T09:36:00Z">
        <w:r w:rsidR="00AE3AD8" w:rsidRPr="002B42A7">
          <w:rPr>
            <w:rFonts w:ascii="Times New Roman" w:hAnsi="Times New Roman" w:cs="Times New Roman"/>
            <w:color w:val="000000" w:themeColor="text1"/>
            <w:rPrChange w:id="9440" w:author="Ruijie Xu" w:date="2022-03-10T12:31:00Z">
              <w:rPr>
                <w:color w:val="000000" w:themeColor="text1"/>
              </w:rPr>
            </w:rPrChange>
          </w:rPr>
          <w:t>, which accounts for the rare species within the community</w:t>
        </w:r>
        <w:del w:id="9441" w:author="Liliana Salvador" w:date="2022-03-08T20:21:00Z">
          <w:r w:rsidR="00AE3AD8" w:rsidRPr="002B42A7" w:rsidDel="003F63F2">
            <w:rPr>
              <w:rFonts w:ascii="Times New Roman" w:hAnsi="Times New Roman" w:cs="Times New Roman"/>
              <w:color w:val="000000" w:themeColor="text1"/>
              <w:rPrChange w:id="9442" w:author="Ruijie Xu" w:date="2022-03-10T12:31:00Z">
                <w:rPr>
                  <w:color w:val="000000" w:themeColor="text1"/>
                </w:rPr>
              </w:rPrChange>
            </w:rPr>
            <w:delText>,</w:delText>
          </w:r>
        </w:del>
      </w:ins>
      <w:ins w:id="9443" w:author="Ruijie Xu" w:date="2022-01-28T14:33:00Z">
        <w:r w:rsidR="002C6C2D" w:rsidRPr="002B42A7">
          <w:rPr>
            <w:rFonts w:ascii="Times New Roman" w:hAnsi="Times New Roman" w:cs="Times New Roman"/>
            <w:color w:val="000000" w:themeColor="text1"/>
            <w:rPrChange w:id="9444" w:author="Ruijie Xu" w:date="2022-03-10T12:31:00Z">
              <w:rPr>
                <w:color w:val="000000" w:themeColor="text1"/>
              </w:rPr>
            </w:rPrChange>
          </w:rPr>
          <w:t xml:space="preserve"> obtained from </w:t>
        </w:r>
      </w:ins>
      <w:ins w:id="9445" w:author="Ruijie Xu" w:date="2022-01-28T14:40:00Z">
        <w:r w:rsidR="00441098" w:rsidRPr="002B42A7">
          <w:rPr>
            <w:rFonts w:ascii="Times New Roman" w:hAnsi="Times New Roman" w:cs="Times New Roman"/>
            <w:color w:val="000000" w:themeColor="text1"/>
            <w:rPrChange w:id="9446" w:author="Ruijie Xu" w:date="2022-03-10T12:31:00Z">
              <w:rPr>
                <w:color w:val="000000" w:themeColor="text1"/>
              </w:rPr>
            </w:rPrChange>
          </w:rPr>
          <w:t xml:space="preserve">the </w:t>
        </w:r>
      </w:ins>
      <w:ins w:id="9447" w:author="Ruijie Xu" w:date="2022-01-28T14:33:00Z">
        <w:r w:rsidR="002C6C2D" w:rsidRPr="002B42A7">
          <w:rPr>
            <w:rFonts w:ascii="Times New Roman" w:hAnsi="Times New Roman" w:cs="Times New Roman"/>
            <w:color w:val="000000" w:themeColor="text1"/>
            <w:rPrChange w:id="9448" w:author="Ruijie Xu" w:date="2022-03-10T12:31:00Z">
              <w:rPr>
                <w:color w:val="000000" w:themeColor="text1"/>
              </w:rPr>
            </w:rPrChange>
          </w:rPr>
          <w:t>mini</w:t>
        </w:r>
      </w:ins>
      <w:ins w:id="9449" w:author="Ruijie Xu" w:date="2022-03-16T16:55:00Z">
        <w:r w:rsidR="004D7819">
          <w:rPr>
            <w:rFonts w:ascii="Times New Roman" w:hAnsi="Times New Roman" w:cs="Times New Roman"/>
            <w:color w:val="000000" w:themeColor="text1"/>
          </w:rPr>
          <w:t>k</w:t>
        </w:r>
      </w:ins>
      <w:ins w:id="9450" w:author="Ruijie Xu" w:date="2022-01-28T14:33:00Z">
        <w:r w:rsidR="002C6C2D" w:rsidRPr="002B42A7">
          <w:rPr>
            <w:rFonts w:ascii="Times New Roman" w:hAnsi="Times New Roman" w:cs="Times New Roman"/>
            <w:color w:val="000000" w:themeColor="text1"/>
            <w:rPrChange w:id="9451" w:author="Ruijie Xu" w:date="2022-03-10T12:31:00Z">
              <w:rPr>
                <w:color w:val="000000" w:themeColor="text1"/>
              </w:rPr>
            </w:rPrChange>
          </w:rPr>
          <w:t>raken DB</w:t>
        </w:r>
      </w:ins>
      <w:ins w:id="9452" w:author="Liliana Salvador" w:date="2022-03-08T20:21:00Z">
        <w:r w:rsidR="003F63F2" w:rsidRPr="002B42A7">
          <w:rPr>
            <w:rFonts w:ascii="Times New Roman" w:hAnsi="Times New Roman" w:cs="Times New Roman"/>
            <w:color w:val="000000" w:themeColor="text1"/>
            <w:rPrChange w:id="9453" w:author="Ruijie Xu" w:date="2022-03-10T12:31:00Z">
              <w:rPr>
                <w:color w:val="000000" w:themeColor="text1"/>
              </w:rPr>
            </w:rPrChange>
          </w:rPr>
          <w:t>,</w:t>
        </w:r>
      </w:ins>
      <w:ins w:id="9454" w:author="Ruijie Xu" w:date="2022-01-28T14:33:00Z">
        <w:r w:rsidR="002C6C2D" w:rsidRPr="002B42A7">
          <w:rPr>
            <w:rFonts w:ascii="Times New Roman" w:hAnsi="Times New Roman" w:cs="Times New Roman"/>
            <w:color w:val="000000" w:themeColor="text1"/>
            <w:rPrChange w:id="9455" w:author="Ruijie Xu" w:date="2022-03-10T12:31:00Z">
              <w:rPr>
                <w:color w:val="000000" w:themeColor="text1"/>
              </w:rPr>
            </w:rPrChange>
          </w:rPr>
          <w:t xml:space="preserve"> were </w:t>
        </w:r>
        <w:del w:id="9456" w:author="Liliana Salvador" w:date="2022-02-26T19:56:00Z">
          <w:r w:rsidR="002C6C2D" w:rsidRPr="002B42A7" w:rsidDel="003E13CF">
            <w:rPr>
              <w:rFonts w:ascii="Times New Roman" w:hAnsi="Times New Roman" w:cs="Times New Roman"/>
              <w:color w:val="000000" w:themeColor="text1"/>
              <w:rPrChange w:id="9457"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9458" w:author="Ruijie Xu" w:date="2022-03-10T12:31:00Z">
              <w:rPr>
                <w:color w:val="000000" w:themeColor="text1"/>
              </w:rPr>
            </w:rPrChange>
          </w:rPr>
          <w:t xml:space="preserve">significantly </w:t>
        </w:r>
      </w:ins>
      <w:ins w:id="9459" w:author="Liliana Salvador" w:date="2022-02-26T19:56:00Z">
        <w:r w:rsidR="003E13CF" w:rsidRPr="002B42A7">
          <w:rPr>
            <w:rFonts w:ascii="Times New Roman" w:hAnsi="Times New Roman" w:cs="Times New Roman"/>
            <w:color w:val="000000" w:themeColor="text1"/>
            <w:rPrChange w:id="9460" w:author="Ruijie Xu" w:date="2022-03-10T12:31:00Z">
              <w:rPr>
                <w:color w:val="000000" w:themeColor="text1"/>
              </w:rPr>
            </w:rPrChange>
          </w:rPr>
          <w:t xml:space="preserve">different </w:t>
        </w:r>
      </w:ins>
      <w:ins w:id="9461" w:author="Ruijie Xu" w:date="2022-01-28T14:33:00Z">
        <w:del w:id="9462" w:author="Liliana Salvador" w:date="2022-02-26T19:57:00Z">
          <w:r w:rsidR="002C6C2D" w:rsidRPr="002B42A7" w:rsidDel="003E13CF">
            <w:rPr>
              <w:rFonts w:ascii="Times New Roman" w:hAnsi="Times New Roman" w:cs="Times New Roman"/>
              <w:color w:val="000000" w:themeColor="text1"/>
              <w:rPrChange w:id="9463" w:author="Ruijie Xu" w:date="2022-03-10T12:31:00Z">
                <w:rPr>
                  <w:color w:val="000000" w:themeColor="text1"/>
                </w:rPr>
              </w:rPrChange>
            </w:rPr>
            <w:delText>with that of other</w:delText>
          </w:r>
        </w:del>
      </w:ins>
      <w:ins w:id="9464" w:author="Liliana Salvador" w:date="2022-02-26T19:57:00Z">
        <w:r w:rsidR="003E13CF" w:rsidRPr="002B42A7">
          <w:rPr>
            <w:rFonts w:ascii="Times New Roman" w:hAnsi="Times New Roman" w:cs="Times New Roman"/>
            <w:color w:val="000000" w:themeColor="text1"/>
            <w:rPrChange w:id="9465" w:author="Ruijie Xu" w:date="2022-03-10T12:31:00Z">
              <w:rPr>
                <w:color w:val="000000" w:themeColor="text1"/>
              </w:rPr>
            </w:rPrChange>
          </w:rPr>
          <w:t xml:space="preserve">when compared to </w:t>
        </w:r>
      </w:ins>
      <w:ins w:id="9466" w:author="Ruijie Xu" w:date="2022-03-04T12:47:00Z">
        <w:r w:rsidR="00942DE7" w:rsidRPr="002B42A7">
          <w:rPr>
            <w:rFonts w:ascii="Times New Roman" w:hAnsi="Times New Roman" w:cs="Times New Roman"/>
            <w:color w:val="000000" w:themeColor="text1"/>
            <w:rPrChange w:id="9467" w:author="Ruijie Xu" w:date="2022-03-10T12:31:00Z">
              <w:rPr>
                <w:color w:val="000000" w:themeColor="text1"/>
              </w:rPr>
            </w:rPrChange>
          </w:rPr>
          <w:t xml:space="preserve">the richness characterized by </w:t>
        </w:r>
      </w:ins>
      <w:ins w:id="9468" w:author="Liliana Salvador" w:date="2022-02-26T19:57:00Z">
        <w:r w:rsidR="003E13CF" w:rsidRPr="002B42A7">
          <w:rPr>
            <w:rFonts w:ascii="Times New Roman" w:hAnsi="Times New Roman" w:cs="Times New Roman"/>
            <w:color w:val="000000" w:themeColor="text1"/>
            <w:rPrChange w:id="9469" w:author="Ruijie Xu" w:date="2022-03-10T12:31:00Z">
              <w:rPr>
                <w:color w:val="000000" w:themeColor="text1"/>
              </w:rPr>
            </w:rPrChange>
          </w:rPr>
          <w:t>other</w:t>
        </w:r>
      </w:ins>
      <w:ins w:id="9470" w:author="Ruijie Xu" w:date="2022-01-28T14:33:00Z">
        <w:r w:rsidR="002C6C2D" w:rsidRPr="002B42A7">
          <w:rPr>
            <w:rFonts w:ascii="Times New Roman" w:hAnsi="Times New Roman" w:cs="Times New Roman"/>
            <w:color w:val="000000" w:themeColor="text1"/>
            <w:rPrChange w:id="9471" w:author="Ruijie Xu" w:date="2022-03-10T12:31:00Z">
              <w:rPr>
                <w:color w:val="000000" w:themeColor="text1"/>
              </w:rPr>
            </w:rPrChange>
          </w:rPr>
          <w:t xml:space="preserve"> </w:t>
        </w:r>
      </w:ins>
      <w:ins w:id="9472" w:author="Ruijie Xu" w:date="2022-02-27T12:55:00Z">
        <w:r w:rsidR="003A1276" w:rsidRPr="002B42A7">
          <w:rPr>
            <w:rFonts w:ascii="Times New Roman" w:hAnsi="Times New Roman" w:cs="Times New Roman"/>
            <w:color w:val="000000" w:themeColor="text1"/>
            <w:rPrChange w:id="9473" w:author="Ruijie Xu" w:date="2022-03-10T12:31:00Z">
              <w:rPr>
                <w:color w:val="000000" w:themeColor="text1"/>
              </w:rPr>
            </w:rPrChange>
          </w:rPr>
          <w:t>DB</w:t>
        </w:r>
      </w:ins>
      <w:ins w:id="9474" w:author="Ruijie Xu" w:date="2022-03-04T12:47:00Z">
        <w:r w:rsidR="00942DE7" w:rsidRPr="002B42A7">
          <w:rPr>
            <w:rFonts w:ascii="Times New Roman" w:hAnsi="Times New Roman" w:cs="Times New Roman"/>
            <w:color w:val="000000" w:themeColor="text1"/>
            <w:rPrChange w:id="9475" w:author="Ruijie Xu" w:date="2022-03-10T12:31:00Z">
              <w:rPr>
                <w:color w:val="000000" w:themeColor="text1"/>
              </w:rPr>
            </w:rPrChange>
          </w:rPr>
          <w:t>s</w:t>
        </w:r>
      </w:ins>
      <w:ins w:id="9476" w:author="Ruijie Xu" w:date="2022-01-28T14:34:00Z">
        <w:r w:rsidR="002C6C2D" w:rsidRPr="002B42A7">
          <w:rPr>
            <w:rFonts w:ascii="Times New Roman" w:hAnsi="Times New Roman" w:cs="Times New Roman"/>
            <w:color w:val="000000" w:themeColor="text1"/>
            <w:rPrChange w:id="9477" w:author="Ruijie Xu" w:date="2022-03-10T12:31:00Z">
              <w:rPr>
                <w:color w:val="000000" w:themeColor="text1"/>
              </w:rPr>
            </w:rPrChange>
          </w:rPr>
          <w:t xml:space="preserve">. </w:t>
        </w:r>
      </w:ins>
      <w:ins w:id="9478" w:author="Ruijie Xu" w:date="2022-02-11T09:37:00Z">
        <w:r w:rsidR="00D0170E" w:rsidRPr="002B42A7">
          <w:rPr>
            <w:rFonts w:ascii="Times New Roman" w:hAnsi="Times New Roman" w:cs="Times New Roman"/>
            <w:color w:val="000000" w:themeColor="text1"/>
            <w:rPrChange w:id="9479" w:author="Ruijie Xu" w:date="2022-03-10T12:31:00Z">
              <w:rPr>
                <w:color w:val="000000" w:themeColor="text1"/>
              </w:rPr>
            </w:rPrChange>
          </w:rPr>
          <w:t>On the other hand, t</w:t>
        </w:r>
      </w:ins>
      <w:ins w:id="9480" w:author="Ruijie Xu" w:date="2022-01-28T14:34:00Z">
        <w:r w:rsidR="002C6C2D" w:rsidRPr="002B42A7">
          <w:rPr>
            <w:rFonts w:ascii="Times New Roman" w:hAnsi="Times New Roman" w:cs="Times New Roman"/>
            <w:color w:val="000000" w:themeColor="text1"/>
            <w:rPrChange w:id="9481" w:author="Ruijie Xu" w:date="2022-03-10T12:31:00Z">
              <w:rPr>
                <w:color w:val="000000" w:themeColor="text1"/>
              </w:rPr>
            </w:rPrChange>
          </w:rPr>
          <w:t xml:space="preserve">he </w:t>
        </w:r>
      </w:ins>
      <w:ins w:id="9482" w:author="Ruijie Xu" w:date="2022-02-11T09:26:00Z">
        <w:r w:rsidR="00770C48" w:rsidRPr="002B42A7">
          <w:rPr>
            <w:rFonts w:ascii="Times New Roman" w:hAnsi="Times New Roman" w:cs="Times New Roman"/>
            <w:color w:val="000000" w:themeColor="text1"/>
            <w:rPrChange w:id="9483" w:author="Ruijie Xu" w:date="2022-03-10T12:31:00Z">
              <w:rPr>
                <w:color w:val="000000" w:themeColor="text1"/>
              </w:rPr>
            </w:rPrChange>
          </w:rPr>
          <w:t>evene</w:t>
        </w:r>
      </w:ins>
      <w:ins w:id="9484" w:author="Ruijie Xu" w:date="2022-02-11T09:27:00Z">
        <w:r w:rsidR="00770C48" w:rsidRPr="002B42A7">
          <w:rPr>
            <w:rFonts w:ascii="Times New Roman" w:hAnsi="Times New Roman" w:cs="Times New Roman"/>
            <w:color w:val="000000" w:themeColor="text1"/>
            <w:rPrChange w:id="9485" w:author="Ruijie Xu" w:date="2022-03-10T12:31:00Z">
              <w:rPr>
                <w:color w:val="000000" w:themeColor="text1"/>
              </w:rPr>
            </w:rPrChange>
          </w:rPr>
          <w:t>ss of each sample</w:t>
        </w:r>
      </w:ins>
      <w:ins w:id="9486" w:author="Liliana Salvador" w:date="2022-02-26T19:57:00Z">
        <w:r w:rsidR="003E13CF" w:rsidRPr="002B42A7">
          <w:rPr>
            <w:rFonts w:ascii="Times New Roman" w:hAnsi="Times New Roman" w:cs="Times New Roman"/>
            <w:color w:val="000000" w:themeColor="text1"/>
            <w:rPrChange w:id="9487" w:author="Ruijie Xu" w:date="2022-03-10T12:31:00Z">
              <w:rPr>
                <w:color w:val="000000" w:themeColor="text1"/>
              </w:rPr>
            </w:rPrChange>
          </w:rPr>
          <w:t>’</w:t>
        </w:r>
      </w:ins>
      <w:ins w:id="9488" w:author="Ruijie Xu" w:date="2022-02-11T09:27:00Z">
        <w:r w:rsidR="00770C48" w:rsidRPr="002B42A7">
          <w:rPr>
            <w:rFonts w:ascii="Times New Roman" w:hAnsi="Times New Roman" w:cs="Times New Roman"/>
            <w:color w:val="000000" w:themeColor="text1"/>
            <w:rPrChange w:id="9489" w:author="Ruijie Xu" w:date="2022-03-10T12:31:00Z">
              <w:rPr>
                <w:color w:val="000000" w:themeColor="text1"/>
              </w:rPr>
            </w:rPrChange>
          </w:rPr>
          <w:t>s</w:t>
        </w:r>
        <w:del w:id="9490" w:author="Liliana Salvador" w:date="2022-02-26T19:57:00Z">
          <w:r w:rsidR="00770C48" w:rsidRPr="002B42A7" w:rsidDel="003E13CF">
            <w:rPr>
              <w:rFonts w:ascii="Times New Roman" w:hAnsi="Times New Roman" w:cs="Times New Roman"/>
              <w:color w:val="000000" w:themeColor="text1"/>
              <w:rPrChange w:id="9491"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9492" w:author="Ruijie Xu" w:date="2022-03-10T12:31:00Z">
              <w:rPr>
                <w:color w:val="000000" w:themeColor="text1"/>
              </w:rPr>
            </w:rPrChange>
          </w:rPr>
          <w:t xml:space="preserve"> microbial community </w:t>
        </w:r>
      </w:ins>
      <w:ins w:id="9493" w:author="Ruijie Xu" w:date="2022-02-11T09:25:00Z">
        <w:r w:rsidR="00B45467" w:rsidRPr="002B42A7">
          <w:rPr>
            <w:rFonts w:ascii="Times New Roman" w:hAnsi="Times New Roman" w:cs="Times New Roman"/>
            <w:color w:val="000000" w:themeColor="text1"/>
            <w:rPrChange w:id="9494" w:author="Ruijie Xu" w:date="2022-03-10T12:31:00Z">
              <w:rPr>
                <w:color w:val="000000" w:themeColor="text1"/>
              </w:rPr>
            </w:rPrChange>
          </w:rPr>
          <w:t>measured</w:t>
        </w:r>
      </w:ins>
      <w:ins w:id="9495" w:author="Ruijie Xu" w:date="2022-01-28T14:40:00Z">
        <w:r w:rsidR="00ED79D7" w:rsidRPr="002B42A7">
          <w:rPr>
            <w:rFonts w:ascii="Times New Roman" w:hAnsi="Times New Roman" w:cs="Times New Roman"/>
            <w:color w:val="000000" w:themeColor="text1"/>
            <w:rPrChange w:id="9496" w:author="Ruijie Xu" w:date="2022-03-10T12:31:00Z">
              <w:rPr>
                <w:color w:val="000000" w:themeColor="text1"/>
              </w:rPr>
            </w:rPrChange>
          </w:rPr>
          <w:t xml:space="preserve"> </w:t>
        </w:r>
      </w:ins>
      <w:ins w:id="9497" w:author="Ruijie Xu" w:date="2022-02-11T09:26:00Z">
        <w:r w:rsidR="00B45467" w:rsidRPr="002B42A7">
          <w:rPr>
            <w:rFonts w:ascii="Times New Roman" w:hAnsi="Times New Roman" w:cs="Times New Roman"/>
            <w:color w:val="000000" w:themeColor="text1"/>
            <w:rPrChange w:id="9498" w:author="Ruijie Xu" w:date="2022-03-10T12:31:00Z">
              <w:rPr>
                <w:color w:val="000000" w:themeColor="text1"/>
              </w:rPr>
            </w:rPrChange>
          </w:rPr>
          <w:t xml:space="preserve">with </w:t>
        </w:r>
      </w:ins>
      <w:ins w:id="9499" w:author="Ruijie Xu" w:date="2022-02-27T12:55:00Z">
        <w:r w:rsidR="003A1276" w:rsidRPr="002B42A7">
          <w:rPr>
            <w:rFonts w:ascii="Times New Roman" w:hAnsi="Times New Roman" w:cs="Times New Roman"/>
            <w:color w:val="000000" w:themeColor="text1"/>
            <w:rPrChange w:id="9500" w:author="Ruijie Xu" w:date="2022-03-10T12:31:00Z">
              <w:rPr>
                <w:color w:val="000000" w:themeColor="text1"/>
              </w:rPr>
            </w:rPrChange>
          </w:rPr>
          <w:t xml:space="preserve">the </w:t>
        </w:r>
      </w:ins>
      <w:ins w:id="9501" w:author="Ruijie Xu" w:date="2022-02-11T09:26:00Z">
        <w:r w:rsidR="00B45467" w:rsidRPr="002B42A7">
          <w:rPr>
            <w:rFonts w:ascii="Times New Roman" w:hAnsi="Times New Roman" w:cs="Times New Roman"/>
            <w:color w:val="000000" w:themeColor="text1"/>
            <w:rPrChange w:id="9502" w:author="Ruijie Xu" w:date="2022-03-10T12:31:00Z">
              <w:rPr>
                <w:color w:val="000000" w:themeColor="text1"/>
              </w:rPr>
            </w:rPrChange>
          </w:rPr>
          <w:t>Simpso</w:t>
        </w:r>
      </w:ins>
      <w:ins w:id="9503" w:author="Ruijie Xu" w:date="2022-02-27T12:55:00Z">
        <w:r w:rsidR="003A1276" w:rsidRPr="002B42A7">
          <w:rPr>
            <w:rFonts w:ascii="Times New Roman" w:hAnsi="Times New Roman" w:cs="Times New Roman"/>
            <w:color w:val="000000" w:themeColor="text1"/>
            <w:rPrChange w:id="9504" w:author="Ruijie Xu" w:date="2022-03-10T12:31:00Z">
              <w:rPr>
                <w:color w:val="000000" w:themeColor="text1"/>
              </w:rPr>
            </w:rPrChange>
          </w:rPr>
          <w:t>n</w:t>
        </w:r>
      </w:ins>
      <w:ins w:id="9505" w:author="Ruijie Xu" w:date="2022-02-11T09:26:00Z">
        <w:r w:rsidR="00B45467" w:rsidRPr="002B42A7">
          <w:rPr>
            <w:rFonts w:ascii="Times New Roman" w:hAnsi="Times New Roman" w:cs="Times New Roman"/>
            <w:color w:val="000000" w:themeColor="text1"/>
            <w:rPrChange w:id="9506" w:author="Ruijie Xu" w:date="2022-03-10T12:31:00Z">
              <w:rPr>
                <w:color w:val="000000" w:themeColor="text1"/>
              </w:rPr>
            </w:rPrChange>
          </w:rPr>
          <w:t xml:space="preserve"> ind</w:t>
        </w:r>
      </w:ins>
      <w:ins w:id="9507" w:author="Ruijie Xu" w:date="2022-02-27T12:56:00Z">
        <w:r w:rsidR="003A1276" w:rsidRPr="002B42A7">
          <w:rPr>
            <w:rFonts w:ascii="Times New Roman" w:hAnsi="Times New Roman" w:cs="Times New Roman"/>
            <w:color w:val="000000" w:themeColor="text1"/>
            <w:rPrChange w:id="9508" w:author="Ruijie Xu" w:date="2022-03-10T12:31:00Z">
              <w:rPr>
                <w:color w:val="000000" w:themeColor="text1"/>
              </w:rPr>
            </w:rPrChange>
          </w:rPr>
          <w:t>ices</w:t>
        </w:r>
      </w:ins>
      <w:ins w:id="9509" w:author="Ruijie Xu" w:date="2022-02-11T09:26:00Z">
        <w:r w:rsidR="00B45467" w:rsidRPr="002B42A7">
          <w:rPr>
            <w:rFonts w:ascii="Times New Roman" w:hAnsi="Times New Roman" w:cs="Times New Roman"/>
            <w:color w:val="000000" w:themeColor="text1"/>
            <w:rPrChange w:id="9510" w:author="Ruijie Xu" w:date="2022-03-10T12:31:00Z">
              <w:rPr>
                <w:color w:val="000000" w:themeColor="text1"/>
              </w:rPr>
            </w:rPrChange>
          </w:rPr>
          <w:t xml:space="preserve"> </w:t>
        </w:r>
      </w:ins>
      <w:ins w:id="9511" w:author="Ruijie Xu" w:date="2022-01-28T14:34:00Z">
        <w:r w:rsidR="002C6C2D" w:rsidRPr="002B42A7">
          <w:rPr>
            <w:rFonts w:ascii="Times New Roman" w:hAnsi="Times New Roman" w:cs="Times New Roman"/>
            <w:color w:val="000000" w:themeColor="text1"/>
            <w:rPrChange w:id="9512" w:author="Ruijie Xu" w:date="2022-03-10T12:31:00Z">
              <w:rPr>
                <w:color w:val="000000" w:themeColor="text1"/>
              </w:rPr>
            </w:rPrChange>
          </w:rPr>
          <w:t>w</w:t>
        </w:r>
      </w:ins>
      <w:ins w:id="9513" w:author="Ruijie Xu" w:date="2022-02-27T12:56:00Z">
        <w:del w:id="9514" w:author="Liliana Salvador" w:date="2022-03-08T20:22:00Z">
          <w:r w:rsidR="003A1276" w:rsidRPr="002B42A7" w:rsidDel="00685BA9">
            <w:rPr>
              <w:rFonts w:ascii="Times New Roman" w:hAnsi="Times New Roman" w:cs="Times New Roman"/>
              <w:color w:val="000000" w:themeColor="text1"/>
              <w:rPrChange w:id="9515" w:author="Ruijie Xu" w:date="2022-03-10T12:31:00Z">
                <w:rPr>
                  <w:color w:val="000000" w:themeColor="text1"/>
                </w:rPr>
              </w:rPrChange>
            </w:rPr>
            <w:delText>ere</w:delText>
          </w:r>
        </w:del>
      </w:ins>
      <w:ins w:id="9516" w:author="Liliana Salvador" w:date="2022-03-08T20:22:00Z">
        <w:r w:rsidR="00685BA9" w:rsidRPr="002B42A7">
          <w:rPr>
            <w:rFonts w:ascii="Times New Roman" w:hAnsi="Times New Roman" w:cs="Times New Roman"/>
            <w:color w:val="000000" w:themeColor="text1"/>
            <w:rPrChange w:id="9517" w:author="Ruijie Xu" w:date="2022-03-10T12:31:00Z">
              <w:rPr>
                <w:color w:val="000000" w:themeColor="text1"/>
              </w:rPr>
            </w:rPrChange>
          </w:rPr>
          <w:t>as</w:t>
        </w:r>
      </w:ins>
      <w:ins w:id="9518" w:author="Liliana Salvador" w:date="2022-02-26T19:57:00Z">
        <w:del w:id="9519" w:author="Ruijie Xu" w:date="2022-02-27T12:56:00Z">
          <w:r w:rsidR="003E13CF" w:rsidRPr="002B42A7" w:rsidDel="003A1276">
            <w:rPr>
              <w:rFonts w:ascii="Times New Roman" w:hAnsi="Times New Roman" w:cs="Times New Roman"/>
              <w:color w:val="000000" w:themeColor="text1"/>
              <w:rPrChange w:id="9520" w:author="Ruijie Xu" w:date="2022-03-10T12:31:00Z">
                <w:rPr>
                  <w:color w:val="000000" w:themeColor="text1"/>
                </w:rPr>
              </w:rPrChange>
            </w:rPr>
            <w:delText>as</w:delText>
          </w:r>
        </w:del>
      </w:ins>
      <w:ins w:id="9521" w:author="Ruijie Xu" w:date="2022-01-28T14:34:00Z">
        <w:del w:id="9522" w:author="Liliana Salvador" w:date="2022-02-26T19:57:00Z">
          <w:r w:rsidR="002C6C2D" w:rsidRPr="002B42A7" w:rsidDel="003E13CF">
            <w:rPr>
              <w:rFonts w:ascii="Times New Roman" w:hAnsi="Times New Roman" w:cs="Times New Roman"/>
              <w:color w:val="000000" w:themeColor="text1"/>
              <w:rPrChange w:id="9523"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9524" w:author="Ruijie Xu" w:date="2022-03-10T12:31:00Z">
              <w:rPr>
                <w:color w:val="000000" w:themeColor="text1"/>
              </w:rPr>
            </w:rPrChange>
          </w:rPr>
          <w:t xml:space="preserve"> </w:t>
        </w:r>
      </w:ins>
      <w:ins w:id="9525" w:author="Ruijie Xu" w:date="2022-01-28T14:35:00Z">
        <w:r w:rsidR="002C6C2D" w:rsidRPr="002B42A7">
          <w:rPr>
            <w:rFonts w:ascii="Times New Roman" w:hAnsi="Times New Roman" w:cs="Times New Roman"/>
            <w:color w:val="000000" w:themeColor="text1"/>
            <w:rPrChange w:id="9526" w:author="Ruijie Xu" w:date="2022-03-10T12:31:00Z">
              <w:rPr>
                <w:color w:val="000000" w:themeColor="text1"/>
              </w:rPr>
            </w:rPrChange>
          </w:rPr>
          <w:t xml:space="preserve">mostly consistent across </w:t>
        </w:r>
      </w:ins>
      <w:ins w:id="9527" w:author="Liliana Salvador" w:date="2022-02-26T19:57:00Z">
        <w:r w:rsidR="003E13CF" w:rsidRPr="002B42A7">
          <w:rPr>
            <w:rFonts w:ascii="Times New Roman" w:hAnsi="Times New Roman" w:cs="Times New Roman"/>
            <w:color w:val="000000" w:themeColor="text1"/>
            <w:rPrChange w:id="9528" w:author="Ruijie Xu" w:date="2022-03-10T12:31:00Z">
              <w:rPr>
                <w:color w:val="000000" w:themeColor="text1"/>
              </w:rPr>
            </w:rPrChange>
          </w:rPr>
          <w:t xml:space="preserve">the </w:t>
        </w:r>
      </w:ins>
      <w:ins w:id="9529" w:author="Ruijie Xu" w:date="2022-01-28T14:35:00Z">
        <w:r w:rsidR="002C6C2D" w:rsidRPr="002B42A7">
          <w:rPr>
            <w:rFonts w:ascii="Times New Roman" w:hAnsi="Times New Roman" w:cs="Times New Roman"/>
            <w:color w:val="000000" w:themeColor="text1"/>
            <w:rPrChange w:id="9530" w:author="Ruijie Xu" w:date="2022-03-10T12:31:00Z">
              <w:rPr>
                <w:color w:val="000000" w:themeColor="text1"/>
              </w:rPr>
            </w:rPrChange>
          </w:rPr>
          <w:t xml:space="preserve">classifications </w:t>
        </w:r>
        <w:del w:id="9531" w:author="Liliana Salvador" w:date="2022-02-26T19:58:00Z">
          <w:r w:rsidR="002C6C2D" w:rsidRPr="002B42A7" w:rsidDel="003E13CF">
            <w:rPr>
              <w:rFonts w:ascii="Times New Roman" w:hAnsi="Times New Roman" w:cs="Times New Roman"/>
              <w:color w:val="000000" w:themeColor="text1"/>
              <w:rPrChange w:id="9532" w:author="Ruijie Xu" w:date="2022-03-10T12:31:00Z">
                <w:rPr>
                  <w:color w:val="000000" w:themeColor="text1"/>
                </w:rPr>
              </w:rPrChange>
            </w:rPr>
            <w:delText>of</w:delText>
          </w:r>
        </w:del>
      </w:ins>
      <w:ins w:id="9533" w:author="Liliana Salvador" w:date="2022-02-26T19:58:00Z">
        <w:r w:rsidR="003E13CF" w:rsidRPr="002B42A7">
          <w:rPr>
            <w:rFonts w:ascii="Times New Roman" w:hAnsi="Times New Roman" w:cs="Times New Roman"/>
            <w:color w:val="000000" w:themeColor="text1"/>
            <w:rPrChange w:id="9534" w:author="Ruijie Xu" w:date="2022-03-10T12:31:00Z">
              <w:rPr>
                <w:color w:val="000000" w:themeColor="text1"/>
              </w:rPr>
            </w:rPrChange>
          </w:rPr>
          <w:t>with</w:t>
        </w:r>
      </w:ins>
      <w:ins w:id="9535" w:author="Ruijie Xu" w:date="2022-01-28T14:35:00Z">
        <w:r w:rsidR="002C6C2D" w:rsidRPr="002B42A7">
          <w:rPr>
            <w:rFonts w:ascii="Times New Roman" w:hAnsi="Times New Roman" w:cs="Times New Roman"/>
            <w:color w:val="000000" w:themeColor="text1"/>
            <w:rPrChange w:id="9536" w:author="Ruijie Xu" w:date="2022-03-10T12:31:00Z">
              <w:rPr>
                <w:color w:val="000000" w:themeColor="text1"/>
              </w:rPr>
            </w:rPrChange>
          </w:rPr>
          <w:t xml:space="preserve"> different DBs</w:t>
        </w:r>
      </w:ins>
      <w:ins w:id="9537" w:author="Ruijie Xu" w:date="2022-01-28T14:36:00Z">
        <w:r w:rsidR="002C6C2D" w:rsidRPr="002B42A7">
          <w:rPr>
            <w:rFonts w:ascii="Times New Roman" w:hAnsi="Times New Roman" w:cs="Times New Roman"/>
            <w:color w:val="000000" w:themeColor="text1"/>
            <w:rPrChange w:id="9538" w:author="Ruijie Xu" w:date="2022-03-10T12:31:00Z">
              <w:rPr>
                <w:color w:val="000000" w:themeColor="text1"/>
              </w:rPr>
            </w:rPrChange>
          </w:rPr>
          <w:t>.</w:t>
        </w:r>
      </w:ins>
      <w:ins w:id="9539" w:author="Ruijie Xu" w:date="2022-01-28T14:38:00Z">
        <w:r w:rsidR="00041873" w:rsidRPr="002B42A7">
          <w:rPr>
            <w:rFonts w:ascii="Times New Roman" w:hAnsi="Times New Roman" w:cs="Times New Roman"/>
            <w:color w:val="000000" w:themeColor="text1"/>
            <w:rPrChange w:id="9540" w:author="Ruijie Xu" w:date="2022-03-10T12:31:00Z">
              <w:rPr>
                <w:color w:val="000000" w:themeColor="text1"/>
              </w:rPr>
            </w:rPrChange>
          </w:rPr>
          <w:t xml:space="preserve"> </w:t>
        </w:r>
      </w:ins>
      <w:ins w:id="9541" w:author="Ruijie Xu" w:date="2022-02-02T13:40:00Z">
        <w:r w:rsidR="008D59B2" w:rsidRPr="002B42A7">
          <w:rPr>
            <w:rFonts w:ascii="Times New Roman" w:hAnsi="Times New Roman" w:cs="Times New Roman"/>
            <w:color w:val="000000" w:themeColor="text1"/>
            <w:rPrChange w:id="9542" w:author="Ruijie Xu" w:date="2022-03-10T12:31:00Z">
              <w:rPr>
                <w:color w:val="000000" w:themeColor="text1"/>
              </w:rPr>
            </w:rPrChange>
          </w:rPr>
          <w:t>For microbial communitie</w:t>
        </w:r>
        <w:del w:id="9543" w:author="Liliana Salvador" w:date="2022-02-26T19:58:00Z">
          <w:r w:rsidR="008D59B2" w:rsidRPr="002B42A7" w:rsidDel="003E13CF">
            <w:rPr>
              <w:rFonts w:ascii="Times New Roman" w:hAnsi="Times New Roman" w:cs="Times New Roman"/>
              <w:color w:val="000000" w:themeColor="text1"/>
              <w:rPrChange w:id="9544"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9545" w:author="Ruijie Xu" w:date="2022-03-10T12:31:00Z">
              <w:rPr>
                <w:color w:val="000000" w:themeColor="text1"/>
              </w:rPr>
            </w:rPrChange>
          </w:rPr>
          <w:t>s between sample</w:t>
        </w:r>
      </w:ins>
      <w:ins w:id="9546" w:author="Ruijie Xu" w:date="2022-02-02T13:41:00Z">
        <w:r w:rsidR="008D59B2" w:rsidRPr="002B42A7">
          <w:rPr>
            <w:rFonts w:ascii="Times New Roman" w:hAnsi="Times New Roman" w:cs="Times New Roman"/>
            <w:color w:val="000000" w:themeColor="text1"/>
            <w:rPrChange w:id="9547" w:author="Ruijie Xu" w:date="2022-03-10T12:31:00Z">
              <w:rPr>
                <w:color w:val="000000" w:themeColor="text1"/>
              </w:rPr>
            </w:rPrChange>
          </w:rPr>
          <w:t>s</w:t>
        </w:r>
      </w:ins>
      <w:ins w:id="9548" w:author="Ruijie Xu" w:date="2022-01-28T14:44:00Z">
        <w:r w:rsidR="00290E6E" w:rsidRPr="002B42A7">
          <w:rPr>
            <w:rFonts w:ascii="Times New Roman" w:hAnsi="Times New Roman" w:cs="Times New Roman"/>
            <w:color w:val="000000" w:themeColor="text1"/>
            <w:rPrChange w:id="9549" w:author="Ruijie Xu" w:date="2022-03-10T12:31:00Z">
              <w:rPr>
                <w:color w:val="000000" w:themeColor="text1"/>
              </w:rPr>
            </w:rPrChange>
          </w:rPr>
          <w:t>, we found that only the</w:t>
        </w:r>
      </w:ins>
      <w:ins w:id="9550" w:author="Ruijie Xu" w:date="2022-02-27T12:56:00Z">
        <w:r w:rsidR="003A1276" w:rsidRPr="002B42A7">
          <w:rPr>
            <w:rFonts w:ascii="Times New Roman" w:hAnsi="Times New Roman" w:cs="Times New Roman"/>
            <w:color w:val="000000" w:themeColor="text1"/>
            <w:rPrChange w:id="9551" w:author="Ruijie Xu" w:date="2022-03-10T12:31:00Z">
              <w:rPr>
                <w:color w:val="000000" w:themeColor="text1"/>
              </w:rPr>
            </w:rPrChange>
          </w:rPr>
          <w:t xml:space="preserve"> </w:t>
        </w:r>
      </w:ins>
      <w:ins w:id="9552" w:author="Ruijie Xu" w:date="2022-01-28T14:44:00Z">
        <w:r w:rsidR="00290E6E" w:rsidRPr="002B42A7">
          <w:rPr>
            <w:rFonts w:ascii="Times New Roman" w:hAnsi="Times New Roman" w:cs="Times New Roman"/>
            <w:color w:val="000000" w:themeColor="text1"/>
            <w:rPrChange w:id="9553" w:author="Ruijie Xu" w:date="2022-03-10T12:31:00Z">
              <w:rPr>
                <w:color w:val="000000" w:themeColor="text1"/>
              </w:rPr>
            </w:rPrChange>
          </w:rPr>
          <w:t>clusters des</w:t>
        </w:r>
      </w:ins>
      <w:ins w:id="9554" w:author="Ruijie Xu" w:date="2022-01-28T14:45:00Z">
        <w:r w:rsidR="00290E6E" w:rsidRPr="002B42A7">
          <w:rPr>
            <w:rFonts w:ascii="Times New Roman" w:hAnsi="Times New Roman" w:cs="Times New Roman"/>
            <w:color w:val="000000" w:themeColor="text1"/>
            <w:rPrChange w:id="9555" w:author="Ruijie Xu" w:date="2022-03-10T12:31:00Z">
              <w:rPr>
                <w:color w:val="000000" w:themeColor="text1"/>
              </w:rPr>
            </w:rPrChange>
          </w:rPr>
          <w:t>cr</w:t>
        </w:r>
      </w:ins>
      <w:ins w:id="9556" w:author="Liliana Salvador" w:date="2022-02-26T19:58:00Z">
        <w:r w:rsidR="003E13CF" w:rsidRPr="002B42A7">
          <w:rPr>
            <w:rFonts w:ascii="Times New Roman" w:hAnsi="Times New Roman" w:cs="Times New Roman"/>
            <w:color w:val="000000" w:themeColor="text1"/>
            <w:rPrChange w:id="9557" w:author="Ruijie Xu" w:date="2022-03-10T12:31:00Z">
              <w:rPr>
                <w:color w:val="000000" w:themeColor="text1"/>
              </w:rPr>
            </w:rPrChange>
          </w:rPr>
          <w:t>i</w:t>
        </w:r>
      </w:ins>
      <w:ins w:id="9558" w:author="Ruijie Xu" w:date="2022-01-28T14:45:00Z">
        <w:r w:rsidR="00290E6E" w:rsidRPr="002B42A7">
          <w:rPr>
            <w:rFonts w:ascii="Times New Roman" w:hAnsi="Times New Roman" w:cs="Times New Roman"/>
            <w:color w:val="000000" w:themeColor="text1"/>
            <w:rPrChange w:id="9559" w:author="Ruijie Xu" w:date="2022-03-10T12:31:00Z">
              <w:rPr>
                <w:color w:val="000000" w:themeColor="text1"/>
              </w:rPr>
            </w:rPrChange>
          </w:rPr>
          <w:t xml:space="preserve">bing the </w:t>
        </w:r>
      </w:ins>
      <w:ins w:id="9560" w:author="Ruijie Xu" w:date="2022-01-30T14:17:00Z">
        <w:r w:rsidR="00711005" w:rsidRPr="002B42A7">
          <w:rPr>
            <w:rFonts w:ascii="Times New Roman" w:hAnsi="Times New Roman" w:cs="Times New Roman"/>
            <w:color w:val="000000" w:themeColor="text1"/>
            <w:rPrChange w:id="9561" w:author="Ruijie Xu" w:date="2022-03-10T12:31:00Z">
              <w:rPr>
                <w:color w:val="000000" w:themeColor="text1"/>
              </w:rPr>
            </w:rPrChange>
          </w:rPr>
          <w:t>most distincti</w:t>
        </w:r>
      </w:ins>
      <w:ins w:id="9562" w:author="Ruijie Xu" w:date="2022-01-30T14:18:00Z">
        <w:r w:rsidR="00711005" w:rsidRPr="002B42A7">
          <w:rPr>
            <w:rFonts w:ascii="Times New Roman" w:hAnsi="Times New Roman" w:cs="Times New Roman"/>
            <w:color w:val="000000" w:themeColor="text1"/>
            <w:rPrChange w:id="9563" w:author="Ruijie Xu" w:date="2022-03-10T12:31:00Z">
              <w:rPr>
                <w:color w:val="000000" w:themeColor="text1"/>
              </w:rPr>
            </w:rPrChange>
          </w:rPr>
          <w:t xml:space="preserve">ve </w:t>
        </w:r>
      </w:ins>
      <w:ins w:id="9564" w:author="Ruijie Xu" w:date="2022-01-28T14:44:00Z">
        <w:r w:rsidR="00290E6E" w:rsidRPr="002B42A7">
          <w:rPr>
            <w:rFonts w:ascii="Times New Roman" w:hAnsi="Times New Roman" w:cs="Times New Roman"/>
            <w:color w:val="000000" w:themeColor="text1"/>
            <w:rPrChange w:id="9565" w:author="Ruijie Xu" w:date="2022-03-10T12:31:00Z">
              <w:rPr>
                <w:color w:val="000000" w:themeColor="text1"/>
              </w:rPr>
            </w:rPrChange>
          </w:rPr>
          <w:t xml:space="preserve">relationships between samples </w:t>
        </w:r>
      </w:ins>
      <w:ins w:id="9566" w:author="Ruijie Xu" w:date="2022-01-28T14:45:00Z">
        <w:r w:rsidR="00290E6E" w:rsidRPr="002B42A7">
          <w:rPr>
            <w:rFonts w:ascii="Times New Roman" w:hAnsi="Times New Roman" w:cs="Times New Roman"/>
            <w:color w:val="000000" w:themeColor="text1"/>
            <w:rPrChange w:id="9567" w:author="Ruijie Xu" w:date="2022-03-10T12:31:00Z">
              <w:rPr>
                <w:color w:val="000000" w:themeColor="text1"/>
              </w:rPr>
            </w:rPrChange>
          </w:rPr>
          <w:t xml:space="preserve">were consistent across the classifications of all DBs. </w:t>
        </w:r>
      </w:ins>
      <w:ins w:id="9568" w:author="Ruijie Xu" w:date="2022-01-28T14:46:00Z">
        <w:r w:rsidR="00290E6E" w:rsidRPr="002B42A7">
          <w:rPr>
            <w:rFonts w:ascii="Times New Roman" w:hAnsi="Times New Roman" w:cs="Times New Roman"/>
            <w:color w:val="000000" w:themeColor="text1"/>
            <w:rPrChange w:id="9569" w:author="Ruijie Xu" w:date="2022-03-10T12:31:00Z">
              <w:rPr>
                <w:color w:val="000000" w:themeColor="text1"/>
              </w:rPr>
            </w:rPrChange>
          </w:rPr>
          <w:t>Sophis</w:t>
        </w:r>
      </w:ins>
      <w:ins w:id="9570" w:author="Liliana Salvador" w:date="2022-02-26T19:58:00Z">
        <w:r w:rsidR="003E13CF" w:rsidRPr="002B42A7">
          <w:rPr>
            <w:rFonts w:ascii="Times New Roman" w:hAnsi="Times New Roman" w:cs="Times New Roman"/>
            <w:color w:val="000000" w:themeColor="text1"/>
            <w:rPrChange w:id="9571" w:author="Ruijie Xu" w:date="2022-03-10T12:31:00Z">
              <w:rPr>
                <w:color w:val="000000" w:themeColor="text1"/>
              </w:rPr>
            </w:rPrChange>
          </w:rPr>
          <w:t>ti</w:t>
        </w:r>
      </w:ins>
      <w:ins w:id="9572" w:author="Ruijie Xu" w:date="2022-01-28T14:46:00Z">
        <w:r w:rsidR="00290E6E" w:rsidRPr="002B42A7">
          <w:rPr>
            <w:rFonts w:ascii="Times New Roman" w:hAnsi="Times New Roman" w:cs="Times New Roman"/>
            <w:color w:val="000000" w:themeColor="text1"/>
            <w:rPrChange w:id="9573" w:author="Ruijie Xu" w:date="2022-03-10T12:31:00Z">
              <w:rPr>
                <w:color w:val="000000" w:themeColor="text1"/>
              </w:rPr>
            </w:rPrChange>
          </w:rPr>
          <w:t xml:space="preserve">cated relationships between samples were altered by </w:t>
        </w:r>
      </w:ins>
      <w:ins w:id="9574" w:author="Ruijie Xu" w:date="2022-01-28T14:47:00Z">
        <w:r w:rsidR="00290E6E" w:rsidRPr="002B42A7">
          <w:rPr>
            <w:rFonts w:ascii="Times New Roman" w:hAnsi="Times New Roman" w:cs="Times New Roman"/>
            <w:color w:val="000000" w:themeColor="text1"/>
            <w:rPrChange w:id="9575" w:author="Ruijie Xu" w:date="2022-03-10T12:31:00Z">
              <w:rPr>
                <w:color w:val="000000" w:themeColor="text1"/>
              </w:rPr>
            </w:rPrChange>
          </w:rPr>
          <w:t xml:space="preserve">the biases introduced from DB selection. </w:t>
        </w:r>
      </w:ins>
      <w:del w:id="9576" w:author="Ruijie Xu" w:date="2022-01-28T14:26:00Z">
        <w:r w:rsidR="00234370" w:rsidRPr="002B42A7" w:rsidDel="00580E1E">
          <w:rPr>
            <w:rFonts w:ascii="Times New Roman" w:hAnsi="Times New Roman" w:cs="Times New Roman"/>
            <w:color w:val="000000" w:themeColor="text1"/>
            <w:rPrChange w:id="9577"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9578"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579"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9580"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581" w:author="Ruijie Xu" w:date="2022-03-10T12:31:00Z">
              <w:rPr>
                <w:color w:val="000000" w:themeColor="text1"/>
              </w:rPr>
            </w:rPrChange>
          </w:rPr>
          <w:delText xml:space="preserve">. </w:delText>
        </w:r>
      </w:del>
      <w:del w:id="9582" w:author="Ruijie Xu" w:date="2022-01-28T14:36:00Z">
        <w:r w:rsidR="00234370" w:rsidRPr="002B42A7" w:rsidDel="005E1269">
          <w:rPr>
            <w:rFonts w:ascii="Times New Roman" w:hAnsi="Times New Roman" w:cs="Times New Roman"/>
            <w:color w:val="000000" w:themeColor="text1"/>
            <w:rPrChange w:id="9583"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9584" w:author="Ruijie Xu" w:date="2022-03-10T12:31:00Z">
              <w:rPr>
                <w:color w:val="000000" w:themeColor="text1"/>
              </w:rPr>
            </w:rPrChange>
          </w:rPr>
          <w:delText xml:space="preserve">DB </w:delText>
        </w:r>
        <w:r w:rsidR="00234370" w:rsidRPr="002B42A7" w:rsidDel="005E1269">
          <w:rPr>
            <w:rFonts w:ascii="Times New Roman" w:hAnsi="Times New Roman" w:cs="Times New Roman"/>
            <w:color w:val="000000" w:themeColor="text1"/>
            <w:rPrChange w:id="9585"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9586" w:author="Ruijie Xu" w:date="2022-03-10T12:31:00Z">
              <w:rPr>
                <w:color w:val="000000" w:themeColor="text1"/>
              </w:rPr>
            </w:rPrChange>
          </w:rPr>
          <w:delText>DB</w:delText>
        </w:r>
        <w:r w:rsidR="00234370" w:rsidRPr="002B42A7" w:rsidDel="005E1269">
          <w:rPr>
            <w:rFonts w:ascii="Times New Roman" w:hAnsi="Times New Roman" w:cs="Times New Roman"/>
            <w:color w:val="000000" w:themeColor="text1"/>
            <w:rPrChange w:id="9587"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9588"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9589" w:author="Ruijie Xu" w:date="2022-03-10T12:31:00Z">
              <w:rPr>
                <w:color w:val="000000" w:themeColor="text1"/>
              </w:rPr>
            </w:rPrChange>
          </w:rPr>
          <w:delText xml:space="preserve"> </w:delText>
        </w:r>
        <w:bookmarkStart w:id="9590" w:name="OLE_LINK207"/>
        <w:bookmarkStart w:id="9591" w:name="OLE_LINK208"/>
        <w:r w:rsidR="00600A49" w:rsidRPr="002B42A7" w:rsidDel="005E1269">
          <w:rPr>
            <w:rFonts w:ascii="Times New Roman" w:hAnsi="Times New Roman" w:cs="Times New Roman"/>
            <w:color w:val="000000" w:themeColor="text1"/>
            <w:rPrChange w:id="9592"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9593"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9594"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9595"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9596" w:author="Ruijie Xu" w:date="2022-03-10T12:31:00Z">
              <w:rPr>
                <w:i/>
                <w:iCs/>
                <w:color w:val="000000"/>
              </w:rPr>
            </w:rPrChange>
          </w:rPr>
          <w:delText>et al.</w:delText>
        </w:r>
        <w:r w:rsidR="00350DBF" w:rsidRPr="002B42A7" w:rsidDel="005E1269">
          <w:rPr>
            <w:rFonts w:ascii="Times New Roman" w:hAnsi="Times New Roman" w:cs="Times New Roman"/>
            <w:color w:val="000000"/>
            <w:rPrChange w:id="9597"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9598"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9599" w:author="Ruijie Xu" w:date="2022-03-10T12:31:00Z">
              <w:rPr>
                <w:color w:val="000000" w:themeColor="text1"/>
              </w:rPr>
            </w:rPrChange>
          </w:rPr>
          <w:delText xml:space="preserve">. </w:delText>
        </w:r>
      </w:del>
      <w:bookmarkEnd w:id="9590"/>
      <w:bookmarkEnd w:id="9591"/>
    </w:p>
    <w:p w14:paraId="19B6D191" w14:textId="77777777" w:rsidR="003E13CF" w:rsidRPr="002B42A7" w:rsidRDefault="003E13CF" w:rsidP="0046408A">
      <w:pPr>
        <w:spacing w:line="480" w:lineRule="auto"/>
        <w:rPr>
          <w:ins w:id="9600" w:author="Liliana Salvador" w:date="2022-02-26T19:58:00Z"/>
          <w:rFonts w:ascii="Times New Roman" w:hAnsi="Times New Roman" w:cs="Times New Roman"/>
          <w:color w:val="000000" w:themeColor="text1"/>
          <w:rPrChange w:id="9601" w:author="Ruijie Xu" w:date="2022-03-10T12:31:00Z">
            <w:rPr>
              <w:ins w:id="9602"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9603" w:author="Ruijie Xu" w:date="2022-01-28T14:47:00Z"/>
          <w:rFonts w:ascii="Times New Roman" w:hAnsi="Times New Roman" w:cs="Times New Roman"/>
          <w:color w:val="000000" w:themeColor="text1"/>
          <w:rPrChange w:id="9604" w:author="Ruijie Xu" w:date="2022-03-10T12:31:00Z">
            <w:rPr>
              <w:del w:id="9605" w:author="Ruijie Xu" w:date="2022-01-28T14:47:00Z"/>
              <w:color w:val="000000" w:themeColor="text1"/>
            </w:rPr>
          </w:rPrChange>
        </w:rPr>
      </w:pPr>
      <w:del w:id="9606" w:author="Ruijie Xu" w:date="2022-01-28T14:47:00Z">
        <w:r w:rsidRPr="002B42A7" w:rsidDel="00DF6582">
          <w:rPr>
            <w:rFonts w:ascii="Times New Roman" w:hAnsi="Times New Roman" w:cs="Times New Roman"/>
            <w:color w:val="000000" w:themeColor="text1"/>
            <w:rPrChange w:id="9607"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9608"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609"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9610"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611"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9612"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613"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9614"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9615"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9616"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9617"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9618" w:author="Rajeev, Sree" w:date="2022-03-03T11:38:00Z"/>
          <w:rFonts w:ascii="Times New Roman" w:hAnsi="Times New Roman" w:cs="Times New Roman"/>
          <w:b/>
          <w:bCs/>
          <w:color w:val="000000" w:themeColor="text1"/>
          <w:rPrChange w:id="9619" w:author="Ruijie Xu" w:date="2022-03-10T12:31:00Z">
            <w:rPr>
              <w:del w:id="9620" w:author="Rajeev, Sree" w:date="2022-03-03T11:38:00Z"/>
              <w:b/>
              <w:bCs/>
              <w:color w:val="000000" w:themeColor="text1"/>
            </w:rPr>
          </w:rPrChange>
        </w:rPr>
      </w:pPr>
    </w:p>
    <w:p w14:paraId="25BF079E" w14:textId="771AA7CB" w:rsidR="00B26496" w:rsidRPr="002B42A7" w:rsidRDefault="00B26496" w:rsidP="00271EA9">
      <w:pPr>
        <w:spacing w:line="480" w:lineRule="auto"/>
        <w:rPr>
          <w:ins w:id="9621" w:author="Ruijie Xu" w:date="2022-01-30T12:35:00Z"/>
          <w:rFonts w:ascii="Times New Roman" w:hAnsi="Times New Roman" w:cs="Times New Roman"/>
          <w:b/>
          <w:bCs/>
          <w:color w:val="000000" w:themeColor="text1"/>
          <w:rPrChange w:id="9622" w:author="Ruijie Xu" w:date="2022-03-10T12:31:00Z">
            <w:rPr>
              <w:ins w:id="9623" w:author="Ruijie Xu" w:date="2022-01-30T12:35:00Z"/>
              <w:color w:val="000000" w:themeColor="text1"/>
            </w:rPr>
          </w:rPrChange>
        </w:rPr>
      </w:pPr>
      <w:ins w:id="9624" w:author="Ruijie Xu" w:date="2022-01-30T12:35:00Z">
        <w:r w:rsidRPr="002B42A7">
          <w:rPr>
            <w:rFonts w:ascii="Times New Roman" w:hAnsi="Times New Roman" w:cs="Times New Roman"/>
            <w:b/>
            <w:bCs/>
            <w:color w:val="000000" w:themeColor="text1"/>
            <w:rPrChange w:id="9625" w:author="Ruijie Xu" w:date="2022-03-10T12:31:00Z">
              <w:rPr>
                <w:color w:val="000000" w:themeColor="text1"/>
              </w:rPr>
            </w:rPrChange>
          </w:rPr>
          <w:t xml:space="preserve">Resources </w:t>
        </w:r>
      </w:ins>
      <w:ins w:id="9626" w:author="Liliana Salvador" w:date="2022-02-26T19:58:00Z">
        <w:r w:rsidR="003E13CF" w:rsidRPr="002B42A7">
          <w:rPr>
            <w:rFonts w:ascii="Times New Roman" w:hAnsi="Times New Roman" w:cs="Times New Roman"/>
            <w:b/>
            <w:bCs/>
            <w:color w:val="000000" w:themeColor="text1"/>
            <w:rPrChange w:id="9627" w:author="Ruijie Xu" w:date="2022-03-10T12:31:00Z">
              <w:rPr>
                <w:b/>
                <w:bCs/>
                <w:color w:val="000000" w:themeColor="text1"/>
              </w:rPr>
            </w:rPrChange>
          </w:rPr>
          <w:t>r</w:t>
        </w:r>
      </w:ins>
      <w:ins w:id="9628" w:author="Ruijie Xu" w:date="2022-01-30T12:35:00Z">
        <w:del w:id="9629" w:author="Liliana Salvador" w:date="2022-02-26T19:58:00Z">
          <w:r w:rsidRPr="002B42A7" w:rsidDel="003E13CF">
            <w:rPr>
              <w:rFonts w:ascii="Times New Roman" w:hAnsi="Times New Roman" w:cs="Times New Roman"/>
              <w:b/>
              <w:bCs/>
              <w:color w:val="000000" w:themeColor="text1"/>
              <w:rPrChange w:id="9630"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9631" w:author="Ruijie Xu" w:date="2022-03-10T12:31:00Z">
              <w:rPr>
                <w:color w:val="000000" w:themeColor="text1"/>
              </w:rPr>
            </w:rPrChange>
          </w:rPr>
          <w:t xml:space="preserve">equired to </w:t>
        </w:r>
      </w:ins>
      <w:ins w:id="9632" w:author="Liliana Salvador" w:date="2022-02-26T19:58:00Z">
        <w:r w:rsidR="003E13CF" w:rsidRPr="002B42A7">
          <w:rPr>
            <w:rFonts w:ascii="Times New Roman" w:hAnsi="Times New Roman" w:cs="Times New Roman"/>
            <w:b/>
            <w:bCs/>
            <w:color w:val="000000" w:themeColor="text1"/>
            <w:rPrChange w:id="9633" w:author="Ruijie Xu" w:date="2022-03-10T12:31:00Z">
              <w:rPr>
                <w:b/>
                <w:bCs/>
                <w:color w:val="000000" w:themeColor="text1"/>
              </w:rPr>
            </w:rPrChange>
          </w:rPr>
          <w:t>u</w:t>
        </w:r>
      </w:ins>
      <w:ins w:id="9634" w:author="Ruijie Xu" w:date="2022-01-30T12:35:00Z">
        <w:del w:id="9635" w:author="Liliana Salvador" w:date="2022-02-26T19:58:00Z">
          <w:r w:rsidRPr="002B42A7" w:rsidDel="003E13CF">
            <w:rPr>
              <w:rFonts w:ascii="Times New Roman" w:hAnsi="Times New Roman" w:cs="Times New Roman"/>
              <w:b/>
              <w:bCs/>
              <w:color w:val="000000" w:themeColor="text1"/>
              <w:rPrChange w:id="9636"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9637" w:author="Ruijie Xu" w:date="2022-03-10T12:31:00Z">
              <w:rPr>
                <w:color w:val="000000" w:themeColor="text1"/>
              </w:rPr>
            </w:rPrChange>
          </w:rPr>
          <w:t xml:space="preserve">se </w:t>
        </w:r>
      </w:ins>
      <w:ins w:id="9638" w:author="Liliana Salvador" w:date="2022-02-26T19:58:00Z">
        <w:r w:rsidR="003E13CF" w:rsidRPr="002B42A7">
          <w:rPr>
            <w:rFonts w:ascii="Times New Roman" w:hAnsi="Times New Roman" w:cs="Times New Roman"/>
            <w:b/>
            <w:bCs/>
            <w:color w:val="000000" w:themeColor="text1"/>
            <w:rPrChange w:id="9639" w:author="Ruijie Xu" w:date="2022-03-10T12:31:00Z">
              <w:rPr>
                <w:b/>
                <w:bCs/>
                <w:color w:val="000000" w:themeColor="text1"/>
              </w:rPr>
            </w:rPrChange>
          </w:rPr>
          <w:t>d</w:t>
        </w:r>
      </w:ins>
      <w:ins w:id="9640" w:author="Ruijie Xu" w:date="2022-01-30T12:35:00Z">
        <w:del w:id="9641" w:author="Liliana Salvador" w:date="2022-02-26T19:58:00Z">
          <w:r w:rsidRPr="002B42A7" w:rsidDel="003E13CF">
            <w:rPr>
              <w:rFonts w:ascii="Times New Roman" w:hAnsi="Times New Roman" w:cs="Times New Roman"/>
              <w:b/>
              <w:bCs/>
              <w:color w:val="000000" w:themeColor="text1"/>
              <w:rPrChange w:id="9642"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9643" w:author="Ruijie Xu" w:date="2022-03-10T12:31:00Z">
              <w:rPr>
                <w:color w:val="000000" w:themeColor="text1"/>
              </w:rPr>
            </w:rPrChange>
          </w:rPr>
          <w:t xml:space="preserve">ifferent </w:t>
        </w:r>
      </w:ins>
      <w:ins w:id="9644" w:author="Liliana Salvador" w:date="2022-02-26T19:58:00Z">
        <w:r w:rsidR="003E13CF" w:rsidRPr="002B42A7">
          <w:rPr>
            <w:rFonts w:ascii="Times New Roman" w:hAnsi="Times New Roman" w:cs="Times New Roman"/>
            <w:b/>
            <w:bCs/>
            <w:color w:val="000000" w:themeColor="text1"/>
            <w:rPrChange w:id="9645" w:author="Ruijie Xu" w:date="2022-03-10T12:31:00Z">
              <w:rPr>
                <w:b/>
                <w:bCs/>
                <w:color w:val="000000" w:themeColor="text1"/>
              </w:rPr>
            </w:rPrChange>
          </w:rPr>
          <w:t>s</w:t>
        </w:r>
      </w:ins>
      <w:ins w:id="9646" w:author="Ruijie Xu" w:date="2022-01-30T12:36:00Z">
        <w:del w:id="9647" w:author="Liliana Salvador" w:date="2022-02-26T19:58:00Z">
          <w:r w:rsidRPr="002B42A7" w:rsidDel="003E13CF">
            <w:rPr>
              <w:rFonts w:ascii="Times New Roman" w:hAnsi="Times New Roman" w:cs="Times New Roman"/>
              <w:b/>
              <w:bCs/>
              <w:color w:val="000000" w:themeColor="text1"/>
              <w:rPrChange w:id="9648"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9649" w:author="Ruijie Xu" w:date="2022-03-10T12:31:00Z">
              <w:rPr>
                <w:color w:val="000000" w:themeColor="text1"/>
              </w:rPr>
            </w:rPrChange>
          </w:rPr>
          <w:t>oftware</w:t>
        </w:r>
      </w:ins>
    </w:p>
    <w:p w14:paraId="2517E80D" w14:textId="00CABF18" w:rsidR="00234370" w:rsidRPr="002B42A7" w:rsidRDefault="006A2765" w:rsidP="00271EA9">
      <w:pPr>
        <w:spacing w:line="480" w:lineRule="auto"/>
        <w:rPr>
          <w:ins w:id="9650" w:author="Ruijie Xu" w:date="2022-01-28T15:46:00Z"/>
          <w:rFonts w:ascii="Times New Roman" w:hAnsi="Times New Roman" w:cs="Times New Roman"/>
          <w:color w:val="000000" w:themeColor="text1"/>
          <w:rPrChange w:id="9651" w:author="Ruijie Xu" w:date="2022-03-10T12:31:00Z">
            <w:rPr>
              <w:ins w:id="9652" w:author="Ruijie Xu" w:date="2022-01-28T15:46:00Z"/>
              <w:color w:val="000000" w:themeColor="text1"/>
            </w:rPr>
          </w:rPrChange>
        </w:rPr>
      </w:pPr>
      <w:bookmarkStart w:id="9653" w:name="OLE_LINK39"/>
      <w:bookmarkStart w:id="9654" w:name="OLE_LINK40"/>
      <w:bookmarkStart w:id="9655" w:name="OLE_LINK105"/>
      <w:ins w:id="9656" w:author="Ruijie Xu" w:date="2022-01-28T14:52:00Z">
        <w:del w:id="9657" w:author="Liliana Salvador" w:date="2022-02-26T19:59:00Z">
          <w:r w:rsidRPr="002B42A7" w:rsidDel="001C0737">
            <w:rPr>
              <w:rFonts w:ascii="Times New Roman" w:hAnsi="Times New Roman" w:cs="Times New Roman"/>
              <w:color w:val="000000" w:themeColor="text1"/>
              <w:rPrChange w:id="9658" w:author="Ruijie Xu" w:date="2022-03-10T12:31:00Z">
                <w:rPr>
                  <w:b/>
                  <w:bCs/>
                  <w:color w:val="000000" w:themeColor="text1"/>
                </w:rPr>
              </w:rPrChange>
            </w:rPr>
            <w:lastRenderedPageBreak/>
            <w:delText>The m</w:delText>
          </w:r>
        </w:del>
      </w:ins>
      <w:ins w:id="9659" w:author="Liliana Salvador" w:date="2022-02-26T19:59:00Z">
        <w:r w:rsidR="001C0737" w:rsidRPr="002B42A7">
          <w:rPr>
            <w:rFonts w:ascii="Times New Roman" w:hAnsi="Times New Roman" w:cs="Times New Roman"/>
            <w:color w:val="000000" w:themeColor="text1"/>
            <w:rPrChange w:id="9660" w:author="Ruijie Xu" w:date="2022-03-10T12:31:00Z">
              <w:rPr>
                <w:color w:val="000000" w:themeColor="text1"/>
              </w:rPr>
            </w:rPrChange>
          </w:rPr>
          <w:t>M</w:t>
        </w:r>
      </w:ins>
      <w:ins w:id="9661" w:author="Ruijie Xu" w:date="2022-01-28T14:52:00Z">
        <w:r w:rsidRPr="002B42A7">
          <w:rPr>
            <w:rFonts w:ascii="Times New Roman" w:hAnsi="Times New Roman" w:cs="Times New Roman"/>
            <w:color w:val="000000" w:themeColor="text1"/>
            <w:rPrChange w:id="9662" w:author="Ruijie Xu" w:date="2022-03-10T12:31:00Z">
              <w:rPr>
                <w:b/>
                <w:bCs/>
                <w:color w:val="000000" w:themeColor="text1"/>
              </w:rPr>
            </w:rPrChange>
          </w:rPr>
          <w:t>etagenomics software can be classified into two different categories, alignment-based and alignment</w:t>
        </w:r>
      </w:ins>
      <w:ins w:id="9663" w:author="Ruijie Xu" w:date="2022-01-30T14:18:00Z">
        <w:r w:rsidR="00711005" w:rsidRPr="002B42A7">
          <w:rPr>
            <w:rFonts w:ascii="Times New Roman" w:hAnsi="Times New Roman" w:cs="Times New Roman"/>
            <w:color w:val="000000" w:themeColor="text1"/>
            <w:rPrChange w:id="9664" w:author="Ruijie Xu" w:date="2022-03-10T12:31:00Z">
              <w:rPr>
                <w:color w:val="000000" w:themeColor="text1"/>
              </w:rPr>
            </w:rPrChange>
          </w:rPr>
          <w:t>-</w:t>
        </w:r>
      </w:ins>
      <w:ins w:id="9665" w:author="Ruijie Xu" w:date="2022-01-28T14:52:00Z">
        <w:r w:rsidRPr="002B42A7">
          <w:rPr>
            <w:rFonts w:ascii="Times New Roman" w:hAnsi="Times New Roman" w:cs="Times New Roman"/>
            <w:color w:val="000000" w:themeColor="text1"/>
            <w:rPrChange w:id="9666" w:author="Ruijie Xu" w:date="2022-03-10T12:31:00Z">
              <w:rPr>
                <w:b/>
                <w:bCs/>
                <w:color w:val="000000" w:themeColor="text1"/>
              </w:rPr>
            </w:rPrChange>
          </w:rPr>
          <w:t xml:space="preserve">free. The </w:t>
        </w:r>
      </w:ins>
      <w:ins w:id="9667" w:author="Ruijie Xu" w:date="2022-03-11T14:10:00Z">
        <w:r w:rsidR="00A1322E" w:rsidRPr="00A1322E">
          <w:rPr>
            <w:rFonts w:ascii="Times New Roman" w:hAnsi="Times New Roman" w:cs="Times New Roman"/>
            <w:color w:val="000000" w:themeColor="text1"/>
          </w:rPr>
          <w:t>alignment-based</w:t>
        </w:r>
      </w:ins>
      <w:ins w:id="9668" w:author="Ruijie Xu" w:date="2022-02-02T13:42:00Z">
        <w:r w:rsidR="00576784" w:rsidRPr="002B42A7">
          <w:rPr>
            <w:rFonts w:ascii="Times New Roman" w:hAnsi="Times New Roman" w:cs="Times New Roman"/>
            <w:color w:val="000000" w:themeColor="text1"/>
            <w:rPrChange w:id="9669" w:author="Ruijie Xu" w:date="2022-03-10T12:31:00Z">
              <w:rPr>
                <w:color w:val="000000" w:themeColor="text1"/>
              </w:rPr>
            </w:rPrChange>
          </w:rPr>
          <w:t xml:space="preserve"> software, </w:t>
        </w:r>
      </w:ins>
      <w:ins w:id="9670" w:author="Liliana Salvador" w:date="2022-02-26T20:00:00Z">
        <w:r w:rsidR="001C0737" w:rsidRPr="002B42A7">
          <w:rPr>
            <w:rFonts w:ascii="Times New Roman" w:hAnsi="Times New Roman" w:cs="Times New Roman"/>
            <w:color w:val="000000" w:themeColor="text1"/>
            <w:rPrChange w:id="9671" w:author="Ruijie Xu" w:date="2022-03-10T12:31:00Z">
              <w:rPr>
                <w:color w:val="000000" w:themeColor="text1"/>
              </w:rPr>
            </w:rPrChange>
          </w:rPr>
          <w:t xml:space="preserve">which </w:t>
        </w:r>
      </w:ins>
      <w:ins w:id="9672" w:author="Ruijie Xu" w:date="2022-02-02T13:42:00Z">
        <w:r w:rsidR="00576784" w:rsidRPr="002B42A7">
          <w:rPr>
            <w:rFonts w:ascii="Times New Roman" w:hAnsi="Times New Roman" w:cs="Times New Roman"/>
            <w:color w:val="000000" w:themeColor="text1"/>
            <w:rPrChange w:id="9673" w:author="Ruijie Xu" w:date="2022-03-10T12:31:00Z">
              <w:rPr>
                <w:color w:val="000000" w:themeColor="text1"/>
              </w:rPr>
            </w:rPrChange>
          </w:rPr>
          <w:t>suffers gre</w:t>
        </w:r>
      </w:ins>
      <w:ins w:id="9674" w:author="Ruijie Xu" w:date="2022-02-02T13:43:00Z">
        <w:r w:rsidR="00576784" w:rsidRPr="002B42A7">
          <w:rPr>
            <w:rFonts w:ascii="Times New Roman" w:hAnsi="Times New Roman" w:cs="Times New Roman"/>
            <w:color w:val="000000" w:themeColor="text1"/>
            <w:rPrChange w:id="9675" w:author="Ruijie Xu" w:date="2022-03-10T12:31:00Z">
              <w:rPr>
                <w:color w:val="000000" w:themeColor="text1"/>
              </w:rPr>
            </w:rPrChange>
          </w:rPr>
          <w:t>atly from</w:t>
        </w:r>
        <w:del w:id="9676" w:author="Liliana Salvador" w:date="2022-02-26T19:59:00Z">
          <w:r w:rsidR="00576784" w:rsidRPr="002B42A7" w:rsidDel="001C0737">
            <w:rPr>
              <w:rFonts w:ascii="Times New Roman" w:hAnsi="Times New Roman" w:cs="Times New Roman"/>
              <w:color w:val="000000" w:themeColor="text1"/>
              <w:rPrChange w:id="9677"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9678" w:author="Ruijie Xu" w:date="2022-03-10T12:31:00Z">
              <w:rPr>
                <w:color w:val="000000" w:themeColor="text1"/>
              </w:rPr>
            </w:rPrChange>
          </w:rPr>
          <w:t xml:space="preserve"> slow speed and the</w:t>
        </w:r>
      </w:ins>
      <w:ins w:id="9679" w:author="Liliana Salvador" w:date="2022-02-26T19:59:00Z">
        <w:r w:rsidR="001C0737" w:rsidRPr="002B42A7">
          <w:rPr>
            <w:rFonts w:ascii="Times New Roman" w:hAnsi="Times New Roman" w:cs="Times New Roman"/>
            <w:color w:val="000000" w:themeColor="text1"/>
            <w:rPrChange w:id="9680" w:author="Ruijie Xu" w:date="2022-03-10T12:31:00Z">
              <w:rPr>
                <w:color w:val="000000" w:themeColor="text1"/>
              </w:rPr>
            </w:rPrChange>
          </w:rPr>
          <w:t xml:space="preserve"> need of</w:t>
        </w:r>
      </w:ins>
      <w:ins w:id="9681" w:author="Ruijie Xu" w:date="2022-02-02T13:43:00Z">
        <w:r w:rsidR="00576784" w:rsidRPr="002B42A7">
          <w:rPr>
            <w:rFonts w:ascii="Times New Roman" w:hAnsi="Times New Roman" w:cs="Times New Roman"/>
            <w:color w:val="000000" w:themeColor="text1"/>
            <w:rPrChange w:id="9682" w:author="Ruijie Xu" w:date="2022-03-10T12:31:00Z">
              <w:rPr>
                <w:color w:val="000000" w:themeColor="text1"/>
              </w:rPr>
            </w:rPrChange>
          </w:rPr>
          <w:t xml:space="preserve"> large resources, </w:t>
        </w:r>
        <w:del w:id="9683" w:author="Liliana Salvador" w:date="2022-03-08T20:23:00Z">
          <w:r w:rsidR="00576784" w:rsidRPr="002B42A7" w:rsidDel="00685BA9">
            <w:rPr>
              <w:rFonts w:ascii="Times New Roman" w:hAnsi="Times New Roman" w:cs="Times New Roman"/>
              <w:color w:val="000000" w:themeColor="text1"/>
              <w:rPrChange w:id="9684" w:author="Ruijie Xu" w:date="2022-03-10T12:31:00Z">
                <w:rPr>
                  <w:color w:val="000000" w:themeColor="text1"/>
                </w:rPr>
              </w:rPrChange>
            </w:rPr>
            <w:delText>were</w:delText>
          </w:r>
        </w:del>
      </w:ins>
      <w:ins w:id="9685" w:author="Liliana Salvador" w:date="2022-03-08T20:23:00Z">
        <w:r w:rsidR="00685BA9" w:rsidRPr="002B42A7">
          <w:rPr>
            <w:rFonts w:ascii="Times New Roman" w:hAnsi="Times New Roman" w:cs="Times New Roman"/>
            <w:color w:val="000000" w:themeColor="text1"/>
            <w:rPrChange w:id="9686" w:author="Ruijie Xu" w:date="2022-03-10T12:31:00Z">
              <w:rPr>
                <w:color w:val="000000" w:themeColor="text1"/>
              </w:rPr>
            </w:rPrChange>
          </w:rPr>
          <w:t>are</w:t>
        </w:r>
      </w:ins>
      <w:ins w:id="9687" w:author="Ruijie Xu" w:date="2022-02-02T13:43:00Z">
        <w:r w:rsidR="00576784" w:rsidRPr="002B42A7">
          <w:rPr>
            <w:rFonts w:ascii="Times New Roman" w:hAnsi="Times New Roman" w:cs="Times New Roman"/>
            <w:color w:val="000000" w:themeColor="text1"/>
            <w:rPrChange w:id="9688" w:author="Ruijie Xu" w:date="2022-03-10T12:31:00Z">
              <w:rPr>
                <w:color w:val="000000" w:themeColor="text1"/>
              </w:rPr>
            </w:rPrChange>
          </w:rPr>
          <w:t xml:space="preserve"> generally thought</w:t>
        </w:r>
      </w:ins>
      <w:ins w:id="9689" w:author="Liliana Salvador" w:date="2022-02-26T20:00:00Z">
        <w:r w:rsidR="001C0737" w:rsidRPr="002B42A7">
          <w:rPr>
            <w:rFonts w:ascii="Times New Roman" w:hAnsi="Times New Roman" w:cs="Times New Roman"/>
            <w:color w:val="000000" w:themeColor="text1"/>
            <w:rPrChange w:id="9690" w:author="Ruijie Xu" w:date="2022-03-10T12:31:00Z">
              <w:rPr>
                <w:color w:val="000000" w:themeColor="text1"/>
              </w:rPr>
            </w:rPrChange>
          </w:rPr>
          <w:t xml:space="preserve"> to have</w:t>
        </w:r>
      </w:ins>
      <w:ins w:id="9691" w:author="Ruijie Xu" w:date="2022-02-02T13:43:00Z">
        <w:r w:rsidR="00576784" w:rsidRPr="002B42A7">
          <w:rPr>
            <w:rFonts w:ascii="Times New Roman" w:hAnsi="Times New Roman" w:cs="Times New Roman"/>
            <w:color w:val="000000" w:themeColor="text1"/>
            <w:rPrChange w:id="9692" w:author="Ruijie Xu" w:date="2022-03-10T12:31:00Z">
              <w:rPr>
                <w:color w:val="000000" w:themeColor="text1"/>
              </w:rPr>
            </w:rPrChange>
          </w:rPr>
          <w:t xml:space="preserve"> high</w:t>
        </w:r>
        <w:del w:id="9693" w:author="Liliana Salvador" w:date="2022-02-26T20:00:00Z">
          <w:r w:rsidR="00576784" w:rsidRPr="002B42A7" w:rsidDel="001C0737">
            <w:rPr>
              <w:rFonts w:ascii="Times New Roman" w:hAnsi="Times New Roman" w:cs="Times New Roman"/>
              <w:color w:val="000000" w:themeColor="text1"/>
              <w:rPrChange w:id="9694"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9695" w:author="Ruijie Xu" w:date="2022-03-10T12:31:00Z">
              <w:rPr>
                <w:color w:val="000000" w:themeColor="text1"/>
              </w:rPr>
            </w:rPrChange>
          </w:rPr>
          <w:t xml:space="preserve"> sensitivity</w:t>
        </w:r>
      </w:ins>
      <w:ins w:id="9696" w:author="Ruijie Xu" w:date="2022-01-28T14:58:00Z">
        <w:r w:rsidR="00F722E8" w:rsidRPr="002B42A7">
          <w:rPr>
            <w:rFonts w:ascii="Times New Roman" w:hAnsi="Times New Roman" w:cs="Times New Roman"/>
            <w:color w:val="000000" w:themeColor="text1"/>
            <w:rPrChange w:id="9697" w:author="Ruijie Xu" w:date="2022-03-10T12:31:00Z">
              <w:rPr>
                <w:b/>
                <w:bCs/>
                <w:color w:val="000000" w:themeColor="text1"/>
              </w:rPr>
            </w:rPrChange>
          </w:rPr>
          <w:t xml:space="preserve">. </w:t>
        </w:r>
      </w:ins>
      <w:ins w:id="9698" w:author="Ruijie Xu" w:date="2022-02-02T13:44:00Z">
        <w:r w:rsidR="00576784" w:rsidRPr="002B42A7">
          <w:rPr>
            <w:rFonts w:ascii="Times New Roman" w:hAnsi="Times New Roman" w:cs="Times New Roman"/>
            <w:color w:val="000000" w:themeColor="text1"/>
            <w:rPrChange w:id="9699" w:author="Ruijie Xu" w:date="2022-03-10T12:31:00Z">
              <w:rPr>
                <w:color w:val="000000" w:themeColor="text1"/>
              </w:rPr>
            </w:rPrChange>
          </w:rPr>
          <w:t xml:space="preserve">On the other hand, the </w:t>
        </w:r>
      </w:ins>
      <w:ins w:id="9700" w:author="Ruijie Xu" w:date="2022-01-28T15:00:00Z">
        <w:r w:rsidR="005565FD" w:rsidRPr="002B42A7">
          <w:rPr>
            <w:rFonts w:ascii="Times New Roman" w:hAnsi="Times New Roman" w:cs="Times New Roman"/>
            <w:color w:val="000000" w:themeColor="text1"/>
            <w:rPrChange w:id="9701" w:author="Ruijie Xu" w:date="2022-03-10T12:31:00Z">
              <w:rPr>
                <w:b/>
                <w:bCs/>
                <w:color w:val="000000" w:themeColor="text1"/>
              </w:rPr>
            </w:rPrChange>
          </w:rPr>
          <w:t>ali</w:t>
        </w:r>
      </w:ins>
      <w:ins w:id="9702" w:author="Ruijie Xu" w:date="2022-01-28T15:01:00Z">
        <w:r w:rsidR="005565FD" w:rsidRPr="002B42A7">
          <w:rPr>
            <w:rFonts w:ascii="Times New Roman" w:hAnsi="Times New Roman" w:cs="Times New Roman"/>
            <w:color w:val="000000" w:themeColor="text1"/>
            <w:rPrChange w:id="9703" w:author="Ruijie Xu" w:date="2022-03-10T12:31:00Z">
              <w:rPr>
                <w:b/>
                <w:bCs/>
                <w:color w:val="000000" w:themeColor="text1"/>
              </w:rPr>
            </w:rPrChange>
          </w:rPr>
          <w:t>gnment-free</w:t>
        </w:r>
      </w:ins>
      <w:ins w:id="9704" w:author="Ruijie Xu" w:date="2022-02-02T13:44:00Z">
        <w:r w:rsidR="00576784" w:rsidRPr="002B42A7">
          <w:rPr>
            <w:rFonts w:ascii="Times New Roman" w:hAnsi="Times New Roman" w:cs="Times New Roman"/>
            <w:color w:val="000000" w:themeColor="text1"/>
            <w:rPrChange w:id="9705" w:author="Ruijie Xu" w:date="2022-03-10T12:31:00Z">
              <w:rPr>
                <w:color w:val="000000" w:themeColor="text1"/>
              </w:rPr>
            </w:rPrChange>
          </w:rPr>
          <w:t xml:space="preserve"> software </w:t>
        </w:r>
      </w:ins>
      <w:ins w:id="9706" w:author="Ruijie Xu" w:date="2022-03-10T10:19:00Z">
        <w:r w:rsidR="007A62C5" w:rsidRPr="002B42A7">
          <w:rPr>
            <w:rFonts w:ascii="Times New Roman" w:hAnsi="Times New Roman" w:cs="Times New Roman"/>
            <w:color w:val="000000" w:themeColor="text1"/>
            <w:rPrChange w:id="9707" w:author="Ruijie Xu" w:date="2022-03-10T12:31:00Z">
              <w:rPr>
                <w:color w:val="000000" w:themeColor="text1"/>
              </w:rPr>
            </w:rPrChange>
          </w:rPr>
          <w:t>uses</w:t>
        </w:r>
      </w:ins>
      <w:ins w:id="9708" w:author="Ruijie Xu" w:date="2022-02-02T13:44:00Z">
        <w:del w:id="9709" w:author="Liliana Salvador" w:date="2022-02-26T20:00:00Z">
          <w:r w:rsidR="00576784" w:rsidRPr="002B42A7" w:rsidDel="001C0737">
            <w:rPr>
              <w:rFonts w:ascii="Times New Roman" w:hAnsi="Times New Roman" w:cs="Times New Roman"/>
              <w:color w:val="000000" w:themeColor="text1"/>
              <w:rPrChange w:id="9710"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9711" w:author="Ruijie Xu" w:date="2022-03-10T12:31:00Z">
              <w:rPr>
                <w:color w:val="000000" w:themeColor="text1"/>
              </w:rPr>
            </w:rPrChange>
          </w:rPr>
          <w:t xml:space="preserve"> relatively</w:t>
        </w:r>
      </w:ins>
      <w:ins w:id="9712" w:author="Ruijie Xu" w:date="2022-01-28T15:01:00Z">
        <w:r w:rsidR="005565FD" w:rsidRPr="002B42A7">
          <w:rPr>
            <w:rFonts w:ascii="Times New Roman" w:hAnsi="Times New Roman" w:cs="Times New Roman"/>
            <w:color w:val="000000" w:themeColor="text1"/>
            <w:rPrChange w:id="9713" w:author="Ruijie Xu" w:date="2022-03-10T12:31:00Z">
              <w:rPr>
                <w:b/>
                <w:bCs/>
                <w:color w:val="000000" w:themeColor="text1"/>
              </w:rPr>
            </w:rPrChange>
          </w:rPr>
          <w:t xml:space="preserve"> </w:t>
        </w:r>
      </w:ins>
      <w:ins w:id="9714" w:author="Ruijie Xu" w:date="2022-02-02T13:44:00Z">
        <w:r w:rsidR="00576784" w:rsidRPr="002B42A7">
          <w:rPr>
            <w:rFonts w:ascii="Times New Roman" w:hAnsi="Times New Roman" w:cs="Times New Roman"/>
            <w:color w:val="000000" w:themeColor="text1"/>
            <w:rPrChange w:id="9715" w:author="Ruijie Xu" w:date="2022-03-10T12:31:00Z">
              <w:rPr>
                <w:color w:val="000000" w:themeColor="text1"/>
              </w:rPr>
            </w:rPrChange>
          </w:rPr>
          <w:t>small</w:t>
        </w:r>
        <w:del w:id="9716" w:author="Liliana Salvador" w:date="2022-02-26T20:01:00Z">
          <w:r w:rsidR="00576784" w:rsidRPr="002B42A7" w:rsidDel="001C0737">
            <w:rPr>
              <w:rFonts w:ascii="Times New Roman" w:hAnsi="Times New Roman" w:cs="Times New Roman"/>
              <w:color w:val="000000" w:themeColor="text1"/>
              <w:rPrChange w:id="9717"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9718" w:author="Ruijie Xu" w:date="2022-03-10T12:31:00Z">
              <w:rPr>
                <w:color w:val="000000" w:themeColor="text1"/>
              </w:rPr>
            </w:rPrChange>
          </w:rPr>
          <w:t xml:space="preserve"> </w:t>
        </w:r>
      </w:ins>
      <w:ins w:id="9719" w:author="Ruijie Xu" w:date="2022-01-28T15:01:00Z">
        <w:r w:rsidR="005565FD" w:rsidRPr="002B42A7">
          <w:rPr>
            <w:rFonts w:ascii="Times New Roman" w:hAnsi="Times New Roman" w:cs="Times New Roman"/>
            <w:color w:val="000000" w:themeColor="text1"/>
            <w:rPrChange w:id="9720" w:author="Ruijie Xu" w:date="2022-03-10T12:31:00Z">
              <w:rPr>
                <w:b/>
                <w:bCs/>
                <w:color w:val="000000" w:themeColor="text1"/>
              </w:rPr>
            </w:rPrChange>
          </w:rPr>
          <w:t xml:space="preserve">computational resources and </w:t>
        </w:r>
      </w:ins>
      <w:ins w:id="9721" w:author="Ruijie Xu" w:date="2022-02-02T13:45:00Z">
        <w:del w:id="9722" w:author="Liliana Salvador" w:date="2022-02-26T20:01:00Z">
          <w:r w:rsidR="00576784" w:rsidRPr="002B42A7" w:rsidDel="001C0737">
            <w:rPr>
              <w:rFonts w:ascii="Times New Roman" w:hAnsi="Times New Roman" w:cs="Times New Roman"/>
              <w:color w:val="000000" w:themeColor="text1"/>
              <w:rPrChange w:id="9723"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9724" w:author="Ruijie Xu" w:date="2022-03-10T12:31:00Z">
              <w:rPr>
                <w:color w:val="000000" w:themeColor="text1"/>
              </w:rPr>
            </w:rPrChange>
          </w:rPr>
          <w:t>significant</w:t>
        </w:r>
      </w:ins>
      <w:ins w:id="9725" w:author="Liliana Salvador" w:date="2022-02-26T20:01:00Z">
        <w:r w:rsidR="001C0737" w:rsidRPr="002B42A7">
          <w:rPr>
            <w:rFonts w:ascii="Times New Roman" w:hAnsi="Times New Roman" w:cs="Times New Roman"/>
            <w:color w:val="000000" w:themeColor="text1"/>
            <w:rPrChange w:id="9726" w:author="Ruijie Xu" w:date="2022-03-10T12:31:00Z">
              <w:rPr>
                <w:color w:val="000000" w:themeColor="text1"/>
              </w:rPr>
            </w:rPrChange>
          </w:rPr>
          <w:t xml:space="preserve"> improvement</w:t>
        </w:r>
      </w:ins>
      <w:ins w:id="9727" w:author="Ruijie Xu" w:date="2022-02-02T13:45:00Z">
        <w:del w:id="9728" w:author="Liliana Salvador" w:date="2022-02-26T20:01:00Z">
          <w:r w:rsidR="00576784" w:rsidRPr="002B42A7" w:rsidDel="001C0737">
            <w:rPr>
              <w:rFonts w:ascii="Times New Roman" w:hAnsi="Times New Roman" w:cs="Times New Roman"/>
              <w:color w:val="000000" w:themeColor="text1"/>
              <w:rPrChange w:id="9729"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9730" w:author="Ruijie Xu" w:date="2022-03-10T12:31:00Z">
              <w:rPr>
                <w:color w:val="000000" w:themeColor="text1"/>
              </w:rPr>
            </w:rPrChange>
          </w:rPr>
          <w:t xml:space="preserve"> in speed of the analysis</w:t>
        </w:r>
      </w:ins>
      <w:ins w:id="9731" w:author="Ruijie Xu" w:date="2022-01-28T15:01:00Z">
        <w:r w:rsidR="005565FD" w:rsidRPr="002B42A7">
          <w:rPr>
            <w:rFonts w:ascii="Times New Roman" w:hAnsi="Times New Roman" w:cs="Times New Roman"/>
            <w:color w:val="000000" w:themeColor="text1"/>
            <w:rPrChange w:id="9732" w:author="Ruijie Xu" w:date="2022-03-10T12:31:00Z">
              <w:rPr>
                <w:b/>
                <w:bCs/>
                <w:color w:val="000000" w:themeColor="text1"/>
              </w:rPr>
            </w:rPrChange>
          </w:rPr>
          <w:t>.</w:t>
        </w:r>
      </w:ins>
      <w:ins w:id="9733" w:author="Ruijie Xu" w:date="2022-01-28T15:03:00Z">
        <w:r w:rsidR="00023F7A" w:rsidRPr="002B42A7">
          <w:rPr>
            <w:rFonts w:ascii="Times New Roman" w:hAnsi="Times New Roman" w:cs="Times New Roman"/>
            <w:b/>
            <w:bCs/>
            <w:color w:val="000000" w:themeColor="text1"/>
            <w:rPrChange w:id="9734"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9735" w:author="Ruijie Xu" w:date="2022-03-10T12:31:00Z">
              <w:rPr>
                <w:color w:val="000000" w:themeColor="text1"/>
              </w:rPr>
            </w:rPrChange>
          </w:rPr>
          <w:t xml:space="preserve">In our </w:t>
        </w:r>
      </w:ins>
      <w:ins w:id="9736" w:author="Ruijie Xu" w:date="2022-02-02T13:45:00Z">
        <w:r w:rsidR="00576784" w:rsidRPr="002B42A7">
          <w:rPr>
            <w:rFonts w:ascii="Times New Roman" w:hAnsi="Times New Roman" w:cs="Times New Roman"/>
            <w:color w:val="000000" w:themeColor="text1"/>
            <w:rPrChange w:id="9737" w:author="Ruijie Xu" w:date="2022-03-10T12:31:00Z">
              <w:rPr>
                <w:color w:val="000000" w:themeColor="text1"/>
              </w:rPr>
            </w:rPrChange>
          </w:rPr>
          <w:t>study</w:t>
        </w:r>
      </w:ins>
      <w:ins w:id="9738" w:author="Ruijie Xu" w:date="2022-01-28T15:03:00Z">
        <w:r w:rsidR="00023F7A" w:rsidRPr="002B42A7">
          <w:rPr>
            <w:rFonts w:ascii="Times New Roman" w:hAnsi="Times New Roman" w:cs="Times New Roman"/>
            <w:color w:val="000000" w:themeColor="text1"/>
            <w:rPrChange w:id="9739" w:author="Ruijie Xu" w:date="2022-03-10T12:31:00Z">
              <w:rPr>
                <w:color w:val="000000" w:themeColor="text1"/>
              </w:rPr>
            </w:rPrChange>
          </w:rPr>
          <w:t xml:space="preserve">, </w:t>
        </w:r>
      </w:ins>
      <w:ins w:id="9740" w:author="Ruijie Xu" w:date="2022-02-27T12:58:00Z">
        <w:r w:rsidR="00AB7A08" w:rsidRPr="002B42A7">
          <w:rPr>
            <w:rFonts w:ascii="Times New Roman" w:hAnsi="Times New Roman" w:cs="Times New Roman"/>
            <w:color w:val="000000" w:themeColor="text1"/>
            <w:rPrChange w:id="9741" w:author="Ruijie Xu" w:date="2022-03-10T12:31:00Z">
              <w:rPr>
                <w:color w:val="000000" w:themeColor="text1"/>
              </w:rPr>
            </w:rPrChange>
          </w:rPr>
          <w:t xml:space="preserve">the two alignment-based software, </w:t>
        </w:r>
      </w:ins>
      <w:ins w:id="9742" w:author="Ruijie Xu" w:date="2022-02-01T13:44:00Z">
        <w:r w:rsidR="00537B08" w:rsidRPr="002B42A7">
          <w:rPr>
            <w:rFonts w:ascii="Times New Roman" w:hAnsi="Times New Roman" w:cs="Times New Roman"/>
            <w:color w:val="000000" w:themeColor="text1"/>
            <w:rPrChange w:id="9743" w:author="Ruijie Xu" w:date="2022-03-10T12:31:00Z">
              <w:rPr>
                <w:color w:val="000000" w:themeColor="text1"/>
              </w:rPr>
            </w:rPrChange>
          </w:rPr>
          <w:t>BLASTN</w:t>
        </w:r>
      </w:ins>
      <w:ins w:id="9744" w:author="Ruijie Xu" w:date="2022-01-28T15:03:00Z">
        <w:r w:rsidR="00023F7A" w:rsidRPr="002B42A7">
          <w:rPr>
            <w:rFonts w:ascii="Times New Roman" w:hAnsi="Times New Roman" w:cs="Times New Roman"/>
            <w:color w:val="000000" w:themeColor="text1"/>
            <w:rPrChange w:id="9745" w:author="Ruijie Xu" w:date="2022-03-10T12:31:00Z">
              <w:rPr>
                <w:color w:val="000000" w:themeColor="text1"/>
              </w:rPr>
            </w:rPrChange>
          </w:rPr>
          <w:t xml:space="preserve"> and Diamond, were the two most time </w:t>
        </w:r>
        <w:del w:id="9746" w:author="Liliana Salvador" w:date="2022-02-26T20:02:00Z">
          <w:r w:rsidR="00023F7A" w:rsidRPr="002B42A7" w:rsidDel="001C0737">
            <w:rPr>
              <w:rFonts w:ascii="Times New Roman" w:hAnsi="Times New Roman" w:cs="Times New Roman"/>
              <w:color w:val="000000" w:themeColor="text1"/>
              <w:rPrChange w:id="9747" w:author="Ruijie Xu" w:date="2022-03-10T12:31:00Z">
                <w:rPr>
                  <w:color w:val="000000" w:themeColor="text1"/>
                </w:rPr>
              </w:rPrChange>
            </w:rPr>
            <w:delText>expensive</w:delText>
          </w:r>
        </w:del>
      </w:ins>
      <w:ins w:id="9748" w:author="Liliana Salvador" w:date="2022-02-26T20:02:00Z">
        <w:r w:rsidR="001C0737" w:rsidRPr="002B42A7">
          <w:rPr>
            <w:rFonts w:ascii="Times New Roman" w:hAnsi="Times New Roman" w:cs="Times New Roman"/>
            <w:color w:val="000000" w:themeColor="text1"/>
            <w:rPrChange w:id="9749" w:author="Ruijie Xu" w:date="2022-03-10T12:31:00Z">
              <w:rPr>
                <w:color w:val="000000" w:themeColor="text1"/>
              </w:rPr>
            </w:rPrChange>
          </w:rPr>
          <w:t>intensive</w:t>
        </w:r>
      </w:ins>
      <w:ins w:id="9750" w:author="Ruijie Xu" w:date="2022-01-28T15:04:00Z">
        <w:r w:rsidR="00023F7A" w:rsidRPr="002B42A7">
          <w:rPr>
            <w:rFonts w:ascii="Times New Roman" w:hAnsi="Times New Roman" w:cs="Times New Roman"/>
            <w:color w:val="000000" w:themeColor="text1"/>
            <w:rPrChange w:id="9751" w:author="Ruijie Xu" w:date="2022-03-10T12:31:00Z">
              <w:rPr>
                <w:color w:val="000000" w:themeColor="text1"/>
              </w:rPr>
            </w:rPrChange>
          </w:rPr>
          <w:t xml:space="preserve"> software</w:t>
        </w:r>
        <w:del w:id="9752" w:author="Liliana Salvador" w:date="2022-02-26T20:02:00Z">
          <w:r w:rsidR="00023F7A" w:rsidRPr="002B42A7" w:rsidDel="001C0737">
            <w:rPr>
              <w:rFonts w:ascii="Times New Roman" w:hAnsi="Times New Roman" w:cs="Times New Roman"/>
              <w:color w:val="000000" w:themeColor="text1"/>
              <w:rPrChange w:id="9753"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9754" w:author="Ruijie Xu" w:date="2022-03-10T12:31:00Z">
              <w:rPr>
                <w:color w:val="000000" w:themeColor="text1"/>
              </w:rPr>
            </w:rPrChange>
          </w:rPr>
          <w:t>. The</w:t>
        </w:r>
        <w:del w:id="9755" w:author="Liliana Salvador" w:date="2022-02-26T20:02:00Z">
          <w:r w:rsidR="00023F7A" w:rsidRPr="002B42A7" w:rsidDel="001C0737">
            <w:rPr>
              <w:rFonts w:ascii="Times New Roman" w:hAnsi="Times New Roman" w:cs="Times New Roman"/>
              <w:color w:val="000000" w:themeColor="text1"/>
              <w:rPrChange w:id="9756" w:author="Ruijie Xu" w:date="2022-03-10T12:31:00Z">
                <w:rPr>
                  <w:color w:val="000000" w:themeColor="text1"/>
                </w:rPr>
              </w:rPrChange>
            </w:rPr>
            <w:delText xml:space="preserve">se two software </w:delText>
          </w:r>
        </w:del>
      </w:ins>
      <w:ins w:id="9757" w:author="Liliana Salvador" w:date="2022-02-26T20:02:00Z">
        <w:r w:rsidR="001C0737" w:rsidRPr="002B42A7">
          <w:rPr>
            <w:rFonts w:ascii="Times New Roman" w:hAnsi="Times New Roman" w:cs="Times New Roman"/>
            <w:color w:val="000000" w:themeColor="text1"/>
            <w:rPrChange w:id="9758" w:author="Ruijie Xu" w:date="2022-03-10T12:31:00Z">
              <w:rPr>
                <w:color w:val="000000" w:themeColor="text1"/>
              </w:rPr>
            </w:rPrChange>
          </w:rPr>
          <w:t xml:space="preserve">y </w:t>
        </w:r>
      </w:ins>
      <w:ins w:id="9759" w:author="Ruijie Xu" w:date="2022-01-28T15:04:00Z">
        <w:r w:rsidR="00023F7A" w:rsidRPr="002B42A7">
          <w:rPr>
            <w:rFonts w:ascii="Times New Roman" w:hAnsi="Times New Roman" w:cs="Times New Roman"/>
            <w:color w:val="000000" w:themeColor="text1"/>
            <w:rPrChange w:id="9760" w:author="Ruijie Xu" w:date="2022-03-10T12:31:00Z">
              <w:rPr>
                <w:color w:val="000000" w:themeColor="text1"/>
              </w:rPr>
            </w:rPrChange>
          </w:rPr>
          <w:t xml:space="preserve">took </w:t>
        </w:r>
      </w:ins>
      <w:ins w:id="9761" w:author="Liliana Salvador" w:date="2022-02-26T20:02:00Z">
        <w:r w:rsidR="001C0737" w:rsidRPr="002B42A7">
          <w:rPr>
            <w:rFonts w:ascii="Times New Roman" w:hAnsi="Times New Roman" w:cs="Times New Roman"/>
            <w:color w:val="000000" w:themeColor="text1"/>
            <w:rPrChange w:id="9762" w:author="Ruijie Xu" w:date="2022-03-10T12:31:00Z">
              <w:rPr>
                <w:color w:val="000000" w:themeColor="text1"/>
              </w:rPr>
            </w:rPrChange>
          </w:rPr>
          <w:t>two</w:t>
        </w:r>
      </w:ins>
      <w:ins w:id="9763" w:author="Ruijie Xu" w:date="2022-01-28T15:04:00Z">
        <w:del w:id="9764" w:author="Liliana Salvador" w:date="2022-02-26T20:02:00Z">
          <w:r w:rsidR="00023F7A" w:rsidRPr="002B42A7" w:rsidDel="001C0737">
            <w:rPr>
              <w:rFonts w:ascii="Times New Roman" w:hAnsi="Times New Roman" w:cs="Times New Roman"/>
              <w:color w:val="000000" w:themeColor="text1"/>
              <w:rPrChange w:id="9765"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9766" w:author="Ruijie Xu" w:date="2022-03-10T12:31:00Z">
              <w:rPr>
                <w:color w:val="000000" w:themeColor="text1"/>
              </w:rPr>
            </w:rPrChange>
          </w:rPr>
          <w:t xml:space="preserve"> </w:t>
        </w:r>
        <w:del w:id="9767" w:author="Liliana Salvador" w:date="2022-02-26T20:02:00Z">
          <w:r w:rsidR="00FC7384" w:rsidRPr="002B42A7" w:rsidDel="001C0737">
            <w:rPr>
              <w:rFonts w:ascii="Times New Roman" w:hAnsi="Times New Roman" w:cs="Times New Roman"/>
              <w:color w:val="000000" w:themeColor="text1"/>
              <w:rPrChange w:id="9768" w:author="Ruijie Xu" w:date="2022-03-10T12:31:00Z">
                <w:rPr>
                  <w:color w:val="000000" w:themeColor="text1"/>
                </w:rPr>
              </w:rPrChange>
            </w:rPr>
            <w:delText>h</w:delText>
          </w:r>
        </w:del>
      </w:ins>
      <w:ins w:id="9769" w:author="Ruijie Xu" w:date="2022-01-28T15:05:00Z">
        <w:del w:id="9770" w:author="Liliana Salvador" w:date="2022-02-26T20:02:00Z">
          <w:r w:rsidR="00FC7384" w:rsidRPr="002B42A7" w:rsidDel="001C0737">
            <w:rPr>
              <w:rFonts w:ascii="Times New Roman" w:hAnsi="Times New Roman" w:cs="Times New Roman"/>
              <w:color w:val="000000" w:themeColor="text1"/>
              <w:rPrChange w:id="9771" w:author="Ruijie Xu" w:date="2022-03-10T12:31:00Z">
                <w:rPr>
                  <w:color w:val="000000" w:themeColor="text1"/>
                </w:rPr>
              </w:rPrChange>
            </w:rPr>
            <w:delText>ours</w:delText>
          </w:r>
        </w:del>
      </w:ins>
      <w:ins w:id="9772" w:author="Ruijie Xu" w:date="2022-01-28T15:04:00Z">
        <w:del w:id="9773" w:author="Liliana Salvador" w:date="2022-02-26T20:02:00Z">
          <w:r w:rsidR="00FC7384" w:rsidRPr="002B42A7" w:rsidDel="001C0737">
            <w:rPr>
              <w:rFonts w:ascii="Times New Roman" w:hAnsi="Times New Roman" w:cs="Times New Roman"/>
              <w:color w:val="000000" w:themeColor="text1"/>
              <w:rPrChange w:id="9774"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9775" w:author="Ruijie Xu" w:date="2022-03-10T12:31:00Z">
              <w:rPr>
                <w:color w:val="000000" w:themeColor="text1"/>
              </w:rPr>
            </w:rPrChange>
          </w:rPr>
          <w:t xml:space="preserve">and </w:t>
        </w:r>
      </w:ins>
      <w:ins w:id="9776" w:author="Liliana Salvador" w:date="2022-02-26T20:02:00Z">
        <w:r w:rsidR="001C0737" w:rsidRPr="002B42A7">
          <w:rPr>
            <w:rFonts w:ascii="Times New Roman" w:hAnsi="Times New Roman" w:cs="Times New Roman"/>
            <w:color w:val="000000" w:themeColor="text1"/>
            <w:rPrChange w:id="9777" w:author="Ruijie Xu" w:date="2022-03-10T12:31:00Z">
              <w:rPr>
                <w:color w:val="000000" w:themeColor="text1"/>
              </w:rPr>
            </w:rPrChange>
          </w:rPr>
          <w:t>five</w:t>
        </w:r>
      </w:ins>
      <w:ins w:id="9778" w:author="Ruijie Xu" w:date="2022-01-28T15:04:00Z">
        <w:del w:id="9779" w:author="Liliana Salvador" w:date="2022-02-26T20:02:00Z">
          <w:r w:rsidR="00FC7384" w:rsidRPr="002B42A7" w:rsidDel="001C0737">
            <w:rPr>
              <w:rFonts w:ascii="Times New Roman" w:hAnsi="Times New Roman" w:cs="Times New Roman"/>
              <w:color w:val="000000" w:themeColor="text1"/>
              <w:rPrChange w:id="9780" w:author="Ruijie Xu" w:date="2022-03-10T12:31:00Z">
                <w:rPr>
                  <w:color w:val="000000" w:themeColor="text1"/>
                </w:rPr>
              </w:rPrChange>
            </w:rPr>
            <w:delText>5</w:delText>
          </w:r>
        </w:del>
      </w:ins>
      <w:ins w:id="9781" w:author="Ruijie Xu" w:date="2022-01-28T15:05:00Z">
        <w:r w:rsidR="00FC7384" w:rsidRPr="002B42A7">
          <w:rPr>
            <w:rFonts w:ascii="Times New Roman" w:hAnsi="Times New Roman" w:cs="Times New Roman"/>
            <w:color w:val="000000" w:themeColor="text1"/>
            <w:rPrChange w:id="9782" w:author="Ruijie Xu" w:date="2022-03-10T12:31:00Z">
              <w:rPr>
                <w:color w:val="000000" w:themeColor="text1"/>
              </w:rPr>
            </w:rPrChange>
          </w:rPr>
          <w:t xml:space="preserve"> hours</w:t>
        </w:r>
      </w:ins>
      <w:ins w:id="9783" w:author="Liliana Salvador" w:date="2022-02-26T20:02:00Z">
        <w:r w:rsidR="001C0737" w:rsidRPr="002B42A7">
          <w:rPr>
            <w:rFonts w:ascii="Times New Roman" w:hAnsi="Times New Roman" w:cs="Times New Roman"/>
            <w:color w:val="000000" w:themeColor="text1"/>
            <w:rPrChange w:id="9784" w:author="Ruijie Xu" w:date="2022-03-10T12:31:00Z">
              <w:rPr>
                <w:color w:val="000000" w:themeColor="text1"/>
              </w:rPr>
            </w:rPrChange>
          </w:rPr>
          <w:t>, respectively,</w:t>
        </w:r>
      </w:ins>
      <w:ins w:id="9785" w:author="Ruijie Xu" w:date="2022-01-28T15:05:00Z">
        <w:r w:rsidR="00FC7384" w:rsidRPr="002B42A7">
          <w:rPr>
            <w:rFonts w:ascii="Times New Roman" w:hAnsi="Times New Roman" w:cs="Times New Roman"/>
            <w:color w:val="000000" w:themeColor="text1"/>
            <w:rPrChange w:id="9786" w:author="Ruijie Xu" w:date="2022-03-10T12:31:00Z">
              <w:rPr>
                <w:color w:val="000000" w:themeColor="text1"/>
              </w:rPr>
            </w:rPrChange>
          </w:rPr>
          <w:t xml:space="preserve"> on average to complete the analysis for one sample, while o</w:t>
        </w:r>
      </w:ins>
      <w:ins w:id="9787" w:author="Ruijie Xu" w:date="2022-01-28T15:06:00Z">
        <w:r w:rsidR="00FC7384" w:rsidRPr="002B42A7">
          <w:rPr>
            <w:rFonts w:ascii="Times New Roman" w:hAnsi="Times New Roman" w:cs="Times New Roman"/>
            <w:color w:val="000000" w:themeColor="text1"/>
            <w:rPrChange w:id="9788" w:author="Ruijie Xu" w:date="2022-03-10T12:31:00Z">
              <w:rPr>
                <w:color w:val="000000" w:themeColor="text1"/>
              </w:rPr>
            </w:rPrChange>
          </w:rPr>
          <w:t xml:space="preserve">ther software took </w:t>
        </w:r>
      </w:ins>
      <w:bookmarkStart w:id="9789" w:name="OLE_LINK235"/>
      <w:bookmarkStart w:id="9790" w:name="OLE_LINK236"/>
      <w:ins w:id="9791" w:author="Ruijie Xu" w:date="2022-02-02T13:46:00Z">
        <w:r w:rsidR="00576784" w:rsidRPr="002B42A7">
          <w:rPr>
            <w:rFonts w:ascii="Times New Roman" w:hAnsi="Times New Roman" w:cs="Times New Roman"/>
            <w:color w:val="000000" w:themeColor="text1"/>
            <w:rPrChange w:id="9792" w:author="Ruijie Xu" w:date="2022-03-10T12:31:00Z">
              <w:rPr>
                <w:color w:val="000000" w:themeColor="text1"/>
              </w:rPr>
            </w:rPrChange>
          </w:rPr>
          <w:t xml:space="preserve">at most </w:t>
        </w:r>
      </w:ins>
      <w:ins w:id="9793" w:author="Liliana Salvador" w:date="2022-02-26T20:03:00Z">
        <w:r w:rsidR="001C0737" w:rsidRPr="002B42A7">
          <w:rPr>
            <w:rFonts w:ascii="Times New Roman" w:hAnsi="Times New Roman" w:cs="Times New Roman"/>
            <w:color w:val="000000" w:themeColor="text1"/>
            <w:rPrChange w:id="9794" w:author="Ruijie Xu" w:date="2022-03-10T12:31:00Z">
              <w:rPr>
                <w:color w:val="000000" w:themeColor="text1"/>
              </w:rPr>
            </w:rPrChange>
          </w:rPr>
          <w:t>three</w:t>
        </w:r>
      </w:ins>
      <w:ins w:id="9795" w:author="Ruijie Xu" w:date="2022-02-02T13:46:00Z">
        <w:del w:id="9796" w:author="Liliana Salvador" w:date="2022-02-26T20:03:00Z">
          <w:r w:rsidR="00576784" w:rsidRPr="002B42A7" w:rsidDel="001C0737">
            <w:rPr>
              <w:rFonts w:ascii="Times New Roman" w:hAnsi="Times New Roman" w:cs="Times New Roman"/>
              <w:color w:val="000000" w:themeColor="text1"/>
              <w:rPrChange w:id="9797"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9798" w:author="Ruijie Xu" w:date="2022-03-10T12:31:00Z">
              <w:rPr>
                <w:color w:val="000000" w:themeColor="text1"/>
              </w:rPr>
            </w:rPrChange>
          </w:rPr>
          <w:t xml:space="preserve"> </w:t>
        </w:r>
      </w:ins>
      <w:bookmarkEnd w:id="9789"/>
      <w:bookmarkEnd w:id="9790"/>
      <w:ins w:id="9799" w:author="Ruijie Xu" w:date="2022-01-28T15:06:00Z">
        <w:r w:rsidR="00FC7384" w:rsidRPr="002B42A7">
          <w:rPr>
            <w:rFonts w:ascii="Times New Roman" w:hAnsi="Times New Roman" w:cs="Times New Roman"/>
            <w:color w:val="000000" w:themeColor="text1"/>
            <w:rPrChange w:id="9800" w:author="Ruijie Xu" w:date="2022-03-10T12:31:00Z">
              <w:rPr>
                <w:color w:val="000000" w:themeColor="text1"/>
              </w:rPr>
            </w:rPrChange>
          </w:rPr>
          <w:t xml:space="preserve">minutes for </w:t>
        </w:r>
        <w:del w:id="9801" w:author="Liliana Salvador" w:date="2022-02-26T20:03:00Z">
          <w:r w:rsidR="00FC7384" w:rsidRPr="002B42A7" w:rsidDel="001C0737">
            <w:rPr>
              <w:rFonts w:ascii="Times New Roman" w:hAnsi="Times New Roman" w:cs="Times New Roman"/>
              <w:color w:val="000000" w:themeColor="text1"/>
              <w:rPrChange w:id="9802"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9803" w:author="Ruijie Xu" w:date="2022-03-10T12:31:00Z">
              <w:rPr>
                <w:color w:val="000000" w:themeColor="text1"/>
              </w:rPr>
            </w:rPrChange>
          </w:rPr>
          <w:t xml:space="preserve">the same task. </w:t>
        </w:r>
        <w:del w:id="9804" w:author="Liliana Salvador" w:date="2022-02-26T20:03:00Z">
          <w:r w:rsidR="00FC7384" w:rsidRPr="002B42A7" w:rsidDel="001C0737">
            <w:rPr>
              <w:rFonts w:ascii="Times New Roman" w:hAnsi="Times New Roman" w:cs="Times New Roman"/>
              <w:color w:val="000000" w:themeColor="text1"/>
              <w:rPrChange w:id="9805" w:author="Ruijie Xu" w:date="2022-03-10T12:31:00Z">
                <w:rPr>
                  <w:color w:val="000000" w:themeColor="text1"/>
                </w:rPr>
              </w:rPrChange>
            </w:rPr>
            <w:delText>However, t</w:delText>
          </w:r>
        </w:del>
      </w:ins>
      <w:ins w:id="9806" w:author="Liliana Salvador" w:date="2022-02-26T20:03:00Z">
        <w:r w:rsidR="001C0737" w:rsidRPr="002B42A7">
          <w:rPr>
            <w:rFonts w:ascii="Times New Roman" w:hAnsi="Times New Roman" w:cs="Times New Roman"/>
            <w:color w:val="000000" w:themeColor="text1"/>
            <w:rPrChange w:id="9807" w:author="Ruijie Xu" w:date="2022-03-10T12:31:00Z">
              <w:rPr>
                <w:color w:val="000000" w:themeColor="text1"/>
              </w:rPr>
            </w:rPrChange>
          </w:rPr>
          <w:t>T</w:t>
        </w:r>
      </w:ins>
      <w:ins w:id="9808" w:author="Ruijie Xu" w:date="2022-01-28T15:06:00Z">
        <w:r w:rsidR="00FC7384" w:rsidRPr="002B42A7">
          <w:rPr>
            <w:rFonts w:ascii="Times New Roman" w:hAnsi="Times New Roman" w:cs="Times New Roman"/>
            <w:color w:val="000000" w:themeColor="text1"/>
            <w:rPrChange w:id="9809" w:author="Ruijie Xu" w:date="2022-03-10T12:31:00Z">
              <w:rPr>
                <w:color w:val="000000" w:themeColor="text1"/>
              </w:rPr>
            </w:rPrChange>
          </w:rPr>
          <w:t xml:space="preserve">he time and </w:t>
        </w:r>
      </w:ins>
      <w:ins w:id="9810" w:author="Ruijie Xu" w:date="2022-01-28T15:07:00Z">
        <w:r w:rsidR="00FC7384" w:rsidRPr="002B42A7">
          <w:rPr>
            <w:rFonts w:ascii="Times New Roman" w:hAnsi="Times New Roman" w:cs="Times New Roman"/>
            <w:color w:val="000000" w:themeColor="text1"/>
            <w:rPrChange w:id="9811" w:author="Ruijie Xu" w:date="2022-03-10T12:31:00Z">
              <w:rPr>
                <w:color w:val="000000" w:themeColor="text1"/>
              </w:rPr>
            </w:rPrChange>
          </w:rPr>
          <w:t xml:space="preserve">resources required to </w:t>
        </w:r>
      </w:ins>
      <w:ins w:id="9812" w:author="Ruijie Xu" w:date="2022-01-28T15:06:00Z">
        <w:r w:rsidR="00FC7384" w:rsidRPr="002B42A7">
          <w:rPr>
            <w:rFonts w:ascii="Times New Roman" w:hAnsi="Times New Roman" w:cs="Times New Roman"/>
            <w:color w:val="000000" w:themeColor="text1"/>
            <w:rPrChange w:id="9813" w:author="Ruijie Xu" w:date="2022-03-10T12:31:00Z">
              <w:rPr>
                <w:color w:val="000000" w:themeColor="text1"/>
              </w:rPr>
            </w:rPrChange>
          </w:rPr>
          <w:t>build</w:t>
        </w:r>
      </w:ins>
      <w:ins w:id="9814" w:author="Ruijie Xu" w:date="2022-01-28T15:07:00Z">
        <w:r w:rsidR="00FC7384" w:rsidRPr="002B42A7">
          <w:rPr>
            <w:rFonts w:ascii="Times New Roman" w:hAnsi="Times New Roman" w:cs="Times New Roman"/>
            <w:color w:val="000000" w:themeColor="text1"/>
            <w:rPrChange w:id="9815" w:author="Ruijie Xu" w:date="2022-03-10T12:31:00Z">
              <w:rPr>
                <w:color w:val="000000" w:themeColor="text1"/>
              </w:rPr>
            </w:rPrChange>
          </w:rPr>
          <w:t xml:space="preserve"> the DBs</w:t>
        </w:r>
      </w:ins>
      <w:ins w:id="9816" w:author="Ruijie Xu" w:date="2022-01-28T15:06:00Z">
        <w:r w:rsidR="00FC7384" w:rsidRPr="002B42A7">
          <w:rPr>
            <w:rFonts w:ascii="Times New Roman" w:hAnsi="Times New Roman" w:cs="Times New Roman"/>
            <w:color w:val="000000" w:themeColor="text1"/>
            <w:rPrChange w:id="9817" w:author="Ruijie Xu" w:date="2022-03-10T12:31:00Z">
              <w:rPr>
                <w:color w:val="000000" w:themeColor="text1"/>
              </w:rPr>
            </w:rPrChange>
          </w:rPr>
          <w:t xml:space="preserve"> </w:t>
        </w:r>
      </w:ins>
      <w:ins w:id="9818" w:author="Liliana Salvador" w:date="2022-02-26T20:04:00Z">
        <w:r w:rsidR="001C0737" w:rsidRPr="002B42A7">
          <w:rPr>
            <w:rFonts w:ascii="Times New Roman" w:hAnsi="Times New Roman" w:cs="Times New Roman"/>
            <w:color w:val="000000" w:themeColor="text1"/>
            <w:rPrChange w:id="9819" w:author="Ruijie Xu" w:date="2022-03-10T12:31:00Z">
              <w:rPr>
                <w:color w:val="000000" w:themeColor="text1"/>
              </w:rPr>
            </w:rPrChange>
          </w:rPr>
          <w:t>for</w:t>
        </w:r>
      </w:ins>
      <w:ins w:id="9820" w:author="Ruijie Xu" w:date="2022-01-28T15:06:00Z">
        <w:del w:id="9821" w:author="Liliana Salvador" w:date="2022-02-26T20:03:00Z">
          <w:r w:rsidR="00FC7384" w:rsidRPr="002B42A7" w:rsidDel="001C0737">
            <w:rPr>
              <w:rFonts w:ascii="Times New Roman" w:hAnsi="Times New Roman" w:cs="Times New Roman"/>
              <w:color w:val="000000" w:themeColor="text1"/>
              <w:rPrChange w:id="9822" w:author="Ruijie Xu" w:date="2022-03-10T12:31:00Z">
                <w:rPr>
                  <w:color w:val="000000" w:themeColor="text1"/>
                </w:rPr>
              </w:rPrChange>
            </w:rPr>
            <w:delText>of</w:delText>
          </w:r>
        </w:del>
      </w:ins>
      <w:ins w:id="9823" w:author="Ruijie Xu" w:date="2022-01-28T15:07:00Z">
        <w:r w:rsidR="00FC7384" w:rsidRPr="002B42A7">
          <w:rPr>
            <w:rFonts w:ascii="Times New Roman" w:hAnsi="Times New Roman" w:cs="Times New Roman"/>
            <w:color w:val="000000" w:themeColor="text1"/>
            <w:rPrChange w:id="9824" w:author="Ruijie Xu" w:date="2022-03-10T12:31:00Z">
              <w:rPr>
                <w:color w:val="000000" w:themeColor="text1"/>
              </w:rPr>
            </w:rPrChange>
          </w:rPr>
          <w:t xml:space="preserve"> the</w:t>
        </w:r>
      </w:ins>
      <w:ins w:id="9825" w:author="Ruijie Xu" w:date="2022-01-28T15:06:00Z">
        <w:r w:rsidR="00FC7384" w:rsidRPr="002B42A7">
          <w:rPr>
            <w:rFonts w:ascii="Times New Roman" w:hAnsi="Times New Roman" w:cs="Times New Roman"/>
            <w:color w:val="000000" w:themeColor="text1"/>
            <w:rPrChange w:id="9826" w:author="Ruijie Xu" w:date="2022-03-10T12:31:00Z">
              <w:rPr>
                <w:color w:val="000000" w:themeColor="text1"/>
              </w:rPr>
            </w:rPrChange>
          </w:rPr>
          <w:t xml:space="preserve"> alignment-free </w:t>
        </w:r>
      </w:ins>
      <w:ins w:id="9827" w:author="Ruijie Xu" w:date="2022-01-28T15:07:00Z">
        <w:r w:rsidR="00FC7384" w:rsidRPr="002B42A7">
          <w:rPr>
            <w:rFonts w:ascii="Times New Roman" w:hAnsi="Times New Roman" w:cs="Times New Roman"/>
            <w:color w:val="000000" w:themeColor="text1"/>
            <w:rPrChange w:id="9828" w:author="Ruijie Xu" w:date="2022-03-10T12:31:00Z">
              <w:rPr>
                <w:color w:val="000000" w:themeColor="text1"/>
              </w:rPr>
            </w:rPrChange>
          </w:rPr>
          <w:t>software became the trade-off for the speed of the analysis itself. For example, the buil</w:t>
        </w:r>
      </w:ins>
      <w:ins w:id="9829" w:author="Ruijie Xu" w:date="2022-01-28T15:08:00Z">
        <w:r w:rsidR="00FC7384" w:rsidRPr="002B42A7">
          <w:rPr>
            <w:rFonts w:ascii="Times New Roman" w:hAnsi="Times New Roman" w:cs="Times New Roman"/>
            <w:color w:val="000000" w:themeColor="text1"/>
            <w:rPrChange w:id="9830" w:author="Ruijie Xu" w:date="2022-03-10T12:31:00Z">
              <w:rPr>
                <w:color w:val="000000" w:themeColor="text1"/>
              </w:rPr>
            </w:rPrChange>
          </w:rPr>
          <w:t xml:space="preserve">ding of CLARK’s </w:t>
        </w:r>
        <w:del w:id="9831" w:author="Liliana Salvador" w:date="2022-02-26T20:04:00Z">
          <w:r w:rsidR="00FC7384" w:rsidRPr="002B42A7" w:rsidDel="001C0737">
            <w:rPr>
              <w:rFonts w:ascii="Times New Roman" w:hAnsi="Times New Roman" w:cs="Times New Roman"/>
              <w:color w:val="000000" w:themeColor="text1"/>
              <w:rPrChange w:id="9832" w:author="Ruijie Xu" w:date="2022-03-10T12:31:00Z">
                <w:rPr>
                  <w:color w:val="000000" w:themeColor="text1"/>
                </w:rPr>
              </w:rPrChange>
            </w:rPr>
            <w:delText>database</w:delText>
          </w:r>
        </w:del>
      </w:ins>
      <w:ins w:id="9833" w:author="Liliana Salvador" w:date="2022-02-26T20:04:00Z">
        <w:r w:rsidR="001C0737" w:rsidRPr="002B42A7">
          <w:rPr>
            <w:rFonts w:ascii="Times New Roman" w:hAnsi="Times New Roman" w:cs="Times New Roman"/>
            <w:color w:val="000000" w:themeColor="text1"/>
            <w:rPrChange w:id="9834" w:author="Ruijie Xu" w:date="2022-03-10T12:31:00Z">
              <w:rPr>
                <w:color w:val="000000" w:themeColor="text1"/>
              </w:rPr>
            </w:rPrChange>
          </w:rPr>
          <w:t>DB</w:t>
        </w:r>
      </w:ins>
      <w:ins w:id="9835" w:author="Ruijie Xu" w:date="2022-01-28T15:08:00Z">
        <w:r w:rsidR="00FC7384" w:rsidRPr="002B42A7">
          <w:rPr>
            <w:rFonts w:ascii="Times New Roman" w:hAnsi="Times New Roman" w:cs="Times New Roman"/>
            <w:color w:val="000000" w:themeColor="text1"/>
            <w:rPrChange w:id="9836" w:author="Ruijie Xu" w:date="2022-03-10T12:31:00Z">
              <w:rPr>
                <w:color w:val="000000" w:themeColor="text1"/>
              </w:rPr>
            </w:rPrChange>
          </w:rPr>
          <w:t xml:space="preserve"> took almost </w:t>
        </w:r>
      </w:ins>
      <w:ins w:id="9837" w:author="Liliana Salvador" w:date="2022-02-26T20:04:00Z">
        <w:r w:rsidR="001C0737" w:rsidRPr="002B42A7">
          <w:rPr>
            <w:rFonts w:ascii="Times New Roman" w:hAnsi="Times New Roman" w:cs="Times New Roman"/>
            <w:color w:val="000000" w:themeColor="text1"/>
            <w:rPrChange w:id="9838" w:author="Ruijie Xu" w:date="2022-03-10T12:31:00Z">
              <w:rPr>
                <w:color w:val="000000" w:themeColor="text1"/>
              </w:rPr>
            </w:rPrChange>
          </w:rPr>
          <w:t>two</w:t>
        </w:r>
      </w:ins>
      <w:ins w:id="9839" w:author="Ruijie Xu" w:date="2022-01-28T15:09:00Z">
        <w:del w:id="9840" w:author="Liliana Salvador" w:date="2022-02-26T20:04:00Z">
          <w:r w:rsidR="00FC7384" w:rsidRPr="002B42A7" w:rsidDel="001C0737">
            <w:rPr>
              <w:rFonts w:ascii="Times New Roman" w:hAnsi="Times New Roman" w:cs="Times New Roman"/>
              <w:color w:val="000000" w:themeColor="text1"/>
              <w:rPrChange w:id="9841"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9842" w:author="Ruijie Xu" w:date="2022-03-10T12:31:00Z">
              <w:rPr>
                <w:color w:val="000000" w:themeColor="text1"/>
              </w:rPr>
            </w:rPrChange>
          </w:rPr>
          <w:t xml:space="preserve"> days with 400 GBs of memory used. For</w:t>
        </w:r>
      </w:ins>
      <w:ins w:id="9843" w:author="Liliana Salvador" w:date="2022-02-26T20:04:00Z">
        <w:r w:rsidR="001C0737" w:rsidRPr="002B42A7">
          <w:rPr>
            <w:rFonts w:ascii="Times New Roman" w:hAnsi="Times New Roman" w:cs="Times New Roman"/>
            <w:color w:val="000000" w:themeColor="text1"/>
            <w:rPrChange w:id="9844" w:author="Ruijie Xu" w:date="2022-03-10T12:31:00Z">
              <w:rPr>
                <w:color w:val="000000" w:themeColor="text1"/>
              </w:rPr>
            </w:rPrChange>
          </w:rPr>
          <w:t>t</w:t>
        </w:r>
      </w:ins>
      <w:ins w:id="9845" w:author="Ruijie Xu" w:date="2022-01-28T15:09:00Z">
        <w:r w:rsidR="00FC7384" w:rsidRPr="002B42A7">
          <w:rPr>
            <w:rFonts w:ascii="Times New Roman" w:hAnsi="Times New Roman" w:cs="Times New Roman"/>
            <w:color w:val="000000" w:themeColor="text1"/>
            <w:rPrChange w:id="9846"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9847" w:author="Ruijie Xu" w:date="2022-03-10T12:31:00Z">
              <w:rPr>
                <w:color w:val="000000" w:themeColor="text1"/>
              </w:rPr>
            </w:rPrChange>
          </w:rPr>
          <w:t>ha</w:t>
        </w:r>
      </w:ins>
      <w:ins w:id="9848" w:author="Liliana Salvador" w:date="2022-02-26T20:04:00Z">
        <w:r w:rsidR="001C0737" w:rsidRPr="002B42A7">
          <w:rPr>
            <w:rFonts w:ascii="Times New Roman" w:hAnsi="Times New Roman" w:cs="Times New Roman"/>
            <w:color w:val="000000" w:themeColor="text1"/>
            <w:rPrChange w:id="9849" w:author="Ruijie Xu" w:date="2022-03-10T12:31:00Z">
              <w:rPr>
                <w:color w:val="000000" w:themeColor="text1"/>
              </w:rPr>
            </w:rPrChange>
          </w:rPr>
          <w:t>ve</w:t>
        </w:r>
      </w:ins>
      <w:ins w:id="9850" w:author="Ruijie Xu" w:date="2022-01-28T15:09:00Z">
        <w:del w:id="9851" w:author="Liliana Salvador" w:date="2022-02-26T20:04:00Z">
          <w:r w:rsidR="00CD7AB6" w:rsidRPr="002B42A7" w:rsidDel="001C0737">
            <w:rPr>
              <w:rFonts w:ascii="Times New Roman" w:hAnsi="Times New Roman" w:cs="Times New Roman"/>
              <w:color w:val="000000" w:themeColor="text1"/>
              <w:rPrChange w:id="9852"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9853" w:author="Ruijie Xu" w:date="2022-03-10T12:31:00Z">
              <w:rPr>
                <w:color w:val="000000" w:themeColor="text1"/>
              </w:rPr>
            </w:rPrChange>
          </w:rPr>
          <w:t xml:space="preserve"> pr</w:t>
        </w:r>
      </w:ins>
      <w:ins w:id="9854" w:author="Ruijie Xu" w:date="2022-01-28T15:10:00Z">
        <w:r w:rsidR="00CD7AB6" w:rsidRPr="002B42A7">
          <w:rPr>
            <w:rFonts w:ascii="Times New Roman" w:hAnsi="Times New Roman" w:cs="Times New Roman"/>
            <w:color w:val="000000" w:themeColor="text1"/>
            <w:rPrChange w:id="9855" w:author="Ruijie Xu" w:date="2022-03-10T12:31:00Z">
              <w:rPr>
                <w:color w:val="000000" w:themeColor="text1"/>
              </w:rPr>
            </w:rPrChange>
          </w:rPr>
          <w:t>e-built DBs distributed with the release of the software</w:t>
        </w:r>
      </w:ins>
      <w:ins w:id="9856" w:author="Ruijie Xu" w:date="2022-01-28T15:35:00Z">
        <w:r w:rsidR="00B20DDB" w:rsidRPr="002B42A7">
          <w:rPr>
            <w:rFonts w:ascii="Times New Roman" w:hAnsi="Times New Roman" w:cs="Times New Roman"/>
            <w:color w:val="000000" w:themeColor="text1"/>
            <w:rPrChange w:id="9857" w:author="Ruijie Xu" w:date="2022-03-10T12:31:00Z">
              <w:rPr>
                <w:color w:val="000000" w:themeColor="text1"/>
              </w:rPr>
            </w:rPrChange>
          </w:rPr>
          <w:t xml:space="preserve"> (except for CLARK, CLARK-s, Diamond, and Kaiju)</w:t>
        </w:r>
      </w:ins>
      <w:ins w:id="9858" w:author="Ruijie Xu" w:date="2022-01-28T15:36:00Z">
        <w:r w:rsidR="00212623" w:rsidRPr="002B42A7">
          <w:rPr>
            <w:rFonts w:ascii="Times New Roman" w:hAnsi="Times New Roman" w:cs="Times New Roman"/>
            <w:color w:val="000000" w:themeColor="text1"/>
            <w:rPrChange w:id="9859" w:author="Ruijie Xu" w:date="2022-03-10T12:31:00Z">
              <w:rPr>
                <w:color w:val="000000" w:themeColor="text1"/>
              </w:rPr>
            </w:rPrChange>
          </w:rPr>
          <w:t>.</w:t>
        </w:r>
      </w:ins>
      <w:ins w:id="9860" w:author="Ruijie Xu" w:date="2022-01-28T15:10:00Z">
        <w:r w:rsidR="00CD7AB6" w:rsidRPr="002B42A7">
          <w:rPr>
            <w:rFonts w:ascii="Times New Roman" w:hAnsi="Times New Roman" w:cs="Times New Roman"/>
            <w:color w:val="000000" w:themeColor="text1"/>
            <w:rPrChange w:id="9861" w:author="Ruijie Xu" w:date="2022-03-10T12:31:00Z">
              <w:rPr>
                <w:color w:val="000000" w:themeColor="text1"/>
              </w:rPr>
            </w:rPrChange>
          </w:rPr>
          <w:t xml:space="preserve"> However, if the analysis requires the identification of taxa </w:t>
        </w:r>
      </w:ins>
      <w:ins w:id="9862" w:author="Ruijie Xu" w:date="2022-01-28T15:11:00Z">
        <w:r w:rsidR="00CD7AB6" w:rsidRPr="002B42A7">
          <w:rPr>
            <w:rFonts w:ascii="Times New Roman" w:hAnsi="Times New Roman" w:cs="Times New Roman"/>
            <w:color w:val="000000" w:themeColor="text1"/>
            <w:rPrChange w:id="9863" w:author="Ruijie Xu" w:date="2022-03-10T12:31:00Z">
              <w:rPr>
                <w:color w:val="000000" w:themeColor="text1"/>
              </w:rPr>
            </w:rPrChange>
          </w:rPr>
          <w:t xml:space="preserve">that are not included in these pre-builit DBs, the time and resources added to the metagenomics profiling analysis will increase significantly. </w:t>
        </w:r>
      </w:ins>
      <w:del w:id="9864" w:author="Ruijie Xu" w:date="2022-01-28T14:49:00Z">
        <w:r w:rsidR="00234370" w:rsidRPr="002B42A7" w:rsidDel="004314BA">
          <w:rPr>
            <w:rFonts w:ascii="Times New Roman" w:hAnsi="Times New Roman" w:cs="Times New Roman"/>
            <w:b/>
            <w:bCs/>
            <w:color w:val="000000" w:themeColor="text1"/>
            <w:rPrChange w:id="9865"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9866"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9867"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9868" w:author="Ruijie Xu" w:date="2022-03-10T12:31:00Z">
              <w:rPr>
                <w:color w:val="000000" w:themeColor="text1"/>
              </w:rPr>
            </w:rPrChange>
          </w:rPr>
          <w:delText>T</w:delText>
        </w:r>
      </w:del>
      <w:del w:id="9869" w:author="Ruijie Xu" w:date="2022-01-28T14:48:00Z">
        <w:r w:rsidR="00D40405" w:rsidRPr="002B42A7" w:rsidDel="004314BA">
          <w:rPr>
            <w:rFonts w:ascii="Times New Roman" w:hAnsi="Times New Roman" w:cs="Times New Roman"/>
            <w:color w:val="000000" w:themeColor="text1"/>
            <w:rPrChange w:id="9870"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9871" w:author="Ruijie Xu" w:date="2022-03-10T12:31:00Z">
              <w:rPr>
                <w:color w:val="000000" w:themeColor="text1"/>
              </w:rPr>
            </w:rPrChange>
          </w:rPr>
          <w:delText xml:space="preserve">performances of </w:delText>
        </w:r>
      </w:del>
      <w:del w:id="9872" w:author="Ruijie Xu" w:date="2022-01-28T14:47:00Z">
        <w:r w:rsidR="00234370" w:rsidRPr="002B42A7" w:rsidDel="00DF6582">
          <w:rPr>
            <w:rFonts w:ascii="Times New Roman" w:hAnsi="Times New Roman" w:cs="Times New Roman"/>
            <w:color w:val="000000" w:themeColor="text1"/>
            <w:rPrChange w:id="9873"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9874"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9875" w:author="Ruijie Xu" w:date="2022-03-10T12:31:00Z">
              <w:rPr>
                <w:color w:val="000000" w:themeColor="text1"/>
              </w:rPr>
            </w:rPrChange>
          </w:rPr>
          <w:delText xml:space="preserve"> </w:delText>
        </w:r>
      </w:del>
      <w:del w:id="9876" w:author="Ruijie Xu" w:date="2022-01-28T14:48:00Z">
        <w:r w:rsidR="00234370" w:rsidRPr="002B42A7" w:rsidDel="004314BA">
          <w:rPr>
            <w:rFonts w:ascii="Times New Roman" w:hAnsi="Times New Roman" w:cs="Times New Roman"/>
            <w:color w:val="000000" w:themeColor="text1"/>
            <w:rPrChange w:id="9877"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9878"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9879"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9880"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9881"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9882"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9883" w:author="Ruijie Xu" w:date="2022-03-10T12:31:00Z">
              <w:rPr>
                <w:i/>
                <w:iCs/>
                <w:color w:val="000000"/>
              </w:rPr>
            </w:rPrChange>
          </w:rPr>
          <w:delText>et al.</w:delText>
        </w:r>
        <w:r w:rsidR="00350DBF" w:rsidRPr="002B42A7" w:rsidDel="004314BA">
          <w:rPr>
            <w:rFonts w:ascii="Times New Roman" w:hAnsi="Times New Roman" w:cs="Times New Roman"/>
            <w:color w:val="000000"/>
            <w:rPrChange w:id="9884"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9885"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9886"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9887"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9888"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9889"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9890"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9891"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9892"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9893"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9894"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9895"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9896"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9897"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9898"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9899"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9900"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9901"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9902"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9903"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9904"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9905"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9906"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9907"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9908"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9909"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9910"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9911"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9912"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9913"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9914"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9915"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9916"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9917"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9918"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9919"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9920"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9921"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9922"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9923"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9924"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9925"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9926"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9927"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9928"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9929"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9930"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9931"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9932"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9933"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9934"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9935" w:author="Ruijie Xu" w:date="2022-03-10T12:31:00Z">
              <w:rPr>
                <w:i/>
                <w:iCs/>
                <w:color w:val="000000"/>
              </w:rPr>
            </w:rPrChange>
          </w:rPr>
          <w:delText>et al.</w:delText>
        </w:r>
        <w:r w:rsidR="00350DBF" w:rsidRPr="002B42A7" w:rsidDel="004314BA">
          <w:rPr>
            <w:rFonts w:ascii="Times New Roman" w:hAnsi="Times New Roman" w:cs="Times New Roman"/>
            <w:color w:val="000000"/>
            <w:rPrChange w:id="9936"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9937" w:author="Ruijie Xu" w:date="2022-03-10T12:31:00Z">
              <w:rPr>
                <w:i/>
                <w:iCs/>
                <w:color w:val="000000"/>
              </w:rPr>
            </w:rPrChange>
          </w:rPr>
          <w:delText>et al.</w:delText>
        </w:r>
        <w:r w:rsidR="00350DBF" w:rsidRPr="002B42A7" w:rsidDel="004314BA">
          <w:rPr>
            <w:rFonts w:ascii="Times New Roman" w:hAnsi="Times New Roman" w:cs="Times New Roman"/>
            <w:color w:val="000000"/>
            <w:rPrChange w:id="9938"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9939"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9940" w:author="Ruijie Xu" w:date="2022-03-10T12:31:00Z">
              <w:rPr>
                <w:color w:val="000000" w:themeColor="text1"/>
              </w:rPr>
            </w:rPrChange>
          </w:rPr>
          <w:delText xml:space="preserve">. </w:delText>
        </w:r>
      </w:del>
      <w:del w:id="9941" w:author="Ruijie Xu" w:date="2022-01-28T15:44:00Z">
        <w:r w:rsidR="00234370" w:rsidRPr="002B42A7" w:rsidDel="009F7FE4">
          <w:rPr>
            <w:rFonts w:ascii="Times New Roman" w:hAnsi="Times New Roman" w:cs="Times New Roman"/>
            <w:color w:val="000000" w:themeColor="text1"/>
            <w:rPrChange w:id="9942"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9943"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9944"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9945"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9946"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9947"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9948"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9949"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9950"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9951" w:author="Ruijie Xu" w:date="2022-03-10T12:31:00Z">
              <w:rPr>
                <w:i/>
                <w:iCs/>
                <w:color w:val="000000"/>
              </w:rPr>
            </w:rPrChange>
          </w:rPr>
          <w:delText>et al.</w:delText>
        </w:r>
        <w:r w:rsidR="00350DBF" w:rsidRPr="002B42A7" w:rsidDel="009F7FE4">
          <w:rPr>
            <w:rFonts w:ascii="Times New Roman" w:hAnsi="Times New Roman" w:cs="Times New Roman"/>
            <w:color w:val="000000"/>
            <w:rPrChange w:id="9952"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9953"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9954"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9955"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9956"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9957"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9958"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9959"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9960"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9961"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9962"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9963"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9964"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9965"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9966"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9967"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9968" w:author="Ruijie Xu" w:date="2022-03-10T12:31:00Z">
              <w:rPr>
                <w:color w:val="000000" w:themeColor="text1"/>
              </w:rPr>
            </w:rPrChange>
          </w:rPr>
          <w:delText xml:space="preserve"> without knowing the true microbial composition for each sample. </w:delText>
        </w:r>
      </w:del>
    </w:p>
    <w:bookmarkEnd w:id="9653"/>
    <w:bookmarkEnd w:id="9654"/>
    <w:bookmarkEnd w:id="9655"/>
    <w:p w14:paraId="7E91F79E" w14:textId="5EB49EE4" w:rsidR="005E7952" w:rsidRPr="002B42A7" w:rsidDel="006F201E" w:rsidRDefault="009F7FE4" w:rsidP="00271EA9">
      <w:pPr>
        <w:spacing w:line="480" w:lineRule="auto"/>
        <w:rPr>
          <w:ins w:id="9969" w:author="Liliana Salvador" w:date="2022-02-26T20:54:00Z"/>
          <w:del w:id="9970" w:author="Rajeev, Sree" w:date="2022-03-03T11:40:00Z"/>
          <w:rFonts w:ascii="Times New Roman" w:hAnsi="Times New Roman" w:cs="Times New Roman"/>
          <w:color w:val="000000" w:themeColor="text1"/>
          <w:rPrChange w:id="9971" w:author="Ruijie Xu" w:date="2022-03-10T12:31:00Z">
            <w:rPr>
              <w:ins w:id="9972" w:author="Liliana Salvador" w:date="2022-02-26T20:54:00Z"/>
              <w:del w:id="9973" w:author="Rajeev, Sree" w:date="2022-03-03T11:40:00Z"/>
              <w:color w:val="000000" w:themeColor="text1"/>
            </w:rPr>
          </w:rPrChange>
        </w:rPr>
      </w:pPr>
      <w:ins w:id="9974" w:author="Ruijie Xu" w:date="2022-01-28T15:46:00Z">
        <w:r w:rsidRPr="002B42A7">
          <w:rPr>
            <w:rFonts w:ascii="Times New Roman" w:hAnsi="Times New Roman" w:cs="Times New Roman"/>
            <w:color w:val="000000" w:themeColor="text1"/>
            <w:rPrChange w:id="9975" w:author="Ruijie Xu" w:date="2022-03-10T12:31:00Z">
              <w:rPr>
                <w:color w:val="000000" w:themeColor="text1"/>
              </w:rPr>
            </w:rPrChange>
          </w:rPr>
          <w:tab/>
        </w:r>
      </w:ins>
      <w:ins w:id="9976" w:author="Ruijie Xu" w:date="2022-01-28T15:49:00Z">
        <w:r w:rsidR="00AD3393" w:rsidRPr="002B42A7">
          <w:rPr>
            <w:rFonts w:ascii="Times New Roman" w:hAnsi="Times New Roman" w:cs="Times New Roman"/>
            <w:color w:val="000000" w:themeColor="text1"/>
            <w:rPrChange w:id="9977" w:author="Ruijie Xu" w:date="2022-03-10T12:31:00Z">
              <w:rPr>
                <w:color w:val="000000" w:themeColor="text1"/>
              </w:rPr>
            </w:rPrChange>
          </w:rPr>
          <w:t xml:space="preserve">To compare </w:t>
        </w:r>
      </w:ins>
      <w:ins w:id="9978" w:author="Liliana Salvador" w:date="2022-02-26T20:05:00Z">
        <w:r w:rsidR="001C0737" w:rsidRPr="002B42A7">
          <w:rPr>
            <w:rFonts w:ascii="Times New Roman" w:hAnsi="Times New Roman" w:cs="Times New Roman"/>
            <w:color w:val="000000" w:themeColor="text1"/>
            <w:rPrChange w:id="9979" w:author="Ruijie Xu" w:date="2022-03-10T12:31:00Z">
              <w:rPr>
                <w:color w:val="000000" w:themeColor="text1"/>
              </w:rPr>
            </w:rPrChange>
          </w:rPr>
          <w:t xml:space="preserve">the </w:t>
        </w:r>
      </w:ins>
      <w:ins w:id="9980" w:author="Ruijie Xu" w:date="2022-01-28T15:49:00Z">
        <w:del w:id="9981" w:author="Liliana Salvador" w:date="2022-02-26T20:05:00Z">
          <w:r w:rsidR="00AD3393" w:rsidRPr="002B42A7" w:rsidDel="001C0737">
            <w:rPr>
              <w:rFonts w:ascii="Times New Roman" w:hAnsi="Times New Roman" w:cs="Times New Roman"/>
              <w:color w:val="000000" w:themeColor="text1"/>
              <w:rPrChange w:id="9982"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9983" w:author="Ruijie Xu" w:date="2022-03-10T12:31:00Z">
              <w:rPr>
                <w:color w:val="000000" w:themeColor="text1"/>
              </w:rPr>
            </w:rPrChange>
          </w:rPr>
          <w:t xml:space="preserve">metagenomics profiles classified by each software, we </w:t>
        </w:r>
      </w:ins>
      <w:ins w:id="9984" w:author="Ruijie Xu" w:date="2022-01-28T15:50:00Z">
        <w:r w:rsidR="00AD3393" w:rsidRPr="002B42A7">
          <w:rPr>
            <w:rFonts w:ascii="Times New Roman" w:hAnsi="Times New Roman" w:cs="Times New Roman"/>
            <w:color w:val="000000" w:themeColor="text1"/>
            <w:rPrChange w:id="9985" w:author="Ruijie Xu" w:date="2022-03-10T12:31:00Z">
              <w:rPr>
                <w:color w:val="000000" w:themeColor="text1"/>
              </w:rPr>
            </w:rPrChange>
          </w:rPr>
          <w:t>chose the standard DBs provided by the developers of these software. If the standard DBs w</w:t>
        </w:r>
      </w:ins>
      <w:ins w:id="9986" w:author="Liliana Salvador" w:date="2022-02-26T20:05:00Z">
        <w:r w:rsidR="005B4B4F" w:rsidRPr="002B42A7">
          <w:rPr>
            <w:rFonts w:ascii="Times New Roman" w:hAnsi="Times New Roman" w:cs="Times New Roman"/>
            <w:color w:val="000000" w:themeColor="text1"/>
            <w:rPrChange w:id="9987" w:author="Ruijie Xu" w:date="2022-03-10T12:31:00Z">
              <w:rPr>
                <w:color w:val="000000" w:themeColor="text1"/>
              </w:rPr>
            </w:rPrChange>
          </w:rPr>
          <w:t>ere</w:t>
        </w:r>
      </w:ins>
      <w:ins w:id="9988" w:author="Ruijie Xu" w:date="2022-01-28T15:50:00Z">
        <w:del w:id="9989" w:author="Liliana Salvador" w:date="2022-02-26T20:05:00Z">
          <w:r w:rsidR="00AD3393" w:rsidRPr="002B42A7" w:rsidDel="005B4B4F">
            <w:rPr>
              <w:rFonts w:ascii="Times New Roman" w:hAnsi="Times New Roman" w:cs="Times New Roman"/>
              <w:color w:val="000000" w:themeColor="text1"/>
              <w:rPrChange w:id="9990"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9991" w:author="Ruijie Xu" w:date="2022-03-10T12:31:00Z">
              <w:rPr>
                <w:color w:val="000000" w:themeColor="text1"/>
              </w:rPr>
            </w:rPrChange>
          </w:rPr>
          <w:t xml:space="preserve"> not indicated, we buil</w:t>
        </w:r>
      </w:ins>
      <w:ins w:id="9992" w:author="Ruijie Xu" w:date="2022-01-30T14:21:00Z">
        <w:r w:rsidR="00B9270D" w:rsidRPr="002B42A7">
          <w:rPr>
            <w:rFonts w:ascii="Times New Roman" w:hAnsi="Times New Roman" w:cs="Times New Roman"/>
            <w:color w:val="000000" w:themeColor="text1"/>
            <w:rPrChange w:id="9993" w:author="Ruijie Xu" w:date="2022-03-10T12:31:00Z">
              <w:rPr>
                <w:color w:val="000000" w:themeColor="text1"/>
              </w:rPr>
            </w:rPrChange>
          </w:rPr>
          <w:t>t</w:t>
        </w:r>
      </w:ins>
      <w:ins w:id="9994" w:author="Ruijie Xu" w:date="2022-01-28T15:50:00Z">
        <w:r w:rsidR="00AD3393" w:rsidRPr="002B42A7">
          <w:rPr>
            <w:rFonts w:ascii="Times New Roman" w:hAnsi="Times New Roman" w:cs="Times New Roman"/>
            <w:color w:val="000000" w:themeColor="text1"/>
            <w:rPrChange w:id="9995" w:author="Ruijie Xu" w:date="2022-03-10T12:31:00Z">
              <w:rPr>
                <w:color w:val="000000" w:themeColor="text1"/>
              </w:rPr>
            </w:rPrChange>
          </w:rPr>
          <w:t xml:space="preserve"> the D</w:t>
        </w:r>
      </w:ins>
      <w:ins w:id="9996" w:author="Ruijie Xu" w:date="2022-01-28T15:51:00Z">
        <w:r w:rsidR="00AD3393" w:rsidRPr="002B42A7">
          <w:rPr>
            <w:rFonts w:ascii="Times New Roman" w:hAnsi="Times New Roman" w:cs="Times New Roman"/>
            <w:color w:val="000000" w:themeColor="text1"/>
            <w:rPrChange w:id="9997" w:author="Ruijie Xu" w:date="2022-03-10T12:31:00Z">
              <w:rPr>
                <w:color w:val="000000" w:themeColor="text1"/>
              </w:rPr>
            </w:rPrChange>
          </w:rPr>
          <w:t xml:space="preserve">Bs with the genomes of Bacteria, Archaea, Viruses, and Human available in NCBI’s RefSeq library, which </w:t>
        </w:r>
      </w:ins>
      <w:ins w:id="9998" w:author="Liliana Salvador" w:date="2022-02-26T20:06:00Z">
        <w:r w:rsidR="005B4B4F" w:rsidRPr="002B42A7">
          <w:rPr>
            <w:rFonts w:ascii="Times New Roman" w:hAnsi="Times New Roman" w:cs="Times New Roman"/>
            <w:color w:val="000000" w:themeColor="text1"/>
            <w:rPrChange w:id="9999" w:author="Ruijie Xu" w:date="2022-03-10T12:31:00Z">
              <w:rPr>
                <w:color w:val="000000" w:themeColor="text1"/>
              </w:rPr>
            </w:rPrChange>
          </w:rPr>
          <w:t>are</w:t>
        </w:r>
      </w:ins>
      <w:ins w:id="10000" w:author="Ruijie Xu" w:date="2022-01-28T15:51:00Z">
        <w:del w:id="10001" w:author="Liliana Salvador" w:date="2022-02-26T20:06:00Z">
          <w:r w:rsidR="00AD3393" w:rsidRPr="002B42A7" w:rsidDel="005B4B4F">
            <w:rPr>
              <w:rFonts w:ascii="Times New Roman" w:hAnsi="Times New Roman" w:cs="Times New Roman"/>
              <w:color w:val="000000" w:themeColor="text1"/>
              <w:rPrChange w:id="10002"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003" w:author="Ruijie Xu" w:date="2022-03-10T12:31:00Z">
              <w:rPr>
                <w:color w:val="000000" w:themeColor="text1"/>
              </w:rPr>
            </w:rPrChange>
          </w:rPr>
          <w:t xml:space="preserve"> the compositions </w:t>
        </w:r>
        <w:del w:id="10004" w:author="Liliana Salvador" w:date="2022-02-26T20:53:00Z">
          <w:r w:rsidR="00AD3393" w:rsidRPr="002B42A7" w:rsidDel="00053141">
            <w:rPr>
              <w:rFonts w:ascii="Times New Roman" w:hAnsi="Times New Roman" w:cs="Times New Roman"/>
              <w:color w:val="000000" w:themeColor="text1"/>
              <w:rPrChange w:id="10005" w:author="Ruijie Xu" w:date="2022-03-10T12:31:00Z">
                <w:rPr>
                  <w:color w:val="000000" w:themeColor="text1"/>
                </w:rPr>
              </w:rPrChange>
            </w:rPr>
            <w:delText xml:space="preserve">of the </w:delText>
          </w:r>
        </w:del>
        <w:del w:id="10006" w:author="Liliana Salvador" w:date="2022-02-26T20:06:00Z">
          <w:r w:rsidR="00AD3393" w:rsidRPr="002B42A7" w:rsidDel="005B4B4F">
            <w:rPr>
              <w:rFonts w:ascii="Times New Roman" w:hAnsi="Times New Roman" w:cs="Times New Roman"/>
              <w:color w:val="000000" w:themeColor="text1"/>
              <w:rPrChange w:id="10007" w:author="Ruijie Xu" w:date="2022-03-10T12:31:00Z">
                <w:rPr>
                  <w:color w:val="000000" w:themeColor="text1"/>
                </w:rPr>
              </w:rPrChange>
            </w:rPr>
            <w:delText>databa</w:delText>
          </w:r>
        </w:del>
      </w:ins>
      <w:ins w:id="10008" w:author="Ruijie Xu" w:date="2022-01-28T15:52:00Z">
        <w:del w:id="10009" w:author="Liliana Salvador" w:date="2022-02-26T20:06:00Z">
          <w:r w:rsidR="00AD3393" w:rsidRPr="002B42A7" w:rsidDel="005B4B4F">
            <w:rPr>
              <w:rFonts w:ascii="Times New Roman" w:hAnsi="Times New Roman" w:cs="Times New Roman"/>
              <w:color w:val="000000" w:themeColor="text1"/>
              <w:rPrChange w:id="10010" w:author="Ruijie Xu" w:date="2022-03-10T12:31:00Z">
                <w:rPr>
                  <w:color w:val="000000" w:themeColor="text1"/>
                </w:rPr>
              </w:rPrChange>
            </w:rPr>
            <w:delText>ses</w:delText>
          </w:r>
        </w:del>
        <w:del w:id="10011" w:author="Liliana Salvador" w:date="2022-02-26T20:53:00Z">
          <w:r w:rsidR="00AD3393" w:rsidRPr="002B42A7" w:rsidDel="00053141">
            <w:rPr>
              <w:rFonts w:ascii="Times New Roman" w:hAnsi="Times New Roman" w:cs="Times New Roman"/>
              <w:color w:val="000000" w:themeColor="text1"/>
              <w:rPrChange w:id="10012"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013" w:author="Ruijie Xu" w:date="2022-03-10T12:31:00Z">
              <w:rPr>
                <w:color w:val="000000" w:themeColor="text1"/>
              </w:rPr>
            </w:rPrChange>
          </w:rPr>
          <w:t xml:space="preserve">for most of the pre-built DBs. </w:t>
        </w:r>
        <w:r w:rsidR="00CA5231" w:rsidRPr="002B42A7">
          <w:rPr>
            <w:rFonts w:ascii="Times New Roman" w:hAnsi="Times New Roman" w:cs="Times New Roman"/>
            <w:color w:val="000000" w:themeColor="text1"/>
            <w:rPrChange w:id="10014" w:author="Ruijie Xu" w:date="2022-03-10T12:31:00Z">
              <w:rPr>
                <w:color w:val="000000" w:themeColor="text1"/>
              </w:rPr>
            </w:rPrChange>
          </w:rPr>
          <w:t xml:space="preserve">CLARK-s’ DB was required to </w:t>
        </w:r>
      </w:ins>
      <w:ins w:id="10015" w:author="Liliana Salvador" w:date="2022-02-26T20:06:00Z">
        <w:r w:rsidR="005B4B4F" w:rsidRPr="002B42A7">
          <w:rPr>
            <w:rFonts w:ascii="Times New Roman" w:hAnsi="Times New Roman" w:cs="Times New Roman"/>
            <w:color w:val="000000" w:themeColor="text1"/>
            <w:rPrChange w:id="10016" w:author="Ruijie Xu" w:date="2022-03-10T12:31:00Z">
              <w:rPr>
                <w:color w:val="000000" w:themeColor="text1"/>
              </w:rPr>
            </w:rPrChange>
          </w:rPr>
          <w:t xml:space="preserve">be </w:t>
        </w:r>
      </w:ins>
      <w:ins w:id="10017" w:author="Ruijie Xu" w:date="2022-01-28T15:53:00Z">
        <w:r w:rsidR="00CA5231" w:rsidRPr="002B42A7">
          <w:rPr>
            <w:rFonts w:ascii="Times New Roman" w:hAnsi="Times New Roman" w:cs="Times New Roman"/>
            <w:color w:val="000000" w:themeColor="text1"/>
            <w:rPrChange w:id="10018" w:author="Ruijie Xu" w:date="2022-03-10T12:31:00Z">
              <w:rPr>
                <w:color w:val="000000" w:themeColor="text1"/>
              </w:rPr>
            </w:rPrChange>
          </w:rPr>
          <w:t xml:space="preserve">built on top of a CLARK DB of the same composition, but when the </w:t>
        </w:r>
        <w:del w:id="10019" w:author="Liliana Salvador" w:date="2022-02-26T20:19:00Z">
          <w:r w:rsidR="00CA5231" w:rsidRPr="002B42A7" w:rsidDel="00767935">
            <w:rPr>
              <w:rFonts w:ascii="Times New Roman" w:hAnsi="Times New Roman" w:cs="Times New Roman"/>
              <w:color w:val="000000" w:themeColor="text1"/>
              <w:rPrChange w:id="10020"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021" w:author="Ruijie Xu" w:date="2022-03-10T12:31:00Z">
              <w:rPr>
                <w:color w:val="000000" w:themeColor="text1"/>
              </w:rPr>
            </w:rPrChange>
          </w:rPr>
          <w:t xml:space="preserve">DB </w:t>
        </w:r>
        <w:del w:id="10022" w:author="Liliana Salvador" w:date="2022-02-26T20:19:00Z">
          <w:r w:rsidR="00CA5231" w:rsidRPr="002B42A7" w:rsidDel="00767935">
            <w:rPr>
              <w:rFonts w:ascii="Times New Roman" w:hAnsi="Times New Roman" w:cs="Times New Roman"/>
              <w:color w:val="000000" w:themeColor="text1"/>
              <w:rPrChange w:id="10023" w:author="Ruijie Xu" w:date="2022-03-10T12:31:00Z">
                <w:rPr>
                  <w:color w:val="000000" w:themeColor="text1"/>
                </w:rPr>
              </w:rPrChange>
            </w:rPr>
            <w:delText>was</w:delText>
          </w:r>
        </w:del>
      </w:ins>
      <w:ins w:id="10024" w:author="Ruijie Xu" w:date="2022-01-28T15:54:00Z">
        <w:del w:id="10025" w:author="Liliana Salvador" w:date="2022-02-26T20:19:00Z">
          <w:r w:rsidR="00BC53B2" w:rsidRPr="002B42A7" w:rsidDel="00767935">
            <w:rPr>
              <w:rFonts w:ascii="Times New Roman" w:hAnsi="Times New Roman" w:cs="Times New Roman"/>
              <w:color w:val="000000" w:themeColor="text1"/>
              <w:rPrChange w:id="10026" w:author="Ruijie Xu" w:date="2022-03-10T12:31:00Z">
                <w:rPr>
                  <w:color w:val="000000" w:themeColor="text1"/>
                </w:rPr>
              </w:rPrChange>
            </w:rPr>
            <w:delText xml:space="preserve"> intended to build on top of the CLARK DB</w:delText>
          </w:r>
        </w:del>
      </w:ins>
      <w:ins w:id="10027" w:author="Liliana Salvador" w:date="2022-02-26T20:19:00Z">
        <w:r w:rsidR="00767935" w:rsidRPr="002B42A7">
          <w:rPr>
            <w:rFonts w:ascii="Times New Roman" w:hAnsi="Times New Roman" w:cs="Times New Roman"/>
            <w:color w:val="000000" w:themeColor="text1"/>
            <w:rPrChange w:id="10028" w:author="Ruijie Xu" w:date="2022-03-10T12:31:00Z">
              <w:rPr>
                <w:color w:val="000000" w:themeColor="text1"/>
              </w:rPr>
            </w:rPrChange>
          </w:rPr>
          <w:t>was built</w:t>
        </w:r>
      </w:ins>
      <w:ins w:id="10029" w:author="Ruijie Xu" w:date="2022-01-28T15:54:00Z">
        <w:r w:rsidR="00BC53B2" w:rsidRPr="002B42A7">
          <w:rPr>
            <w:rFonts w:ascii="Times New Roman" w:hAnsi="Times New Roman" w:cs="Times New Roman"/>
            <w:color w:val="000000" w:themeColor="text1"/>
            <w:rPrChange w:id="10030" w:author="Ruijie Xu" w:date="2022-03-10T12:31:00Z">
              <w:rPr>
                <w:color w:val="000000" w:themeColor="text1"/>
              </w:rPr>
            </w:rPrChange>
          </w:rPr>
          <w:t xml:space="preserve"> with the genomes of Bacteria, Archaea, Viruses, and Human, the building was </w:t>
        </w:r>
      </w:ins>
      <w:ins w:id="10031" w:author="Ruijie Xu" w:date="2022-01-28T15:55:00Z">
        <w:r w:rsidR="00BC53B2" w:rsidRPr="002B42A7">
          <w:rPr>
            <w:rFonts w:ascii="Times New Roman" w:hAnsi="Times New Roman" w:cs="Times New Roman"/>
            <w:color w:val="000000" w:themeColor="text1"/>
            <w:rPrChange w:id="10032" w:author="Ruijie Xu" w:date="2022-03-10T12:31:00Z">
              <w:rPr>
                <w:color w:val="000000" w:themeColor="text1"/>
              </w:rPr>
            </w:rPrChange>
          </w:rPr>
          <w:t>suspended</w:t>
        </w:r>
      </w:ins>
      <w:ins w:id="10033" w:author="Ruijie Xu" w:date="2022-01-28T15:54:00Z">
        <w:r w:rsidR="00BC53B2" w:rsidRPr="002B42A7">
          <w:rPr>
            <w:rFonts w:ascii="Times New Roman" w:hAnsi="Times New Roman" w:cs="Times New Roman"/>
            <w:color w:val="000000" w:themeColor="text1"/>
            <w:rPrChange w:id="10034" w:author="Ruijie Xu" w:date="2022-03-10T12:31:00Z">
              <w:rPr>
                <w:color w:val="000000" w:themeColor="text1"/>
              </w:rPr>
            </w:rPrChange>
          </w:rPr>
          <w:t xml:space="preserve"> </w:t>
        </w:r>
      </w:ins>
      <w:ins w:id="10035" w:author="Ruijie Xu" w:date="2022-01-28T15:55:00Z">
        <w:r w:rsidR="00BC53B2" w:rsidRPr="002B42A7">
          <w:rPr>
            <w:rFonts w:ascii="Times New Roman" w:hAnsi="Times New Roman" w:cs="Times New Roman"/>
            <w:color w:val="000000" w:themeColor="text1"/>
            <w:rPrChange w:id="10036" w:author="Ruijie Xu" w:date="2022-03-10T12:31:00Z">
              <w:rPr>
                <w:color w:val="000000" w:themeColor="text1"/>
              </w:rPr>
            </w:rPrChange>
          </w:rPr>
          <w:t xml:space="preserve">by the software </w:t>
        </w:r>
      </w:ins>
      <w:ins w:id="10037" w:author="Ruijie Xu" w:date="2022-01-28T15:56:00Z">
        <w:r w:rsidR="00BC53B2" w:rsidRPr="002B42A7">
          <w:rPr>
            <w:rFonts w:ascii="Times New Roman" w:hAnsi="Times New Roman" w:cs="Times New Roman"/>
            <w:color w:val="000000" w:themeColor="text1"/>
            <w:rPrChange w:id="10038" w:author="Ruijie Xu" w:date="2022-03-10T12:31:00Z">
              <w:rPr>
                <w:color w:val="000000" w:themeColor="text1"/>
              </w:rPr>
            </w:rPrChange>
          </w:rPr>
          <w:t>with the error message “</w:t>
        </w:r>
      </w:ins>
      <w:ins w:id="10039" w:author="Ruijie Xu" w:date="2022-01-28T15:57:00Z">
        <w:r w:rsidR="00BC53B2" w:rsidRPr="002B42A7">
          <w:rPr>
            <w:rFonts w:ascii="Times New Roman" w:hAnsi="Times New Roman" w:cs="Times New Roman"/>
            <w:color w:val="000000" w:themeColor="text1"/>
            <w:rPrChange w:id="10040" w:author="Ruijie Xu" w:date="2022-03-10T12:31:00Z">
              <w:rPr>
                <w:color w:val="000000" w:themeColor="text1"/>
              </w:rPr>
            </w:rPrChange>
          </w:rPr>
          <w:t>t</w:t>
        </w:r>
      </w:ins>
      <w:ins w:id="10041" w:author="Ruijie Xu" w:date="2022-01-28T15:56:00Z">
        <w:r w:rsidR="00BC53B2" w:rsidRPr="002B42A7">
          <w:rPr>
            <w:rFonts w:ascii="Times New Roman" w:hAnsi="Times New Roman" w:cs="Times New Roman"/>
            <w:color w:val="000000" w:themeColor="text1"/>
            <w:rPrChange w:id="10042" w:author="Ruijie Xu" w:date="2022-03-10T12:31:00Z">
              <w:rPr>
                <w:color w:val="000000" w:themeColor="text1"/>
              </w:rPr>
            </w:rPrChange>
          </w:rPr>
          <w:t>he number of targets exceeds the limit (16383)”</w:t>
        </w:r>
      </w:ins>
      <w:ins w:id="10043" w:author="Ruijie Xu" w:date="2022-01-28T15:57:00Z">
        <w:r w:rsidR="00BC53B2" w:rsidRPr="002B42A7">
          <w:rPr>
            <w:rFonts w:ascii="Times New Roman" w:hAnsi="Times New Roman" w:cs="Times New Roman"/>
            <w:color w:val="000000" w:themeColor="text1"/>
            <w:rPrChange w:id="10044" w:author="Ruijie Xu" w:date="2022-03-10T12:31:00Z">
              <w:rPr>
                <w:color w:val="000000" w:themeColor="text1"/>
              </w:rPr>
            </w:rPrChange>
          </w:rPr>
          <w:t xml:space="preserve">. This limitation was reported to the developer of CLARK-s, but </w:t>
        </w:r>
        <w:del w:id="10045" w:author="Liliana Salvador" w:date="2022-02-26T20:48:00Z">
          <w:r w:rsidR="00BC53B2" w:rsidRPr="002B42A7" w:rsidDel="00053141">
            <w:rPr>
              <w:rFonts w:ascii="Times New Roman" w:hAnsi="Times New Roman" w:cs="Times New Roman"/>
              <w:color w:val="000000" w:themeColor="text1"/>
              <w:rPrChange w:id="10046" w:author="Ruijie Xu" w:date="2022-03-10T12:31:00Z">
                <w:rPr>
                  <w:color w:val="000000" w:themeColor="text1"/>
                </w:rPr>
              </w:rPrChange>
            </w:rPr>
            <w:delText>was</w:delText>
          </w:r>
        </w:del>
      </w:ins>
      <w:ins w:id="10047" w:author="Liliana Salvador" w:date="2022-02-26T20:48:00Z">
        <w:r w:rsidR="00053141" w:rsidRPr="002B42A7">
          <w:rPr>
            <w:rFonts w:ascii="Times New Roman" w:hAnsi="Times New Roman" w:cs="Times New Roman"/>
            <w:color w:val="000000" w:themeColor="text1"/>
            <w:rPrChange w:id="10048" w:author="Ruijie Xu" w:date="2022-03-10T12:31:00Z">
              <w:rPr>
                <w:color w:val="000000" w:themeColor="text1"/>
              </w:rPr>
            </w:rPrChange>
          </w:rPr>
          <w:t>it</w:t>
        </w:r>
      </w:ins>
      <w:ins w:id="10049" w:author="Ruijie Xu" w:date="2022-01-28T15:57:00Z">
        <w:r w:rsidR="00BC53B2" w:rsidRPr="002B42A7">
          <w:rPr>
            <w:rFonts w:ascii="Times New Roman" w:hAnsi="Times New Roman" w:cs="Times New Roman"/>
            <w:color w:val="000000" w:themeColor="text1"/>
            <w:rPrChange w:id="10050" w:author="Ruijie Xu" w:date="2022-03-10T12:31:00Z">
              <w:rPr>
                <w:color w:val="000000" w:themeColor="text1"/>
              </w:rPr>
            </w:rPrChange>
          </w:rPr>
          <w:t xml:space="preserve"> has not been resolved </w:t>
        </w:r>
        <w:del w:id="10051" w:author="Liliana Salvador" w:date="2022-02-26T20:20:00Z">
          <w:r w:rsidR="00BC53B2" w:rsidRPr="002B42A7" w:rsidDel="00406A09">
            <w:rPr>
              <w:rFonts w:ascii="Times New Roman" w:hAnsi="Times New Roman" w:cs="Times New Roman"/>
              <w:color w:val="000000" w:themeColor="text1"/>
              <w:rPrChange w:id="10052" w:author="Ruijie Xu" w:date="2022-03-10T12:31:00Z">
                <w:rPr>
                  <w:color w:val="000000" w:themeColor="text1"/>
                </w:rPr>
              </w:rPrChange>
            </w:rPr>
            <w:delText>yet</w:delText>
          </w:r>
        </w:del>
      </w:ins>
      <w:ins w:id="10053" w:author="Ruijie Xu" w:date="2022-01-30T14:22:00Z">
        <w:del w:id="10054" w:author="Liliana Salvador" w:date="2022-02-26T20:20:00Z">
          <w:r w:rsidR="00B9270D" w:rsidRPr="002B42A7" w:rsidDel="00406A09">
            <w:rPr>
              <w:rFonts w:ascii="Times New Roman" w:hAnsi="Times New Roman" w:cs="Times New Roman"/>
              <w:color w:val="000000" w:themeColor="text1"/>
              <w:rPrChange w:id="10055"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056" w:author="Ruijie Xu" w:date="2022-03-10T12:31:00Z">
              <w:rPr>
                <w:color w:val="000000" w:themeColor="text1"/>
              </w:rPr>
            </w:rPrChange>
          </w:rPr>
          <w:t>by the time this manuscript was drafted</w:t>
        </w:r>
      </w:ins>
      <w:ins w:id="10057" w:author="Ruijie Xu" w:date="2022-01-28T15:57:00Z">
        <w:r w:rsidR="00BC53B2" w:rsidRPr="002B42A7">
          <w:rPr>
            <w:rFonts w:ascii="Times New Roman" w:hAnsi="Times New Roman" w:cs="Times New Roman"/>
            <w:color w:val="000000" w:themeColor="text1"/>
            <w:rPrChange w:id="10058" w:author="Ruijie Xu" w:date="2022-03-10T12:31:00Z">
              <w:rPr>
                <w:color w:val="000000" w:themeColor="text1"/>
              </w:rPr>
            </w:rPrChange>
          </w:rPr>
          <w:t>. We bypass</w:t>
        </w:r>
      </w:ins>
      <w:ins w:id="10059" w:author="Ruijie Xu" w:date="2022-01-28T15:59:00Z">
        <w:r w:rsidR="00564D93" w:rsidRPr="002B42A7">
          <w:rPr>
            <w:rFonts w:ascii="Times New Roman" w:hAnsi="Times New Roman" w:cs="Times New Roman"/>
            <w:color w:val="000000" w:themeColor="text1"/>
            <w:rPrChange w:id="10060" w:author="Ruijie Xu" w:date="2022-03-10T12:31:00Z">
              <w:rPr>
                <w:color w:val="000000" w:themeColor="text1"/>
              </w:rPr>
            </w:rPrChange>
          </w:rPr>
          <w:t>ed</w:t>
        </w:r>
      </w:ins>
      <w:ins w:id="10061" w:author="Ruijie Xu" w:date="2022-01-28T15:57:00Z">
        <w:r w:rsidR="00BC53B2" w:rsidRPr="002B42A7">
          <w:rPr>
            <w:rFonts w:ascii="Times New Roman" w:hAnsi="Times New Roman" w:cs="Times New Roman"/>
            <w:color w:val="000000" w:themeColor="text1"/>
            <w:rPrChange w:id="10062" w:author="Ruijie Xu" w:date="2022-03-10T12:31:00Z">
              <w:rPr>
                <w:color w:val="000000" w:themeColor="text1"/>
              </w:rPr>
            </w:rPrChange>
          </w:rPr>
          <w:t xml:space="preserve"> the limitati</w:t>
        </w:r>
      </w:ins>
      <w:ins w:id="10063" w:author="Ruijie Xu" w:date="2022-01-28T15:58:00Z">
        <w:r w:rsidR="00BC53B2" w:rsidRPr="002B42A7">
          <w:rPr>
            <w:rFonts w:ascii="Times New Roman" w:hAnsi="Times New Roman" w:cs="Times New Roman"/>
            <w:color w:val="000000" w:themeColor="text1"/>
            <w:rPrChange w:id="10064" w:author="Ruijie Xu" w:date="2022-03-10T12:31:00Z">
              <w:rPr>
                <w:color w:val="000000" w:themeColor="text1"/>
              </w:rPr>
            </w:rPrChange>
          </w:rPr>
          <w:t xml:space="preserve">on by building the DB with Bacteria, Archaea, </w:t>
        </w:r>
      </w:ins>
      <w:ins w:id="10065" w:author="Ruijie Xu" w:date="2022-01-28T15:59:00Z">
        <w:r w:rsidR="00A31E40" w:rsidRPr="002B42A7">
          <w:rPr>
            <w:rFonts w:ascii="Times New Roman" w:hAnsi="Times New Roman" w:cs="Times New Roman"/>
            <w:color w:val="000000" w:themeColor="text1"/>
            <w:rPrChange w:id="10066" w:author="Ruijie Xu" w:date="2022-03-10T12:31:00Z">
              <w:rPr>
                <w:color w:val="000000" w:themeColor="text1"/>
              </w:rPr>
            </w:rPrChange>
          </w:rPr>
          <w:t xml:space="preserve">and </w:t>
        </w:r>
      </w:ins>
      <w:ins w:id="10067" w:author="Ruijie Xu" w:date="2022-01-28T15:58:00Z">
        <w:r w:rsidR="00BC53B2" w:rsidRPr="002B42A7">
          <w:rPr>
            <w:rFonts w:ascii="Times New Roman" w:hAnsi="Times New Roman" w:cs="Times New Roman"/>
            <w:color w:val="000000" w:themeColor="text1"/>
            <w:rPrChange w:id="10068" w:author="Ruijie Xu" w:date="2022-03-10T12:31:00Z">
              <w:rPr>
                <w:color w:val="000000" w:themeColor="text1"/>
              </w:rPr>
            </w:rPrChange>
          </w:rPr>
          <w:t>Vir</w:t>
        </w:r>
        <w:del w:id="10069" w:author="Liliana Salvador" w:date="2022-02-26T20:49:00Z">
          <w:r w:rsidR="00BC53B2" w:rsidRPr="002B42A7" w:rsidDel="00053141">
            <w:rPr>
              <w:rFonts w:ascii="Times New Roman" w:hAnsi="Times New Roman" w:cs="Times New Roman"/>
              <w:color w:val="000000" w:themeColor="text1"/>
              <w:rPrChange w:id="10070"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071" w:author="Ruijie Xu" w:date="2022-03-10T12:31:00Z">
              <w:rPr>
                <w:color w:val="000000" w:themeColor="text1"/>
              </w:rPr>
            </w:rPrChange>
          </w:rPr>
          <w:t>u</w:t>
        </w:r>
      </w:ins>
      <w:ins w:id="10072" w:author="Liliana Salvador" w:date="2022-02-26T20:49:00Z">
        <w:r w:rsidR="00053141" w:rsidRPr="002B42A7">
          <w:rPr>
            <w:rFonts w:ascii="Times New Roman" w:hAnsi="Times New Roman" w:cs="Times New Roman"/>
            <w:color w:val="000000" w:themeColor="text1"/>
            <w:rPrChange w:id="10073" w:author="Ruijie Xu" w:date="2022-03-10T12:31:00Z">
              <w:rPr>
                <w:color w:val="000000" w:themeColor="text1"/>
              </w:rPr>
            </w:rPrChange>
          </w:rPr>
          <w:t>s</w:t>
        </w:r>
      </w:ins>
      <w:ins w:id="10074" w:author="Ruijie Xu" w:date="2022-01-28T15:58:00Z">
        <w:r w:rsidR="00BC53B2" w:rsidRPr="002B42A7">
          <w:rPr>
            <w:rFonts w:ascii="Times New Roman" w:hAnsi="Times New Roman" w:cs="Times New Roman"/>
            <w:color w:val="000000" w:themeColor="text1"/>
            <w:rPrChange w:id="10075" w:author="Ruijie Xu" w:date="2022-03-10T12:31:00Z">
              <w:rPr>
                <w:color w:val="000000" w:themeColor="text1"/>
              </w:rPr>
            </w:rPrChange>
          </w:rPr>
          <w:t xml:space="preserve">es genomes separately, and </w:t>
        </w:r>
        <w:r w:rsidR="00BC53B2" w:rsidRPr="002B42A7">
          <w:rPr>
            <w:rFonts w:ascii="Times New Roman" w:hAnsi="Times New Roman" w:cs="Times New Roman"/>
            <w:color w:val="000000" w:themeColor="text1"/>
            <w:rPrChange w:id="10076" w:author="Ruijie Xu" w:date="2022-03-10T12:31:00Z">
              <w:rPr>
                <w:color w:val="000000" w:themeColor="text1"/>
              </w:rPr>
            </w:rPrChange>
          </w:rPr>
          <w:lastRenderedPageBreak/>
          <w:t>combin</w:t>
        </w:r>
      </w:ins>
      <w:ins w:id="10077" w:author="Liliana Salvador" w:date="2022-02-26T20:53:00Z">
        <w:r w:rsidR="00053141" w:rsidRPr="002B42A7">
          <w:rPr>
            <w:rFonts w:ascii="Times New Roman" w:hAnsi="Times New Roman" w:cs="Times New Roman"/>
            <w:color w:val="000000" w:themeColor="text1"/>
            <w:rPrChange w:id="10078" w:author="Ruijie Xu" w:date="2022-03-10T12:31:00Z">
              <w:rPr>
                <w:color w:val="000000" w:themeColor="text1"/>
              </w:rPr>
            </w:rPrChange>
          </w:rPr>
          <w:t>ing</w:t>
        </w:r>
      </w:ins>
      <w:ins w:id="10079" w:author="Ruijie Xu" w:date="2022-01-28T15:58:00Z">
        <w:del w:id="10080" w:author="Liliana Salvador" w:date="2022-02-26T20:53:00Z">
          <w:r w:rsidR="00BC53B2" w:rsidRPr="002B42A7" w:rsidDel="00053141">
            <w:rPr>
              <w:rFonts w:ascii="Times New Roman" w:hAnsi="Times New Roman" w:cs="Times New Roman"/>
              <w:color w:val="000000" w:themeColor="text1"/>
              <w:rPrChange w:id="10081"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082" w:author="Ruijie Xu" w:date="2022-03-10T12:31:00Z">
              <w:rPr>
                <w:color w:val="000000" w:themeColor="text1"/>
              </w:rPr>
            </w:rPrChange>
          </w:rPr>
          <w:t xml:space="preserve"> the classifications using each DB</w:t>
        </w:r>
        <w:del w:id="10083" w:author="Liliana Salvador" w:date="2022-02-26T20:54:00Z">
          <w:r w:rsidR="00BC53B2" w:rsidRPr="002B42A7" w:rsidDel="00053141">
            <w:rPr>
              <w:rFonts w:ascii="Times New Roman" w:hAnsi="Times New Roman" w:cs="Times New Roman"/>
              <w:color w:val="000000" w:themeColor="text1"/>
              <w:rPrChange w:id="10084"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085" w:author="Ruijie Xu" w:date="2022-03-10T12:31:00Z">
              <w:rPr>
                <w:color w:val="000000" w:themeColor="text1"/>
              </w:rPr>
            </w:rPrChange>
          </w:rPr>
          <w:t xml:space="preserve"> at end of the analy</w:t>
        </w:r>
      </w:ins>
      <w:ins w:id="10086" w:author="Ruijie Xu" w:date="2022-01-28T15:59:00Z">
        <w:r w:rsidR="00BC53B2" w:rsidRPr="002B42A7">
          <w:rPr>
            <w:rFonts w:ascii="Times New Roman" w:hAnsi="Times New Roman" w:cs="Times New Roman"/>
            <w:color w:val="000000" w:themeColor="text1"/>
            <w:rPrChange w:id="10087" w:author="Ruijie Xu" w:date="2022-03-10T12:31:00Z">
              <w:rPr>
                <w:color w:val="000000" w:themeColor="text1"/>
              </w:rPr>
            </w:rPrChange>
          </w:rPr>
          <w:t xml:space="preserve">sis. </w:t>
        </w:r>
      </w:ins>
      <w:ins w:id="10088" w:author="Ruijie Xu" w:date="2022-01-28T16:00:00Z">
        <w:r w:rsidR="005E7952" w:rsidRPr="002B42A7">
          <w:rPr>
            <w:rFonts w:ascii="Times New Roman" w:hAnsi="Times New Roman" w:cs="Times New Roman"/>
            <w:color w:val="000000" w:themeColor="text1"/>
            <w:rPrChange w:id="10089" w:author="Ruijie Xu" w:date="2022-03-10T12:31:00Z">
              <w:rPr>
                <w:color w:val="000000" w:themeColor="text1"/>
              </w:rPr>
            </w:rPrChange>
          </w:rPr>
          <w:t xml:space="preserve">In addition, Metaphlan3, which </w:t>
        </w:r>
      </w:ins>
      <w:ins w:id="10090" w:author="Ruijie Xu" w:date="2022-01-28T16:01:00Z">
        <w:r w:rsidR="005E7952" w:rsidRPr="002B42A7">
          <w:rPr>
            <w:rFonts w:ascii="Times New Roman" w:hAnsi="Times New Roman" w:cs="Times New Roman"/>
            <w:color w:val="000000" w:themeColor="text1"/>
            <w:rPrChange w:id="10091" w:author="Ruijie Xu" w:date="2022-03-10T12:31:00Z">
              <w:rPr>
                <w:color w:val="000000" w:themeColor="text1"/>
              </w:rPr>
            </w:rPrChange>
          </w:rPr>
          <w:t xml:space="preserve">identifies </w:t>
        </w:r>
      </w:ins>
      <w:ins w:id="10092" w:author="Ruijie Xu" w:date="2022-01-30T14:23:00Z">
        <w:r w:rsidR="00B9270D" w:rsidRPr="002B42A7">
          <w:rPr>
            <w:rFonts w:ascii="Times New Roman" w:hAnsi="Times New Roman" w:cs="Times New Roman"/>
            <w:color w:val="000000" w:themeColor="text1"/>
            <w:rPrChange w:id="10093" w:author="Ruijie Xu" w:date="2022-03-10T12:31:00Z">
              <w:rPr>
                <w:color w:val="000000" w:themeColor="text1"/>
              </w:rPr>
            </w:rPrChange>
          </w:rPr>
          <w:t xml:space="preserve">the </w:t>
        </w:r>
      </w:ins>
      <w:ins w:id="10094" w:author="Ruijie Xu" w:date="2022-01-28T16:01:00Z">
        <w:r w:rsidR="005E7952" w:rsidRPr="002B42A7">
          <w:rPr>
            <w:rFonts w:ascii="Times New Roman" w:hAnsi="Times New Roman" w:cs="Times New Roman"/>
            <w:color w:val="000000" w:themeColor="text1"/>
            <w:rPrChange w:id="10095" w:author="Ruijie Xu" w:date="2022-03-10T12:31:00Z">
              <w:rPr>
                <w:color w:val="000000" w:themeColor="text1"/>
              </w:rPr>
            </w:rPrChange>
          </w:rPr>
          <w:t xml:space="preserve">microbial taxon with </w:t>
        </w:r>
      </w:ins>
      <w:ins w:id="10096" w:author="Ruijie Xu" w:date="2022-01-28T16:02:00Z">
        <w:r w:rsidR="005E7952" w:rsidRPr="002B42A7">
          <w:rPr>
            <w:rFonts w:ascii="Times New Roman" w:hAnsi="Times New Roman" w:cs="Times New Roman"/>
            <w:color w:val="000000" w:themeColor="text1"/>
            <w:rPrChange w:id="10097" w:author="Ruijie Xu" w:date="2022-03-10T12:31:00Z">
              <w:rPr>
                <w:color w:val="000000" w:themeColor="text1"/>
              </w:rPr>
            </w:rPrChange>
          </w:rPr>
          <w:t>marker genes, does not have an option to build a customized DB</w:t>
        </w:r>
        <w:del w:id="10098" w:author="Liliana Salvador" w:date="2022-02-26T20:54:00Z">
          <w:r w:rsidR="005E7952" w:rsidRPr="002B42A7" w:rsidDel="00053141">
            <w:rPr>
              <w:rFonts w:ascii="Times New Roman" w:hAnsi="Times New Roman" w:cs="Times New Roman"/>
              <w:color w:val="000000" w:themeColor="text1"/>
              <w:rPrChange w:id="10099" w:author="Ruijie Xu" w:date="2022-03-10T12:31:00Z">
                <w:rPr>
                  <w:color w:val="000000" w:themeColor="text1"/>
                </w:rPr>
              </w:rPrChange>
            </w:rPr>
            <w:delText>s</w:delText>
          </w:r>
        </w:del>
      </w:ins>
      <w:ins w:id="10100" w:author="Ruijie Xu" w:date="2022-01-28T16:03:00Z">
        <w:r w:rsidR="005E7952" w:rsidRPr="002B42A7">
          <w:rPr>
            <w:rFonts w:ascii="Times New Roman" w:hAnsi="Times New Roman" w:cs="Times New Roman"/>
            <w:color w:val="000000" w:themeColor="text1"/>
            <w:rPrChange w:id="10101"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102" w:author="Ruijie Xu" w:date="2022-01-28T16:03:00Z"/>
          <w:rFonts w:ascii="Times New Roman" w:hAnsi="Times New Roman" w:cs="Times New Roman"/>
          <w:color w:val="000000" w:themeColor="text1"/>
          <w:rPrChange w:id="10103" w:author="Ruijie Xu" w:date="2022-03-10T12:31:00Z">
            <w:rPr>
              <w:ins w:id="10104"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105" w:author="Ruijie Xu" w:date="2022-01-28T16:11:00Z"/>
          <w:rFonts w:ascii="Times New Roman" w:hAnsi="Times New Roman" w:cs="Times New Roman"/>
          <w:color w:val="000000" w:themeColor="text1"/>
          <w:rPrChange w:id="10106" w:author="Ruijie Xu" w:date="2022-03-10T12:31:00Z">
            <w:rPr>
              <w:del w:id="10107" w:author="Ruijie Xu" w:date="2022-01-28T16:11:00Z"/>
              <w:color w:val="000000" w:themeColor="text1"/>
            </w:rPr>
          </w:rPrChange>
        </w:rPr>
      </w:pPr>
    </w:p>
    <w:p w14:paraId="3EE4F7C9" w14:textId="4F5A2C50" w:rsidR="00765778" w:rsidRPr="002B42A7" w:rsidRDefault="00765778" w:rsidP="00D33126">
      <w:pPr>
        <w:spacing w:line="480" w:lineRule="auto"/>
        <w:rPr>
          <w:ins w:id="10108" w:author="Ruijie Xu" w:date="2022-01-30T12:35:00Z"/>
          <w:rFonts w:ascii="Times New Roman" w:hAnsi="Times New Roman" w:cs="Times New Roman"/>
          <w:b/>
          <w:bCs/>
          <w:color w:val="000000" w:themeColor="text1"/>
          <w:rPrChange w:id="10109" w:author="Ruijie Xu" w:date="2022-03-10T12:31:00Z">
            <w:rPr>
              <w:ins w:id="10110" w:author="Ruijie Xu" w:date="2022-01-30T12:35:00Z"/>
              <w:color w:val="000000" w:themeColor="text1"/>
            </w:rPr>
          </w:rPrChange>
        </w:rPr>
      </w:pPr>
      <w:ins w:id="10111" w:author="Ruijie Xu" w:date="2022-01-30T12:35:00Z">
        <w:r w:rsidRPr="002B42A7">
          <w:rPr>
            <w:rFonts w:ascii="Times New Roman" w:hAnsi="Times New Roman" w:cs="Times New Roman"/>
            <w:b/>
            <w:bCs/>
            <w:color w:val="000000" w:themeColor="text1"/>
            <w:rPrChange w:id="10112" w:author="Ruijie Xu" w:date="2022-03-10T12:31:00Z">
              <w:rPr>
                <w:b/>
                <w:bCs/>
                <w:color w:val="000000" w:themeColor="text1"/>
              </w:rPr>
            </w:rPrChange>
          </w:rPr>
          <w:t xml:space="preserve">Biases in </w:t>
        </w:r>
      </w:ins>
      <w:ins w:id="10113" w:author="Liliana Salvador" w:date="2022-02-26T20:54:00Z">
        <w:r w:rsidR="00053141" w:rsidRPr="002B42A7">
          <w:rPr>
            <w:rFonts w:ascii="Times New Roman" w:hAnsi="Times New Roman" w:cs="Times New Roman"/>
            <w:b/>
            <w:bCs/>
            <w:color w:val="000000" w:themeColor="text1"/>
            <w:rPrChange w:id="10114" w:author="Ruijie Xu" w:date="2022-03-10T12:31:00Z">
              <w:rPr>
                <w:b/>
                <w:bCs/>
                <w:color w:val="000000" w:themeColor="text1"/>
              </w:rPr>
            </w:rPrChange>
          </w:rPr>
          <w:t>m</w:t>
        </w:r>
      </w:ins>
      <w:ins w:id="10115" w:author="Ruijie Xu" w:date="2022-01-30T12:35:00Z">
        <w:del w:id="10116" w:author="Liliana Salvador" w:date="2022-02-26T20:54:00Z">
          <w:r w:rsidRPr="002B42A7" w:rsidDel="00053141">
            <w:rPr>
              <w:rFonts w:ascii="Times New Roman" w:hAnsi="Times New Roman" w:cs="Times New Roman"/>
              <w:b/>
              <w:bCs/>
              <w:color w:val="000000" w:themeColor="text1"/>
              <w:rPrChange w:id="10117"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118" w:author="Ruijie Xu" w:date="2022-03-10T12:31:00Z">
              <w:rPr>
                <w:b/>
                <w:bCs/>
                <w:color w:val="000000" w:themeColor="text1"/>
              </w:rPr>
            </w:rPrChange>
          </w:rPr>
          <w:t>ic</w:t>
        </w:r>
        <w:del w:id="10119" w:author="Liliana Salvador" w:date="2022-02-26T20:54:00Z">
          <w:r w:rsidRPr="002B42A7" w:rsidDel="00053141">
            <w:rPr>
              <w:rFonts w:ascii="Times New Roman" w:hAnsi="Times New Roman" w:cs="Times New Roman"/>
              <w:b/>
              <w:bCs/>
              <w:color w:val="000000" w:themeColor="text1"/>
              <w:rPrChange w:id="10120"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121" w:author="Ruijie Xu" w:date="2022-03-10T12:31:00Z">
              <w:rPr>
                <w:b/>
                <w:bCs/>
                <w:color w:val="000000" w:themeColor="text1"/>
              </w:rPr>
            </w:rPrChange>
          </w:rPr>
          <w:t>r</w:t>
        </w:r>
      </w:ins>
      <w:ins w:id="10122" w:author="Liliana Salvador" w:date="2022-02-26T20:54:00Z">
        <w:r w:rsidR="00053141" w:rsidRPr="002B42A7">
          <w:rPr>
            <w:rFonts w:ascii="Times New Roman" w:hAnsi="Times New Roman" w:cs="Times New Roman"/>
            <w:b/>
            <w:bCs/>
            <w:color w:val="000000" w:themeColor="text1"/>
            <w:rPrChange w:id="10123" w:author="Ruijie Xu" w:date="2022-03-10T12:31:00Z">
              <w:rPr>
                <w:b/>
                <w:bCs/>
                <w:color w:val="000000" w:themeColor="text1"/>
              </w:rPr>
            </w:rPrChange>
          </w:rPr>
          <w:t>o</w:t>
        </w:r>
      </w:ins>
      <w:ins w:id="10124" w:author="Ruijie Xu" w:date="2022-01-30T12:35:00Z">
        <w:r w:rsidRPr="002B42A7">
          <w:rPr>
            <w:rFonts w:ascii="Times New Roman" w:hAnsi="Times New Roman" w:cs="Times New Roman"/>
            <w:b/>
            <w:bCs/>
            <w:color w:val="000000" w:themeColor="text1"/>
            <w:rPrChange w:id="10125" w:author="Ruijie Xu" w:date="2022-03-10T12:31:00Z">
              <w:rPr>
                <w:b/>
                <w:bCs/>
                <w:color w:val="000000" w:themeColor="text1"/>
              </w:rPr>
            </w:rPrChange>
          </w:rPr>
          <w:t xml:space="preserve">bial </w:t>
        </w:r>
      </w:ins>
      <w:ins w:id="10126" w:author="Liliana Salvador" w:date="2022-02-26T20:54:00Z">
        <w:r w:rsidR="00053141" w:rsidRPr="002B42A7">
          <w:rPr>
            <w:rFonts w:ascii="Times New Roman" w:hAnsi="Times New Roman" w:cs="Times New Roman"/>
            <w:b/>
            <w:bCs/>
            <w:color w:val="000000" w:themeColor="text1"/>
            <w:rPrChange w:id="10127" w:author="Ruijie Xu" w:date="2022-03-10T12:31:00Z">
              <w:rPr>
                <w:b/>
                <w:bCs/>
                <w:color w:val="000000" w:themeColor="text1"/>
              </w:rPr>
            </w:rPrChange>
          </w:rPr>
          <w:t>p</w:t>
        </w:r>
      </w:ins>
      <w:ins w:id="10128" w:author="Ruijie Xu" w:date="2022-01-30T12:35:00Z">
        <w:del w:id="10129" w:author="Liliana Salvador" w:date="2022-02-26T20:54:00Z">
          <w:r w:rsidRPr="002B42A7" w:rsidDel="00053141">
            <w:rPr>
              <w:rFonts w:ascii="Times New Roman" w:hAnsi="Times New Roman" w:cs="Times New Roman"/>
              <w:b/>
              <w:bCs/>
              <w:color w:val="000000" w:themeColor="text1"/>
              <w:rPrChange w:id="10130"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131" w:author="Ruijie Xu" w:date="2022-03-10T12:31:00Z">
              <w:rPr>
                <w:b/>
                <w:bCs/>
                <w:color w:val="000000" w:themeColor="text1"/>
              </w:rPr>
            </w:rPrChange>
          </w:rPr>
          <w:t xml:space="preserve">rofiles </w:t>
        </w:r>
      </w:ins>
      <w:ins w:id="10132" w:author="Liliana Salvador" w:date="2022-02-26T20:54:00Z">
        <w:r w:rsidR="00053141" w:rsidRPr="002B42A7">
          <w:rPr>
            <w:rFonts w:ascii="Times New Roman" w:hAnsi="Times New Roman" w:cs="Times New Roman"/>
            <w:b/>
            <w:bCs/>
            <w:color w:val="000000" w:themeColor="text1"/>
            <w:rPrChange w:id="10133" w:author="Ruijie Xu" w:date="2022-03-10T12:31:00Z">
              <w:rPr>
                <w:b/>
                <w:bCs/>
                <w:color w:val="000000" w:themeColor="text1"/>
              </w:rPr>
            </w:rPrChange>
          </w:rPr>
          <w:t>i</w:t>
        </w:r>
      </w:ins>
      <w:ins w:id="10134" w:author="Ruijie Xu" w:date="2022-01-30T12:35:00Z">
        <w:del w:id="10135" w:author="Liliana Salvador" w:date="2022-02-26T20:54:00Z">
          <w:r w:rsidRPr="002B42A7" w:rsidDel="00053141">
            <w:rPr>
              <w:rFonts w:ascii="Times New Roman" w:hAnsi="Times New Roman" w:cs="Times New Roman"/>
              <w:b/>
              <w:bCs/>
              <w:color w:val="000000" w:themeColor="text1"/>
              <w:rPrChange w:id="10136"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137" w:author="Ruijie Xu" w:date="2022-03-10T12:31:00Z">
              <w:rPr>
                <w:b/>
                <w:bCs/>
                <w:color w:val="000000" w:themeColor="text1"/>
              </w:rPr>
            </w:rPrChange>
          </w:rPr>
          <w:t>ntroduced from</w:t>
        </w:r>
      </w:ins>
      <w:ins w:id="10138" w:author="Ruijie Xu" w:date="2022-01-30T14:23:00Z">
        <w:r w:rsidR="0027369C" w:rsidRPr="002B42A7">
          <w:rPr>
            <w:rFonts w:ascii="Times New Roman" w:hAnsi="Times New Roman" w:cs="Times New Roman"/>
            <w:b/>
            <w:bCs/>
            <w:color w:val="000000" w:themeColor="text1"/>
            <w:rPrChange w:id="10139" w:author="Ruijie Xu" w:date="2022-03-10T12:31:00Z">
              <w:rPr>
                <w:b/>
                <w:bCs/>
                <w:color w:val="000000" w:themeColor="text1"/>
              </w:rPr>
            </w:rPrChange>
          </w:rPr>
          <w:t xml:space="preserve"> </w:t>
        </w:r>
      </w:ins>
      <w:ins w:id="10140" w:author="Liliana Salvador" w:date="2022-02-26T20:54:00Z">
        <w:r w:rsidR="00053141" w:rsidRPr="002B42A7">
          <w:rPr>
            <w:rFonts w:ascii="Times New Roman" w:hAnsi="Times New Roman" w:cs="Times New Roman"/>
            <w:b/>
            <w:bCs/>
            <w:color w:val="000000" w:themeColor="text1"/>
            <w:rPrChange w:id="10141" w:author="Ruijie Xu" w:date="2022-03-10T12:31:00Z">
              <w:rPr>
                <w:b/>
                <w:bCs/>
                <w:color w:val="000000" w:themeColor="text1"/>
              </w:rPr>
            </w:rPrChange>
          </w:rPr>
          <w:t>s</w:t>
        </w:r>
      </w:ins>
      <w:ins w:id="10142" w:author="Ruijie Xu" w:date="2022-01-30T12:35:00Z">
        <w:del w:id="10143" w:author="Liliana Salvador" w:date="2022-02-26T20:54:00Z">
          <w:r w:rsidRPr="002B42A7" w:rsidDel="00053141">
            <w:rPr>
              <w:rFonts w:ascii="Times New Roman" w:hAnsi="Times New Roman" w:cs="Times New Roman"/>
              <w:b/>
              <w:bCs/>
              <w:color w:val="000000" w:themeColor="text1"/>
              <w:rPrChange w:id="10144"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145" w:author="Ruijie Xu" w:date="2022-03-10T12:31:00Z">
              <w:rPr>
                <w:b/>
                <w:bCs/>
                <w:color w:val="000000" w:themeColor="text1"/>
              </w:rPr>
            </w:rPrChange>
          </w:rPr>
          <w:t xml:space="preserve">oftware </w:t>
        </w:r>
      </w:ins>
      <w:ins w:id="10146" w:author="Liliana Salvador" w:date="2022-02-26T20:54:00Z">
        <w:r w:rsidR="00053141" w:rsidRPr="002B42A7">
          <w:rPr>
            <w:rFonts w:ascii="Times New Roman" w:hAnsi="Times New Roman" w:cs="Times New Roman"/>
            <w:b/>
            <w:bCs/>
            <w:color w:val="000000" w:themeColor="text1"/>
            <w:rPrChange w:id="10147" w:author="Ruijie Xu" w:date="2022-03-10T12:31:00Z">
              <w:rPr>
                <w:b/>
                <w:bCs/>
                <w:color w:val="000000" w:themeColor="text1"/>
              </w:rPr>
            </w:rPrChange>
          </w:rPr>
          <w:t>s</w:t>
        </w:r>
      </w:ins>
      <w:ins w:id="10148" w:author="Ruijie Xu" w:date="2022-01-30T12:35:00Z">
        <w:del w:id="10149" w:author="Liliana Salvador" w:date="2022-02-26T20:54:00Z">
          <w:r w:rsidRPr="002B42A7" w:rsidDel="00053141">
            <w:rPr>
              <w:rFonts w:ascii="Times New Roman" w:hAnsi="Times New Roman" w:cs="Times New Roman"/>
              <w:b/>
              <w:bCs/>
              <w:color w:val="000000" w:themeColor="text1"/>
              <w:rPrChange w:id="10150"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151" w:author="Ruijie Xu" w:date="2022-03-10T12:31:00Z">
              <w:rPr>
                <w:b/>
                <w:bCs/>
                <w:color w:val="000000" w:themeColor="text1"/>
              </w:rPr>
            </w:rPrChange>
          </w:rPr>
          <w:t>election</w:t>
        </w:r>
      </w:ins>
    </w:p>
    <w:p w14:paraId="7168D335" w14:textId="73D15D2D" w:rsidR="00D33126" w:rsidRPr="002B42A7" w:rsidDel="00CF41AB" w:rsidRDefault="00994E86" w:rsidP="00D33126">
      <w:pPr>
        <w:spacing w:line="480" w:lineRule="auto"/>
        <w:rPr>
          <w:ins w:id="10152" w:author="Ruijie Xu" w:date="2022-01-30T11:17:00Z"/>
          <w:del w:id="10153" w:author="Liliana Salvador" w:date="2022-02-26T21:05:00Z"/>
          <w:rFonts w:ascii="Times New Roman" w:hAnsi="Times New Roman" w:cs="Times New Roman"/>
          <w:color w:val="000000" w:themeColor="text1"/>
          <w:rPrChange w:id="10154" w:author="Ruijie Xu" w:date="2022-03-10T12:31:00Z">
            <w:rPr>
              <w:ins w:id="10155" w:author="Ruijie Xu" w:date="2022-01-30T11:17:00Z"/>
              <w:del w:id="10156" w:author="Liliana Salvador" w:date="2022-02-26T21:05:00Z"/>
              <w:color w:val="000000" w:themeColor="text1"/>
            </w:rPr>
          </w:rPrChange>
        </w:rPr>
      </w:pPr>
      <w:ins w:id="10157" w:author="Ruijie Xu" w:date="2022-01-30T10:57:00Z">
        <w:r w:rsidRPr="002B42A7">
          <w:rPr>
            <w:rFonts w:ascii="Times New Roman" w:hAnsi="Times New Roman" w:cs="Times New Roman"/>
            <w:color w:val="000000" w:themeColor="text1"/>
            <w:rPrChange w:id="10158" w:author="Ruijie Xu" w:date="2022-03-10T12:31:00Z">
              <w:rPr>
                <w:color w:val="000000" w:themeColor="text1"/>
              </w:rPr>
            </w:rPrChange>
          </w:rPr>
          <w:t xml:space="preserve">At the Domain level, </w:t>
        </w:r>
      </w:ins>
      <w:ins w:id="10159" w:author="Ruijie Xu" w:date="2022-01-28T16:16:00Z">
        <w:r w:rsidR="00DF1F2D" w:rsidRPr="002B42A7">
          <w:rPr>
            <w:rFonts w:ascii="Times New Roman" w:hAnsi="Times New Roman" w:cs="Times New Roman"/>
            <w:color w:val="000000" w:themeColor="text1"/>
            <w:rPrChange w:id="10160" w:author="Ruijie Xu" w:date="2022-03-10T12:31:00Z">
              <w:rPr>
                <w:color w:val="000000" w:themeColor="text1"/>
              </w:rPr>
            </w:rPrChange>
          </w:rPr>
          <w:t xml:space="preserve">Eukaryota taxon has contributed </w:t>
        </w:r>
      </w:ins>
      <w:ins w:id="10161" w:author="Liliana Salvador" w:date="2022-02-26T20:55:00Z">
        <w:r w:rsidR="00053141" w:rsidRPr="002B42A7">
          <w:rPr>
            <w:rFonts w:ascii="Times New Roman" w:hAnsi="Times New Roman" w:cs="Times New Roman"/>
            <w:color w:val="000000" w:themeColor="text1"/>
            <w:rPrChange w:id="10162" w:author="Ruijie Xu" w:date="2022-03-10T12:31:00Z">
              <w:rPr>
                <w:color w:val="000000" w:themeColor="text1"/>
              </w:rPr>
            </w:rPrChange>
          </w:rPr>
          <w:t xml:space="preserve">the </w:t>
        </w:r>
      </w:ins>
      <w:ins w:id="10163" w:author="Ruijie Xu" w:date="2022-01-28T16:16:00Z">
        <w:r w:rsidR="00DF1F2D" w:rsidRPr="002B42A7">
          <w:rPr>
            <w:rFonts w:ascii="Times New Roman" w:hAnsi="Times New Roman" w:cs="Times New Roman"/>
            <w:color w:val="000000" w:themeColor="text1"/>
            <w:rPrChange w:id="10164" w:author="Ruijie Xu" w:date="2022-03-10T12:31:00Z">
              <w:rPr>
                <w:color w:val="000000" w:themeColor="text1"/>
              </w:rPr>
            </w:rPrChange>
          </w:rPr>
          <w:t xml:space="preserve">most </w:t>
        </w:r>
        <w:del w:id="10165" w:author="Liliana Salvador" w:date="2022-02-26T20:55:00Z">
          <w:r w:rsidR="00DF1F2D" w:rsidRPr="002B42A7" w:rsidDel="00053141">
            <w:rPr>
              <w:rFonts w:ascii="Times New Roman" w:hAnsi="Times New Roman" w:cs="Times New Roman"/>
              <w:color w:val="000000" w:themeColor="text1"/>
              <w:rPrChange w:id="10166"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167" w:author="Ruijie Xu" w:date="2022-03-10T12:31:00Z">
              <w:rPr>
                <w:color w:val="000000" w:themeColor="text1"/>
              </w:rPr>
            </w:rPrChange>
          </w:rPr>
          <w:t xml:space="preserve">to the </w:t>
        </w:r>
        <w:del w:id="10168" w:author="Liliana Salvador" w:date="2022-02-26T20:55:00Z">
          <w:r w:rsidR="00DF1F2D" w:rsidRPr="002B42A7" w:rsidDel="00053141">
            <w:rPr>
              <w:rFonts w:ascii="Times New Roman" w:hAnsi="Times New Roman" w:cs="Times New Roman"/>
              <w:color w:val="000000" w:themeColor="text1"/>
              <w:rPrChange w:id="10169" w:author="Ruijie Xu" w:date="2022-03-10T12:31:00Z">
                <w:rPr>
                  <w:color w:val="000000" w:themeColor="text1"/>
                </w:rPr>
              </w:rPrChange>
            </w:rPr>
            <w:delText>differences</w:delText>
          </w:r>
        </w:del>
      </w:ins>
      <w:ins w:id="10170" w:author="Liliana Salvador" w:date="2022-02-26T20:55:00Z">
        <w:r w:rsidR="00053141" w:rsidRPr="002B42A7">
          <w:rPr>
            <w:rFonts w:ascii="Times New Roman" w:hAnsi="Times New Roman" w:cs="Times New Roman"/>
            <w:color w:val="000000" w:themeColor="text1"/>
            <w:rPrChange w:id="10171" w:author="Ruijie Xu" w:date="2022-03-10T12:31:00Z">
              <w:rPr>
                <w:color w:val="000000" w:themeColor="text1"/>
              </w:rPr>
            </w:rPrChange>
          </w:rPr>
          <w:t>dissimilarities</w:t>
        </w:r>
      </w:ins>
      <w:ins w:id="10172" w:author="Ruijie Xu" w:date="2022-01-30T10:57:00Z">
        <w:r w:rsidRPr="002B42A7">
          <w:rPr>
            <w:rFonts w:ascii="Times New Roman" w:hAnsi="Times New Roman" w:cs="Times New Roman"/>
            <w:color w:val="000000" w:themeColor="text1"/>
            <w:rPrChange w:id="10173" w:author="Ruijie Xu" w:date="2022-03-10T12:31:00Z">
              <w:rPr>
                <w:color w:val="000000" w:themeColor="text1"/>
              </w:rPr>
            </w:rPrChange>
          </w:rPr>
          <w:t xml:space="preserve"> between the </w:t>
        </w:r>
        <w:del w:id="10174" w:author="Liliana Salvador" w:date="2022-02-26T20:55:00Z">
          <w:r w:rsidRPr="002B42A7" w:rsidDel="00053141">
            <w:rPr>
              <w:rFonts w:ascii="Times New Roman" w:hAnsi="Times New Roman" w:cs="Times New Roman"/>
              <w:color w:val="000000" w:themeColor="text1"/>
              <w:rPrChange w:id="10175"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176" w:author="Ruijie Xu" w:date="2022-03-10T12:31:00Z">
              <w:rPr>
                <w:color w:val="000000" w:themeColor="text1"/>
              </w:rPr>
            </w:rPrChange>
          </w:rPr>
          <w:t>different software</w:t>
        </w:r>
      </w:ins>
      <w:ins w:id="10177" w:author="Liliana Salvador" w:date="2022-02-26T20:55:00Z">
        <w:r w:rsidR="00053141" w:rsidRPr="002B42A7">
          <w:rPr>
            <w:rFonts w:ascii="Times New Roman" w:hAnsi="Times New Roman" w:cs="Times New Roman"/>
            <w:color w:val="000000" w:themeColor="text1"/>
            <w:rPrChange w:id="10178" w:author="Ruijie Xu" w:date="2022-03-10T12:31:00Z">
              <w:rPr>
                <w:color w:val="000000" w:themeColor="text1"/>
              </w:rPr>
            </w:rPrChange>
          </w:rPr>
          <w:t xml:space="preserve"> classifications</w:t>
        </w:r>
      </w:ins>
      <w:ins w:id="10179" w:author="Ruijie Xu" w:date="2022-01-28T16:16:00Z">
        <w:r w:rsidR="00DF1F2D" w:rsidRPr="002B42A7">
          <w:rPr>
            <w:rFonts w:ascii="Times New Roman" w:hAnsi="Times New Roman" w:cs="Times New Roman"/>
            <w:color w:val="000000" w:themeColor="text1"/>
            <w:rPrChange w:id="10180"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181" w:author="Ruijie Xu" w:date="2022-03-10T12:31:00Z">
              <w:rPr>
                <w:color w:val="000000" w:themeColor="text1"/>
              </w:rPr>
            </w:rPrChange>
          </w:rPr>
          <w:t xml:space="preserve">Almost </w:t>
        </w:r>
      </w:ins>
      <w:ins w:id="10182" w:author="Ruijie Xu" w:date="2022-01-28T16:17:00Z">
        <w:r w:rsidR="00BE1CE7" w:rsidRPr="002B42A7">
          <w:rPr>
            <w:rFonts w:ascii="Times New Roman" w:hAnsi="Times New Roman" w:cs="Times New Roman"/>
            <w:color w:val="000000" w:themeColor="text1"/>
            <w:rPrChange w:id="10183" w:author="Ruijie Xu" w:date="2022-03-10T12:31:00Z">
              <w:rPr>
                <w:color w:val="000000" w:themeColor="text1"/>
              </w:rPr>
            </w:rPrChange>
          </w:rPr>
          <w:t>all</w:t>
        </w:r>
      </w:ins>
      <w:ins w:id="10184" w:author="Ruijie Xu" w:date="2022-01-28T16:16:00Z">
        <w:r w:rsidR="00BE1CE7" w:rsidRPr="002B42A7">
          <w:rPr>
            <w:rFonts w:ascii="Times New Roman" w:hAnsi="Times New Roman" w:cs="Times New Roman"/>
            <w:color w:val="000000" w:themeColor="text1"/>
            <w:rPrChange w:id="10185" w:author="Ruijie Xu" w:date="2022-03-10T12:31:00Z">
              <w:rPr>
                <w:color w:val="000000" w:themeColor="text1"/>
              </w:rPr>
            </w:rPrChange>
          </w:rPr>
          <w:t xml:space="preserve"> pairwise comparison</w:t>
        </w:r>
      </w:ins>
      <w:ins w:id="10186" w:author="Ruijie Xu" w:date="2022-01-30T14:23:00Z">
        <w:r w:rsidR="0027369C" w:rsidRPr="002B42A7">
          <w:rPr>
            <w:rFonts w:ascii="Times New Roman" w:hAnsi="Times New Roman" w:cs="Times New Roman"/>
            <w:color w:val="000000" w:themeColor="text1"/>
            <w:rPrChange w:id="10187" w:author="Ruijie Xu" w:date="2022-03-10T12:31:00Z">
              <w:rPr>
                <w:color w:val="000000" w:themeColor="text1"/>
              </w:rPr>
            </w:rPrChange>
          </w:rPr>
          <w:t>s</w:t>
        </w:r>
      </w:ins>
      <w:ins w:id="10188" w:author="Ruijie Xu" w:date="2022-01-28T16:16:00Z">
        <w:r w:rsidR="00BE1CE7" w:rsidRPr="002B42A7">
          <w:rPr>
            <w:rFonts w:ascii="Times New Roman" w:hAnsi="Times New Roman" w:cs="Times New Roman"/>
            <w:color w:val="000000" w:themeColor="text1"/>
            <w:rPrChange w:id="10189" w:author="Ruijie Xu" w:date="2022-03-10T12:31:00Z">
              <w:rPr>
                <w:color w:val="000000" w:themeColor="text1"/>
              </w:rPr>
            </w:rPrChange>
          </w:rPr>
          <w:t xml:space="preserve"> betwee</w:t>
        </w:r>
      </w:ins>
      <w:ins w:id="10190" w:author="Ruijie Xu" w:date="2022-01-28T16:17:00Z">
        <w:r w:rsidR="00BE1CE7" w:rsidRPr="002B42A7">
          <w:rPr>
            <w:rFonts w:ascii="Times New Roman" w:hAnsi="Times New Roman" w:cs="Times New Roman"/>
            <w:color w:val="000000" w:themeColor="text1"/>
            <w:rPrChange w:id="10191" w:author="Ruijie Xu" w:date="2022-03-10T12:31:00Z">
              <w:rPr>
                <w:color w:val="000000" w:themeColor="text1"/>
              </w:rPr>
            </w:rPrChange>
          </w:rPr>
          <w:t>n the</w:t>
        </w:r>
      </w:ins>
      <w:ins w:id="10192" w:author="Liliana Salvador" w:date="2022-02-26T20:56:00Z">
        <w:r w:rsidR="00053141" w:rsidRPr="002B42A7">
          <w:rPr>
            <w:rFonts w:ascii="Times New Roman" w:hAnsi="Times New Roman" w:cs="Times New Roman"/>
            <w:color w:val="000000" w:themeColor="text1"/>
            <w:rPrChange w:id="10193" w:author="Ruijie Xu" w:date="2022-03-10T12:31:00Z">
              <w:rPr>
                <w:color w:val="000000" w:themeColor="text1"/>
              </w:rPr>
            </w:rPrChange>
          </w:rPr>
          <w:t xml:space="preserve"> </w:t>
        </w:r>
      </w:ins>
      <w:ins w:id="10194" w:author="Ruijie Xu" w:date="2022-01-28T16:17:00Z">
        <w:del w:id="10195" w:author="Liliana Salvador" w:date="2022-02-26T21:00:00Z">
          <w:r w:rsidR="00BE1CE7" w:rsidRPr="002B42A7" w:rsidDel="00CF41AB">
            <w:rPr>
              <w:rFonts w:ascii="Times New Roman" w:hAnsi="Times New Roman" w:cs="Times New Roman"/>
              <w:color w:val="000000" w:themeColor="text1"/>
              <w:rPrChange w:id="10196" w:author="Ruijie Xu" w:date="2022-03-10T12:31:00Z">
                <w:rPr>
                  <w:color w:val="000000" w:themeColor="text1"/>
                </w:rPr>
              </w:rPrChange>
            </w:rPr>
            <w:delText xml:space="preserve"> </w:delText>
          </w:r>
        </w:del>
        <w:r w:rsidR="00BE1CE7" w:rsidRPr="002B42A7">
          <w:rPr>
            <w:rFonts w:ascii="Times New Roman" w:hAnsi="Times New Roman" w:cs="Times New Roman"/>
            <w:color w:val="000000" w:themeColor="text1"/>
            <w:rPrChange w:id="10197" w:author="Ruijie Xu" w:date="2022-03-10T12:31:00Z">
              <w:rPr>
                <w:color w:val="000000" w:themeColor="text1"/>
              </w:rPr>
            </w:rPrChange>
          </w:rPr>
          <w:t xml:space="preserve">Eukaryota profiles </w:t>
        </w:r>
      </w:ins>
      <w:ins w:id="10198" w:author="Liliana Salvador" w:date="2022-02-26T21:00:00Z">
        <w:r w:rsidR="00CF41AB" w:rsidRPr="002B42A7">
          <w:rPr>
            <w:rFonts w:ascii="Times New Roman" w:hAnsi="Times New Roman" w:cs="Times New Roman"/>
            <w:color w:val="000000" w:themeColor="text1"/>
            <w:rPrChange w:id="10199" w:author="Ruijie Xu" w:date="2022-03-10T12:31:00Z">
              <w:rPr>
                <w:color w:val="000000" w:themeColor="text1"/>
              </w:rPr>
            </w:rPrChange>
          </w:rPr>
          <w:t xml:space="preserve">classified by each software </w:t>
        </w:r>
      </w:ins>
      <w:ins w:id="10200" w:author="Ruijie Xu" w:date="2022-01-28T16:17:00Z">
        <w:del w:id="10201" w:author="Liliana Salvador" w:date="2022-02-26T20:56:00Z">
          <w:r w:rsidR="00BE1CE7" w:rsidRPr="002B42A7" w:rsidDel="00053141">
            <w:rPr>
              <w:rFonts w:ascii="Times New Roman" w:hAnsi="Times New Roman" w:cs="Times New Roman"/>
              <w:color w:val="000000" w:themeColor="text1"/>
              <w:rPrChange w:id="10202"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203" w:author="Ruijie Xu" w:date="2022-03-10T12:31:00Z">
              <w:rPr>
                <w:color w:val="000000" w:themeColor="text1"/>
              </w:rPr>
            </w:rPrChange>
          </w:rPr>
          <w:t xml:space="preserve">were found </w:t>
        </w:r>
      </w:ins>
      <w:ins w:id="10204" w:author="Liliana Salvador" w:date="2022-03-10T19:43:00Z">
        <w:r w:rsidR="002618C1">
          <w:rPr>
            <w:rFonts w:ascii="Times New Roman" w:hAnsi="Times New Roman" w:cs="Times New Roman"/>
            <w:color w:val="000000" w:themeColor="text1"/>
          </w:rPr>
          <w:t xml:space="preserve">with </w:t>
        </w:r>
        <w:del w:id="10205" w:author="Ruijie Xu" w:date="2022-03-11T14:10:00Z">
          <w:r w:rsidR="002618C1" w:rsidDel="00A1322E">
            <w:rPr>
              <w:rFonts w:ascii="Times New Roman" w:hAnsi="Times New Roman" w:cs="Times New Roman"/>
              <w:color w:val="000000" w:themeColor="text1"/>
            </w:rPr>
            <w:delText>no</w:delText>
          </w:r>
        </w:del>
      </w:ins>
      <w:ins w:id="10206" w:author="Ruijie Xu" w:date="2022-03-11T14:10:00Z">
        <w:r w:rsidR="00A1322E">
          <w:rPr>
            <w:rFonts w:ascii="Times New Roman" w:hAnsi="Times New Roman" w:cs="Times New Roman"/>
            <w:color w:val="000000" w:themeColor="text1"/>
          </w:rPr>
          <w:t>not</w:t>
        </w:r>
      </w:ins>
      <w:ins w:id="10207" w:author="Liliana Salvador" w:date="2022-03-10T19:43:00Z">
        <w:r w:rsidR="002618C1">
          <w:rPr>
            <w:rFonts w:ascii="Times New Roman" w:hAnsi="Times New Roman" w:cs="Times New Roman"/>
            <w:color w:val="000000" w:themeColor="text1"/>
          </w:rPr>
          <w:t xml:space="preserve"> statistically </w:t>
        </w:r>
      </w:ins>
      <w:ins w:id="10208" w:author="Ruijie Xu" w:date="2022-01-28T16:17:00Z">
        <w:r w:rsidR="00BE1CE7" w:rsidRPr="002B42A7">
          <w:rPr>
            <w:rFonts w:ascii="Times New Roman" w:hAnsi="Times New Roman" w:cs="Times New Roman"/>
            <w:color w:val="000000" w:themeColor="text1"/>
            <w:rPrChange w:id="10209" w:author="Ruijie Xu" w:date="2022-03-10T12:31:00Z">
              <w:rPr>
                <w:color w:val="000000" w:themeColor="text1"/>
              </w:rPr>
            </w:rPrChange>
          </w:rPr>
          <w:t>significant</w:t>
        </w:r>
        <w:del w:id="10210" w:author="Liliana Salvador" w:date="2022-03-10T19:43:00Z">
          <w:r w:rsidR="00BE1CE7" w:rsidRPr="002B42A7" w:rsidDel="002618C1">
            <w:rPr>
              <w:rFonts w:ascii="Times New Roman" w:hAnsi="Times New Roman" w:cs="Times New Roman"/>
              <w:color w:val="000000" w:themeColor="text1"/>
              <w:rPrChange w:id="10211"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0212" w:author="Ruijie Xu" w:date="2022-03-10T12:31:00Z">
              <w:rPr>
                <w:color w:val="000000" w:themeColor="text1"/>
              </w:rPr>
            </w:rPrChange>
          </w:rPr>
          <w:t xml:space="preserve"> differen</w:t>
        </w:r>
      </w:ins>
      <w:ins w:id="10213" w:author="Liliana Salvador" w:date="2022-03-10T19:43:00Z">
        <w:r w:rsidR="002618C1">
          <w:rPr>
            <w:rFonts w:ascii="Times New Roman" w:hAnsi="Times New Roman" w:cs="Times New Roman"/>
            <w:color w:val="000000" w:themeColor="text1"/>
          </w:rPr>
          <w:t>ces</w:t>
        </w:r>
      </w:ins>
      <w:ins w:id="10214" w:author="Ruijie Xu" w:date="2022-01-28T16:17:00Z">
        <w:del w:id="10215" w:author="Liliana Salvador" w:date="2022-03-10T19:43:00Z">
          <w:r w:rsidR="00BE1CE7" w:rsidRPr="002B42A7" w:rsidDel="002618C1">
            <w:rPr>
              <w:rFonts w:ascii="Times New Roman" w:hAnsi="Times New Roman" w:cs="Times New Roman"/>
              <w:color w:val="000000" w:themeColor="text1"/>
              <w:rPrChange w:id="10216"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0217" w:author="Ruijie Xu" w:date="2022-03-10T12:31:00Z">
              <w:rPr>
                <w:color w:val="000000" w:themeColor="text1"/>
              </w:rPr>
            </w:rPrChange>
          </w:rPr>
          <w:t xml:space="preserve"> between each other. </w:t>
        </w:r>
      </w:ins>
      <w:ins w:id="10218" w:author="Ruijie Xu" w:date="2022-01-28T16:19:00Z">
        <w:r w:rsidR="00BD122C" w:rsidRPr="002B42A7">
          <w:rPr>
            <w:rFonts w:ascii="Times New Roman" w:hAnsi="Times New Roman" w:cs="Times New Roman"/>
            <w:color w:val="000000" w:themeColor="text1"/>
            <w:rPrChange w:id="10219" w:author="Ruijie Xu" w:date="2022-03-10T12:31:00Z">
              <w:rPr>
                <w:color w:val="000000" w:themeColor="text1"/>
              </w:rPr>
            </w:rPrChange>
          </w:rPr>
          <w:t>Compare</w:t>
        </w:r>
      </w:ins>
      <w:ins w:id="10220" w:author="Liliana Salvador" w:date="2022-02-26T20:57:00Z">
        <w:r w:rsidR="00053141" w:rsidRPr="002B42A7">
          <w:rPr>
            <w:rFonts w:ascii="Times New Roman" w:hAnsi="Times New Roman" w:cs="Times New Roman"/>
            <w:color w:val="000000" w:themeColor="text1"/>
            <w:rPrChange w:id="10221" w:author="Ruijie Xu" w:date="2022-03-10T12:31:00Z">
              <w:rPr>
                <w:color w:val="000000" w:themeColor="text1"/>
              </w:rPr>
            </w:rPrChange>
          </w:rPr>
          <w:t>d</w:t>
        </w:r>
      </w:ins>
      <w:ins w:id="10222" w:author="Ruijie Xu" w:date="2022-01-28T16:19:00Z">
        <w:r w:rsidR="00BD122C" w:rsidRPr="002B42A7">
          <w:rPr>
            <w:rFonts w:ascii="Times New Roman" w:hAnsi="Times New Roman" w:cs="Times New Roman"/>
            <w:color w:val="000000" w:themeColor="text1"/>
            <w:rPrChange w:id="10223" w:author="Ruijie Xu" w:date="2022-03-10T12:31:00Z">
              <w:rPr>
                <w:color w:val="000000" w:themeColor="text1"/>
              </w:rPr>
            </w:rPrChange>
          </w:rPr>
          <w:t xml:space="preserve"> to</w:t>
        </w:r>
      </w:ins>
      <w:ins w:id="10224" w:author="Liliana Salvador" w:date="2022-02-26T20:57:00Z">
        <w:r w:rsidR="00053141" w:rsidRPr="002B42A7">
          <w:rPr>
            <w:rFonts w:ascii="Times New Roman" w:hAnsi="Times New Roman" w:cs="Times New Roman"/>
            <w:color w:val="000000" w:themeColor="text1"/>
            <w:rPrChange w:id="10225" w:author="Ruijie Xu" w:date="2022-03-10T12:31:00Z">
              <w:rPr>
                <w:color w:val="000000" w:themeColor="text1"/>
              </w:rPr>
            </w:rPrChange>
          </w:rPr>
          <w:t xml:space="preserve"> the number of</w:t>
        </w:r>
      </w:ins>
      <w:ins w:id="10226" w:author="Ruijie Xu" w:date="2022-01-28T16:19:00Z">
        <w:r w:rsidR="00BD122C" w:rsidRPr="002B42A7">
          <w:rPr>
            <w:rFonts w:ascii="Times New Roman" w:hAnsi="Times New Roman" w:cs="Times New Roman"/>
            <w:color w:val="000000" w:themeColor="text1"/>
            <w:rPrChange w:id="10227" w:author="Ruijie Xu" w:date="2022-03-10T12:31:00Z">
              <w:rPr>
                <w:color w:val="000000" w:themeColor="text1"/>
              </w:rPr>
            </w:rPrChange>
          </w:rPr>
          <w:t xml:space="preserve"> reads classified under Eukaryota, </w:t>
        </w:r>
      </w:ins>
      <w:ins w:id="10228" w:author="Ruijie Xu" w:date="2022-01-28T16:17:00Z">
        <w:r w:rsidR="00BE1CE7" w:rsidRPr="002B42A7">
          <w:rPr>
            <w:rFonts w:ascii="Times New Roman" w:hAnsi="Times New Roman" w:cs="Times New Roman"/>
            <w:color w:val="000000" w:themeColor="text1"/>
            <w:rPrChange w:id="10229" w:author="Ruijie Xu" w:date="2022-03-10T12:31:00Z">
              <w:rPr>
                <w:color w:val="000000" w:themeColor="text1"/>
              </w:rPr>
            </w:rPrChange>
          </w:rPr>
          <w:t xml:space="preserve">the </w:t>
        </w:r>
      </w:ins>
      <w:ins w:id="10230" w:author="Ruijie Xu" w:date="2022-01-28T16:18:00Z">
        <w:r w:rsidR="00BD122C" w:rsidRPr="002B42A7">
          <w:rPr>
            <w:rFonts w:ascii="Times New Roman" w:hAnsi="Times New Roman" w:cs="Times New Roman"/>
            <w:color w:val="000000" w:themeColor="text1"/>
            <w:rPrChange w:id="10231" w:author="Ruijie Xu" w:date="2022-03-10T12:31:00Z">
              <w:rPr>
                <w:color w:val="000000" w:themeColor="text1"/>
              </w:rPr>
            </w:rPrChange>
          </w:rPr>
          <w:t>number of reads classified under Bacteria</w:t>
        </w:r>
      </w:ins>
      <w:ins w:id="10232" w:author="Ruijie Xu" w:date="2022-01-30T10:52:00Z">
        <w:r w:rsidR="00D33126" w:rsidRPr="002B42A7">
          <w:rPr>
            <w:rFonts w:ascii="Times New Roman" w:hAnsi="Times New Roman" w:cs="Times New Roman"/>
            <w:color w:val="000000" w:themeColor="text1"/>
            <w:rPrChange w:id="10233" w:author="Ruijie Xu" w:date="2022-03-10T12:31:00Z">
              <w:rPr>
                <w:color w:val="000000" w:themeColor="text1"/>
              </w:rPr>
            </w:rPrChange>
          </w:rPr>
          <w:t>, Viruses</w:t>
        </w:r>
      </w:ins>
      <w:ins w:id="10234" w:author="Ruijie Xu" w:date="2022-01-28T16:18:00Z">
        <w:r w:rsidR="00BD122C" w:rsidRPr="002B42A7">
          <w:rPr>
            <w:rFonts w:ascii="Times New Roman" w:hAnsi="Times New Roman" w:cs="Times New Roman"/>
            <w:color w:val="000000" w:themeColor="text1"/>
            <w:rPrChange w:id="10235" w:author="Ruijie Xu" w:date="2022-03-10T12:31:00Z">
              <w:rPr>
                <w:color w:val="000000" w:themeColor="text1"/>
              </w:rPr>
            </w:rPrChange>
          </w:rPr>
          <w:t xml:space="preserve"> </w:t>
        </w:r>
      </w:ins>
      <w:ins w:id="10236" w:author="Ruijie Xu" w:date="2022-01-28T16:23:00Z">
        <w:r w:rsidR="002125A9" w:rsidRPr="002B42A7">
          <w:rPr>
            <w:rFonts w:ascii="Times New Roman" w:hAnsi="Times New Roman" w:cs="Times New Roman"/>
            <w:color w:val="000000" w:themeColor="text1"/>
            <w:rPrChange w:id="10237" w:author="Ruijie Xu" w:date="2022-03-10T12:31:00Z">
              <w:rPr>
                <w:color w:val="000000" w:themeColor="text1"/>
              </w:rPr>
            </w:rPrChange>
          </w:rPr>
          <w:t xml:space="preserve">and Archaea </w:t>
        </w:r>
      </w:ins>
      <w:ins w:id="10238" w:author="Ruijie Xu" w:date="2022-01-28T16:19:00Z">
        <w:r w:rsidR="00BD122C" w:rsidRPr="002B42A7">
          <w:rPr>
            <w:rFonts w:ascii="Times New Roman" w:hAnsi="Times New Roman" w:cs="Times New Roman"/>
            <w:color w:val="000000" w:themeColor="text1"/>
            <w:rPrChange w:id="10239" w:author="Ruijie Xu" w:date="2022-03-10T12:31:00Z">
              <w:rPr>
                <w:color w:val="000000" w:themeColor="text1"/>
              </w:rPr>
            </w:rPrChange>
          </w:rPr>
          <w:t>tax</w:t>
        </w:r>
      </w:ins>
      <w:ins w:id="10240" w:author="Ruijie Xu" w:date="2022-01-28T16:23:00Z">
        <w:r w:rsidR="002125A9" w:rsidRPr="002B42A7">
          <w:rPr>
            <w:rFonts w:ascii="Times New Roman" w:hAnsi="Times New Roman" w:cs="Times New Roman"/>
            <w:color w:val="000000" w:themeColor="text1"/>
            <w:rPrChange w:id="10241" w:author="Ruijie Xu" w:date="2022-03-10T12:31:00Z">
              <w:rPr>
                <w:color w:val="000000" w:themeColor="text1"/>
              </w:rPr>
            </w:rPrChange>
          </w:rPr>
          <w:t>a</w:t>
        </w:r>
      </w:ins>
      <w:ins w:id="10242" w:author="Ruijie Xu" w:date="2022-01-28T16:19:00Z">
        <w:r w:rsidR="00BD122C" w:rsidRPr="002B42A7">
          <w:rPr>
            <w:rFonts w:ascii="Times New Roman" w:hAnsi="Times New Roman" w:cs="Times New Roman"/>
            <w:color w:val="000000" w:themeColor="text1"/>
            <w:rPrChange w:id="10243" w:author="Ruijie Xu" w:date="2022-03-10T12:31:00Z">
              <w:rPr>
                <w:color w:val="000000" w:themeColor="text1"/>
              </w:rPr>
            </w:rPrChange>
          </w:rPr>
          <w:t xml:space="preserve"> </w:t>
        </w:r>
      </w:ins>
      <w:ins w:id="10244" w:author="Ruijie Xu" w:date="2022-01-28T16:20:00Z">
        <w:r w:rsidR="00BD122C" w:rsidRPr="002B42A7">
          <w:rPr>
            <w:rFonts w:ascii="Times New Roman" w:hAnsi="Times New Roman" w:cs="Times New Roman"/>
            <w:color w:val="000000" w:themeColor="text1"/>
            <w:rPrChange w:id="10245" w:author="Ruijie Xu" w:date="2022-03-10T12:31:00Z">
              <w:rPr>
                <w:color w:val="000000" w:themeColor="text1"/>
              </w:rPr>
            </w:rPrChange>
          </w:rPr>
          <w:t>by different software w</w:t>
        </w:r>
      </w:ins>
      <w:ins w:id="10246" w:author="Liliana Salvador" w:date="2022-02-26T21:01:00Z">
        <w:r w:rsidR="00CF41AB" w:rsidRPr="002B42A7">
          <w:rPr>
            <w:rFonts w:ascii="Times New Roman" w:hAnsi="Times New Roman" w:cs="Times New Roman"/>
            <w:color w:val="000000" w:themeColor="text1"/>
            <w:rPrChange w:id="10247" w:author="Ruijie Xu" w:date="2022-03-10T12:31:00Z">
              <w:rPr>
                <w:color w:val="000000" w:themeColor="text1"/>
              </w:rPr>
            </w:rPrChange>
          </w:rPr>
          <w:t>ere</w:t>
        </w:r>
      </w:ins>
      <w:ins w:id="10248" w:author="Ruijie Xu" w:date="2022-01-28T16:20:00Z">
        <w:del w:id="10249" w:author="Liliana Salvador" w:date="2022-02-26T20:57:00Z">
          <w:r w:rsidR="00BD122C" w:rsidRPr="002B42A7" w:rsidDel="00053141">
            <w:rPr>
              <w:rFonts w:ascii="Times New Roman" w:hAnsi="Times New Roman" w:cs="Times New Roman"/>
              <w:color w:val="000000" w:themeColor="text1"/>
              <w:rPrChange w:id="10250"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251" w:author="Ruijie Xu" w:date="2022-03-10T12:31:00Z">
              <w:rPr>
                <w:color w:val="000000" w:themeColor="text1"/>
              </w:rPr>
            </w:rPrChange>
          </w:rPr>
          <w:t xml:space="preserve"> much more similar</w:t>
        </w:r>
        <w:del w:id="10252" w:author="Liliana Salvador" w:date="2022-02-26T21:02:00Z">
          <w:r w:rsidR="00BD122C" w:rsidRPr="002B42A7" w:rsidDel="00CF41AB">
            <w:rPr>
              <w:rFonts w:ascii="Times New Roman" w:hAnsi="Times New Roman" w:cs="Times New Roman"/>
              <w:color w:val="000000" w:themeColor="text1"/>
              <w:rPrChange w:id="10253" w:author="Ruijie Xu" w:date="2022-03-10T12:31:00Z">
                <w:rPr>
                  <w:color w:val="000000" w:themeColor="text1"/>
                </w:rPr>
              </w:rPrChange>
            </w:rPr>
            <w:delText xml:space="preserve"> </w:delText>
          </w:r>
        </w:del>
      </w:ins>
      <w:ins w:id="10254" w:author="Ruijie Xu" w:date="2022-01-28T16:23:00Z">
        <w:del w:id="10255" w:author="Liliana Salvador" w:date="2022-02-26T21:01:00Z">
          <w:r w:rsidR="002125A9" w:rsidRPr="002B42A7" w:rsidDel="00CF41AB">
            <w:rPr>
              <w:rFonts w:ascii="Times New Roman" w:hAnsi="Times New Roman" w:cs="Times New Roman"/>
              <w:color w:val="000000" w:themeColor="text1"/>
              <w:rPrChange w:id="10256" w:author="Ruijie Xu" w:date="2022-03-10T12:31:00Z">
                <w:rPr>
                  <w:color w:val="000000" w:themeColor="text1"/>
                </w:rPr>
              </w:rPrChange>
            </w:rPr>
            <w:delText>software</w:delText>
          </w:r>
        </w:del>
      </w:ins>
      <w:ins w:id="10257" w:author="Ruijie Xu" w:date="2022-01-30T10:59:00Z">
        <w:r w:rsidR="00CC6280" w:rsidRPr="002B42A7">
          <w:rPr>
            <w:rFonts w:ascii="Times New Roman" w:hAnsi="Times New Roman" w:cs="Times New Roman"/>
            <w:color w:val="000000" w:themeColor="text1"/>
            <w:rPrChange w:id="10258" w:author="Ruijie Xu" w:date="2022-03-10T12:31:00Z">
              <w:rPr>
                <w:color w:val="000000" w:themeColor="text1"/>
              </w:rPr>
            </w:rPrChange>
          </w:rPr>
          <w:t xml:space="preserve">. The classifications of Centrifuge, CLARK, and CLARK-s were frequently identified significantly different from </w:t>
        </w:r>
      </w:ins>
      <w:ins w:id="10259" w:author="Liliana Salvador" w:date="2022-02-26T21:02:00Z">
        <w:r w:rsidR="00CF41AB" w:rsidRPr="002B42A7">
          <w:rPr>
            <w:rFonts w:ascii="Times New Roman" w:hAnsi="Times New Roman" w:cs="Times New Roman"/>
            <w:color w:val="000000" w:themeColor="text1"/>
            <w:rPrChange w:id="10260" w:author="Ruijie Xu" w:date="2022-03-10T12:31:00Z">
              <w:rPr>
                <w:color w:val="000000" w:themeColor="text1"/>
              </w:rPr>
            </w:rPrChange>
          </w:rPr>
          <w:t xml:space="preserve">the ones </w:t>
        </w:r>
      </w:ins>
      <w:ins w:id="10261" w:author="Liliana Salvador" w:date="2022-02-26T21:03:00Z">
        <w:r w:rsidR="00CF41AB" w:rsidRPr="002B42A7">
          <w:rPr>
            <w:rFonts w:ascii="Times New Roman" w:hAnsi="Times New Roman" w:cs="Times New Roman"/>
            <w:color w:val="000000" w:themeColor="text1"/>
            <w:rPrChange w:id="10262" w:author="Ruijie Xu" w:date="2022-03-10T12:31:00Z">
              <w:rPr>
                <w:color w:val="000000" w:themeColor="text1"/>
              </w:rPr>
            </w:rPrChange>
          </w:rPr>
          <w:t>of</w:t>
        </w:r>
      </w:ins>
      <w:ins w:id="10263" w:author="Liliana Salvador" w:date="2022-02-26T21:02:00Z">
        <w:r w:rsidR="00CF41AB" w:rsidRPr="002B42A7">
          <w:rPr>
            <w:rFonts w:ascii="Times New Roman" w:hAnsi="Times New Roman" w:cs="Times New Roman"/>
            <w:color w:val="000000" w:themeColor="text1"/>
            <w:rPrChange w:id="10264" w:author="Ruijie Xu" w:date="2022-03-10T12:31:00Z">
              <w:rPr>
                <w:color w:val="000000" w:themeColor="text1"/>
              </w:rPr>
            </w:rPrChange>
          </w:rPr>
          <w:t xml:space="preserve"> </w:t>
        </w:r>
      </w:ins>
      <w:ins w:id="10265" w:author="Ruijie Xu" w:date="2022-01-30T10:59:00Z">
        <w:r w:rsidR="00CC6280" w:rsidRPr="002B42A7">
          <w:rPr>
            <w:rFonts w:ascii="Times New Roman" w:hAnsi="Times New Roman" w:cs="Times New Roman"/>
            <w:color w:val="000000" w:themeColor="text1"/>
            <w:rPrChange w:id="10266" w:author="Ruijie Xu" w:date="2022-03-10T12:31:00Z">
              <w:rPr>
                <w:color w:val="000000" w:themeColor="text1"/>
              </w:rPr>
            </w:rPrChange>
          </w:rPr>
          <w:t>other software</w:t>
        </w:r>
        <w:del w:id="10267" w:author="Liliana Salvador" w:date="2022-02-26T21:02:00Z">
          <w:r w:rsidR="00CC6280" w:rsidRPr="002B42A7" w:rsidDel="00CF41AB">
            <w:rPr>
              <w:rFonts w:ascii="Times New Roman" w:hAnsi="Times New Roman" w:cs="Times New Roman"/>
              <w:color w:val="000000" w:themeColor="text1"/>
              <w:rPrChange w:id="10268"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269" w:author="Ruijie Xu" w:date="2022-03-10T12:31:00Z">
              <w:rPr>
                <w:color w:val="000000" w:themeColor="text1"/>
              </w:rPr>
            </w:rPrChange>
          </w:rPr>
          <w:t xml:space="preserve"> </w:t>
        </w:r>
      </w:ins>
      <w:ins w:id="10270" w:author="Liliana Salvador" w:date="2022-02-26T21:02:00Z">
        <w:r w:rsidR="00CF41AB" w:rsidRPr="002B42A7">
          <w:rPr>
            <w:rFonts w:ascii="Times New Roman" w:hAnsi="Times New Roman" w:cs="Times New Roman"/>
            <w:color w:val="000000" w:themeColor="text1"/>
            <w:rPrChange w:id="10271" w:author="Ruijie Xu" w:date="2022-03-10T12:31:00Z">
              <w:rPr>
                <w:color w:val="000000" w:themeColor="text1"/>
              </w:rPr>
            </w:rPrChange>
          </w:rPr>
          <w:t xml:space="preserve">regarding </w:t>
        </w:r>
      </w:ins>
      <w:ins w:id="10272" w:author="Ruijie Xu" w:date="2022-01-30T10:59:00Z">
        <w:del w:id="10273" w:author="Liliana Salvador" w:date="2022-02-26T21:02:00Z">
          <w:r w:rsidR="00CC6280" w:rsidRPr="002B42A7" w:rsidDel="00CF41AB">
            <w:rPr>
              <w:rFonts w:ascii="Times New Roman" w:hAnsi="Times New Roman" w:cs="Times New Roman"/>
              <w:color w:val="000000" w:themeColor="text1"/>
              <w:rPrChange w:id="10274" w:author="Ruijie Xu" w:date="2022-03-10T12:31:00Z">
                <w:rPr>
                  <w:color w:val="000000" w:themeColor="text1"/>
                </w:rPr>
              </w:rPrChange>
            </w:rPr>
            <w:delText xml:space="preserve">in </w:delText>
          </w:r>
        </w:del>
        <w:del w:id="10275" w:author="Liliana Salvador" w:date="2022-02-26T21:03:00Z">
          <w:r w:rsidR="00CC6280" w:rsidRPr="002B42A7" w:rsidDel="00CF41AB">
            <w:rPr>
              <w:rFonts w:ascii="Times New Roman" w:hAnsi="Times New Roman" w:cs="Times New Roman"/>
              <w:color w:val="000000" w:themeColor="text1"/>
              <w:rPrChange w:id="10276" w:author="Ruijie Xu" w:date="2022-03-10T12:31:00Z">
                <w:rPr>
                  <w:color w:val="000000" w:themeColor="text1"/>
                </w:rPr>
              </w:rPrChange>
            </w:rPr>
            <w:delText>comparison</w:delText>
          </w:r>
        </w:del>
      </w:ins>
      <w:ins w:id="10277" w:author="Ruijie Xu" w:date="2022-01-30T11:00:00Z">
        <w:del w:id="10278" w:author="Liliana Salvador" w:date="2022-02-26T21:03:00Z">
          <w:r w:rsidR="00CC6280" w:rsidRPr="002B42A7" w:rsidDel="00CF41AB">
            <w:rPr>
              <w:rFonts w:ascii="Times New Roman" w:hAnsi="Times New Roman" w:cs="Times New Roman"/>
              <w:color w:val="000000" w:themeColor="text1"/>
              <w:rPrChange w:id="10279" w:author="Ruijie Xu" w:date="2022-03-10T12:31:00Z">
                <w:rPr>
                  <w:color w:val="000000" w:themeColor="text1"/>
                </w:rPr>
              </w:rPrChange>
            </w:rPr>
            <w:delText xml:space="preserve">s for </w:delText>
          </w:r>
        </w:del>
      </w:ins>
      <w:ins w:id="10280" w:author="Liliana Salvador" w:date="2022-02-26T21:02:00Z">
        <w:r w:rsidR="00CF41AB" w:rsidRPr="002B42A7">
          <w:rPr>
            <w:rFonts w:ascii="Times New Roman" w:hAnsi="Times New Roman" w:cs="Times New Roman"/>
            <w:color w:val="000000" w:themeColor="text1"/>
            <w:rPrChange w:id="10281" w:author="Ruijie Xu" w:date="2022-03-10T12:31:00Z">
              <w:rPr>
                <w:color w:val="000000" w:themeColor="text1"/>
              </w:rPr>
            </w:rPrChange>
          </w:rPr>
          <w:t xml:space="preserve">the </w:t>
        </w:r>
      </w:ins>
      <w:ins w:id="10282" w:author="Ruijie Xu" w:date="2022-01-30T11:00:00Z">
        <w:r w:rsidR="00CC6280" w:rsidRPr="002B42A7">
          <w:rPr>
            <w:rFonts w:ascii="Times New Roman" w:hAnsi="Times New Roman" w:cs="Times New Roman"/>
            <w:color w:val="000000" w:themeColor="text1"/>
            <w:rPrChange w:id="10283" w:author="Ruijie Xu" w:date="2022-03-10T12:31:00Z">
              <w:rPr>
                <w:color w:val="000000" w:themeColor="text1"/>
              </w:rPr>
            </w:rPrChange>
          </w:rPr>
          <w:t xml:space="preserve">number of reads mapped to </w:t>
        </w:r>
      </w:ins>
      <w:ins w:id="10284" w:author="Ruijie Xu" w:date="2022-01-30T11:01:00Z">
        <w:r w:rsidR="00CC6280" w:rsidRPr="002B42A7">
          <w:rPr>
            <w:rFonts w:ascii="Times New Roman" w:hAnsi="Times New Roman" w:cs="Times New Roman"/>
            <w:color w:val="000000" w:themeColor="text1"/>
            <w:rPrChange w:id="10285" w:author="Ruijie Xu" w:date="2022-03-10T12:31:00Z">
              <w:rPr>
                <w:color w:val="000000" w:themeColor="text1"/>
              </w:rPr>
            </w:rPrChange>
          </w:rPr>
          <w:t>Bacteria and Archaea</w:t>
        </w:r>
      </w:ins>
      <w:ins w:id="10286" w:author="Ruijie Xu" w:date="2022-01-30T11:11:00Z">
        <w:r w:rsidR="009D4EA3" w:rsidRPr="002B42A7">
          <w:rPr>
            <w:rFonts w:ascii="Times New Roman" w:hAnsi="Times New Roman" w:cs="Times New Roman"/>
            <w:color w:val="000000" w:themeColor="text1"/>
            <w:rPrChange w:id="10287" w:author="Ruijie Xu" w:date="2022-03-10T12:31:00Z">
              <w:rPr>
                <w:color w:val="000000" w:themeColor="text1"/>
              </w:rPr>
            </w:rPrChange>
          </w:rPr>
          <w:t>.</w:t>
        </w:r>
      </w:ins>
      <w:ins w:id="10288" w:author="Ruijie Xu" w:date="2022-01-30T11:03:00Z">
        <w:r w:rsidR="00CC6280" w:rsidRPr="002B42A7">
          <w:rPr>
            <w:rFonts w:ascii="Times New Roman" w:hAnsi="Times New Roman" w:cs="Times New Roman"/>
            <w:color w:val="000000" w:themeColor="text1"/>
            <w:rPrChange w:id="10289" w:author="Ruijie Xu" w:date="2022-03-10T12:31:00Z">
              <w:rPr>
                <w:color w:val="000000" w:themeColor="text1"/>
              </w:rPr>
            </w:rPrChange>
          </w:rPr>
          <w:t xml:space="preserve"> </w:t>
        </w:r>
      </w:ins>
      <w:ins w:id="10290" w:author="Ruijie Xu" w:date="2022-01-30T11:12:00Z">
        <w:r w:rsidR="002F185E" w:rsidRPr="002B42A7">
          <w:rPr>
            <w:rFonts w:ascii="Times New Roman" w:hAnsi="Times New Roman" w:cs="Times New Roman"/>
            <w:color w:val="000000" w:themeColor="text1"/>
            <w:rPrChange w:id="10291" w:author="Ruijie Xu" w:date="2022-03-10T12:31:00Z">
              <w:rPr>
                <w:color w:val="000000" w:themeColor="text1"/>
              </w:rPr>
            </w:rPrChange>
          </w:rPr>
          <w:t>T</w:t>
        </w:r>
      </w:ins>
      <w:ins w:id="10292" w:author="Ruijie Xu" w:date="2022-01-30T11:03:00Z">
        <w:r w:rsidR="00CC6280" w:rsidRPr="002B42A7">
          <w:rPr>
            <w:rFonts w:ascii="Times New Roman" w:hAnsi="Times New Roman" w:cs="Times New Roman"/>
            <w:color w:val="000000" w:themeColor="text1"/>
            <w:rPrChange w:id="10293" w:author="Ruijie Xu" w:date="2022-03-10T12:31:00Z">
              <w:rPr>
                <w:color w:val="000000" w:themeColor="text1"/>
              </w:rPr>
            </w:rPrChange>
          </w:rPr>
          <w:t>he classifications of Viruses</w:t>
        </w:r>
      </w:ins>
      <w:ins w:id="10294" w:author="Ruijie Xu" w:date="2022-01-30T11:12:00Z">
        <w:r w:rsidR="002F185E" w:rsidRPr="002B42A7">
          <w:rPr>
            <w:rFonts w:ascii="Times New Roman" w:hAnsi="Times New Roman" w:cs="Times New Roman"/>
            <w:color w:val="000000" w:themeColor="text1"/>
            <w:rPrChange w:id="10295" w:author="Ruijie Xu" w:date="2022-03-10T12:31:00Z">
              <w:rPr>
                <w:color w:val="000000" w:themeColor="text1"/>
              </w:rPr>
            </w:rPrChange>
          </w:rPr>
          <w:t>, on the other hand,</w:t>
        </w:r>
      </w:ins>
      <w:ins w:id="10296" w:author="Ruijie Xu" w:date="2022-01-30T11:03:00Z">
        <w:r w:rsidR="00CC6280" w:rsidRPr="002B42A7">
          <w:rPr>
            <w:rFonts w:ascii="Times New Roman" w:hAnsi="Times New Roman" w:cs="Times New Roman"/>
            <w:color w:val="000000" w:themeColor="text1"/>
            <w:rPrChange w:id="10297" w:author="Ruijie Xu" w:date="2022-03-10T12:31:00Z">
              <w:rPr>
                <w:color w:val="000000" w:themeColor="text1"/>
              </w:rPr>
            </w:rPrChange>
          </w:rPr>
          <w:t xml:space="preserve"> </w:t>
        </w:r>
      </w:ins>
      <w:ins w:id="10298" w:author="Ruijie Xu" w:date="2022-01-30T11:05:00Z">
        <w:r w:rsidR="00354455" w:rsidRPr="002B42A7">
          <w:rPr>
            <w:rFonts w:ascii="Times New Roman" w:hAnsi="Times New Roman" w:cs="Times New Roman"/>
            <w:color w:val="000000" w:themeColor="text1"/>
            <w:rPrChange w:id="10299" w:author="Ruijie Xu" w:date="2022-03-10T12:31:00Z">
              <w:rPr>
                <w:color w:val="000000" w:themeColor="text1"/>
              </w:rPr>
            </w:rPrChange>
          </w:rPr>
          <w:t>w</w:t>
        </w:r>
      </w:ins>
      <w:ins w:id="10300" w:author="Liliana Salvador" w:date="2022-03-08T20:26:00Z">
        <w:r w:rsidR="00683E15" w:rsidRPr="002B42A7">
          <w:rPr>
            <w:rFonts w:ascii="Times New Roman" w:hAnsi="Times New Roman" w:cs="Times New Roman"/>
            <w:color w:val="000000" w:themeColor="text1"/>
            <w:rPrChange w:id="10301" w:author="Ruijie Xu" w:date="2022-03-10T12:31:00Z">
              <w:rPr>
                <w:color w:val="000000" w:themeColor="text1"/>
              </w:rPr>
            </w:rPrChange>
          </w:rPr>
          <w:t>ere</w:t>
        </w:r>
      </w:ins>
      <w:ins w:id="10302" w:author="Ruijie Xu" w:date="2022-01-30T11:05:00Z">
        <w:del w:id="10303" w:author="Liliana Salvador" w:date="2022-02-26T21:03:00Z">
          <w:r w:rsidR="00354455" w:rsidRPr="002B42A7" w:rsidDel="00CF41AB">
            <w:rPr>
              <w:rFonts w:ascii="Times New Roman" w:hAnsi="Times New Roman" w:cs="Times New Roman"/>
              <w:color w:val="000000" w:themeColor="text1"/>
              <w:rPrChange w:id="10304"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305" w:author="Ruijie Xu" w:date="2022-03-10T12:31:00Z">
              <w:rPr>
                <w:color w:val="000000" w:themeColor="text1"/>
              </w:rPr>
            </w:rPrChange>
          </w:rPr>
          <w:t xml:space="preserve"> found </w:t>
        </w:r>
      </w:ins>
      <w:ins w:id="10306" w:author="Ruijie Xu" w:date="2022-01-30T11:13:00Z">
        <w:r w:rsidR="002F185E" w:rsidRPr="002B42A7">
          <w:rPr>
            <w:rFonts w:ascii="Times New Roman" w:hAnsi="Times New Roman" w:cs="Times New Roman"/>
            <w:color w:val="000000" w:themeColor="text1"/>
            <w:rPrChange w:id="10307" w:author="Ruijie Xu" w:date="2022-03-10T12:31:00Z">
              <w:rPr>
                <w:color w:val="000000" w:themeColor="text1"/>
              </w:rPr>
            </w:rPrChange>
          </w:rPr>
          <w:t>separated into two groups</w:t>
        </w:r>
        <w:del w:id="10308" w:author="Liliana Salvador" w:date="2022-02-26T21:03:00Z">
          <w:r w:rsidR="002F185E" w:rsidRPr="002B42A7" w:rsidDel="00CF41AB">
            <w:rPr>
              <w:rFonts w:ascii="Times New Roman" w:hAnsi="Times New Roman" w:cs="Times New Roman"/>
              <w:color w:val="000000" w:themeColor="text1"/>
              <w:rPrChange w:id="10309"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310" w:author="Ruijie Xu" w:date="2022-03-10T12:31:00Z">
              <w:rPr>
                <w:color w:val="000000" w:themeColor="text1"/>
              </w:rPr>
            </w:rPrChange>
          </w:rPr>
          <w:t xml:space="preserve"> where the classifications</w:t>
        </w:r>
      </w:ins>
      <w:ins w:id="10311" w:author="Ruijie Xu" w:date="2022-01-30T14:24:00Z">
        <w:r w:rsidR="0027369C" w:rsidRPr="002B42A7">
          <w:rPr>
            <w:rFonts w:ascii="Times New Roman" w:hAnsi="Times New Roman" w:cs="Times New Roman"/>
            <w:color w:val="000000" w:themeColor="text1"/>
            <w:rPrChange w:id="10312" w:author="Ruijie Xu" w:date="2022-03-10T12:31:00Z">
              <w:rPr>
                <w:color w:val="000000" w:themeColor="text1"/>
              </w:rPr>
            </w:rPrChange>
          </w:rPr>
          <w:t xml:space="preserve"> </w:t>
        </w:r>
        <w:del w:id="10313" w:author="Liliana Salvador" w:date="2022-02-26T21:04:00Z">
          <w:r w:rsidR="0027369C" w:rsidRPr="002B42A7" w:rsidDel="00CF41AB">
            <w:rPr>
              <w:rFonts w:ascii="Times New Roman" w:hAnsi="Times New Roman" w:cs="Times New Roman"/>
              <w:color w:val="000000" w:themeColor="text1"/>
              <w:rPrChange w:id="10314" w:author="Ruijie Xu" w:date="2022-03-10T12:31:00Z">
                <w:rPr>
                  <w:color w:val="000000" w:themeColor="text1"/>
                </w:rPr>
              </w:rPrChange>
            </w:rPr>
            <w:delText>of software</w:delText>
          </w:r>
        </w:del>
      </w:ins>
      <w:ins w:id="10315" w:author="Ruijie Xu" w:date="2022-01-30T11:13:00Z">
        <w:del w:id="10316" w:author="Liliana Salvador" w:date="2022-02-26T21:04:00Z">
          <w:r w:rsidR="002F185E" w:rsidRPr="002B42A7" w:rsidDel="00CF41AB">
            <w:rPr>
              <w:rFonts w:ascii="Times New Roman" w:hAnsi="Times New Roman" w:cs="Times New Roman"/>
              <w:color w:val="000000" w:themeColor="text1"/>
              <w:rPrChange w:id="10317" w:author="Ruijie Xu" w:date="2022-03-10T12:31:00Z">
                <w:rPr>
                  <w:color w:val="000000" w:themeColor="text1"/>
                </w:rPr>
              </w:rPrChange>
            </w:rPr>
            <w:delText xml:space="preserve"> </w:delText>
          </w:r>
        </w:del>
      </w:ins>
      <w:ins w:id="10318" w:author="Ruijie Xu" w:date="2022-01-30T11:14:00Z">
        <w:r w:rsidR="004D1EC1" w:rsidRPr="002B42A7">
          <w:rPr>
            <w:rFonts w:ascii="Times New Roman" w:hAnsi="Times New Roman" w:cs="Times New Roman"/>
            <w:color w:val="000000" w:themeColor="text1"/>
            <w:rPrChange w:id="10319" w:author="Ruijie Xu" w:date="2022-03-10T12:31:00Z">
              <w:rPr>
                <w:color w:val="000000" w:themeColor="text1"/>
              </w:rPr>
            </w:rPrChange>
          </w:rPr>
          <w:t>within a group were similar</w:t>
        </w:r>
      </w:ins>
      <w:ins w:id="10320" w:author="Ruijie Xu" w:date="2022-01-30T14:25:00Z">
        <w:r w:rsidR="0027369C" w:rsidRPr="002B42A7">
          <w:rPr>
            <w:rFonts w:ascii="Times New Roman" w:hAnsi="Times New Roman" w:cs="Times New Roman"/>
            <w:color w:val="000000" w:themeColor="text1"/>
            <w:rPrChange w:id="10321" w:author="Ruijie Xu" w:date="2022-03-10T12:31:00Z">
              <w:rPr>
                <w:color w:val="000000" w:themeColor="text1"/>
              </w:rPr>
            </w:rPrChange>
          </w:rPr>
          <w:t xml:space="preserve"> </w:t>
        </w:r>
      </w:ins>
      <w:ins w:id="10322" w:author="Ruijie Xu" w:date="2022-01-30T11:14:00Z">
        <w:r w:rsidR="004D1EC1" w:rsidRPr="002B42A7">
          <w:rPr>
            <w:rFonts w:ascii="Times New Roman" w:hAnsi="Times New Roman" w:cs="Times New Roman"/>
            <w:color w:val="000000" w:themeColor="text1"/>
            <w:rPrChange w:id="10323" w:author="Ruijie Xu" w:date="2022-03-10T12:31:00Z">
              <w:rPr>
                <w:color w:val="000000" w:themeColor="text1"/>
              </w:rPr>
            </w:rPrChange>
          </w:rPr>
          <w:t xml:space="preserve">(group1: </w:t>
        </w:r>
      </w:ins>
      <w:ins w:id="10324" w:author="Ruijie Xu" w:date="2022-02-01T13:44:00Z">
        <w:r w:rsidR="00537B08" w:rsidRPr="002B42A7">
          <w:rPr>
            <w:rFonts w:ascii="Times New Roman" w:hAnsi="Times New Roman" w:cs="Times New Roman"/>
            <w:color w:val="000000" w:themeColor="text1"/>
            <w:rPrChange w:id="10325" w:author="Ruijie Xu" w:date="2022-03-10T12:31:00Z">
              <w:rPr>
                <w:color w:val="000000" w:themeColor="text1"/>
              </w:rPr>
            </w:rPrChange>
          </w:rPr>
          <w:t>BLASTN</w:t>
        </w:r>
      </w:ins>
      <w:ins w:id="10326" w:author="Ruijie Xu" w:date="2022-01-30T11:14:00Z">
        <w:r w:rsidR="004D1EC1" w:rsidRPr="002B42A7">
          <w:rPr>
            <w:rFonts w:ascii="Times New Roman" w:hAnsi="Times New Roman" w:cs="Times New Roman"/>
            <w:color w:val="000000" w:themeColor="text1"/>
            <w:rPrChange w:id="10327" w:author="Ruijie Xu" w:date="2022-03-10T12:31:00Z">
              <w:rPr>
                <w:color w:val="000000" w:themeColor="text1"/>
              </w:rPr>
            </w:rPrChange>
          </w:rPr>
          <w:t xml:space="preserve">, </w:t>
        </w:r>
      </w:ins>
      <w:ins w:id="10328" w:author="Ruijie Xu" w:date="2022-01-30T11:12:00Z">
        <w:r w:rsidR="002F185E" w:rsidRPr="002B42A7">
          <w:rPr>
            <w:rFonts w:ascii="Times New Roman" w:hAnsi="Times New Roman" w:cs="Times New Roman"/>
            <w:color w:val="000000" w:themeColor="text1"/>
            <w:rPrChange w:id="10329" w:author="Ruijie Xu" w:date="2022-03-10T12:31:00Z">
              <w:rPr>
                <w:color w:val="000000" w:themeColor="text1"/>
              </w:rPr>
            </w:rPrChange>
          </w:rPr>
          <w:t xml:space="preserve">CLARK, CLARK-s, </w:t>
        </w:r>
      </w:ins>
      <w:ins w:id="10330" w:author="Ruijie Xu" w:date="2022-01-30T11:15:00Z">
        <w:r w:rsidR="004D1EC1" w:rsidRPr="002B42A7">
          <w:rPr>
            <w:rFonts w:ascii="Times New Roman" w:hAnsi="Times New Roman" w:cs="Times New Roman"/>
            <w:color w:val="000000" w:themeColor="text1"/>
            <w:rPrChange w:id="10331" w:author="Ruijie Xu" w:date="2022-03-10T12:31:00Z">
              <w:rPr>
                <w:color w:val="000000" w:themeColor="text1"/>
              </w:rPr>
            </w:rPrChange>
          </w:rPr>
          <w:t xml:space="preserve">Metaphlan3 </w:t>
        </w:r>
      </w:ins>
      <w:ins w:id="10332" w:author="Ruijie Xu" w:date="2022-01-30T11:12:00Z">
        <w:r w:rsidR="002F185E" w:rsidRPr="002B42A7">
          <w:rPr>
            <w:rFonts w:ascii="Times New Roman" w:hAnsi="Times New Roman" w:cs="Times New Roman"/>
            <w:color w:val="000000" w:themeColor="text1"/>
            <w:rPrChange w:id="10333" w:author="Ruijie Xu" w:date="2022-03-10T12:31:00Z">
              <w:rPr>
                <w:color w:val="000000" w:themeColor="text1"/>
              </w:rPr>
            </w:rPrChange>
          </w:rPr>
          <w:t xml:space="preserve">and </w:t>
        </w:r>
      </w:ins>
      <w:ins w:id="10334" w:author="Ruijie Xu" w:date="2022-01-30T11:15:00Z">
        <w:r w:rsidR="004D1EC1" w:rsidRPr="002B42A7">
          <w:rPr>
            <w:rFonts w:ascii="Times New Roman" w:hAnsi="Times New Roman" w:cs="Times New Roman"/>
            <w:color w:val="000000" w:themeColor="text1"/>
            <w:rPrChange w:id="10335" w:author="Ruijie Xu" w:date="2022-03-10T12:31:00Z">
              <w:rPr>
                <w:color w:val="000000" w:themeColor="text1"/>
              </w:rPr>
            </w:rPrChange>
          </w:rPr>
          <w:t>Kaiju</w:t>
        </w:r>
      </w:ins>
      <w:ins w:id="10336" w:author="Ruijie Xu" w:date="2022-01-30T11:14:00Z">
        <w:r w:rsidR="004D1EC1" w:rsidRPr="002B42A7">
          <w:rPr>
            <w:rFonts w:ascii="Times New Roman" w:hAnsi="Times New Roman" w:cs="Times New Roman"/>
            <w:color w:val="000000" w:themeColor="text1"/>
            <w:rPrChange w:id="10337" w:author="Ruijie Xu" w:date="2022-03-10T12:31:00Z">
              <w:rPr>
                <w:color w:val="000000" w:themeColor="text1"/>
              </w:rPr>
            </w:rPrChange>
          </w:rPr>
          <w:t xml:space="preserve">; group2: </w:t>
        </w:r>
      </w:ins>
      <w:ins w:id="10338" w:author="Ruijie Xu" w:date="2022-01-30T11:05:00Z">
        <w:r w:rsidR="00354455" w:rsidRPr="002B42A7">
          <w:rPr>
            <w:rFonts w:ascii="Times New Roman" w:hAnsi="Times New Roman" w:cs="Times New Roman"/>
            <w:color w:val="000000" w:themeColor="text1"/>
            <w:rPrChange w:id="10339" w:author="Ruijie Xu" w:date="2022-03-10T12:31:00Z">
              <w:rPr>
                <w:color w:val="000000" w:themeColor="text1"/>
              </w:rPr>
            </w:rPrChange>
          </w:rPr>
          <w:t xml:space="preserve">Kraken2, </w:t>
        </w:r>
      </w:ins>
      <w:ins w:id="10340" w:author="Ruijie Xu" w:date="2022-01-30T11:15:00Z">
        <w:r w:rsidR="004D1EC1" w:rsidRPr="002B42A7">
          <w:rPr>
            <w:rFonts w:ascii="Times New Roman" w:hAnsi="Times New Roman" w:cs="Times New Roman"/>
            <w:color w:val="000000" w:themeColor="text1"/>
            <w:rPrChange w:id="10341" w:author="Ruijie Xu" w:date="2022-03-10T12:31:00Z">
              <w:rPr>
                <w:color w:val="000000" w:themeColor="text1"/>
              </w:rPr>
            </w:rPrChange>
          </w:rPr>
          <w:t>Bracken</w:t>
        </w:r>
      </w:ins>
      <w:ins w:id="10342" w:author="Ruijie Xu" w:date="2022-01-30T11:16:00Z">
        <w:r w:rsidR="004D1EC1" w:rsidRPr="002B42A7">
          <w:rPr>
            <w:rFonts w:ascii="Times New Roman" w:hAnsi="Times New Roman" w:cs="Times New Roman"/>
            <w:color w:val="000000" w:themeColor="text1"/>
            <w:rPrChange w:id="10343" w:author="Ruijie Xu" w:date="2022-03-10T12:31:00Z">
              <w:rPr>
                <w:color w:val="000000" w:themeColor="text1"/>
              </w:rPr>
            </w:rPrChange>
          </w:rPr>
          <w:t xml:space="preserve"> </w:t>
        </w:r>
      </w:ins>
      <w:ins w:id="10344" w:author="Ruijie Xu" w:date="2022-01-30T11:06:00Z">
        <w:r w:rsidR="00354455" w:rsidRPr="002B42A7">
          <w:rPr>
            <w:rFonts w:ascii="Times New Roman" w:hAnsi="Times New Roman" w:cs="Times New Roman"/>
            <w:color w:val="000000" w:themeColor="text1"/>
            <w:rPrChange w:id="10345" w:author="Ruijie Xu" w:date="2022-03-10T12:31:00Z">
              <w:rPr>
                <w:color w:val="000000" w:themeColor="text1"/>
              </w:rPr>
            </w:rPrChange>
          </w:rPr>
          <w:t xml:space="preserve">and </w:t>
        </w:r>
      </w:ins>
      <w:ins w:id="10346" w:author="Ruijie Xu" w:date="2022-01-30T11:16:00Z">
        <w:r w:rsidR="004D1EC1" w:rsidRPr="002B42A7">
          <w:rPr>
            <w:rFonts w:ascii="Times New Roman" w:hAnsi="Times New Roman" w:cs="Times New Roman"/>
            <w:color w:val="000000" w:themeColor="text1"/>
            <w:rPrChange w:id="10347" w:author="Ruijie Xu" w:date="2022-03-10T12:31:00Z">
              <w:rPr>
                <w:color w:val="000000" w:themeColor="text1"/>
              </w:rPr>
            </w:rPrChange>
          </w:rPr>
          <w:t>Centrifuge)</w:t>
        </w:r>
      </w:ins>
      <w:ins w:id="10348" w:author="Ruijie Xu" w:date="2022-01-30T11:05:00Z">
        <w:r w:rsidR="00354455" w:rsidRPr="002B42A7">
          <w:rPr>
            <w:rFonts w:ascii="Times New Roman" w:hAnsi="Times New Roman" w:cs="Times New Roman"/>
            <w:color w:val="000000" w:themeColor="text1"/>
            <w:rPrChange w:id="10349" w:author="Ruijie Xu" w:date="2022-03-10T12:31:00Z">
              <w:rPr>
                <w:color w:val="000000" w:themeColor="text1"/>
              </w:rPr>
            </w:rPrChange>
          </w:rPr>
          <w:t>.</w:t>
        </w:r>
      </w:ins>
      <w:ins w:id="10350" w:author="Ruijie Xu" w:date="2022-01-30T11:16:00Z">
        <w:r w:rsidR="004D1EC1" w:rsidRPr="002B42A7">
          <w:rPr>
            <w:rFonts w:ascii="Times New Roman" w:hAnsi="Times New Roman" w:cs="Times New Roman"/>
            <w:color w:val="000000" w:themeColor="text1"/>
            <w:rPrChange w:id="10351" w:author="Ruijie Xu" w:date="2022-03-10T12:31:00Z">
              <w:rPr>
                <w:color w:val="000000" w:themeColor="text1"/>
              </w:rPr>
            </w:rPrChange>
          </w:rPr>
          <w:t xml:space="preserve"> Diamond did</w:t>
        </w:r>
      </w:ins>
      <w:ins w:id="10352" w:author="Liliana Salvador" w:date="2022-02-26T21:05:00Z">
        <w:r w:rsidR="00CF41AB" w:rsidRPr="002B42A7">
          <w:rPr>
            <w:rFonts w:ascii="Times New Roman" w:hAnsi="Times New Roman" w:cs="Times New Roman"/>
            <w:color w:val="000000" w:themeColor="text1"/>
            <w:rPrChange w:id="10353" w:author="Ruijie Xu" w:date="2022-03-10T12:31:00Z">
              <w:rPr>
                <w:color w:val="000000" w:themeColor="text1"/>
              </w:rPr>
            </w:rPrChange>
          </w:rPr>
          <w:t xml:space="preserve"> not</w:t>
        </w:r>
      </w:ins>
      <w:ins w:id="10354" w:author="Ruijie Xu" w:date="2022-01-30T11:16:00Z">
        <w:del w:id="10355" w:author="Liliana Salvador" w:date="2022-02-26T21:05:00Z">
          <w:r w:rsidR="004D1EC1" w:rsidRPr="002B42A7" w:rsidDel="00CF41AB">
            <w:rPr>
              <w:rFonts w:ascii="Times New Roman" w:hAnsi="Times New Roman" w:cs="Times New Roman"/>
              <w:color w:val="000000" w:themeColor="text1"/>
              <w:rPrChange w:id="10356"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357" w:author="Ruijie Xu" w:date="2022-03-10T12:31:00Z">
              <w:rPr>
                <w:color w:val="000000" w:themeColor="text1"/>
              </w:rPr>
            </w:rPrChange>
          </w:rPr>
          <w:t xml:space="preserve"> identify any reads as viruses</w:t>
        </w:r>
      </w:ins>
      <w:ins w:id="10358" w:author="Liliana Salvador" w:date="2022-02-26T21:05:00Z">
        <w:r w:rsidR="00CF41AB" w:rsidRPr="002B42A7">
          <w:rPr>
            <w:rFonts w:ascii="Times New Roman" w:hAnsi="Times New Roman" w:cs="Times New Roman"/>
            <w:color w:val="000000" w:themeColor="text1"/>
            <w:rPrChange w:id="10359" w:author="Ruijie Xu" w:date="2022-03-10T12:31:00Z">
              <w:rPr>
                <w:color w:val="000000" w:themeColor="text1"/>
              </w:rPr>
            </w:rPrChange>
          </w:rPr>
          <w:t>.</w:t>
        </w:r>
      </w:ins>
      <w:ins w:id="10360" w:author="Ruijie Xu" w:date="2022-01-30T11:16:00Z">
        <w:del w:id="10361" w:author="Liliana Salvador" w:date="2022-02-26T21:05:00Z">
          <w:r w:rsidR="004D1EC1" w:rsidRPr="002B42A7" w:rsidDel="00CF41AB">
            <w:rPr>
              <w:rFonts w:ascii="Times New Roman" w:hAnsi="Times New Roman" w:cs="Times New Roman"/>
              <w:color w:val="000000" w:themeColor="text1"/>
              <w:rPrChange w:id="10362" w:author="Ruijie Xu" w:date="2022-03-10T12:31:00Z">
                <w:rPr>
                  <w:color w:val="000000" w:themeColor="text1"/>
                </w:rPr>
              </w:rPrChange>
            </w:rPr>
            <w:delText xml:space="preserve"> from the Rattus dataset.</w:delText>
          </w:r>
        </w:del>
      </w:ins>
      <w:ins w:id="10363" w:author="Ruijie Xu" w:date="2022-01-30T11:07:00Z">
        <w:del w:id="10364" w:author="Liliana Salvador" w:date="2022-02-26T21:05:00Z">
          <w:r w:rsidR="0084098D" w:rsidRPr="002B42A7" w:rsidDel="00CF41AB">
            <w:rPr>
              <w:rFonts w:ascii="Times New Roman" w:hAnsi="Times New Roman" w:cs="Times New Roman"/>
              <w:color w:val="000000" w:themeColor="text1"/>
              <w:rPrChange w:id="10365" w:author="Ruijie Xu" w:date="2022-03-10T12:31:00Z">
                <w:rPr>
                  <w:color w:val="000000" w:themeColor="text1"/>
                </w:rPr>
              </w:rPrChange>
            </w:rPr>
            <w:delText xml:space="preserve"> </w:delText>
          </w:r>
        </w:del>
      </w:ins>
      <w:ins w:id="10366" w:author="Liliana Salvador" w:date="2022-02-26T21:05:00Z">
        <w:r w:rsidR="00CF41AB" w:rsidRPr="002B42A7">
          <w:rPr>
            <w:rFonts w:ascii="Times New Roman" w:hAnsi="Times New Roman" w:cs="Times New Roman"/>
            <w:color w:val="000000" w:themeColor="text1"/>
            <w:rPrChange w:id="10367"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0368" w:author="Ruijie Xu" w:date="2022-01-30T11:54:00Z"/>
          <w:rFonts w:ascii="Times New Roman" w:hAnsi="Times New Roman" w:cs="Times New Roman"/>
          <w:color w:val="000000" w:themeColor="text1"/>
          <w:rPrChange w:id="10369" w:author="Ruijie Xu" w:date="2022-03-10T12:31:00Z">
            <w:rPr>
              <w:ins w:id="10370" w:author="Ruijie Xu" w:date="2022-01-30T11:54:00Z"/>
              <w:color w:val="000000" w:themeColor="text1"/>
            </w:rPr>
          </w:rPrChange>
        </w:rPr>
      </w:pPr>
      <w:ins w:id="10371" w:author="Ruijie Xu" w:date="2022-01-30T11:17:00Z">
        <w:r w:rsidRPr="002B42A7">
          <w:rPr>
            <w:rFonts w:ascii="Times New Roman" w:hAnsi="Times New Roman" w:cs="Times New Roman"/>
            <w:color w:val="000000" w:themeColor="text1"/>
            <w:rPrChange w:id="10372" w:author="Ruijie Xu" w:date="2022-03-10T12:31:00Z">
              <w:rPr>
                <w:color w:val="000000" w:themeColor="text1"/>
              </w:rPr>
            </w:rPrChange>
          </w:rPr>
          <w:t>Th</w:t>
        </w:r>
      </w:ins>
      <w:ins w:id="10373" w:author="Ruijie Xu" w:date="2022-01-30T11:27:00Z">
        <w:r w:rsidR="00E9791D" w:rsidRPr="002B42A7">
          <w:rPr>
            <w:rFonts w:ascii="Times New Roman" w:hAnsi="Times New Roman" w:cs="Times New Roman"/>
            <w:color w:val="000000" w:themeColor="text1"/>
            <w:rPrChange w:id="10374" w:author="Ruijie Xu" w:date="2022-03-10T12:31:00Z">
              <w:rPr>
                <w:color w:val="000000" w:themeColor="text1"/>
              </w:rPr>
            </w:rPrChange>
          </w:rPr>
          <w:t>is</w:t>
        </w:r>
      </w:ins>
      <w:ins w:id="10375" w:author="Ruijie Xu" w:date="2022-01-30T11:17:00Z">
        <w:r w:rsidRPr="002B42A7">
          <w:rPr>
            <w:rFonts w:ascii="Times New Roman" w:hAnsi="Times New Roman" w:cs="Times New Roman"/>
            <w:color w:val="000000" w:themeColor="text1"/>
            <w:rPrChange w:id="10376" w:author="Ruijie Xu" w:date="2022-03-10T12:31:00Z">
              <w:rPr>
                <w:color w:val="000000" w:themeColor="text1"/>
              </w:rPr>
            </w:rPrChange>
          </w:rPr>
          <w:t xml:space="preserve"> </w:t>
        </w:r>
      </w:ins>
      <w:ins w:id="10377" w:author="Ruijie Xu" w:date="2022-01-30T11:27:00Z">
        <w:r w:rsidR="00E9791D" w:rsidRPr="002B42A7">
          <w:rPr>
            <w:rFonts w:ascii="Times New Roman" w:hAnsi="Times New Roman" w:cs="Times New Roman"/>
            <w:color w:val="000000" w:themeColor="text1"/>
            <w:rPrChange w:id="10378" w:author="Ruijie Xu" w:date="2022-03-10T12:31:00Z">
              <w:rPr>
                <w:color w:val="000000" w:themeColor="text1"/>
              </w:rPr>
            </w:rPrChange>
          </w:rPr>
          <w:t>division</w:t>
        </w:r>
      </w:ins>
      <w:ins w:id="10379" w:author="Ruijie Xu" w:date="2022-01-30T11:17:00Z">
        <w:r w:rsidRPr="002B42A7">
          <w:rPr>
            <w:rFonts w:ascii="Times New Roman" w:hAnsi="Times New Roman" w:cs="Times New Roman"/>
            <w:color w:val="000000" w:themeColor="text1"/>
            <w:rPrChange w:id="10380" w:author="Ruijie Xu" w:date="2022-03-10T12:31:00Z">
              <w:rPr>
                <w:color w:val="000000" w:themeColor="text1"/>
              </w:rPr>
            </w:rPrChange>
          </w:rPr>
          <w:t xml:space="preserve"> </w:t>
        </w:r>
      </w:ins>
      <w:ins w:id="10381" w:author="Ruijie Xu" w:date="2022-01-30T11:27:00Z">
        <w:r w:rsidR="00E9791D" w:rsidRPr="002B42A7">
          <w:rPr>
            <w:rFonts w:ascii="Times New Roman" w:hAnsi="Times New Roman" w:cs="Times New Roman"/>
            <w:color w:val="000000" w:themeColor="text1"/>
            <w:rPrChange w:id="10382" w:author="Ruijie Xu" w:date="2022-03-10T12:31:00Z">
              <w:rPr>
                <w:color w:val="000000" w:themeColor="text1"/>
              </w:rPr>
            </w:rPrChange>
          </w:rPr>
          <w:t>in</w:t>
        </w:r>
      </w:ins>
      <w:ins w:id="10383" w:author="Ruijie Xu" w:date="2022-01-30T11:17:00Z">
        <w:r w:rsidRPr="002B42A7">
          <w:rPr>
            <w:rFonts w:ascii="Times New Roman" w:hAnsi="Times New Roman" w:cs="Times New Roman"/>
            <w:color w:val="000000" w:themeColor="text1"/>
            <w:rPrChange w:id="10384" w:author="Ruijie Xu" w:date="2022-03-10T12:31:00Z">
              <w:rPr>
                <w:color w:val="000000" w:themeColor="text1"/>
              </w:rPr>
            </w:rPrChange>
          </w:rPr>
          <w:t xml:space="preserve"> </w:t>
        </w:r>
      </w:ins>
      <w:ins w:id="10385" w:author="Ruijie Xu" w:date="2022-01-30T14:25:00Z">
        <w:r w:rsidR="0027369C" w:rsidRPr="002B42A7">
          <w:rPr>
            <w:rFonts w:ascii="Times New Roman" w:hAnsi="Times New Roman" w:cs="Times New Roman"/>
            <w:color w:val="000000" w:themeColor="text1"/>
            <w:rPrChange w:id="10386" w:author="Ruijie Xu" w:date="2022-03-10T12:31:00Z">
              <w:rPr>
                <w:color w:val="000000" w:themeColor="text1"/>
              </w:rPr>
            </w:rPrChange>
          </w:rPr>
          <w:t>virus</w:t>
        </w:r>
      </w:ins>
      <w:ins w:id="10387" w:author="Ruijie Xu" w:date="2022-01-30T11:17:00Z">
        <w:r w:rsidRPr="002B42A7">
          <w:rPr>
            <w:rFonts w:ascii="Times New Roman" w:hAnsi="Times New Roman" w:cs="Times New Roman"/>
            <w:color w:val="000000" w:themeColor="text1"/>
            <w:rPrChange w:id="10388" w:author="Ruijie Xu" w:date="2022-03-10T12:31:00Z">
              <w:rPr>
                <w:color w:val="000000" w:themeColor="text1"/>
              </w:rPr>
            </w:rPrChange>
          </w:rPr>
          <w:t xml:space="preserve"> classifications was further validated </w:t>
        </w:r>
      </w:ins>
      <w:ins w:id="10389" w:author="Ruijie Xu" w:date="2022-01-30T11:33:00Z">
        <w:r w:rsidR="005B1C20" w:rsidRPr="002B42A7">
          <w:rPr>
            <w:rFonts w:ascii="Times New Roman" w:hAnsi="Times New Roman" w:cs="Times New Roman"/>
            <w:color w:val="000000" w:themeColor="text1"/>
            <w:rPrChange w:id="10390" w:author="Ruijie Xu" w:date="2022-03-10T12:31:00Z">
              <w:rPr>
                <w:color w:val="000000" w:themeColor="text1"/>
              </w:rPr>
            </w:rPrChange>
          </w:rPr>
          <w:t>by</w:t>
        </w:r>
      </w:ins>
      <w:ins w:id="10391" w:author="Ruijie Xu" w:date="2022-01-30T11:18:00Z">
        <w:r w:rsidRPr="002B42A7">
          <w:rPr>
            <w:rFonts w:ascii="Times New Roman" w:hAnsi="Times New Roman" w:cs="Times New Roman"/>
            <w:color w:val="000000" w:themeColor="text1"/>
            <w:rPrChange w:id="10392" w:author="Ruijie Xu" w:date="2022-03-10T12:31:00Z">
              <w:rPr>
                <w:color w:val="000000" w:themeColor="text1"/>
              </w:rPr>
            </w:rPrChange>
          </w:rPr>
          <w:t xml:space="preserve"> the </w:t>
        </w:r>
      </w:ins>
      <w:ins w:id="10393" w:author="Ruijie Xu" w:date="2022-01-30T11:34:00Z">
        <w:r w:rsidR="005B1C20" w:rsidRPr="002B42A7">
          <w:rPr>
            <w:rFonts w:ascii="Times New Roman" w:hAnsi="Times New Roman" w:cs="Times New Roman"/>
            <w:color w:val="000000" w:themeColor="text1"/>
            <w:rPrChange w:id="10394" w:author="Ruijie Xu" w:date="2022-03-10T12:31:00Z">
              <w:rPr>
                <w:color w:val="000000" w:themeColor="text1"/>
              </w:rPr>
            </w:rPrChange>
          </w:rPr>
          <w:t>viru</w:t>
        </w:r>
      </w:ins>
      <w:ins w:id="10395" w:author="Ruijie Xu" w:date="2022-01-30T14:25:00Z">
        <w:r w:rsidR="0027369C" w:rsidRPr="002B42A7">
          <w:rPr>
            <w:rFonts w:ascii="Times New Roman" w:hAnsi="Times New Roman" w:cs="Times New Roman"/>
            <w:color w:val="000000" w:themeColor="text1"/>
            <w:rPrChange w:id="10396" w:author="Ruijie Xu" w:date="2022-03-10T12:31:00Z">
              <w:rPr>
                <w:color w:val="000000" w:themeColor="text1"/>
              </w:rPr>
            </w:rPrChange>
          </w:rPr>
          <w:t>s</w:t>
        </w:r>
      </w:ins>
      <w:ins w:id="10397" w:author="Ruijie Xu" w:date="2022-01-30T11:34:00Z">
        <w:r w:rsidR="005B1C20" w:rsidRPr="002B42A7">
          <w:rPr>
            <w:rFonts w:ascii="Times New Roman" w:hAnsi="Times New Roman" w:cs="Times New Roman"/>
            <w:color w:val="000000" w:themeColor="text1"/>
            <w:rPrChange w:id="10398" w:author="Ruijie Xu" w:date="2022-03-10T12:31:00Z">
              <w:rPr>
                <w:color w:val="000000" w:themeColor="text1"/>
              </w:rPr>
            </w:rPrChange>
          </w:rPr>
          <w:t xml:space="preserve"> </w:t>
        </w:r>
      </w:ins>
      <w:ins w:id="10399" w:author="Ruijie Xu" w:date="2022-01-30T11:18:00Z">
        <w:r w:rsidRPr="002B42A7">
          <w:rPr>
            <w:rFonts w:ascii="Times New Roman" w:hAnsi="Times New Roman" w:cs="Times New Roman"/>
            <w:color w:val="000000" w:themeColor="text1"/>
            <w:rPrChange w:id="10400" w:author="Ruijie Xu" w:date="2022-03-10T12:31:00Z">
              <w:rPr>
                <w:color w:val="000000" w:themeColor="text1"/>
              </w:rPr>
            </w:rPrChange>
          </w:rPr>
          <w:t>classifications</w:t>
        </w:r>
      </w:ins>
      <w:ins w:id="10401" w:author="Ruijie Xu" w:date="2022-01-30T11:34:00Z">
        <w:r w:rsidR="00756031" w:rsidRPr="002B42A7">
          <w:rPr>
            <w:rFonts w:ascii="Times New Roman" w:hAnsi="Times New Roman" w:cs="Times New Roman"/>
            <w:color w:val="000000" w:themeColor="text1"/>
            <w:rPrChange w:id="10402" w:author="Ruijie Xu" w:date="2022-03-10T12:31:00Z">
              <w:rPr>
                <w:color w:val="000000" w:themeColor="text1"/>
              </w:rPr>
            </w:rPrChange>
          </w:rPr>
          <w:t xml:space="preserve"> at the</w:t>
        </w:r>
      </w:ins>
      <w:ins w:id="10403" w:author="Ruijie Xu" w:date="2022-01-30T11:18:00Z">
        <w:r w:rsidRPr="002B42A7">
          <w:rPr>
            <w:rFonts w:ascii="Times New Roman" w:hAnsi="Times New Roman" w:cs="Times New Roman"/>
            <w:color w:val="000000" w:themeColor="text1"/>
            <w:rPrChange w:id="10404" w:author="Ruijie Xu" w:date="2022-03-10T12:31:00Z">
              <w:rPr>
                <w:color w:val="000000" w:themeColor="text1"/>
              </w:rPr>
            </w:rPrChange>
          </w:rPr>
          <w:t xml:space="preserve"> lower taxonomy levels</w:t>
        </w:r>
      </w:ins>
      <w:ins w:id="10405" w:author="Ruijie Xu" w:date="2022-01-30T11:19:00Z">
        <w:r w:rsidR="00E33333" w:rsidRPr="002B42A7">
          <w:rPr>
            <w:rFonts w:ascii="Times New Roman" w:hAnsi="Times New Roman" w:cs="Times New Roman"/>
            <w:color w:val="000000" w:themeColor="text1"/>
            <w:rPrChange w:id="10406" w:author="Ruijie Xu" w:date="2022-03-10T12:31:00Z">
              <w:rPr>
                <w:color w:val="000000" w:themeColor="text1"/>
              </w:rPr>
            </w:rPrChange>
          </w:rPr>
          <w:t xml:space="preserve">. </w:t>
        </w:r>
      </w:ins>
      <w:ins w:id="10407" w:author="Ruijie Xu" w:date="2022-01-30T11:31:00Z">
        <w:r w:rsidR="00991599" w:rsidRPr="002B42A7">
          <w:rPr>
            <w:rFonts w:ascii="Times New Roman" w:hAnsi="Times New Roman" w:cs="Times New Roman"/>
            <w:color w:val="000000" w:themeColor="text1"/>
            <w:rPrChange w:id="10408" w:author="Ruijie Xu" w:date="2022-03-10T12:31:00Z">
              <w:rPr>
                <w:color w:val="000000" w:themeColor="text1"/>
              </w:rPr>
            </w:rPrChange>
          </w:rPr>
          <w:t xml:space="preserve">The samples with </w:t>
        </w:r>
      </w:ins>
      <w:ins w:id="10409" w:author="Ruijie Xu" w:date="2022-02-02T13:53:00Z">
        <w:r w:rsidR="00710530" w:rsidRPr="002B42A7">
          <w:rPr>
            <w:rFonts w:ascii="Times New Roman" w:hAnsi="Times New Roman" w:cs="Times New Roman"/>
            <w:color w:val="000000" w:themeColor="text1"/>
            <w:rPrChange w:id="10410" w:author="Ruijie Xu" w:date="2022-03-10T12:31:00Z">
              <w:rPr>
                <w:color w:val="000000" w:themeColor="text1"/>
              </w:rPr>
            </w:rPrChange>
          </w:rPr>
          <w:t xml:space="preserve">large percentage of </w:t>
        </w:r>
      </w:ins>
      <w:ins w:id="10411" w:author="Ruijie Xu" w:date="2022-01-30T11:31:00Z">
        <w:r w:rsidR="00991599" w:rsidRPr="002B42A7">
          <w:rPr>
            <w:rFonts w:ascii="Times New Roman" w:hAnsi="Times New Roman" w:cs="Times New Roman"/>
            <w:color w:val="000000" w:themeColor="text1"/>
            <w:rPrChange w:id="10412" w:author="Ruijie Xu" w:date="2022-03-10T12:31:00Z">
              <w:rPr>
                <w:color w:val="000000" w:themeColor="text1"/>
              </w:rPr>
            </w:rPrChange>
          </w:rPr>
          <w:t>reads classified under vi</w:t>
        </w:r>
      </w:ins>
      <w:ins w:id="10413" w:author="Ruijie Xu" w:date="2022-01-30T11:30:00Z">
        <w:r w:rsidR="00991599" w:rsidRPr="002B42A7">
          <w:rPr>
            <w:rFonts w:ascii="Times New Roman" w:hAnsi="Times New Roman" w:cs="Times New Roman"/>
            <w:color w:val="000000" w:themeColor="text1"/>
            <w:rPrChange w:id="10414" w:author="Ruijie Xu" w:date="2022-03-10T12:31:00Z">
              <w:rPr>
                <w:color w:val="000000" w:themeColor="text1"/>
              </w:rPr>
            </w:rPrChange>
          </w:rPr>
          <w:t>rus</w:t>
        </w:r>
      </w:ins>
      <w:ins w:id="10415" w:author="Ruijie Xu" w:date="2022-01-30T11:31:00Z">
        <w:r w:rsidR="00991599" w:rsidRPr="002B42A7">
          <w:rPr>
            <w:rFonts w:ascii="Times New Roman" w:hAnsi="Times New Roman" w:cs="Times New Roman"/>
            <w:color w:val="000000" w:themeColor="text1"/>
            <w:rPrChange w:id="10416" w:author="Ruijie Xu" w:date="2022-03-10T12:31:00Z">
              <w:rPr>
                <w:color w:val="000000" w:themeColor="text1"/>
              </w:rPr>
            </w:rPrChange>
          </w:rPr>
          <w:t xml:space="preserve"> taxa by group1 software were not </w:t>
        </w:r>
      </w:ins>
      <w:ins w:id="10417" w:author="Ruijie Xu" w:date="2022-01-30T11:32:00Z">
        <w:r w:rsidR="00991599" w:rsidRPr="002B42A7">
          <w:rPr>
            <w:rFonts w:ascii="Times New Roman" w:hAnsi="Times New Roman" w:cs="Times New Roman"/>
            <w:color w:val="000000" w:themeColor="text1"/>
            <w:rPrChange w:id="10418" w:author="Ruijie Xu" w:date="2022-03-10T12:31:00Z">
              <w:rPr>
                <w:color w:val="000000" w:themeColor="text1"/>
              </w:rPr>
            </w:rPrChange>
          </w:rPr>
          <w:t>profiled by software</w:t>
        </w:r>
      </w:ins>
      <w:ins w:id="10419" w:author="Ruijie Xu" w:date="2022-01-30T14:26:00Z">
        <w:r w:rsidR="004005F4" w:rsidRPr="002B42A7">
          <w:rPr>
            <w:rFonts w:ascii="Times New Roman" w:hAnsi="Times New Roman" w:cs="Times New Roman"/>
            <w:color w:val="000000" w:themeColor="text1"/>
            <w:rPrChange w:id="10420" w:author="Ruijie Xu" w:date="2022-03-10T12:31:00Z">
              <w:rPr>
                <w:color w:val="000000" w:themeColor="text1"/>
              </w:rPr>
            </w:rPrChange>
          </w:rPr>
          <w:t xml:space="preserve"> in group2</w:t>
        </w:r>
      </w:ins>
      <w:ins w:id="10421" w:author="Ruijie Xu" w:date="2022-01-30T11:32:00Z">
        <w:r w:rsidR="00991599" w:rsidRPr="002B42A7">
          <w:rPr>
            <w:rFonts w:ascii="Times New Roman" w:hAnsi="Times New Roman" w:cs="Times New Roman"/>
            <w:color w:val="000000" w:themeColor="text1"/>
            <w:rPrChange w:id="10422" w:author="Ruijie Xu" w:date="2022-03-10T12:31:00Z">
              <w:rPr>
                <w:color w:val="000000" w:themeColor="text1"/>
              </w:rPr>
            </w:rPrChange>
          </w:rPr>
          <w:t>.</w:t>
        </w:r>
      </w:ins>
      <w:ins w:id="10423" w:author="Ruijie Xu" w:date="2022-01-30T11:38:00Z">
        <w:r w:rsidR="003B13B2" w:rsidRPr="002B42A7">
          <w:rPr>
            <w:rFonts w:ascii="Times New Roman" w:hAnsi="Times New Roman" w:cs="Times New Roman"/>
            <w:color w:val="000000" w:themeColor="text1"/>
            <w:rPrChange w:id="10424" w:author="Ruijie Xu" w:date="2022-03-10T12:31:00Z">
              <w:rPr>
                <w:color w:val="000000" w:themeColor="text1"/>
              </w:rPr>
            </w:rPrChange>
          </w:rPr>
          <w:t xml:space="preserve"> Although software in group1 were more sensitive in virus identification than </w:t>
        </w:r>
        <w:del w:id="10425" w:author="Liliana Salvador" w:date="2022-02-26T21:06:00Z">
          <w:r w:rsidR="003B13B2" w:rsidRPr="002B42A7" w:rsidDel="00CF41AB">
            <w:rPr>
              <w:rFonts w:ascii="Times New Roman" w:hAnsi="Times New Roman" w:cs="Times New Roman"/>
              <w:color w:val="000000" w:themeColor="text1"/>
              <w:rPrChange w:id="10426"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427" w:author="Ruijie Xu" w:date="2022-03-10T12:31:00Z">
              <w:rPr>
                <w:color w:val="000000" w:themeColor="text1"/>
              </w:rPr>
            </w:rPrChange>
          </w:rPr>
          <w:t xml:space="preserve">of group2 software, the exact </w:t>
        </w:r>
      </w:ins>
      <w:ins w:id="10428" w:author="Ruijie Xu" w:date="2022-01-30T11:39:00Z">
        <w:r w:rsidR="003B13B2" w:rsidRPr="002B42A7">
          <w:rPr>
            <w:rFonts w:ascii="Times New Roman" w:hAnsi="Times New Roman" w:cs="Times New Roman"/>
            <w:color w:val="000000" w:themeColor="text1"/>
            <w:rPrChange w:id="10429" w:author="Ruijie Xu" w:date="2022-03-10T12:31:00Z">
              <w:rPr>
                <w:color w:val="000000" w:themeColor="text1"/>
              </w:rPr>
            </w:rPrChange>
          </w:rPr>
          <w:t xml:space="preserve">virus </w:t>
        </w:r>
      </w:ins>
      <w:ins w:id="10430" w:author="Ruijie Xu" w:date="2022-01-30T11:38:00Z">
        <w:r w:rsidR="003B13B2" w:rsidRPr="002B42A7">
          <w:rPr>
            <w:rFonts w:ascii="Times New Roman" w:hAnsi="Times New Roman" w:cs="Times New Roman"/>
            <w:color w:val="000000" w:themeColor="text1"/>
            <w:rPrChange w:id="10431" w:author="Ruijie Xu" w:date="2022-03-10T12:31:00Z">
              <w:rPr>
                <w:color w:val="000000" w:themeColor="text1"/>
              </w:rPr>
            </w:rPrChange>
          </w:rPr>
          <w:t xml:space="preserve">taxa and the </w:t>
        </w:r>
      </w:ins>
      <w:ins w:id="10432" w:author="Liliana Salvador" w:date="2022-02-26T21:06:00Z">
        <w:r w:rsidR="00CF41AB" w:rsidRPr="002B42A7">
          <w:rPr>
            <w:rFonts w:ascii="Times New Roman" w:hAnsi="Times New Roman" w:cs="Times New Roman"/>
            <w:color w:val="000000" w:themeColor="text1"/>
            <w:rPrChange w:id="10433" w:author="Ruijie Xu" w:date="2022-03-10T12:31:00Z">
              <w:rPr>
                <w:color w:val="000000" w:themeColor="text1"/>
              </w:rPr>
            </w:rPrChange>
          </w:rPr>
          <w:t xml:space="preserve">correspondent </w:t>
        </w:r>
      </w:ins>
      <w:ins w:id="10434" w:author="Ruijie Xu" w:date="2022-01-30T11:38:00Z">
        <w:r w:rsidR="003B13B2" w:rsidRPr="002B42A7">
          <w:rPr>
            <w:rFonts w:ascii="Times New Roman" w:hAnsi="Times New Roman" w:cs="Times New Roman"/>
            <w:color w:val="000000" w:themeColor="text1"/>
            <w:rPrChange w:id="10435" w:author="Ruijie Xu" w:date="2022-03-10T12:31:00Z">
              <w:rPr>
                <w:color w:val="000000" w:themeColor="text1"/>
              </w:rPr>
            </w:rPrChange>
          </w:rPr>
          <w:t>num</w:t>
        </w:r>
      </w:ins>
      <w:ins w:id="10436" w:author="Ruijie Xu" w:date="2022-01-30T11:39:00Z">
        <w:r w:rsidR="003B13B2" w:rsidRPr="002B42A7">
          <w:rPr>
            <w:rFonts w:ascii="Times New Roman" w:hAnsi="Times New Roman" w:cs="Times New Roman"/>
            <w:color w:val="000000" w:themeColor="text1"/>
            <w:rPrChange w:id="10437" w:author="Ruijie Xu" w:date="2022-03-10T12:31:00Z">
              <w:rPr>
                <w:color w:val="000000" w:themeColor="text1"/>
              </w:rPr>
            </w:rPrChange>
          </w:rPr>
          <w:t xml:space="preserve">ber of reads </w:t>
        </w:r>
        <w:del w:id="10438" w:author="Liliana Salvador" w:date="2022-02-26T21:06:00Z">
          <w:r w:rsidR="003B13B2" w:rsidRPr="002B42A7" w:rsidDel="00CF41AB">
            <w:rPr>
              <w:rFonts w:ascii="Times New Roman" w:hAnsi="Times New Roman" w:cs="Times New Roman"/>
              <w:color w:val="000000" w:themeColor="text1"/>
              <w:rPrChange w:id="10439" w:author="Ruijie Xu" w:date="2022-03-10T12:31:00Z">
                <w:rPr>
                  <w:color w:val="000000" w:themeColor="text1"/>
                </w:rPr>
              </w:rPrChange>
            </w:rPr>
            <w:delText xml:space="preserve">classified under each virues taxa </w:delText>
          </w:r>
        </w:del>
      </w:ins>
      <w:ins w:id="10440" w:author="Ruijie Xu" w:date="2022-01-30T14:27:00Z">
        <w:r w:rsidR="0019346C" w:rsidRPr="002B42A7">
          <w:rPr>
            <w:rFonts w:ascii="Times New Roman" w:hAnsi="Times New Roman" w:cs="Times New Roman"/>
            <w:color w:val="000000" w:themeColor="text1"/>
            <w:rPrChange w:id="10441" w:author="Ruijie Xu" w:date="2022-03-10T12:31:00Z">
              <w:rPr>
                <w:color w:val="000000" w:themeColor="text1"/>
              </w:rPr>
            </w:rPrChange>
          </w:rPr>
          <w:t xml:space="preserve">using different group1 software </w:t>
        </w:r>
      </w:ins>
      <w:ins w:id="10442" w:author="Ruijie Xu" w:date="2022-01-30T11:39:00Z">
        <w:r w:rsidR="003B13B2" w:rsidRPr="002B42A7">
          <w:rPr>
            <w:rFonts w:ascii="Times New Roman" w:hAnsi="Times New Roman" w:cs="Times New Roman"/>
            <w:color w:val="000000" w:themeColor="text1"/>
            <w:rPrChange w:id="10443"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444" w:author="Ruijie Xu" w:date="2022-03-10T12:31:00Z">
              <w:rPr>
                <w:color w:val="000000" w:themeColor="text1"/>
              </w:rPr>
            </w:rPrChange>
          </w:rPr>
          <w:t xml:space="preserve"> </w:t>
        </w:r>
      </w:ins>
      <w:ins w:id="10445" w:author="Ruijie Xu" w:date="2022-01-30T11:40:00Z">
        <w:r w:rsidR="00EF6BF9" w:rsidRPr="002B42A7">
          <w:rPr>
            <w:rFonts w:ascii="Times New Roman" w:hAnsi="Times New Roman" w:cs="Times New Roman"/>
            <w:color w:val="000000" w:themeColor="text1"/>
            <w:rPrChange w:id="10446" w:author="Ruijie Xu" w:date="2022-03-10T12:31:00Z">
              <w:rPr>
                <w:color w:val="000000" w:themeColor="text1"/>
              </w:rPr>
            </w:rPrChange>
          </w:rPr>
          <w:t xml:space="preserve">The virus taxon identified by </w:t>
        </w:r>
      </w:ins>
      <w:ins w:id="10447" w:author="Ruijie Xu" w:date="2022-02-01T13:44:00Z">
        <w:r w:rsidR="00537B08" w:rsidRPr="002B42A7">
          <w:rPr>
            <w:rFonts w:ascii="Times New Roman" w:hAnsi="Times New Roman" w:cs="Times New Roman"/>
            <w:color w:val="000000" w:themeColor="text1"/>
            <w:rPrChange w:id="10448" w:author="Ruijie Xu" w:date="2022-03-10T12:31:00Z">
              <w:rPr>
                <w:color w:val="000000" w:themeColor="text1"/>
              </w:rPr>
            </w:rPrChange>
          </w:rPr>
          <w:t>BLASTN</w:t>
        </w:r>
      </w:ins>
      <w:ins w:id="10449" w:author="Ruijie Xu" w:date="2022-01-30T11:40:00Z">
        <w:r w:rsidR="00EF6BF9" w:rsidRPr="002B42A7">
          <w:rPr>
            <w:rFonts w:ascii="Times New Roman" w:hAnsi="Times New Roman" w:cs="Times New Roman"/>
            <w:color w:val="000000" w:themeColor="text1"/>
            <w:rPrChange w:id="10450" w:author="Ruijie Xu" w:date="2022-03-10T12:31:00Z">
              <w:rPr>
                <w:color w:val="000000" w:themeColor="text1"/>
              </w:rPr>
            </w:rPrChange>
          </w:rPr>
          <w:t xml:space="preserve"> in high abundance was not identified by any other software included in the analysis.</w:t>
        </w:r>
      </w:ins>
      <w:ins w:id="10451" w:author="Ruijie Xu" w:date="2022-01-30T11:43:00Z">
        <w:r w:rsidR="003C59BD" w:rsidRPr="002B42A7">
          <w:rPr>
            <w:rFonts w:ascii="Times New Roman" w:hAnsi="Times New Roman" w:cs="Times New Roman"/>
            <w:color w:val="000000" w:themeColor="text1"/>
            <w:rPrChange w:id="10452"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453" w:author="Ruijie Xu" w:date="2022-03-10T12:31:00Z">
              <w:rPr>
                <w:color w:val="000000" w:themeColor="text1"/>
              </w:rPr>
            </w:rPrChange>
          </w:rPr>
          <w:t>s</w:t>
        </w:r>
        <w:r w:rsidR="003C59BD" w:rsidRPr="002B42A7">
          <w:rPr>
            <w:rFonts w:ascii="Times New Roman" w:hAnsi="Times New Roman" w:cs="Times New Roman"/>
            <w:color w:val="000000" w:themeColor="text1"/>
            <w:rPrChange w:id="10454" w:author="Ruijie Xu" w:date="2022-03-10T12:31:00Z">
              <w:rPr>
                <w:color w:val="000000" w:themeColor="text1"/>
              </w:rPr>
            </w:rPrChange>
          </w:rPr>
          <w:t xml:space="preserve">, the profiling of </w:t>
        </w:r>
      </w:ins>
      <w:ins w:id="10455" w:author="Liliana Salvador" w:date="2022-02-26T21:08:00Z">
        <w:r w:rsidR="00CF41AB" w:rsidRPr="002B42A7">
          <w:rPr>
            <w:rFonts w:ascii="Times New Roman" w:hAnsi="Times New Roman" w:cs="Times New Roman"/>
            <w:color w:val="000000" w:themeColor="text1"/>
            <w:rPrChange w:id="10456" w:author="Ruijie Xu" w:date="2022-03-10T12:31:00Z">
              <w:rPr>
                <w:color w:val="000000" w:themeColor="text1"/>
              </w:rPr>
            </w:rPrChange>
          </w:rPr>
          <w:t>B</w:t>
        </w:r>
      </w:ins>
      <w:ins w:id="10457" w:author="Ruijie Xu" w:date="2022-01-30T11:43:00Z">
        <w:del w:id="10458" w:author="Liliana Salvador" w:date="2022-02-26T21:08:00Z">
          <w:r w:rsidR="003C59BD" w:rsidRPr="002B42A7" w:rsidDel="00CF41AB">
            <w:rPr>
              <w:rFonts w:ascii="Times New Roman" w:hAnsi="Times New Roman" w:cs="Times New Roman"/>
              <w:color w:val="000000" w:themeColor="text1"/>
              <w:rPrChange w:id="10459"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0460" w:author="Ruijie Xu" w:date="2022-03-10T12:31:00Z">
              <w:rPr>
                <w:color w:val="000000" w:themeColor="text1"/>
              </w:rPr>
            </w:rPrChange>
          </w:rPr>
          <w:t>acteria taxa w</w:t>
        </w:r>
      </w:ins>
      <w:ins w:id="10461" w:author="Liliana Salvador" w:date="2022-02-26T21:07:00Z">
        <w:r w:rsidR="00CF41AB" w:rsidRPr="002B42A7">
          <w:rPr>
            <w:rFonts w:ascii="Times New Roman" w:hAnsi="Times New Roman" w:cs="Times New Roman"/>
            <w:color w:val="000000" w:themeColor="text1"/>
            <w:rPrChange w:id="10462" w:author="Ruijie Xu" w:date="2022-03-10T12:31:00Z">
              <w:rPr>
                <w:color w:val="000000" w:themeColor="text1"/>
              </w:rPr>
            </w:rPrChange>
          </w:rPr>
          <w:t>as</w:t>
        </w:r>
      </w:ins>
      <w:ins w:id="10463" w:author="Ruijie Xu" w:date="2022-01-30T11:43:00Z">
        <w:del w:id="10464" w:author="Liliana Salvador" w:date="2022-02-26T21:07:00Z">
          <w:r w:rsidR="003C59BD" w:rsidRPr="002B42A7" w:rsidDel="00CF41AB">
            <w:rPr>
              <w:rFonts w:ascii="Times New Roman" w:hAnsi="Times New Roman" w:cs="Times New Roman"/>
              <w:color w:val="000000" w:themeColor="text1"/>
              <w:rPrChange w:id="10465"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0466"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0467" w:author="Ruijie Xu" w:date="2022-03-10T12:31:00Z">
              <w:rPr>
                <w:color w:val="000000" w:themeColor="text1"/>
              </w:rPr>
            </w:rPrChange>
          </w:rPr>
          <w:t>mostly consis</w:t>
        </w:r>
      </w:ins>
      <w:ins w:id="10468" w:author="Ruijie Xu" w:date="2022-01-30T11:44:00Z">
        <w:r w:rsidR="00850555" w:rsidRPr="002B42A7">
          <w:rPr>
            <w:rFonts w:ascii="Times New Roman" w:hAnsi="Times New Roman" w:cs="Times New Roman"/>
            <w:color w:val="000000" w:themeColor="text1"/>
            <w:rPrChange w:id="10469" w:author="Ruijie Xu" w:date="2022-03-10T12:31:00Z">
              <w:rPr>
                <w:color w:val="000000" w:themeColor="text1"/>
              </w:rPr>
            </w:rPrChange>
          </w:rPr>
          <w:t>tent across the software at both Phylum and Genus level.</w:t>
        </w:r>
      </w:ins>
      <w:ins w:id="10470" w:author="Ruijie Xu" w:date="2022-01-30T11:45:00Z">
        <w:r w:rsidR="00A30F89" w:rsidRPr="002B42A7">
          <w:rPr>
            <w:rFonts w:ascii="Times New Roman" w:hAnsi="Times New Roman" w:cs="Times New Roman"/>
            <w:color w:val="000000" w:themeColor="text1"/>
            <w:rPrChange w:id="10471" w:author="Ruijie Xu" w:date="2022-03-10T12:31:00Z">
              <w:rPr>
                <w:color w:val="000000" w:themeColor="text1"/>
              </w:rPr>
            </w:rPrChange>
          </w:rPr>
          <w:t xml:space="preserve"> Only </w:t>
        </w:r>
      </w:ins>
      <w:ins w:id="10472" w:author="Ruijie Xu" w:date="2022-01-30T11:49:00Z">
        <w:r w:rsidR="00835FEC" w:rsidRPr="002B42A7">
          <w:rPr>
            <w:rFonts w:ascii="Times New Roman" w:hAnsi="Times New Roman" w:cs="Times New Roman"/>
            <w:color w:val="000000" w:themeColor="text1"/>
            <w:rPrChange w:id="10473" w:author="Ruijie Xu" w:date="2022-03-10T12:31:00Z">
              <w:rPr>
                <w:color w:val="000000" w:themeColor="text1"/>
              </w:rPr>
            </w:rPrChange>
          </w:rPr>
          <w:t xml:space="preserve">the classifications of </w:t>
        </w:r>
      </w:ins>
      <w:ins w:id="10474" w:author="Ruijie Xu" w:date="2022-01-30T11:45:00Z">
        <w:r w:rsidR="00A30F89" w:rsidRPr="002B42A7">
          <w:rPr>
            <w:rFonts w:ascii="Times New Roman" w:hAnsi="Times New Roman" w:cs="Times New Roman"/>
            <w:color w:val="000000" w:themeColor="text1"/>
            <w:rPrChange w:id="10475" w:author="Ruijie Xu" w:date="2022-03-10T12:31:00Z">
              <w:rPr>
                <w:color w:val="000000" w:themeColor="text1"/>
              </w:rPr>
            </w:rPrChange>
          </w:rPr>
          <w:t>Metaphlan3, which could on</w:t>
        </w:r>
      </w:ins>
      <w:ins w:id="10476" w:author="Ruijie Xu" w:date="2022-01-30T11:46:00Z">
        <w:r w:rsidR="00A30F89" w:rsidRPr="002B42A7">
          <w:rPr>
            <w:rFonts w:ascii="Times New Roman" w:hAnsi="Times New Roman" w:cs="Times New Roman"/>
            <w:color w:val="000000" w:themeColor="text1"/>
            <w:rPrChange w:id="10477" w:author="Ruijie Xu" w:date="2022-03-10T12:31:00Z">
              <w:rPr>
                <w:color w:val="000000" w:themeColor="text1"/>
              </w:rPr>
            </w:rPrChange>
          </w:rPr>
          <w:t xml:space="preserve">ly identify </w:t>
        </w:r>
      </w:ins>
      <w:ins w:id="10478" w:author="Ruijie Xu" w:date="2022-01-30T11:48:00Z">
        <w:r w:rsidR="004F6BB0" w:rsidRPr="002B42A7">
          <w:rPr>
            <w:rFonts w:ascii="Times New Roman" w:hAnsi="Times New Roman" w:cs="Times New Roman"/>
            <w:color w:val="000000" w:themeColor="text1"/>
            <w:rPrChange w:id="10479" w:author="Ruijie Xu" w:date="2022-03-10T12:31:00Z">
              <w:rPr>
                <w:color w:val="000000" w:themeColor="text1"/>
              </w:rPr>
            </w:rPrChange>
          </w:rPr>
          <w:t xml:space="preserve">a few </w:t>
        </w:r>
      </w:ins>
      <w:ins w:id="10480" w:author="Ruijie Xu" w:date="2022-01-30T11:46:00Z">
        <w:r w:rsidR="00A30F89" w:rsidRPr="002B42A7">
          <w:rPr>
            <w:rFonts w:ascii="Times New Roman" w:hAnsi="Times New Roman" w:cs="Times New Roman"/>
            <w:color w:val="000000" w:themeColor="text1"/>
            <w:rPrChange w:id="10481" w:author="Ruijie Xu" w:date="2022-03-10T12:31:00Z">
              <w:rPr>
                <w:color w:val="000000" w:themeColor="text1"/>
              </w:rPr>
            </w:rPrChange>
          </w:rPr>
          <w:t>taxa</w:t>
        </w:r>
      </w:ins>
      <w:ins w:id="10482" w:author="Ruijie Xu" w:date="2022-01-30T11:48:00Z">
        <w:r w:rsidR="004F6BB0" w:rsidRPr="002B42A7">
          <w:rPr>
            <w:rFonts w:ascii="Times New Roman" w:hAnsi="Times New Roman" w:cs="Times New Roman"/>
            <w:color w:val="000000" w:themeColor="text1"/>
            <w:rPrChange w:id="10483" w:author="Ruijie Xu" w:date="2022-03-10T12:31:00Z">
              <w:rPr>
                <w:color w:val="000000" w:themeColor="text1"/>
              </w:rPr>
            </w:rPrChange>
          </w:rPr>
          <w:t xml:space="preserve"> from each sample</w:t>
        </w:r>
      </w:ins>
      <w:ins w:id="10484" w:author="Ruijie Xu" w:date="2022-01-30T11:46:00Z">
        <w:r w:rsidR="00A30F89" w:rsidRPr="002B42A7">
          <w:rPr>
            <w:rFonts w:ascii="Times New Roman" w:hAnsi="Times New Roman" w:cs="Times New Roman"/>
            <w:color w:val="000000" w:themeColor="text1"/>
            <w:rPrChange w:id="10485" w:author="Ruijie Xu" w:date="2022-03-10T12:31:00Z">
              <w:rPr>
                <w:color w:val="000000" w:themeColor="text1"/>
              </w:rPr>
            </w:rPrChange>
          </w:rPr>
          <w:t xml:space="preserve"> </w:t>
        </w:r>
      </w:ins>
      <w:ins w:id="10486" w:author="Ruijie Xu" w:date="2022-01-30T11:48:00Z">
        <w:r w:rsidR="004F6BB0" w:rsidRPr="002B42A7">
          <w:rPr>
            <w:rFonts w:ascii="Times New Roman" w:hAnsi="Times New Roman" w:cs="Times New Roman"/>
            <w:color w:val="000000" w:themeColor="text1"/>
            <w:rPrChange w:id="10487" w:author="Ruijie Xu" w:date="2022-03-10T12:31:00Z">
              <w:rPr>
                <w:color w:val="000000" w:themeColor="text1"/>
              </w:rPr>
            </w:rPrChange>
          </w:rPr>
          <w:t>with high abundance</w:t>
        </w:r>
      </w:ins>
      <w:ins w:id="10488" w:author="Ruijie Xu" w:date="2022-01-30T11:46:00Z">
        <w:r w:rsidR="00A30F89" w:rsidRPr="002B42A7">
          <w:rPr>
            <w:rFonts w:ascii="Times New Roman" w:hAnsi="Times New Roman" w:cs="Times New Roman"/>
            <w:color w:val="000000" w:themeColor="text1"/>
            <w:rPrChange w:id="10489" w:author="Ruijie Xu" w:date="2022-03-10T12:31:00Z">
              <w:rPr>
                <w:color w:val="000000" w:themeColor="text1"/>
              </w:rPr>
            </w:rPrChange>
          </w:rPr>
          <w:t xml:space="preserve">, and Diamond, which </w:t>
        </w:r>
      </w:ins>
      <w:ins w:id="10490" w:author="Ruijie Xu" w:date="2022-01-30T11:49:00Z">
        <w:r w:rsidR="00835FEC" w:rsidRPr="002B42A7">
          <w:rPr>
            <w:rFonts w:ascii="Times New Roman" w:hAnsi="Times New Roman" w:cs="Times New Roman"/>
            <w:color w:val="000000" w:themeColor="text1"/>
            <w:rPrChange w:id="10491" w:author="Ruijie Xu" w:date="2022-03-10T12:31:00Z">
              <w:rPr>
                <w:color w:val="000000" w:themeColor="text1"/>
              </w:rPr>
            </w:rPrChange>
          </w:rPr>
          <w:t>report</w:t>
        </w:r>
      </w:ins>
      <w:ins w:id="10492" w:author="Ruijie Xu" w:date="2022-01-30T11:50:00Z">
        <w:r w:rsidR="00835FEC" w:rsidRPr="002B42A7">
          <w:rPr>
            <w:rFonts w:ascii="Times New Roman" w:hAnsi="Times New Roman" w:cs="Times New Roman"/>
            <w:color w:val="000000" w:themeColor="text1"/>
            <w:rPrChange w:id="10493" w:author="Ruijie Xu" w:date="2022-03-10T12:31:00Z">
              <w:rPr>
                <w:color w:val="000000" w:themeColor="text1"/>
              </w:rPr>
            </w:rPrChange>
          </w:rPr>
          <w:t>ed</w:t>
        </w:r>
      </w:ins>
      <w:ins w:id="10494" w:author="Ruijie Xu" w:date="2022-01-30T11:49:00Z">
        <w:r w:rsidR="00835FEC" w:rsidRPr="002B42A7">
          <w:rPr>
            <w:rFonts w:ascii="Times New Roman" w:hAnsi="Times New Roman" w:cs="Times New Roman"/>
            <w:color w:val="000000" w:themeColor="text1"/>
            <w:rPrChange w:id="10495" w:author="Ruijie Xu" w:date="2022-03-10T12:31:00Z">
              <w:rPr>
                <w:color w:val="000000" w:themeColor="text1"/>
              </w:rPr>
            </w:rPrChange>
          </w:rPr>
          <w:t xml:space="preserve"> conflicting profiles in Firmicutes </w:t>
        </w:r>
      </w:ins>
      <w:ins w:id="10496" w:author="Ruijie Xu" w:date="2022-01-30T11:50:00Z">
        <w:r w:rsidR="00835FEC" w:rsidRPr="002B42A7">
          <w:rPr>
            <w:rFonts w:ascii="Times New Roman" w:hAnsi="Times New Roman" w:cs="Times New Roman"/>
            <w:color w:val="000000" w:themeColor="text1"/>
            <w:rPrChange w:id="10497" w:author="Ruijie Xu" w:date="2022-03-10T12:31:00Z">
              <w:rPr>
                <w:color w:val="000000" w:themeColor="text1"/>
              </w:rPr>
            </w:rPrChange>
          </w:rPr>
          <w:lastRenderedPageBreak/>
          <w:t xml:space="preserve">identification </w:t>
        </w:r>
      </w:ins>
      <w:ins w:id="10498" w:author="Ruijie Xu" w:date="2022-01-30T11:51:00Z">
        <w:r w:rsidR="00835FEC" w:rsidRPr="002B42A7">
          <w:rPr>
            <w:rFonts w:ascii="Times New Roman" w:hAnsi="Times New Roman" w:cs="Times New Roman"/>
            <w:color w:val="000000" w:themeColor="text1"/>
            <w:rPrChange w:id="10499" w:author="Ruijie Xu" w:date="2022-03-10T12:31:00Z">
              <w:rPr>
                <w:color w:val="000000" w:themeColor="text1"/>
              </w:rPr>
            </w:rPrChange>
          </w:rPr>
          <w:t xml:space="preserve">at </w:t>
        </w:r>
      </w:ins>
      <w:ins w:id="10500" w:author="Ruijie Xu" w:date="2022-01-30T14:28:00Z">
        <w:r w:rsidR="0019346C" w:rsidRPr="002B42A7">
          <w:rPr>
            <w:rFonts w:ascii="Times New Roman" w:hAnsi="Times New Roman" w:cs="Times New Roman"/>
            <w:color w:val="000000" w:themeColor="text1"/>
            <w:rPrChange w:id="10501" w:author="Ruijie Xu" w:date="2022-03-10T12:31:00Z">
              <w:rPr>
                <w:color w:val="000000" w:themeColor="text1"/>
              </w:rPr>
            </w:rPrChange>
          </w:rPr>
          <w:t xml:space="preserve">the </w:t>
        </w:r>
      </w:ins>
      <w:ins w:id="10502" w:author="Ruijie Xu" w:date="2022-01-30T11:51:00Z">
        <w:r w:rsidR="00835FEC" w:rsidRPr="002B42A7">
          <w:rPr>
            <w:rFonts w:ascii="Times New Roman" w:hAnsi="Times New Roman" w:cs="Times New Roman"/>
            <w:color w:val="000000" w:themeColor="text1"/>
            <w:rPrChange w:id="10503" w:author="Ruijie Xu" w:date="2022-03-10T12:31:00Z">
              <w:rPr>
                <w:color w:val="000000" w:themeColor="text1"/>
              </w:rPr>
            </w:rPrChange>
          </w:rPr>
          <w:t xml:space="preserve">Phylum level </w:t>
        </w:r>
      </w:ins>
      <w:ins w:id="10504" w:author="Ruijie Xu" w:date="2022-01-30T11:50:00Z">
        <w:r w:rsidR="00835FEC" w:rsidRPr="002B42A7">
          <w:rPr>
            <w:rFonts w:ascii="Times New Roman" w:hAnsi="Times New Roman" w:cs="Times New Roman"/>
            <w:color w:val="000000" w:themeColor="text1"/>
            <w:rPrChange w:id="10505" w:author="Ruijie Xu" w:date="2022-03-10T12:31:00Z">
              <w:rPr>
                <w:color w:val="000000" w:themeColor="text1"/>
              </w:rPr>
            </w:rPrChange>
          </w:rPr>
          <w:t>(</w:t>
        </w:r>
        <w:r w:rsidR="00835FEC" w:rsidRPr="002B42A7">
          <w:rPr>
            <w:rFonts w:ascii="Times New Roman" w:hAnsi="Times New Roman" w:cs="Times New Roman"/>
            <w:i/>
            <w:iCs/>
            <w:color w:val="000000" w:themeColor="text1"/>
            <w:rPrChange w:id="10506" w:author="Ruijie Xu" w:date="2022-03-10T12:31:00Z">
              <w:rPr>
                <w:color w:val="000000" w:themeColor="text1"/>
              </w:rPr>
            </w:rPrChange>
          </w:rPr>
          <w:t>Bacillus</w:t>
        </w:r>
        <w:r w:rsidR="00835FEC" w:rsidRPr="002B42A7">
          <w:rPr>
            <w:rFonts w:ascii="Times New Roman" w:hAnsi="Times New Roman" w:cs="Times New Roman"/>
            <w:color w:val="000000" w:themeColor="text1"/>
            <w:rPrChange w:id="10507" w:author="Ruijie Xu" w:date="2022-03-10T12:31:00Z">
              <w:rPr>
                <w:color w:val="000000" w:themeColor="text1"/>
              </w:rPr>
            </w:rPrChange>
          </w:rPr>
          <w:t xml:space="preserve"> at Genus level) </w:t>
        </w:r>
      </w:ins>
      <w:ins w:id="10508" w:author="Ruijie Xu" w:date="2022-01-30T11:51:00Z">
        <w:r w:rsidR="00835FEC" w:rsidRPr="002B42A7">
          <w:rPr>
            <w:rFonts w:ascii="Times New Roman" w:hAnsi="Times New Roman" w:cs="Times New Roman"/>
            <w:color w:val="000000" w:themeColor="text1"/>
            <w:rPrChange w:id="10509" w:author="Ruijie Xu" w:date="2022-03-10T12:31:00Z">
              <w:rPr>
                <w:color w:val="000000" w:themeColor="text1"/>
              </w:rPr>
            </w:rPrChange>
          </w:rPr>
          <w:t>with the classification of all the other software</w:t>
        </w:r>
      </w:ins>
      <w:ins w:id="10510" w:author="Ruijie Xu" w:date="2022-01-30T11:49:00Z">
        <w:r w:rsidR="00835FEC" w:rsidRPr="002B42A7">
          <w:rPr>
            <w:rFonts w:ascii="Times New Roman" w:hAnsi="Times New Roman" w:cs="Times New Roman"/>
            <w:color w:val="000000" w:themeColor="text1"/>
            <w:rPrChange w:id="10511" w:author="Ruijie Xu" w:date="2022-03-10T12:31:00Z">
              <w:rPr>
                <w:color w:val="000000" w:themeColor="text1"/>
              </w:rPr>
            </w:rPrChange>
          </w:rPr>
          <w:t xml:space="preserve">, </w:t>
        </w:r>
      </w:ins>
      <w:ins w:id="10512" w:author="Ruijie Xu" w:date="2022-01-30T11:51:00Z">
        <w:r w:rsidR="00E97862" w:rsidRPr="002B42A7">
          <w:rPr>
            <w:rFonts w:ascii="Times New Roman" w:hAnsi="Times New Roman" w:cs="Times New Roman"/>
            <w:color w:val="000000" w:themeColor="text1"/>
            <w:rPrChange w:id="10513" w:author="Ruijie Xu" w:date="2022-03-10T12:31:00Z">
              <w:rPr>
                <w:color w:val="000000" w:themeColor="text1"/>
              </w:rPr>
            </w:rPrChange>
          </w:rPr>
          <w:t>were</w:t>
        </w:r>
      </w:ins>
      <w:ins w:id="10514" w:author="Ruijie Xu" w:date="2022-01-30T11:52:00Z">
        <w:r w:rsidR="00E97862" w:rsidRPr="002B42A7">
          <w:rPr>
            <w:rFonts w:ascii="Times New Roman" w:hAnsi="Times New Roman" w:cs="Times New Roman"/>
            <w:color w:val="000000" w:themeColor="text1"/>
            <w:rPrChange w:id="10515" w:author="Ruijie Xu" w:date="2022-03-10T12:31:00Z">
              <w:rPr>
                <w:color w:val="000000" w:themeColor="text1"/>
              </w:rPr>
            </w:rPrChange>
          </w:rPr>
          <w:t xml:space="preserve"> different</w:t>
        </w:r>
      </w:ins>
      <w:ins w:id="10516" w:author="Ruijie Xu" w:date="2022-01-30T14:28:00Z">
        <w:r w:rsidR="0019346C" w:rsidRPr="002B42A7">
          <w:rPr>
            <w:rFonts w:ascii="Times New Roman" w:hAnsi="Times New Roman" w:cs="Times New Roman"/>
            <w:color w:val="000000" w:themeColor="text1"/>
            <w:rPrChange w:id="10517" w:author="Ruijie Xu" w:date="2022-03-10T12:31:00Z">
              <w:rPr>
                <w:color w:val="000000" w:themeColor="text1"/>
              </w:rPr>
            </w:rPrChange>
          </w:rPr>
          <w:t xml:space="preserve"> </w:t>
        </w:r>
      </w:ins>
      <w:ins w:id="10518" w:author="Ruijie Xu" w:date="2022-02-02T13:54:00Z">
        <w:r w:rsidR="00276EE5" w:rsidRPr="002B42A7">
          <w:rPr>
            <w:rFonts w:ascii="Times New Roman" w:hAnsi="Times New Roman" w:cs="Times New Roman"/>
            <w:color w:val="000000" w:themeColor="text1"/>
            <w:rPrChange w:id="10519" w:author="Ruijie Xu" w:date="2022-03-10T12:31:00Z">
              <w:rPr>
                <w:color w:val="000000" w:themeColor="text1"/>
              </w:rPr>
            </w:rPrChange>
          </w:rPr>
          <w:t>from other software in Bacteria classification</w:t>
        </w:r>
      </w:ins>
      <w:ins w:id="10520" w:author="Ruijie Xu" w:date="2022-01-30T11:52:00Z">
        <w:r w:rsidR="00E97862" w:rsidRPr="002B42A7">
          <w:rPr>
            <w:rFonts w:ascii="Times New Roman" w:hAnsi="Times New Roman" w:cs="Times New Roman"/>
            <w:color w:val="000000" w:themeColor="text1"/>
            <w:rPrChange w:id="10521" w:author="Ruijie Xu" w:date="2022-03-10T12:31:00Z">
              <w:rPr>
                <w:color w:val="000000" w:themeColor="text1"/>
              </w:rPr>
            </w:rPrChange>
          </w:rPr>
          <w:t>.</w:t>
        </w:r>
      </w:ins>
      <w:ins w:id="10522" w:author="Ruijie Xu" w:date="2022-01-30T11:53:00Z">
        <w:r w:rsidR="00702D65" w:rsidRPr="002B42A7">
          <w:rPr>
            <w:rFonts w:ascii="Times New Roman" w:hAnsi="Times New Roman" w:cs="Times New Roman"/>
            <w:color w:val="000000" w:themeColor="text1"/>
            <w:rPrChange w:id="10523" w:author="Ruijie Xu" w:date="2022-03-10T12:31:00Z">
              <w:rPr>
                <w:color w:val="000000" w:themeColor="text1"/>
              </w:rPr>
            </w:rPrChange>
          </w:rPr>
          <w:t xml:space="preserve"> </w:t>
        </w:r>
      </w:ins>
    </w:p>
    <w:p w14:paraId="0D012B48" w14:textId="0764D899" w:rsidR="0032111B" w:rsidRPr="002B42A7" w:rsidRDefault="00702D65" w:rsidP="00D33126">
      <w:pPr>
        <w:spacing w:line="480" w:lineRule="auto"/>
        <w:rPr>
          <w:ins w:id="10524" w:author="Liliana Salvador" w:date="2022-02-26T21:10:00Z"/>
          <w:rFonts w:ascii="Times New Roman" w:hAnsi="Times New Roman" w:cs="Times New Roman"/>
          <w:color w:val="000000" w:themeColor="text1"/>
          <w:rPrChange w:id="10525" w:author="Ruijie Xu" w:date="2022-03-10T12:31:00Z">
            <w:rPr>
              <w:ins w:id="10526" w:author="Liliana Salvador" w:date="2022-02-26T21:10:00Z"/>
              <w:color w:val="000000" w:themeColor="text1"/>
            </w:rPr>
          </w:rPrChange>
        </w:rPr>
      </w:pPr>
      <w:ins w:id="10527" w:author="Ruijie Xu" w:date="2022-01-30T11:54:00Z">
        <w:r w:rsidRPr="002B42A7">
          <w:rPr>
            <w:rFonts w:ascii="Times New Roman" w:hAnsi="Times New Roman" w:cs="Times New Roman"/>
            <w:color w:val="000000" w:themeColor="text1"/>
            <w:rPrChange w:id="10528" w:author="Ruijie Xu" w:date="2022-03-10T12:31:00Z">
              <w:rPr>
                <w:color w:val="000000" w:themeColor="text1"/>
              </w:rPr>
            </w:rPrChange>
          </w:rPr>
          <w:t>Compare</w:t>
        </w:r>
      </w:ins>
      <w:ins w:id="10529" w:author="Liliana Salvador" w:date="2022-02-26T21:08:00Z">
        <w:r w:rsidR="00CF41AB" w:rsidRPr="002B42A7">
          <w:rPr>
            <w:rFonts w:ascii="Times New Roman" w:hAnsi="Times New Roman" w:cs="Times New Roman"/>
            <w:color w:val="000000" w:themeColor="text1"/>
            <w:rPrChange w:id="10530" w:author="Ruijie Xu" w:date="2022-03-10T12:31:00Z">
              <w:rPr>
                <w:color w:val="000000" w:themeColor="text1"/>
              </w:rPr>
            </w:rPrChange>
          </w:rPr>
          <w:t>d</w:t>
        </w:r>
      </w:ins>
      <w:ins w:id="10531" w:author="Ruijie Xu" w:date="2022-01-30T11:54:00Z">
        <w:r w:rsidRPr="002B42A7">
          <w:rPr>
            <w:rFonts w:ascii="Times New Roman" w:hAnsi="Times New Roman" w:cs="Times New Roman"/>
            <w:color w:val="000000" w:themeColor="text1"/>
            <w:rPrChange w:id="10532" w:author="Ruijie Xu" w:date="2022-03-10T12:31:00Z">
              <w:rPr>
                <w:color w:val="000000" w:themeColor="text1"/>
              </w:rPr>
            </w:rPrChange>
          </w:rPr>
          <w:t xml:space="preserve"> to </w:t>
        </w:r>
      </w:ins>
      <w:ins w:id="10533" w:author="Liliana Salvador" w:date="2022-02-26T21:08:00Z">
        <w:r w:rsidR="0032111B" w:rsidRPr="002B42A7">
          <w:rPr>
            <w:rFonts w:ascii="Times New Roman" w:hAnsi="Times New Roman" w:cs="Times New Roman"/>
            <w:color w:val="000000" w:themeColor="text1"/>
            <w:rPrChange w:id="10534" w:author="Ruijie Xu" w:date="2022-03-10T12:31:00Z">
              <w:rPr>
                <w:color w:val="000000" w:themeColor="text1"/>
              </w:rPr>
            </w:rPrChange>
          </w:rPr>
          <w:t>P</w:t>
        </w:r>
      </w:ins>
      <w:ins w:id="10535" w:author="Ruijie Xu" w:date="2022-01-30T11:54:00Z">
        <w:del w:id="10536" w:author="Liliana Salvador" w:date="2022-02-26T21:08:00Z">
          <w:r w:rsidRPr="002B42A7" w:rsidDel="0032111B">
            <w:rPr>
              <w:rFonts w:ascii="Times New Roman" w:hAnsi="Times New Roman" w:cs="Times New Roman"/>
              <w:color w:val="000000" w:themeColor="text1"/>
              <w:rPrChange w:id="10537" w:author="Ruijie Xu" w:date="2022-03-10T12:31:00Z">
                <w:rPr>
                  <w:color w:val="000000" w:themeColor="text1"/>
                </w:rPr>
              </w:rPrChange>
            </w:rPr>
            <w:delText>p</w:delText>
          </w:r>
        </w:del>
        <w:r w:rsidRPr="002B42A7">
          <w:rPr>
            <w:rFonts w:ascii="Times New Roman" w:hAnsi="Times New Roman" w:cs="Times New Roman"/>
            <w:color w:val="000000" w:themeColor="text1"/>
            <w:rPrChange w:id="10538" w:author="Ruijie Xu" w:date="2022-03-10T12:31:00Z">
              <w:rPr>
                <w:color w:val="000000" w:themeColor="text1"/>
              </w:rPr>
            </w:rPrChange>
          </w:rPr>
          <w:t>hylum and Genus level</w:t>
        </w:r>
      </w:ins>
      <w:ins w:id="10539" w:author="Liliana Salvador" w:date="2022-02-26T21:08:00Z">
        <w:r w:rsidR="0032111B" w:rsidRPr="002B42A7">
          <w:rPr>
            <w:rFonts w:ascii="Times New Roman" w:hAnsi="Times New Roman" w:cs="Times New Roman"/>
            <w:color w:val="000000" w:themeColor="text1"/>
            <w:rPrChange w:id="10540" w:author="Ruijie Xu" w:date="2022-03-10T12:31:00Z">
              <w:rPr>
                <w:color w:val="000000" w:themeColor="text1"/>
              </w:rPr>
            </w:rPrChange>
          </w:rPr>
          <w:t>s</w:t>
        </w:r>
      </w:ins>
      <w:ins w:id="10541" w:author="Ruijie Xu" w:date="2022-01-30T11:54:00Z">
        <w:r w:rsidRPr="002B42A7">
          <w:rPr>
            <w:rFonts w:ascii="Times New Roman" w:hAnsi="Times New Roman" w:cs="Times New Roman"/>
            <w:color w:val="000000" w:themeColor="text1"/>
            <w:rPrChange w:id="10542" w:author="Ruijie Xu" w:date="2022-03-10T12:31:00Z">
              <w:rPr>
                <w:color w:val="000000" w:themeColor="text1"/>
              </w:rPr>
            </w:rPrChange>
          </w:rPr>
          <w:t>, the classification</w:t>
        </w:r>
      </w:ins>
      <w:ins w:id="10543" w:author="Ruijie Xu" w:date="2022-01-30T14:28:00Z">
        <w:r w:rsidR="00B344E0" w:rsidRPr="002B42A7">
          <w:rPr>
            <w:rFonts w:ascii="Times New Roman" w:hAnsi="Times New Roman" w:cs="Times New Roman"/>
            <w:color w:val="000000" w:themeColor="text1"/>
            <w:rPrChange w:id="10544" w:author="Ruijie Xu" w:date="2022-03-10T12:31:00Z">
              <w:rPr>
                <w:color w:val="000000" w:themeColor="text1"/>
              </w:rPr>
            </w:rPrChange>
          </w:rPr>
          <w:t>s</w:t>
        </w:r>
      </w:ins>
      <w:ins w:id="10545" w:author="Ruijie Xu" w:date="2022-01-30T11:54:00Z">
        <w:r w:rsidRPr="002B42A7">
          <w:rPr>
            <w:rFonts w:ascii="Times New Roman" w:hAnsi="Times New Roman" w:cs="Times New Roman"/>
            <w:color w:val="000000" w:themeColor="text1"/>
            <w:rPrChange w:id="10546" w:author="Ruijie Xu" w:date="2022-03-10T12:31:00Z">
              <w:rPr>
                <w:color w:val="000000" w:themeColor="text1"/>
              </w:rPr>
            </w:rPrChange>
          </w:rPr>
          <w:t xml:space="preserve"> at the </w:t>
        </w:r>
      </w:ins>
      <w:ins w:id="10547" w:author="Rajeev, Sree" w:date="2022-03-03T11:42:00Z">
        <w:r w:rsidR="006F201E" w:rsidRPr="002B42A7">
          <w:rPr>
            <w:rFonts w:ascii="Times New Roman" w:hAnsi="Times New Roman" w:cs="Times New Roman"/>
            <w:color w:val="000000" w:themeColor="text1"/>
            <w:rPrChange w:id="10548" w:author="Ruijie Xu" w:date="2022-03-10T12:31:00Z">
              <w:rPr>
                <w:color w:val="000000" w:themeColor="text1"/>
              </w:rPr>
            </w:rPrChange>
          </w:rPr>
          <w:t>s</w:t>
        </w:r>
      </w:ins>
      <w:ins w:id="10549" w:author="Ruijie Xu" w:date="2022-01-30T11:54:00Z">
        <w:del w:id="10550" w:author="Rajeev, Sree" w:date="2022-03-03T11:42:00Z">
          <w:r w:rsidRPr="002B42A7" w:rsidDel="006F201E">
            <w:rPr>
              <w:rFonts w:ascii="Times New Roman" w:hAnsi="Times New Roman" w:cs="Times New Roman"/>
              <w:color w:val="000000" w:themeColor="text1"/>
              <w:rPrChange w:id="10551" w:author="Ruijie Xu" w:date="2022-03-10T12:31:00Z">
                <w:rPr>
                  <w:color w:val="000000" w:themeColor="text1"/>
                </w:rPr>
              </w:rPrChange>
            </w:rPr>
            <w:delText>S</w:delText>
          </w:r>
        </w:del>
        <w:r w:rsidRPr="002B42A7">
          <w:rPr>
            <w:rFonts w:ascii="Times New Roman" w:hAnsi="Times New Roman" w:cs="Times New Roman"/>
            <w:color w:val="000000" w:themeColor="text1"/>
            <w:rPrChange w:id="10552" w:author="Ruijie Xu" w:date="2022-03-10T12:31:00Z">
              <w:rPr>
                <w:color w:val="000000" w:themeColor="text1"/>
              </w:rPr>
            </w:rPrChange>
          </w:rPr>
          <w:t xml:space="preserve">pecies level </w:t>
        </w:r>
      </w:ins>
      <w:ins w:id="10553" w:author="Ruijie Xu" w:date="2022-01-30T14:28:00Z">
        <w:r w:rsidR="00B344E0" w:rsidRPr="002B42A7">
          <w:rPr>
            <w:rFonts w:ascii="Times New Roman" w:hAnsi="Times New Roman" w:cs="Times New Roman"/>
            <w:color w:val="000000" w:themeColor="text1"/>
            <w:rPrChange w:id="10554" w:author="Ruijie Xu" w:date="2022-03-10T12:31:00Z">
              <w:rPr>
                <w:color w:val="000000" w:themeColor="text1"/>
              </w:rPr>
            </w:rPrChange>
          </w:rPr>
          <w:t>were</w:t>
        </w:r>
      </w:ins>
      <w:ins w:id="10555" w:author="Ruijie Xu" w:date="2022-01-30T11:54:00Z">
        <w:r w:rsidRPr="002B42A7">
          <w:rPr>
            <w:rFonts w:ascii="Times New Roman" w:hAnsi="Times New Roman" w:cs="Times New Roman"/>
            <w:color w:val="000000" w:themeColor="text1"/>
            <w:rPrChange w:id="10556" w:author="Ruijie Xu" w:date="2022-03-10T12:31:00Z">
              <w:rPr>
                <w:color w:val="000000" w:themeColor="text1"/>
              </w:rPr>
            </w:rPrChange>
          </w:rPr>
          <w:t xml:space="preserve"> more diverge</w:t>
        </w:r>
      </w:ins>
      <w:ins w:id="10557" w:author="Liliana Salvador" w:date="2022-02-26T21:08:00Z">
        <w:r w:rsidR="0032111B" w:rsidRPr="002B42A7">
          <w:rPr>
            <w:rFonts w:ascii="Times New Roman" w:hAnsi="Times New Roman" w:cs="Times New Roman"/>
            <w:color w:val="000000" w:themeColor="text1"/>
            <w:rPrChange w:id="10558" w:author="Ruijie Xu" w:date="2022-03-10T12:31:00Z">
              <w:rPr>
                <w:color w:val="000000" w:themeColor="text1"/>
              </w:rPr>
            </w:rPrChange>
          </w:rPr>
          <w:t>nt</w:t>
        </w:r>
      </w:ins>
      <w:ins w:id="10559" w:author="Ruijie Xu" w:date="2022-01-30T11:54:00Z">
        <w:del w:id="10560" w:author="Liliana Salvador" w:date="2022-02-26T21:08:00Z">
          <w:r w:rsidRPr="002B42A7" w:rsidDel="0032111B">
            <w:rPr>
              <w:rFonts w:ascii="Times New Roman" w:hAnsi="Times New Roman" w:cs="Times New Roman"/>
              <w:color w:val="000000" w:themeColor="text1"/>
              <w:rPrChange w:id="10561" w:author="Ruijie Xu" w:date="2022-03-10T12:31:00Z">
                <w:rPr>
                  <w:color w:val="000000" w:themeColor="text1"/>
                </w:rPr>
              </w:rPrChange>
            </w:rPr>
            <w:delText>d</w:delText>
          </w:r>
        </w:del>
        <w:r w:rsidRPr="002B42A7">
          <w:rPr>
            <w:rFonts w:ascii="Times New Roman" w:hAnsi="Times New Roman" w:cs="Times New Roman"/>
            <w:color w:val="000000" w:themeColor="text1"/>
            <w:rPrChange w:id="10562" w:author="Ruijie Xu" w:date="2022-03-10T12:31:00Z">
              <w:rPr>
                <w:color w:val="000000" w:themeColor="text1"/>
              </w:rPr>
            </w:rPrChange>
          </w:rPr>
          <w:t xml:space="preserve"> across software. Although </w:t>
        </w:r>
      </w:ins>
      <w:ins w:id="10563" w:author="Ruijie Xu" w:date="2022-01-30T11:55:00Z">
        <w:r w:rsidR="003C6D3F" w:rsidRPr="002B42A7">
          <w:rPr>
            <w:rFonts w:ascii="Times New Roman" w:hAnsi="Times New Roman" w:cs="Times New Roman"/>
            <w:color w:val="000000" w:themeColor="text1"/>
            <w:rPrChange w:id="10564" w:author="Ruijie Xu" w:date="2022-03-10T12:31:00Z">
              <w:rPr>
                <w:color w:val="000000" w:themeColor="text1"/>
              </w:rPr>
            </w:rPrChange>
          </w:rPr>
          <w:t xml:space="preserve">most software </w:t>
        </w:r>
        <w:del w:id="10565" w:author="Liliana Salvador" w:date="2022-03-08T20:29:00Z">
          <w:r w:rsidR="003C6D3F" w:rsidRPr="002B42A7" w:rsidDel="00282502">
            <w:rPr>
              <w:rFonts w:ascii="Times New Roman" w:hAnsi="Times New Roman" w:cs="Times New Roman"/>
              <w:color w:val="000000" w:themeColor="text1"/>
              <w:rPrChange w:id="10566" w:author="Ruijie Xu" w:date="2022-03-10T12:31:00Z">
                <w:rPr>
                  <w:color w:val="000000" w:themeColor="text1"/>
                </w:rPr>
              </w:rPrChange>
            </w:rPr>
            <w:delText>ha</w:delText>
          </w:r>
        </w:del>
        <w:del w:id="10567" w:author="Liliana Salvador" w:date="2022-02-26T21:08:00Z">
          <w:r w:rsidR="003C6D3F" w:rsidRPr="002B42A7" w:rsidDel="0032111B">
            <w:rPr>
              <w:rFonts w:ascii="Times New Roman" w:hAnsi="Times New Roman" w:cs="Times New Roman"/>
              <w:color w:val="000000" w:themeColor="text1"/>
              <w:rPrChange w:id="10568" w:author="Ruijie Xu" w:date="2022-03-10T12:31:00Z">
                <w:rPr>
                  <w:color w:val="000000" w:themeColor="text1"/>
                </w:rPr>
              </w:rPrChange>
            </w:rPr>
            <w:delText>s</w:delText>
          </w:r>
        </w:del>
        <w:del w:id="10569" w:author="Liliana Salvador" w:date="2022-03-08T20:29:00Z">
          <w:r w:rsidR="003C6D3F" w:rsidRPr="002B42A7" w:rsidDel="00282502">
            <w:rPr>
              <w:rFonts w:ascii="Times New Roman" w:hAnsi="Times New Roman" w:cs="Times New Roman"/>
              <w:color w:val="000000" w:themeColor="text1"/>
              <w:rPrChange w:id="10570"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0571" w:author="Ruijie Xu" w:date="2022-03-10T12:31:00Z">
              <w:rPr>
                <w:color w:val="000000" w:themeColor="text1"/>
              </w:rPr>
            </w:rPrChange>
          </w:rPr>
          <w:t>reported more than 1,000</w:t>
        </w:r>
      </w:ins>
      <w:ins w:id="10572" w:author="Ruijie Xu" w:date="2022-01-30T11:56:00Z">
        <w:r w:rsidR="003C6D3F" w:rsidRPr="002B42A7">
          <w:rPr>
            <w:rFonts w:ascii="Times New Roman" w:hAnsi="Times New Roman" w:cs="Times New Roman"/>
            <w:color w:val="000000" w:themeColor="text1"/>
            <w:rPrChange w:id="10573" w:author="Ruijie Xu" w:date="2022-03-10T12:31:00Z">
              <w:rPr>
                <w:color w:val="000000" w:themeColor="text1"/>
              </w:rPr>
            </w:rPrChange>
          </w:rPr>
          <w:t xml:space="preserve"> unique </w:t>
        </w:r>
      </w:ins>
      <w:ins w:id="10574" w:author="Liliana Salvador" w:date="2022-03-08T20:29:00Z">
        <w:r w:rsidR="00282502" w:rsidRPr="002B42A7">
          <w:rPr>
            <w:rFonts w:ascii="Times New Roman" w:hAnsi="Times New Roman" w:cs="Times New Roman"/>
            <w:color w:val="000000" w:themeColor="text1"/>
            <w:rPrChange w:id="10575" w:author="Ruijie Xu" w:date="2022-03-10T12:31:00Z">
              <w:rPr>
                <w:color w:val="000000" w:themeColor="text1"/>
              </w:rPr>
            </w:rPrChange>
          </w:rPr>
          <w:t>s</w:t>
        </w:r>
      </w:ins>
      <w:ins w:id="10576" w:author="Ruijie Xu" w:date="2022-01-30T11:56:00Z">
        <w:del w:id="10577" w:author="Liliana Salvador" w:date="2022-03-08T20:29:00Z">
          <w:r w:rsidR="003C6D3F" w:rsidRPr="002B42A7" w:rsidDel="00282502">
            <w:rPr>
              <w:rFonts w:ascii="Times New Roman" w:hAnsi="Times New Roman" w:cs="Times New Roman"/>
              <w:color w:val="000000" w:themeColor="text1"/>
              <w:rPrChange w:id="10578"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0579" w:author="Ruijie Xu" w:date="2022-03-10T12:31:00Z">
              <w:rPr>
                <w:color w:val="000000" w:themeColor="text1"/>
              </w:rPr>
            </w:rPrChange>
          </w:rPr>
          <w:t xml:space="preserve">pecies taxa from the </w:t>
        </w:r>
      </w:ins>
      <w:ins w:id="10580" w:author="Ruijie Xu" w:date="2022-03-16T17:04:00Z">
        <w:r w:rsidR="00FE67E6" w:rsidRPr="00FE67E6">
          <w:rPr>
            <w:rFonts w:ascii="Times New Roman" w:hAnsi="Times New Roman" w:cs="Times New Roman"/>
            <w:i/>
            <w:color w:val="000000" w:themeColor="text1"/>
          </w:rPr>
          <w:t>Rattus</w:t>
        </w:r>
      </w:ins>
      <w:ins w:id="10581" w:author="Ruijie Xu" w:date="2022-01-30T11:56:00Z">
        <w:r w:rsidR="003C6D3F" w:rsidRPr="002B42A7">
          <w:rPr>
            <w:rFonts w:ascii="Times New Roman" w:hAnsi="Times New Roman" w:cs="Times New Roman"/>
            <w:color w:val="000000" w:themeColor="text1"/>
            <w:rPrChange w:id="10582" w:author="Ruijie Xu" w:date="2022-03-10T12:31:00Z">
              <w:rPr>
                <w:color w:val="000000" w:themeColor="text1"/>
              </w:rPr>
            </w:rPrChange>
          </w:rPr>
          <w:t xml:space="preserve"> profiles (except for Bracken and Metaphlan3), only </w:t>
        </w:r>
      </w:ins>
      <w:ins w:id="10583" w:author="Liliana Salvador" w:date="2022-02-26T21:09:00Z">
        <w:r w:rsidR="0032111B" w:rsidRPr="002B42A7">
          <w:rPr>
            <w:rFonts w:ascii="Times New Roman" w:hAnsi="Times New Roman" w:cs="Times New Roman"/>
            <w:color w:val="000000" w:themeColor="text1"/>
            <w:rPrChange w:id="10584" w:author="Ruijie Xu" w:date="2022-03-10T12:31:00Z">
              <w:rPr>
                <w:color w:val="000000" w:themeColor="text1"/>
              </w:rPr>
            </w:rPrChange>
          </w:rPr>
          <w:t>nine</w:t>
        </w:r>
      </w:ins>
      <w:ins w:id="10585" w:author="Ruijie Xu" w:date="2022-01-30T11:56:00Z">
        <w:del w:id="10586" w:author="Liliana Salvador" w:date="2022-02-26T21:08:00Z">
          <w:r w:rsidR="003C6D3F" w:rsidRPr="002B42A7" w:rsidDel="0032111B">
            <w:rPr>
              <w:rFonts w:ascii="Times New Roman" w:hAnsi="Times New Roman" w:cs="Times New Roman"/>
              <w:color w:val="000000" w:themeColor="text1"/>
              <w:rPrChange w:id="10587"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0588" w:author="Ruijie Xu" w:date="2022-03-10T12:31:00Z">
              <w:rPr>
                <w:color w:val="000000" w:themeColor="text1"/>
              </w:rPr>
            </w:rPrChange>
          </w:rPr>
          <w:t xml:space="preserve"> </w:t>
        </w:r>
      </w:ins>
      <w:ins w:id="10589" w:author="Ruijie Xu" w:date="2022-01-30T11:57:00Z">
        <w:del w:id="10590" w:author="Liliana Salvador" w:date="2022-03-08T20:29:00Z">
          <w:r w:rsidR="003C6D3F" w:rsidRPr="002B42A7" w:rsidDel="00282502">
            <w:rPr>
              <w:rFonts w:ascii="Times New Roman" w:hAnsi="Times New Roman" w:cs="Times New Roman"/>
              <w:color w:val="000000" w:themeColor="text1"/>
              <w:rPrChange w:id="10591"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0592" w:author="Ruijie Xu" w:date="2022-03-10T12:31:00Z">
              <w:rPr>
                <w:color w:val="000000" w:themeColor="text1"/>
              </w:rPr>
            </w:rPrChange>
          </w:rPr>
          <w:t xml:space="preserve">were </w:t>
        </w:r>
        <w:del w:id="10593" w:author="Liliana Salvador" w:date="2022-02-26T21:09:00Z">
          <w:r w:rsidR="003C6D3F" w:rsidRPr="002B42A7" w:rsidDel="0032111B">
            <w:rPr>
              <w:rFonts w:ascii="Times New Roman" w:hAnsi="Times New Roman" w:cs="Times New Roman"/>
              <w:color w:val="000000" w:themeColor="text1"/>
              <w:rPrChange w:id="10594"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0595" w:author="Ruijie Xu" w:date="2022-03-10T12:31:00Z">
              <w:rPr>
                <w:color w:val="000000" w:themeColor="text1"/>
              </w:rPr>
            </w:rPrChange>
          </w:rPr>
          <w:t>identified by all software</w:t>
        </w:r>
      </w:ins>
      <w:ins w:id="10596" w:author="Ruijie Xu" w:date="2022-01-30T11:58:00Z">
        <w:del w:id="10597" w:author="Liliana Salvador" w:date="2022-03-08T20:29:00Z">
          <w:r w:rsidR="00D3791F" w:rsidRPr="002B42A7" w:rsidDel="00282502">
            <w:rPr>
              <w:rFonts w:ascii="Times New Roman" w:hAnsi="Times New Roman" w:cs="Times New Roman"/>
              <w:color w:val="000000" w:themeColor="text1"/>
              <w:rPrChange w:id="10598" w:author="Ruijie Xu" w:date="2022-03-10T12:31:00Z">
                <w:rPr>
                  <w:color w:val="000000" w:themeColor="text1"/>
                </w:rPr>
              </w:rPrChange>
            </w:rPr>
            <w:delText xml:space="preserve"> </w:delText>
          </w:r>
        </w:del>
      </w:ins>
      <w:ins w:id="10599" w:author="Ruijie Xu" w:date="2022-01-30T11:59:00Z">
        <w:del w:id="10600" w:author="Liliana Salvador" w:date="2022-03-08T20:29:00Z">
          <w:r w:rsidR="00EB1840" w:rsidRPr="002B42A7" w:rsidDel="00282502">
            <w:rPr>
              <w:rFonts w:ascii="Times New Roman" w:hAnsi="Times New Roman" w:cs="Times New Roman"/>
              <w:color w:val="000000" w:themeColor="text1"/>
              <w:rPrChange w:id="10601"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0602" w:author="Ruijie Xu" w:date="2022-03-10T12:31:00Z">
              <w:rPr>
                <w:color w:val="000000" w:themeColor="text1"/>
              </w:rPr>
            </w:rPrChange>
          </w:rPr>
          <w:t xml:space="preserve">, </w:t>
        </w:r>
      </w:ins>
      <w:ins w:id="10603" w:author="Ruijie Xu" w:date="2022-01-30T11:58:00Z">
        <w:r w:rsidR="00D3791F" w:rsidRPr="002B42A7">
          <w:rPr>
            <w:rFonts w:ascii="Times New Roman" w:hAnsi="Times New Roman" w:cs="Times New Roman"/>
            <w:color w:val="000000" w:themeColor="text1"/>
            <w:rPrChange w:id="10604" w:author="Ruijie Xu" w:date="2022-03-10T12:31:00Z">
              <w:rPr>
                <w:color w:val="000000" w:themeColor="text1"/>
              </w:rPr>
            </w:rPrChange>
          </w:rPr>
          <w:t>and only 2 species were found overlapp</w:t>
        </w:r>
      </w:ins>
      <w:ins w:id="10605" w:author="Liliana Salvador" w:date="2022-02-26T21:09:00Z">
        <w:r w:rsidR="0032111B" w:rsidRPr="002B42A7">
          <w:rPr>
            <w:rFonts w:ascii="Times New Roman" w:hAnsi="Times New Roman" w:cs="Times New Roman"/>
            <w:color w:val="000000" w:themeColor="text1"/>
            <w:rPrChange w:id="10606" w:author="Ruijie Xu" w:date="2022-03-10T12:31:00Z">
              <w:rPr>
                <w:color w:val="000000" w:themeColor="text1"/>
              </w:rPr>
            </w:rPrChange>
          </w:rPr>
          <w:t>ing</w:t>
        </w:r>
      </w:ins>
      <w:ins w:id="10607" w:author="Ruijie Xu" w:date="2022-01-30T11:58:00Z">
        <w:del w:id="10608" w:author="Liliana Salvador" w:date="2022-02-26T21:09:00Z">
          <w:r w:rsidR="00D3791F" w:rsidRPr="002B42A7" w:rsidDel="0032111B">
            <w:rPr>
              <w:rFonts w:ascii="Times New Roman" w:hAnsi="Times New Roman" w:cs="Times New Roman"/>
              <w:color w:val="000000" w:themeColor="text1"/>
              <w:rPrChange w:id="10609"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0610" w:author="Ruijie Xu" w:date="2022-03-10T12:31:00Z">
              <w:rPr>
                <w:color w:val="000000" w:themeColor="text1"/>
              </w:rPr>
            </w:rPrChange>
          </w:rPr>
          <w:t xml:space="preserve"> in</w:t>
        </w:r>
        <w:del w:id="10611" w:author="Liliana Salvador" w:date="2022-02-26T21:09:00Z">
          <w:r w:rsidR="00D3791F" w:rsidRPr="002B42A7" w:rsidDel="0032111B">
            <w:rPr>
              <w:rFonts w:ascii="Times New Roman" w:hAnsi="Times New Roman" w:cs="Times New Roman"/>
              <w:color w:val="000000" w:themeColor="text1"/>
              <w:rPrChange w:id="10612"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0613"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0614" w:author="Ruijie Xu" w:date="2022-03-10T12:31:00Z">
              <w:rPr>
                <w:color w:val="000000" w:themeColor="text1"/>
              </w:rPr>
            </w:rPrChange>
          </w:rPr>
          <w:t xml:space="preserve"> </w:t>
        </w:r>
      </w:ins>
      <w:ins w:id="10615" w:author="Ruijie Xu" w:date="2022-01-30T14:29:00Z">
        <w:r w:rsidR="00B344E0" w:rsidRPr="002B42A7">
          <w:rPr>
            <w:rFonts w:ascii="Times New Roman" w:hAnsi="Times New Roman" w:cs="Times New Roman"/>
            <w:color w:val="000000" w:themeColor="text1"/>
            <w:rPrChange w:id="10616" w:author="Ruijie Xu" w:date="2022-03-10T12:31:00Z">
              <w:rPr>
                <w:color w:val="000000" w:themeColor="text1"/>
              </w:rPr>
            </w:rPrChange>
          </w:rPr>
          <w:t>taxa with at least 10% in relative abundance</w:t>
        </w:r>
      </w:ins>
      <w:ins w:id="10617" w:author="Ruijie Xu" w:date="2022-01-30T11:58:00Z">
        <w:del w:id="10618" w:author="Liliana Salvador" w:date="2022-02-26T21:10:00Z">
          <w:r w:rsidR="009A621C" w:rsidRPr="002B42A7" w:rsidDel="0032111B">
            <w:rPr>
              <w:rFonts w:ascii="Times New Roman" w:hAnsi="Times New Roman" w:cs="Times New Roman"/>
              <w:color w:val="000000" w:themeColor="text1"/>
              <w:rPrChange w:id="10619" w:author="Ruijie Xu" w:date="2022-03-10T12:31:00Z">
                <w:rPr>
                  <w:color w:val="000000" w:themeColor="text1"/>
                </w:rPr>
              </w:rPrChange>
            </w:rPr>
            <w:delText xml:space="preserve"> identified </w:delText>
          </w:r>
        </w:del>
      </w:ins>
      <w:ins w:id="10620" w:author="Ruijie Xu" w:date="2022-01-30T11:59:00Z">
        <w:del w:id="10621" w:author="Liliana Salvador" w:date="2022-02-26T21:10:00Z">
          <w:r w:rsidR="004B163E" w:rsidRPr="002B42A7" w:rsidDel="0032111B">
            <w:rPr>
              <w:rFonts w:ascii="Times New Roman" w:hAnsi="Times New Roman" w:cs="Times New Roman"/>
              <w:color w:val="000000" w:themeColor="text1"/>
              <w:rPrChange w:id="10622"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0623" w:author="Ruijie Xu" w:date="2022-03-10T12:31:00Z">
                <w:rPr>
                  <w:color w:val="000000" w:themeColor="text1"/>
                </w:rPr>
              </w:rPrChange>
            </w:rPr>
            <w:delText>each</w:delText>
          </w:r>
        </w:del>
      </w:ins>
      <w:ins w:id="10624" w:author="Ruijie Xu" w:date="2022-01-30T11:58:00Z">
        <w:del w:id="10625" w:author="Liliana Salvador" w:date="2022-02-26T21:10:00Z">
          <w:r w:rsidR="009A621C" w:rsidRPr="002B42A7" w:rsidDel="0032111B">
            <w:rPr>
              <w:rFonts w:ascii="Times New Roman" w:hAnsi="Times New Roman" w:cs="Times New Roman"/>
              <w:color w:val="000000" w:themeColor="text1"/>
              <w:rPrChange w:id="10626"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0627"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0628" w:author="Ruijie Xu" w:date="2022-01-30T12:06:00Z"/>
          <w:del w:id="10629" w:author="Rajeev, Sree" w:date="2022-03-03T11:42:00Z"/>
          <w:rFonts w:ascii="Times New Roman" w:hAnsi="Times New Roman" w:cs="Times New Roman"/>
          <w:color w:val="000000" w:themeColor="text1"/>
          <w:rPrChange w:id="10630" w:author="Ruijie Xu" w:date="2022-03-10T12:31:00Z">
            <w:rPr>
              <w:ins w:id="10631" w:author="Ruijie Xu" w:date="2022-01-30T12:06:00Z"/>
              <w:del w:id="10632" w:author="Rajeev, Sree" w:date="2022-03-03T11:42:00Z"/>
              <w:color w:val="000000" w:themeColor="text1"/>
            </w:rPr>
          </w:rPrChange>
        </w:rPr>
      </w:pPr>
      <w:ins w:id="10633" w:author="Ruijie Xu" w:date="2022-01-30T11:58:00Z">
        <w:r w:rsidRPr="002B42A7">
          <w:rPr>
            <w:rFonts w:ascii="Times New Roman" w:hAnsi="Times New Roman" w:cs="Times New Roman"/>
            <w:color w:val="000000" w:themeColor="text1"/>
            <w:rPrChange w:id="10634" w:author="Ruijie Xu" w:date="2022-03-10T12:31:00Z">
              <w:rPr>
                <w:color w:val="000000" w:themeColor="text1"/>
              </w:rPr>
            </w:rPrChange>
          </w:rPr>
          <w:t xml:space="preserve"> </w:t>
        </w:r>
      </w:ins>
      <w:ins w:id="10635" w:author="Ruijie Xu" w:date="2022-01-30T11:56:00Z">
        <w:r w:rsidR="003C6D3F" w:rsidRPr="002B42A7">
          <w:rPr>
            <w:rFonts w:ascii="Times New Roman" w:hAnsi="Times New Roman" w:cs="Times New Roman"/>
            <w:color w:val="000000" w:themeColor="text1"/>
            <w:rPrChange w:id="10636"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0637" w:author="Ruijie Xu" w:date="2022-01-30T12:06:00Z"/>
          <w:rFonts w:ascii="Times New Roman" w:hAnsi="Times New Roman" w:cs="Times New Roman"/>
          <w:b/>
          <w:bCs/>
          <w:color w:val="000000" w:themeColor="text1"/>
          <w:rPrChange w:id="10638" w:author="Ruijie Xu" w:date="2022-03-10T12:31:00Z">
            <w:rPr>
              <w:ins w:id="10639" w:author="Ruijie Xu" w:date="2022-01-30T12:06:00Z"/>
              <w:b/>
              <w:bCs/>
              <w:color w:val="000000" w:themeColor="text1"/>
            </w:rPr>
          </w:rPrChange>
        </w:rPr>
      </w:pPr>
      <w:ins w:id="10640" w:author="Ruijie Xu" w:date="2022-01-30T12:06:00Z">
        <w:r w:rsidRPr="002B42A7">
          <w:rPr>
            <w:rFonts w:ascii="Times New Roman" w:hAnsi="Times New Roman" w:cs="Times New Roman"/>
            <w:b/>
            <w:bCs/>
            <w:color w:val="000000" w:themeColor="text1"/>
            <w:rPrChange w:id="10641" w:author="Ruijie Xu" w:date="2022-03-10T12:31:00Z">
              <w:rPr>
                <w:color w:val="000000" w:themeColor="text1"/>
              </w:rPr>
            </w:rPrChange>
          </w:rPr>
          <w:t xml:space="preserve">Microbial </w:t>
        </w:r>
      </w:ins>
      <w:ins w:id="10642" w:author="Liliana Salvador" w:date="2022-02-26T21:10:00Z">
        <w:r w:rsidR="0032111B" w:rsidRPr="002B42A7">
          <w:rPr>
            <w:rFonts w:ascii="Times New Roman" w:hAnsi="Times New Roman" w:cs="Times New Roman"/>
            <w:b/>
            <w:bCs/>
            <w:color w:val="000000" w:themeColor="text1"/>
            <w:rPrChange w:id="10643" w:author="Ruijie Xu" w:date="2022-03-10T12:31:00Z">
              <w:rPr>
                <w:b/>
                <w:bCs/>
                <w:color w:val="000000" w:themeColor="text1"/>
              </w:rPr>
            </w:rPrChange>
          </w:rPr>
          <w:t>c</w:t>
        </w:r>
      </w:ins>
      <w:ins w:id="10644" w:author="Ruijie Xu" w:date="2022-01-30T12:06:00Z">
        <w:del w:id="10645" w:author="Liliana Salvador" w:date="2022-02-26T21:10:00Z">
          <w:r w:rsidRPr="002B42A7" w:rsidDel="0032111B">
            <w:rPr>
              <w:rFonts w:ascii="Times New Roman" w:hAnsi="Times New Roman" w:cs="Times New Roman"/>
              <w:b/>
              <w:bCs/>
              <w:color w:val="000000" w:themeColor="text1"/>
              <w:rPrChange w:id="10646"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647" w:author="Ruijie Xu" w:date="2022-03-10T12:31:00Z">
              <w:rPr>
                <w:color w:val="000000" w:themeColor="text1"/>
              </w:rPr>
            </w:rPrChange>
          </w:rPr>
          <w:t xml:space="preserve">ommunity </w:t>
        </w:r>
      </w:ins>
      <w:ins w:id="10648" w:author="Liliana Salvador" w:date="2022-02-26T21:10:00Z">
        <w:r w:rsidR="0032111B" w:rsidRPr="002B42A7">
          <w:rPr>
            <w:rFonts w:ascii="Times New Roman" w:hAnsi="Times New Roman" w:cs="Times New Roman"/>
            <w:b/>
            <w:bCs/>
            <w:color w:val="000000" w:themeColor="text1"/>
            <w:rPrChange w:id="10649" w:author="Ruijie Xu" w:date="2022-03-10T12:31:00Z">
              <w:rPr>
                <w:b/>
                <w:bCs/>
                <w:color w:val="000000" w:themeColor="text1"/>
              </w:rPr>
            </w:rPrChange>
          </w:rPr>
          <w:t>c</w:t>
        </w:r>
      </w:ins>
      <w:ins w:id="10650" w:author="Ruijie Xu" w:date="2022-01-30T12:06:00Z">
        <w:del w:id="10651" w:author="Liliana Salvador" w:date="2022-02-26T21:10:00Z">
          <w:r w:rsidRPr="002B42A7" w:rsidDel="0032111B">
            <w:rPr>
              <w:rFonts w:ascii="Times New Roman" w:hAnsi="Times New Roman" w:cs="Times New Roman"/>
              <w:b/>
              <w:bCs/>
              <w:color w:val="000000" w:themeColor="text1"/>
              <w:rPrChange w:id="10652"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653"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0654" w:author="Ruijie Xu" w:date="2022-01-30T13:10:00Z"/>
          <w:del w:id="10655" w:author="Liliana Salvador" w:date="2022-02-26T21:23:00Z"/>
          <w:rFonts w:ascii="Times New Roman" w:hAnsi="Times New Roman" w:cs="Times New Roman"/>
          <w:color w:val="000000" w:themeColor="text1"/>
          <w:rPrChange w:id="10656" w:author="Ruijie Xu" w:date="2022-03-10T12:31:00Z">
            <w:rPr>
              <w:ins w:id="10657" w:author="Ruijie Xu" w:date="2022-01-30T13:10:00Z"/>
              <w:del w:id="10658" w:author="Liliana Salvador" w:date="2022-02-26T21:23:00Z"/>
              <w:color w:val="000000" w:themeColor="text1"/>
            </w:rPr>
          </w:rPrChange>
        </w:rPr>
      </w:pPr>
      <w:ins w:id="10659" w:author="Ruijie Xu" w:date="2022-02-02T13:55:00Z">
        <w:r w:rsidRPr="002B42A7">
          <w:rPr>
            <w:rFonts w:ascii="Times New Roman" w:hAnsi="Times New Roman" w:cs="Times New Roman"/>
            <w:color w:val="000000" w:themeColor="text1"/>
            <w:rPrChange w:id="10660" w:author="Ruijie Xu" w:date="2022-03-10T12:31:00Z">
              <w:rPr>
                <w:color w:val="000000" w:themeColor="text1"/>
              </w:rPr>
            </w:rPrChange>
          </w:rPr>
          <w:t>In addition</w:t>
        </w:r>
      </w:ins>
      <w:ins w:id="10661" w:author="Ruijie Xu" w:date="2022-01-30T13:06:00Z">
        <w:r w:rsidR="00027FC0" w:rsidRPr="002B42A7">
          <w:rPr>
            <w:rFonts w:ascii="Times New Roman" w:hAnsi="Times New Roman" w:cs="Times New Roman"/>
            <w:color w:val="000000" w:themeColor="text1"/>
            <w:rPrChange w:id="10662" w:author="Ruijie Xu" w:date="2022-03-10T12:31:00Z">
              <w:rPr>
                <w:color w:val="000000" w:themeColor="text1"/>
              </w:rPr>
            </w:rPrChange>
          </w:rPr>
          <w:t xml:space="preserve"> </w:t>
        </w:r>
      </w:ins>
      <w:ins w:id="10663" w:author="Liliana Salvador" w:date="2022-02-26T21:17:00Z">
        <w:r w:rsidR="006A5920" w:rsidRPr="002B42A7">
          <w:rPr>
            <w:rFonts w:ascii="Times New Roman" w:hAnsi="Times New Roman" w:cs="Times New Roman"/>
            <w:color w:val="000000" w:themeColor="text1"/>
            <w:rPrChange w:id="10664" w:author="Ruijie Xu" w:date="2022-03-10T12:31:00Z">
              <w:rPr>
                <w:color w:val="000000" w:themeColor="text1"/>
              </w:rPr>
            </w:rPrChange>
          </w:rPr>
          <w:t xml:space="preserve">to </w:t>
        </w:r>
      </w:ins>
      <w:ins w:id="10665" w:author="Ruijie Xu" w:date="2022-01-30T13:06:00Z">
        <w:r w:rsidR="00027FC0" w:rsidRPr="002B42A7">
          <w:rPr>
            <w:rFonts w:ascii="Times New Roman" w:hAnsi="Times New Roman" w:cs="Times New Roman"/>
            <w:color w:val="000000" w:themeColor="text1"/>
            <w:rPrChange w:id="10666" w:author="Ruijie Xu" w:date="2022-03-10T12:31:00Z">
              <w:rPr>
                <w:color w:val="000000" w:themeColor="text1"/>
              </w:rPr>
            </w:rPrChange>
          </w:rPr>
          <w:t>the differences in microbial profiles classified by different software</w:t>
        </w:r>
      </w:ins>
      <w:ins w:id="10667" w:author="Ruijie Xu" w:date="2022-02-02T13:55:00Z">
        <w:r w:rsidRPr="002B42A7">
          <w:rPr>
            <w:rFonts w:ascii="Times New Roman" w:hAnsi="Times New Roman" w:cs="Times New Roman"/>
            <w:color w:val="000000" w:themeColor="text1"/>
            <w:rPrChange w:id="10668" w:author="Ruijie Xu" w:date="2022-03-10T12:31:00Z">
              <w:rPr>
                <w:color w:val="000000" w:themeColor="text1"/>
              </w:rPr>
            </w:rPrChange>
          </w:rPr>
          <w:t>, t</w:t>
        </w:r>
      </w:ins>
      <w:ins w:id="10669" w:author="Ruijie Xu" w:date="2022-01-30T12:10:00Z">
        <w:r w:rsidR="0084123C" w:rsidRPr="002B42A7">
          <w:rPr>
            <w:rFonts w:ascii="Times New Roman" w:hAnsi="Times New Roman" w:cs="Times New Roman"/>
            <w:color w:val="000000" w:themeColor="text1"/>
            <w:rPrChange w:id="10670" w:author="Ruijie Xu" w:date="2022-03-10T12:31:00Z">
              <w:rPr>
                <w:color w:val="000000" w:themeColor="text1"/>
              </w:rPr>
            </w:rPrChange>
          </w:rPr>
          <w:t>he differences across the r</w:t>
        </w:r>
      </w:ins>
      <w:ins w:id="10671" w:author="Ruijie Xu" w:date="2022-01-30T12:09:00Z">
        <w:r w:rsidR="0084123C" w:rsidRPr="002B42A7">
          <w:rPr>
            <w:rFonts w:ascii="Times New Roman" w:hAnsi="Times New Roman" w:cs="Times New Roman"/>
            <w:color w:val="000000" w:themeColor="text1"/>
            <w:rPrChange w:id="10672" w:author="Ruijie Xu" w:date="2022-03-10T12:31:00Z">
              <w:rPr>
                <w:color w:val="000000" w:themeColor="text1"/>
              </w:rPr>
            </w:rPrChange>
          </w:rPr>
          <w:t xml:space="preserve">ichness of each samples’ microbial community </w:t>
        </w:r>
      </w:ins>
      <w:ins w:id="10673" w:author="Ruijie Xu" w:date="2022-01-30T12:10:00Z">
        <w:r w:rsidR="0084123C" w:rsidRPr="002B42A7">
          <w:rPr>
            <w:rFonts w:ascii="Times New Roman" w:hAnsi="Times New Roman" w:cs="Times New Roman"/>
            <w:color w:val="000000" w:themeColor="text1"/>
            <w:rPrChange w:id="10674" w:author="Ruijie Xu" w:date="2022-03-10T12:31:00Z">
              <w:rPr>
                <w:color w:val="000000" w:themeColor="text1"/>
              </w:rPr>
            </w:rPrChange>
          </w:rPr>
          <w:t xml:space="preserve">were </w:t>
        </w:r>
      </w:ins>
      <w:ins w:id="10675" w:author="Ruijie Xu" w:date="2022-01-30T12:11:00Z">
        <w:r w:rsidR="008E7151" w:rsidRPr="002B42A7">
          <w:rPr>
            <w:rFonts w:ascii="Times New Roman" w:hAnsi="Times New Roman" w:cs="Times New Roman"/>
            <w:color w:val="000000" w:themeColor="text1"/>
            <w:rPrChange w:id="10676" w:author="Ruijie Xu" w:date="2022-03-10T12:31:00Z">
              <w:rPr>
                <w:color w:val="000000" w:themeColor="text1"/>
              </w:rPr>
            </w:rPrChange>
          </w:rPr>
          <w:t xml:space="preserve">significant in </w:t>
        </w:r>
      </w:ins>
      <w:ins w:id="10677" w:author="Ruijie Xu" w:date="2022-01-30T14:31:00Z">
        <w:r w:rsidR="00A97576" w:rsidRPr="002B42A7">
          <w:rPr>
            <w:rFonts w:ascii="Times New Roman" w:hAnsi="Times New Roman" w:cs="Times New Roman"/>
            <w:color w:val="000000" w:themeColor="text1"/>
            <w:rPrChange w:id="10678" w:author="Ruijie Xu" w:date="2022-03-10T12:31:00Z">
              <w:rPr>
                <w:color w:val="000000" w:themeColor="text1"/>
              </w:rPr>
            </w:rPrChange>
          </w:rPr>
          <w:t xml:space="preserve">the </w:t>
        </w:r>
      </w:ins>
      <w:ins w:id="10679" w:author="Ruijie Xu" w:date="2022-01-30T12:11:00Z">
        <w:r w:rsidR="008E7151" w:rsidRPr="002B42A7">
          <w:rPr>
            <w:rFonts w:ascii="Times New Roman" w:hAnsi="Times New Roman" w:cs="Times New Roman"/>
            <w:color w:val="000000" w:themeColor="text1"/>
            <w:rPrChange w:id="10680" w:author="Ruijie Xu" w:date="2022-03-10T12:31:00Z">
              <w:rPr>
                <w:color w:val="000000" w:themeColor="text1"/>
              </w:rPr>
            </w:rPrChange>
          </w:rPr>
          <w:t xml:space="preserve">majority of the comparisons </w:t>
        </w:r>
        <w:del w:id="10681" w:author="Liliana Salvador" w:date="2022-02-26T21:19:00Z">
          <w:r w:rsidR="008E7151" w:rsidRPr="002B42A7" w:rsidDel="006A5920">
            <w:rPr>
              <w:rFonts w:ascii="Times New Roman" w:hAnsi="Times New Roman" w:cs="Times New Roman"/>
              <w:color w:val="000000" w:themeColor="text1"/>
              <w:rPrChange w:id="10682" w:author="Ruijie Xu" w:date="2022-03-10T12:31:00Z">
                <w:rPr>
                  <w:color w:val="000000" w:themeColor="text1"/>
                </w:rPr>
              </w:rPrChange>
            </w:rPr>
            <w:delText>between</w:delText>
          </w:r>
        </w:del>
      </w:ins>
      <w:ins w:id="10683" w:author="Liliana Salvador" w:date="2022-02-26T21:20:00Z">
        <w:r w:rsidR="006A5920" w:rsidRPr="002B42A7">
          <w:rPr>
            <w:rFonts w:ascii="Times New Roman" w:hAnsi="Times New Roman" w:cs="Times New Roman"/>
            <w:color w:val="000000" w:themeColor="text1"/>
            <w:rPrChange w:id="10684" w:author="Ruijie Xu" w:date="2022-03-10T12:31:00Z">
              <w:rPr>
                <w:color w:val="000000" w:themeColor="text1"/>
              </w:rPr>
            </w:rPrChange>
          </w:rPr>
          <w:t>across</w:t>
        </w:r>
      </w:ins>
      <w:ins w:id="10685" w:author="Ruijie Xu" w:date="2022-01-30T12:11:00Z">
        <w:r w:rsidR="008E7151" w:rsidRPr="002B42A7">
          <w:rPr>
            <w:rFonts w:ascii="Times New Roman" w:hAnsi="Times New Roman" w:cs="Times New Roman"/>
            <w:color w:val="000000" w:themeColor="text1"/>
            <w:rPrChange w:id="10686" w:author="Ruijie Xu" w:date="2022-03-10T12:31:00Z">
              <w:rPr>
                <w:color w:val="000000" w:themeColor="text1"/>
              </w:rPr>
            </w:rPrChange>
          </w:rPr>
          <w:t xml:space="preserve"> software. Most </w:t>
        </w:r>
      </w:ins>
      <w:ins w:id="10687" w:author="Ruijie Xu" w:date="2022-01-30T14:31:00Z">
        <w:r w:rsidR="00A97576" w:rsidRPr="002B42A7">
          <w:rPr>
            <w:rFonts w:ascii="Times New Roman" w:hAnsi="Times New Roman" w:cs="Times New Roman"/>
            <w:color w:val="000000" w:themeColor="text1"/>
            <w:rPrChange w:id="10688" w:author="Ruijie Xu" w:date="2022-03-10T12:31:00Z">
              <w:rPr>
                <w:color w:val="000000" w:themeColor="text1"/>
              </w:rPr>
            </w:rPrChange>
          </w:rPr>
          <w:t>of the</w:t>
        </w:r>
      </w:ins>
      <w:ins w:id="10689" w:author="Liliana Salvador" w:date="2022-02-26T21:20:00Z">
        <w:r w:rsidR="00B00FC0" w:rsidRPr="002B42A7">
          <w:rPr>
            <w:rFonts w:ascii="Times New Roman" w:hAnsi="Times New Roman" w:cs="Times New Roman"/>
            <w:color w:val="000000" w:themeColor="text1"/>
            <w:rPrChange w:id="10690" w:author="Ruijie Xu" w:date="2022-03-10T12:31:00Z">
              <w:rPr>
                <w:color w:val="000000" w:themeColor="text1"/>
              </w:rPr>
            </w:rPrChange>
          </w:rPr>
          <w:t xml:space="preserve">se </w:t>
        </w:r>
      </w:ins>
      <w:ins w:id="10691" w:author="Ruijie Xu" w:date="2022-01-30T14:31:00Z">
        <w:del w:id="10692" w:author="Liliana Salvador" w:date="2022-02-26T21:20:00Z">
          <w:r w:rsidR="00A97576" w:rsidRPr="002B42A7" w:rsidDel="00B00FC0">
            <w:rPr>
              <w:rFonts w:ascii="Times New Roman" w:hAnsi="Times New Roman" w:cs="Times New Roman"/>
              <w:color w:val="000000" w:themeColor="text1"/>
              <w:rPrChange w:id="10693" w:author="Ruijie Xu" w:date="2022-03-10T12:31:00Z">
                <w:rPr>
                  <w:color w:val="000000" w:themeColor="text1"/>
                </w:rPr>
              </w:rPrChange>
            </w:rPr>
            <w:delText xml:space="preserve"> </w:delText>
          </w:r>
        </w:del>
      </w:ins>
      <w:ins w:id="10694" w:author="Ruijie Xu" w:date="2022-01-30T12:11:00Z">
        <w:del w:id="10695" w:author="Liliana Salvador" w:date="2022-02-26T21:20:00Z">
          <w:r w:rsidR="008E7151" w:rsidRPr="002B42A7" w:rsidDel="00B00FC0">
            <w:rPr>
              <w:rFonts w:ascii="Times New Roman" w:hAnsi="Times New Roman" w:cs="Times New Roman"/>
              <w:color w:val="000000" w:themeColor="text1"/>
              <w:rPrChange w:id="10696" w:author="Ruijie Xu" w:date="2022-03-10T12:31:00Z">
                <w:rPr>
                  <w:color w:val="000000" w:themeColor="text1"/>
                </w:rPr>
              </w:rPrChange>
            </w:rPr>
            <w:delText>significant</w:delText>
          </w:r>
        </w:del>
      </w:ins>
      <w:ins w:id="10697" w:author="Ruijie Xu" w:date="2022-02-02T13:56:00Z">
        <w:del w:id="10698" w:author="Liliana Salvador" w:date="2022-02-26T21:20:00Z">
          <w:r w:rsidRPr="002B42A7" w:rsidDel="00B00FC0">
            <w:rPr>
              <w:rFonts w:ascii="Times New Roman" w:hAnsi="Times New Roman" w:cs="Times New Roman"/>
              <w:color w:val="000000" w:themeColor="text1"/>
              <w:rPrChange w:id="10699" w:author="Ruijie Xu" w:date="2022-03-10T12:31:00Z">
                <w:rPr>
                  <w:color w:val="000000" w:themeColor="text1"/>
                </w:rPr>
              </w:rPrChange>
            </w:rPr>
            <w:delText>ly</w:delText>
          </w:r>
        </w:del>
      </w:ins>
      <w:ins w:id="10700" w:author="Ruijie Xu" w:date="2022-01-30T12:11:00Z">
        <w:del w:id="10701" w:author="Liliana Salvador" w:date="2022-02-26T21:20:00Z">
          <w:r w:rsidR="008E7151" w:rsidRPr="002B42A7" w:rsidDel="00B00FC0">
            <w:rPr>
              <w:rFonts w:ascii="Times New Roman" w:hAnsi="Times New Roman" w:cs="Times New Roman"/>
              <w:color w:val="000000" w:themeColor="text1"/>
              <w:rPrChange w:id="10702" w:author="Ruijie Xu" w:date="2022-03-10T12:31:00Z">
                <w:rPr>
                  <w:color w:val="000000" w:themeColor="text1"/>
                </w:rPr>
              </w:rPrChange>
            </w:rPr>
            <w:delText xml:space="preserve"> </w:delText>
          </w:r>
        </w:del>
      </w:ins>
      <w:ins w:id="10703" w:author="Ruijie Xu" w:date="2022-01-30T12:12:00Z">
        <w:del w:id="10704" w:author="Liliana Salvador" w:date="2022-02-26T21:20:00Z">
          <w:r w:rsidR="008E7151" w:rsidRPr="002B42A7" w:rsidDel="00B00FC0">
            <w:rPr>
              <w:rFonts w:ascii="Times New Roman" w:hAnsi="Times New Roman" w:cs="Times New Roman"/>
              <w:color w:val="000000" w:themeColor="text1"/>
              <w:rPrChange w:id="10705" w:author="Ruijie Xu" w:date="2022-03-10T12:31:00Z">
                <w:rPr>
                  <w:color w:val="000000" w:themeColor="text1"/>
                </w:rPr>
              </w:rPrChange>
            </w:rPr>
            <w:delText>differen</w:delText>
          </w:r>
        </w:del>
      </w:ins>
      <w:ins w:id="10706" w:author="Ruijie Xu" w:date="2022-01-30T14:31:00Z">
        <w:del w:id="10707" w:author="Liliana Salvador" w:date="2022-02-26T21:20:00Z">
          <w:r w:rsidR="00A97576" w:rsidRPr="002B42A7" w:rsidDel="00B00FC0">
            <w:rPr>
              <w:rFonts w:ascii="Times New Roman" w:hAnsi="Times New Roman" w:cs="Times New Roman"/>
              <w:color w:val="000000" w:themeColor="text1"/>
              <w:rPrChange w:id="10708" w:author="Ruijie Xu" w:date="2022-03-10T12:31:00Z">
                <w:rPr>
                  <w:color w:val="000000" w:themeColor="text1"/>
                </w:rPr>
              </w:rPrChange>
            </w:rPr>
            <w:delText xml:space="preserve">t comparisons </w:delText>
          </w:r>
        </w:del>
      </w:ins>
      <w:ins w:id="10709" w:author="Ruijie Xu" w:date="2022-01-30T12:12:00Z">
        <w:r w:rsidR="008E7151" w:rsidRPr="002B42A7">
          <w:rPr>
            <w:rFonts w:ascii="Times New Roman" w:hAnsi="Times New Roman" w:cs="Times New Roman"/>
            <w:color w:val="000000" w:themeColor="text1"/>
            <w:rPrChange w:id="10710" w:author="Ruijie Xu" w:date="2022-03-10T12:31:00Z">
              <w:rPr>
                <w:color w:val="000000" w:themeColor="text1"/>
              </w:rPr>
            </w:rPrChange>
          </w:rPr>
          <w:t xml:space="preserve">were found between the classifications of Kraken2, Metaphlan3, </w:t>
        </w:r>
      </w:ins>
      <w:ins w:id="10711" w:author="Ruijie Xu" w:date="2022-01-30T12:13:00Z">
        <w:r w:rsidR="008E7151" w:rsidRPr="002B42A7">
          <w:rPr>
            <w:rFonts w:ascii="Times New Roman" w:hAnsi="Times New Roman" w:cs="Times New Roman"/>
            <w:color w:val="000000" w:themeColor="text1"/>
            <w:rPrChange w:id="10712" w:author="Ruijie Xu" w:date="2022-03-10T12:31:00Z">
              <w:rPr>
                <w:color w:val="000000" w:themeColor="text1"/>
              </w:rPr>
            </w:rPrChange>
          </w:rPr>
          <w:t xml:space="preserve">Centrifuge, and Kaiju with </w:t>
        </w:r>
      </w:ins>
      <w:ins w:id="10713" w:author="Ruijie Xu" w:date="2022-01-30T14:32:00Z">
        <w:r w:rsidR="00A97576" w:rsidRPr="002B42A7">
          <w:rPr>
            <w:rFonts w:ascii="Times New Roman" w:hAnsi="Times New Roman" w:cs="Times New Roman"/>
            <w:color w:val="000000" w:themeColor="text1"/>
            <w:rPrChange w:id="10714" w:author="Ruijie Xu" w:date="2022-03-10T12:31:00Z">
              <w:rPr>
                <w:color w:val="000000" w:themeColor="text1"/>
              </w:rPr>
            </w:rPrChange>
          </w:rPr>
          <w:t>other</w:t>
        </w:r>
      </w:ins>
      <w:ins w:id="10715" w:author="Ruijie Xu" w:date="2022-01-30T12:16:00Z">
        <w:r w:rsidR="009651E9" w:rsidRPr="002B42A7">
          <w:rPr>
            <w:rFonts w:ascii="Times New Roman" w:hAnsi="Times New Roman" w:cs="Times New Roman"/>
            <w:color w:val="000000" w:themeColor="text1"/>
            <w:rPrChange w:id="10716" w:author="Ruijie Xu" w:date="2022-03-10T12:31:00Z">
              <w:rPr>
                <w:color w:val="000000" w:themeColor="text1"/>
              </w:rPr>
            </w:rPrChange>
          </w:rPr>
          <w:t xml:space="preserve"> </w:t>
        </w:r>
      </w:ins>
      <w:ins w:id="10717" w:author="Ruijie Xu" w:date="2022-01-30T12:13:00Z">
        <w:r w:rsidR="008E7151" w:rsidRPr="002B42A7">
          <w:rPr>
            <w:rFonts w:ascii="Times New Roman" w:hAnsi="Times New Roman" w:cs="Times New Roman"/>
            <w:color w:val="000000" w:themeColor="text1"/>
            <w:rPrChange w:id="10718" w:author="Ruijie Xu" w:date="2022-03-10T12:31:00Z">
              <w:rPr>
                <w:color w:val="000000" w:themeColor="text1"/>
              </w:rPr>
            </w:rPrChange>
          </w:rPr>
          <w:t xml:space="preserve">software. </w:t>
        </w:r>
      </w:ins>
      <w:ins w:id="10719" w:author="Ruijie Xu" w:date="2022-02-11T09:37:00Z">
        <w:r w:rsidR="00F92B48" w:rsidRPr="002B42A7">
          <w:rPr>
            <w:rFonts w:ascii="Times New Roman" w:hAnsi="Times New Roman" w:cs="Times New Roman"/>
            <w:color w:val="000000" w:themeColor="text1"/>
            <w:rPrChange w:id="10720" w:author="Ruijie Xu" w:date="2022-03-10T12:31:00Z">
              <w:rPr>
                <w:color w:val="000000" w:themeColor="text1"/>
              </w:rPr>
            </w:rPrChange>
          </w:rPr>
          <w:t xml:space="preserve">However, </w:t>
        </w:r>
      </w:ins>
      <w:ins w:id="10721" w:author="Ruijie Xu" w:date="2022-02-27T13:04:00Z">
        <w:r w:rsidR="00A41E9F" w:rsidRPr="002B42A7">
          <w:rPr>
            <w:rFonts w:ascii="Times New Roman" w:hAnsi="Times New Roman" w:cs="Times New Roman"/>
            <w:color w:val="000000" w:themeColor="text1"/>
            <w:rPrChange w:id="10722" w:author="Ruijie Xu" w:date="2022-03-10T12:31:00Z">
              <w:rPr>
                <w:color w:val="000000" w:themeColor="text1"/>
              </w:rPr>
            </w:rPrChange>
          </w:rPr>
          <w:t>when richness w</w:t>
        </w:r>
        <w:del w:id="10723" w:author="Liliana Salvador" w:date="2022-03-08T20:30:00Z">
          <w:r w:rsidR="00A41E9F" w:rsidRPr="002B42A7" w:rsidDel="00282502">
            <w:rPr>
              <w:rFonts w:ascii="Times New Roman" w:hAnsi="Times New Roman" w:cs="Times New Roman"/>
              <w:color w:val="000000" w:themeColor="text1"/>
              <w:rPrChange w:id="10724" w:author="Ruijie Xu" w:date="2022-03-10T12:31:00Z">
                <w:rPr>
                  <w:color w:val="000000" w:themeColor="text1"/>
                </w:rPr>
              </w:rPrChange>
            </w:rPr>
            <w:delText>ere</w:delText>
          </w:r>
        </w:del>
      </w:ins>
      <w:ins w:id="10725" w:author="Liliana Salvador" w:date="2022-03-08T20:30:00Z">
        <w:r w:rsidR="00282502" w:rsidRPr="002B42A7">
          <w:rPr>
            <w:rFonts w:ascii="Times New Roman" w:hAnsi="Times New Roman" w:cs="Times New Roman"/>
            <w:color w:val="000000" w:themeColor="text1"/>
            <w:rPrChange w:id="10726" w:author="Ruijie Xu" w:date="2022-03-10T12:31:00Z">
              <w:rPr>
                <w:color w:val="000000" w:themeColor="text1"/>
              </w:rPr>
            </w:rPrChange>
          </w:rPr>
          <w:t>as</w:t>
        </w:r>
      </w:ins>
      <w:ins w:id="10727" w:author="Ruijie Xu" w:date="2022-02-27T13:04:00Z">
        <w:r w:rsidR="00A41E9F" w:rsidRPr="002B42A7">
          <w:rPr>
            <w:rFonts w:ascii="Times New Roman" w:hAnsi="Times New Roman" w:cs="Times New Roman"/>
            <w:color w:val="000000" w:themeColor="text1"/>
            <w:rPrChange w:id="10728" w:author="Ruijie Xu" w:date="2022-03-10T12:31:00Z">
              <w:rPr>
                <w:color w:val="000000" w:themeColor="text1"/>
              </w:rPr>
            </w:rPrChange>
          </w:rPr>
          <w:t xml:space="preserve"> measured with </w:t>
        </w:r>
      </w:ins>
      <w:ins w:id="10729" w:author="Ruijie Xu" w:date="2022-02-11T09:37:00Z">
        <w:del w:id="10730" w:author="Liliana Salvador" w:date="2022-02-26T21:23:00Z">
          <w:r w:rsidR="00F92B48" w:rsidRPr="002B42A7" w:rsidDel="00B00FC0">
            <w:rPr>
              <w:rFonts w:ascii="Times New Roman" w:hAnsi="Times New Roman" w:cs="Times New Roman"/>
              <w:color w:val="000000" w:themeColor="text1"/>
              <w:rPrChange w:id="10731" w:author="Ruijie Xu" w:date="2022-03-10T12:31:00Z">
                <w:rPr>
                  <w:color w:val="000000" w:themeColor="text1"/>
                </w:rPr>
              </w:rPrChange>
            </w:rPr>
            <w:delText>when the abundance of each species w</w:delText>
          </w:r>
        </w:del>
        <w:del w:id="10732" w:author="Liliana Salvador" w:date="2022-02-26T21:21:00Z">
          <w:r w:rsidR="00F92B48" w:rsidRPr="002B42A7" w:rsidDel="00B00FC0">
            <w:rPr>
              <w:rFonts w:ascii="Times New Roman" w:hAnsi="Times New Roman" w:cs="Times New Roman"/>
              <w:color w:val="000000" w:themeColor="text1"/>
              <w:rPrChange w:id="10733" w:author="Ruijie Xu" w:date="2022-03-10T12:31:00Z">
                <w:rPr>
                  <w:color w:val="000000" w:themeColor="text1"/>
                </w:rPr>
              </w:rPrChange>
            </w:rPr>
            <w:delText>ere</w:delText>
          </w:r>
        </w:del>
        <w:del w:id="10734" w:author="Liliana Salvador" w:date="2022-02-26T21:23:00Z">
          <w:r w:rsidR="00F92B48" w:rsidRPr="002B42A7" w:rsidDel="00B00FC0">
            <w:rPr>
              <w:rFonts w:ascii="Times New Roman" w:hAnsi="Times New Roman" w:cs="Times New Roman"/>
              <w:color w:val="000000" w:themeColor="text1"/>
              <w:rPrChange w:id="10735" w:author="Ruijie Xu" w:date="2022-03-10T12:31:00Z">
                <w:rPr>
                  <w:color w:val="000000" w:themeColor="text1"/>
                </w:rPr>
              </w:rPrChange>
            </w:rPr>
            <w:delText xml:space="preserve"> added into the characterization</w:delText>
          </w:r>
        </w:del>
      </w:ins>
      <w:ins w:id="10736" w:author="Ruijie Xu" w:date="2022-02-11T09:38:00Z">
        <w:del w:id="10737" w:author="Liliana Salvador" w:date="2022-02-26T21:23:00Z">
          <w:r w:rsidR="00F92B48" w:rsidRPr="002B42A7" w:rsidDel="00B00FC0">
            <w:rPr>
              <w:rFonts w:ascii="Times New Roman" w:hAnsi="Times New Roman" w:cs="Times New Roman"/>
              <w:color w:val="000000" w:themeColor="text1"/>
              <w:rPrChange w:id="10738" w:author="Ruijie Xu" w:date="2022-03-10T12:31:00Z">
                <w:rPr>
                  <w:color w:val="000000" w:themeColor="text1"/>
                </w:rPr>
              </w:rPrChange>
            </w:rPr>
            <w:delText xml:space="preserve"> of the </w:delText>
          </w:r>
        </w:del>
      </w:ins>
      <w:ins w:id="10739" w:author="Ruijie Xu" w:date="2022-02-11T09:39:00Z">
        <w:del w:id="10740" w:author="Liliana Salvador" w:date="2022-02-26T21:23:00Z">
          <w:r w:rsidR="00DE165C" w:rsidRPr="002B42A7" w:rsidDel="00B00FC0">
            <w:rPr>
              <w:rFonts w:ascii="Times New Roman" w:hAnsi="Times New Roman" w:cs="Times New Roman"/>
              <w:color w:val="000000" w:themeColor="text1"/>
              <w:rPrChange w:id="10741" w:author="Ruijie Xu" w:date="2022-03-10T12:31:00Z">
                <w:rPr>
                  <w:color w:val="000000" w:themeColor="text1"/>
                </w:rPr>
              </w:rPrChange>
            </w:rPr>
            <w:delText>communities</w:delText>
          </w:r>
        </w:del>
      </w:ins>
      <w:ins w:id="10742" w:author="Ruijie Xu" w:date="2022-01-30T12:23:00Z">
        <w:del w:id="10743" w:author="Liliana Salvador" w:date="2022-02-26T21:23:00Z">
          <w:r w:rsidR="00650528" w:rsidRPr="002B42A7" w:rsidDel="00B00FC0">
            <w:rPr>
              <w:rFonts w:ascii="Times New Roman" w:hAnsi="Times New Roman" w:cs="Times New Roman"/>
              <w:color w:val="000000" w:themeColor="text1"/>
              <w:rPrChange w:id="10744" w:author="Ruijie Xu" w:date="2022-03-10T12:31:00Z">
                <w:rPr>
                  <w:color w:val="000000" w:themeColor="text1"/>
                </w:rPr>
              </w:rPrChange>
            </w:rPr>
            <w:delText>,</w:delText>
          </w:r>
        </w:del>
      </w:ins>
      <w:ins w:id="10745" w:author="Ruijie Xu" w:date="2022-02-11T09:38:00Z">
        <w:del w:id="10746" w:author="Liliana Salvador" w:date="2022-02-26T21:23:00Z">
          <w:r w:rsidR="00F92B48" w:rsidRPr="002B42A7" w:rsidDel="00B00FC0">
            <w:rPr>
              <w:rFonts w:ascii="Times New Roman" w:hAnsi="Times New Roman" w:cs="Times New Roman"/>
              <w:color w:val="000000" w:themeColor="text1"/>
              <w:rPrChange w:id="10747" w:author="Ruijie Xu" w:date="2022-03-10T12:31:00Z">
                <w:rPr>
                  <w:color w:val="000000" w:themeColor="text1"/>
                </w:rPr>
              </w:rPrChange>
            </w:rPr>
            <w:delText xml:space="preserve"> </w:delText>
          </w:r>
        </w:del>
        <w:del w:id="10748" w:author="Liliana Salvador" w:date="2022-02-26T21:22:00Z">
          <w:r w:rsidR="00F92B48" w:rsidRPr="002B42A7" w:rsidDel="00B00FC0">
            <w:rPr>
              <w:rFonts w:ascii="Times New Roman" w:hAnsi="Times New Roman" w:cs="Times New Roman"/>
              <w:color w:val="000000" w:themeColor="text1"/>
              <w:rPrChange w:id="10749" w:author="Ruijie Xu" w:date="2022-03-10T12:31:00Z">
                <w:rPr>
                  <w:color w:val="000000" w:themeColor="text1"/>
                </w:rPr>
              </w:rPrChange>
            </w:rPr>
            <w:delText xml:space="preserve">the </w:delText>
          </w:r>
        </w:del>
      </w:ins>
      <w:ins w:id="10750" w:author="Liliana Salvador" w:date="2022-02-26T21:22:00Z">
        <w:r w:rsidR="00B00FC0" w:rsidRPr="002B42A7">
          <w:rPr>
            <w:rFonts w:ascii="Times New Roman" w:hAnsi="Times New Roman" w:cs="Times New Roman"/>
            <w:color w:val="000000" w:themeColor="text1"/>
            <w:rPrChange w:id="10751" w:author="Ruijie Xu" w:date="2022-03-10T12:31:00Z">
              <w:rPr>
                <w:color w:val="000000" w:themeColor="text1"/>
              </w:rPr>
            </w:rPrChange>
          </w:rPr>
          <w:t>s</w:t>
        </w:r>
      </w:ins>
      <w:ins w:id="10752" w:author="Ruijie Xu" w:date="2022-02-27T13:04:00Z">
        <w:r w:rsidR="00A41E9F" w:rsidRPr="002B42A7">
          <w:rPr>
            <w:rFonts w:ascii="Times New Roman" w:hAnsi="Times New Roman" w:cs="Times New Roman"/>
            <w:color w:val="000000" w:themeColor="text1"/>
            <w:rPrChange w:id="10753" w:author="Ruijie Xu" w:date="2022-03-10T12:31:00Z">
              <w:rPr>
                <w:color w:val="000000" w:themeColor="text1"/>
              </w:rPr>
            </w:rPrChange>
          </w:rPr>
          <w:t>pecies</w:t>
        </w:r>
      </w:ins>
      <w:ins w:id="10754" w:author="Liliana Salvador" w:date="2022-02-26T21:22:00Z">
        <w:del w:id="10755" w:author="Ruijie Xu" w:date="2022-02-27T13:04:00Z">
          <w:r w:rsidR="00B00FC0" w:rsidRPr="002B42A7" w:rsidDel="00A41E9F">
            <w:rPr>
              <w:rFonts w:ascii="Times New Roman" w:hAnsi="Times New Roman" w:cs="Times New Roman"/>
              <w:color w:val="000000" w:themeColor="text1"/>
              <w:rPrChange w:id="10756"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0757" w:author="Ruijie Xu" w:date="2022-03-10T12:31:00Z">
              <w:rPr>
                <w:color w:val="000000" w:themeColor="text1"/>
              </w:rPr>
            </w:rPrChange>
          </w:rPr>
          <w:t xml:space="preserve"> </w:t>
        </w:r>
      </w:ins>
      <w:ins w:id="10758" w:author="Liliana Salvador" w:date="2022-02-26T21:23:00Z">
        <w:r w:rsidR="00B00FC0" w:rsidRPr="002B42A7">
          <w:rPr>
            <w:rFonts w:ascii="Times New Roman" w:hAnsi="Times New Roman" w:cs="Times New Roman"/>
            <w:color w:val="000000" w:themeColor="text1"/>
            <w:rPrChange w:id="10759" w:author="Ruijie Xu" w:date="2022-03-10T12:31:00Z">
              <w:rPr>
                <w:color w:val="000000" w:themeColor="text1"/>
              </w:rPr>
            </w:rPrChange>
          </w:rPr>
          <w:t>abundance</w:t>
        </w:r>
        <w:del w:id="10760" w:author="Ruijie Xu" w:date="2022-02-27T13:04:00Z">
          <w:r w:rsidR="00B00FC0" w:rsidRPr="002B42A7" w:rsidDel="00A41E9F">
            <w:rPr>
              <w:rFonts w:ascii="Times New Roman" w:hAnsi="Times New Roman" w:cs="Times New Roman"/>
              <w:color w:val="000000" w:themeColor="text1"/>
              <w:rPrChange w:id="10761" w:author="Ruijie Xu" w:date="2022-03-10T12:31:00Z">
                <w:rPr>
                  <w:color w:val="000000" w:themeColor="text1"/>
                </w:rPr>
              </w:rPrChange>
            </w:rPr>
            <w:delText xml:space="preserve"> </w:delText>
          </w:r>
        </w:del>
      </w:ins>
      <w:ins w:id="10762" w:author="Ruijie Xu" w:date="2022-01-30T12:23:00Z">
        <w:r w:rsidR="00650528" w:rsidRPr="002B42A7">
          <w:rPr>
            <w:rFonts w:ascii="Times New Roman" w:hAnsi="Times New Roman" w:cs="Times New Roman"/>
            <w:color w:val="000000" w:themeColor="text1"/>
            <w:rPrChange w:id="10763" w:author="Ruijie Xu" w:date="2022-03-10T12:31:00Z">
              <w:rPr>
                <w:color w:val="000000" w:themeColor="text1"/>
              </w:rPr>
            </w:rPrChange>
          </w:rPr>
          <w:t xml:space="preserve"> </w:t>
        </w:r>
      </w:ins>
      <w:ins w:id="10764" w:author="Ruijie Xu" w:date="2022-02-11T09:39:00Z">
        <w:r w:rsidR="001A1200" w:rsidRPr="002B42A7">
          <w:rPr>
            <w:rFonts w:ascii="Times New Roman" w:hAnsi="Times New Roman" w:cs="Times New Roman"/>
            <w:color w:val="000000" w:themeColor="text1"/>
            <w:rPrChange w:id="10765" w:author="Ruijie Xu" w:date="2022-03-10T12:31:00Z">
              <w:rPr>
                <w:color w:val="000000" w:themeColor="text1"/>
              </w:rPr>
            </w:rPrChange>
          </w:rPr>
          <w:t>(Simpson index)</w:t>
        </w:r>
      </w:ins>
      <w:ins w:id="10766" w:author="Ruijie Xu" w:date="2022-02-27T13:04:00Z">
        <w:r w:rsidR="00A41E9F" w:rsidRPr="002B42A7">
          <w:rPr>
            <w:rFonts w:ascii="Times New Roman" w:hAnsi="Times New Roman" w:cs="Times New Roman"/>
            <w:color w:val="000000" w:themeColor="text1"/>
            <w:rPrChange w:id="10767" w:author="Ruijie Xu" w:date="2022-03-10T12:31:00Z">
              <w:rPr>
                <w:color w:val="000000" w:themeColor="text1"/>
              </w:rPr>
            </w:rPrChange>
          </w:rPr>
          <w:t>, the characterizati</w:t>
        </w:r>
      </w:ins>
      <w:ins w:id="10768" w:author="Ruijie Xu" w:date="2022-02-27T13:05:00Z">
        <w:r w:rsidR="00A41E9F" w:rsidRPr="002B42A7">
          <w:rPr>
            <w:rFonts w:ascii="Times New Roman" w:hAnsi="Times New Roman" w:cs="Times New Roman"/>
            <w:color w:val="000000" w:themeColor="text1"/>
            <w:rPrChange w:id="10769" w:author="Ruijie Xu" w:date="2022-03-10T12:31:00Z">
              <w:rPr>
                <w:color w:val="000000" w:themeColor="text1"/>
              </w:rPr>
            </w:rPrChange>
          </w:rPr>
          <w:t>on</w:t>
        </w:r>
      </w:ins>
      <w:ins w:id="10770" w:author="Liliana Salvador" w:date="2022-03-08T20:30:00Z">
        <w:r w:rsidR="00282502" w:rsidRPr="002B42A7">
          <w:rPr>
            <w:rFonts w:ascii="Times New Roman" w:hAnsi="Times New Roman" w:cs="Times New Roman"/>
            <w:color w:val="000000" w:themeColor="text1"/>
            <w:rPrChange w:id="10771" w:author="Ruijie Xu" w:date="2022-03-10T12:31:00Z">
              <w:rPr>
                <w:color w:val="000000" w:themeColor="text1"/>
              </w:rPr>
            </w:rPrChange>
          </w:rPr>
          <w:t>s</w:t>
        </w:r>
      </w:ins>
      <w:ins w:id="10772" w:author="Ruijie Xu" w:date="2022-02-27T13:05:00Z">
        <w:r w:rsidR="00A41E9F" w:rsidRPr="002B42A7">
          <w:rPr>
            <w:rFonts w:ascii="Times New Roman" w:hAnsi="Times New Roman" w:cs="Times New Roman"/>
            <w:color w:val="000000" w:themeColor="text1"/>
            <w:rPrChange w:id="10773" w:author="Ruijie Xu" w:date="2022-03-10T12:31:00Z">
              <w:rPr>
                <w:color w:val="000000" w:themeColor="text1"/>
              </w:rPr>
            </w:rPrChange>
          </w:rPr>
          <w:t xml:space="preserve"> </w:t>
        </w:r>
      </w:ins>
      <w:ins w:id="10774" w:author="Ruijie Xu" w:date="2022-01-30T12:23:00Z">
        <w:r w:rsidR="00650528" w:rsidRPr="002B42A7">
          <w:rPr>
            <w:rFonts w:ascii="Times New Roman" w:hAnsi="Times New Roman" w:cs="Times New Roman"/>
            <w:color w:val="000000" w:themeColor="text1"/>
            <w:rPrChange w:id="10775" w:author="Ruijie Xu" w:date="2022-03-10T12:31:00Z">
              <w:rPr>
                <w:color w:val="000000" w:themeColor="text1"/>
              </w:rPr>
            </w:rPrChange>
          </w:rPr>
          <w:t xml:space="preserve">were mostly </w:t>
        </w:r>
      </w:ins>
      <w:ins w:id="10776" w:author="Ruijie Xu" w:date="2022-01-30T12:24:00Z">
        <w:r w:rsidR="00650528" w:rsidRPr="002B42A7">
          <w:rPr>
            <w:rFonts w:ascii="Times New Roman" w:hAnsi="Times New Roman" w:cs="Times New Roman"/>
            <w:color w:val="000000" w:themeColor="text1"/>
            <w:rPrChange w:id="10777" w:author="Ruijie Xu" w:date="2022-03-10T12:31:00Z">
              <w:rPr>
                <w:color w:val="000000" w:themeColor="text1"/>
              </w:rPr>
            </w:rPrChange>
          </w:rPr>
          <w:t>not affected by use of different software.</w:t>
        </w:r>
      </w:ins>
      <w:ins w:id="10778" w:author="Ruijie Xu" w:date="2022-01-30T12:25:00Z">
        <w:r w:rsidR="00257F75" w:rsidRPr="002B42A7">
          <w:rPr>
            <w:rFonts w:ascii="Times New Roman" w:hAnsi="Times New Roman" w:cs="Times New Roman"/>
            <w:color w:val="000000" w:themeColor="text1"/>
            <w:rPrChange w:id="10779"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0780" w:author="Ruijie Xu" w:date="2022-01-30T12:40:00Z"/>
          <w:rFonts w:ascii="Times New Roman" w:hAnsi="Times New Roman" w:cs="Times New Roman"/>
          <w:color w:val="000000" w:themeColor="text1"/>
          <w:rPrChange w:id="10781" w:author="Ruijie Xu" w:date="2022-03-10T12:31:00Z">
            <w:rPr>
              <w:ins w:id="10782" w:author="Ruijie Xu" w:date="2022-01-30T12:40:00Z"/>
              <w:color w:val="000000" w:themeColor="text1"/>
            </w:rPr>
          </w:rPrChange>
        </w:rPr>
      </w:pPr>
      <w:bookmarkStart w:id="10783" w:name="OLE_LINK125"/>
      <w:bookmarkStart w:id="10784" w:name="OLE_LINK134"/>
      <w:ins w:id="10785" w:author="Ruijie Xu" w:date="2022-02-02T13:58:00Z">
        <w:r w:rsidRPr="002B42A7">
          <w:rPr>
            <w:rFonts w:ascii="Times New Roman" w:hAnsi="Times New Roman" w:cs="Times New Roman"/>
            <w:color w:val="000000" w:themeColor="text1"/>
            <w:rPrChange w:id="10786" w:author="Ruijie Xu" w:date="2022-03-10T12:31:00Z">
              <w:rPr>
                <w:color w:val="000000" w:themeColor="text1"/>
              </w:rPr>
            </w:rPrChange>
          </w:rPr>
          <w:t>T</w:t>
        </w:r>
      </w:ins>
      <w:ins w:id="10787" w:author="Ruijie Xu" w:date="2022-01-30T12:25:00Z">
        <w:r w:rsidR="00257F75" w:rsidRPr="002B42A7">
          <w:rPr>
            <w:rFonts w:ascii="Times New Roman" w:hAnsi="Times New Roman" w:cs="Times New Roman"/>
            <w:color w:val="000000" w:themeColor="text1"/>
            <w:rPrChange w:id="10788" w:author="Ruijie Xu" w:date="2022-03-10T12:31:00Z">
              <w:rPr>
                <w:color w:val="000000" w:themeColor="text1"/>
              </w:rPr>
            </w:rPrChange>
          </w:rPr>
          <w:t xml:space="preserve">he </w:t>
        </w:r>
      </w:ins>
      <w:ins w:id="10789" w:author="Ruijie Xu" w:date="2022-02-02T13:56:00Z">
        <w:r w:rsidRPr="002B42A7">
          <w:rPr>
            <w:rFonts w:ascii="Times New Roman" w:hAnsi="Times New Roman" w:cs="Times New Roman"/>
            <w:color w:val="000000" w:themeColor="text1"/>
            <w:rPrChange w:id="10790" w:author="Ruijie Xu" w:date="2022-03-10T12:31:00Z">
              <w:rPr>
                <w:color w:val="000000" w:themeColor="text1"/>
              </w:rPr>
            </w:rPrChange>
          </w:rPr>
          <w:t xml:space="preserve">characterizations of </w:t>
        </w:r>
      </w:ins>
      <w:ins w:id="10791" w:author="Liliana Salvador" w:date="2022-02-26T21:23:00Z">
        <w:r w:rsidR="00B00FC0" w:rsidRPr="002B42A7">
          <w:rPr>
            <w:rFonts w:ascii="Times New Roman" w:hAnsi="Times New Roman" w:cs="Times New Roman"/>
            <w:color w:val="000000" w:themeColor="text1"/>
            <w:rPrChange w:id="10792" w:author="Ruijie Xu" w:date="2022-03-10T12:31:00Z">
              <w:rPr>
                <w:color w:val="000000" w:themeColor="text1"/>
              </w:rPr>
            </w:rPrChange>
          </w:rPr>
          <w:t xml:space="preserve">the </w:t>
        </w:r>
      </w:ins>
      <w:ins w:id="10793" w:author="Ruijie Xu" w:date="2022-01-30T12:25:00Z">
        <w:r w:rsidR="00257F75" w:rsidRPr="002B42A7">
          <w:rPr>
            <w:rFonts w:ascii="Times New Roman" w:hAnsi="Times New Roman" w:cs="Times New Roman"/>
            <w:color w:val="000000" w:themeColor="text1"/>
            <w:rPrChange w:id="10794" w:author="Ruijie Xu" w:date="2022-03-10T12:31:00Z">
              <w:rPr>
                <w:color w:val="000000" w:themeColor="text1"/>
              </w:rPr>
            </w:rPrChange>
          </w:rPr>
          <w:t>relationships betwe</w:t>
        </w:r>
      </w:ins>
      <w:ins w:id="10795" w:author="Ruijie Xu" w:date="2022-01-30T12:26:00Z">
        <w:r w:rsidR="00257F75" w:rsidRPr="002B42A7">
          <w:rPr>
            <w:rFonts w:ascii="Times New Roman" w:hAnsi="Times New Roman" w:cs="Times New Roman"/>
            <w:color w:val="000000" w:themeColor="text1"/>
            <w:rPrChange w:id="10796" w:author="Ruijie Xu" w:date="2022-03-10T12:31:00Z">
              <w:rPr>
                <w:color w:val="000000" w:themeColor="text1"/>
              </w:rPr>
            </w:rPrChange>
          </w:rPr>
          <w:t>en</w:t>
        </w:r>
      </w:ins>
      <w:ins w:id="10797" w:author="Ruijie Xu" w:date="2022-02-02T13:56:00Z">
        <w:r w:rsidRPr="002B42A7">
          <w:rPr>
            <w:rFonts w:ascii="Times New Roman" w:hAnsi="Times New Roman" w:cs="Times New Roman"/>
            <w:color w:val="000000" w:themeColor="text1"/>
            <w:rPrChange w:id="10798" w:author="Ruijie Xu" w:date="2022-03-10T12:31:00Z">
              <w:rPr>
                <w:color w:val="000000" w:themeColor="text1"/>
              </w:rPr>
            </w:rPrChange>
          </w:rPr>
          <w:t>-</w:t>
        </w:r>
      </w:ins>
      <w:ins w:id="10799" w:author="Ruijie Xu" w:date="2022-01-30T12:26:00Z">
        <w:r w:rsidR="00257F75" w:rsidRPr="002B42A7">
          <w:rPr>
            <w:rFonts w:ascii="Times New Roman" w:hAnsi="Times New Roman" w:cs="Times New Roman"/>
            <w:color w:val="000000" w:themeColor="text1"/>
            <w:rPrChange w:id="10800" w:author="Ruijie Xu" w:date="2022-03-10T12:31:00Z">
              <w:rPr>
                <w:color w:val="000000" w:themeColor="text1"/>
              </w:rPr>
            </w:rPrChange>
          </w:rPr>
          <w:t xml:space="preserve">samples </w:t>
        </w:r>
      </w:ins>
      <w:ins w:id="10801" w:author="Ruijie Xu" w:date="2022-02-02T13:56:00Z">
        <w:r w:rsidRPr="002B42A7">
          <w:rPr>
            <w:rFonts w:ascii="Times New Roman" w:hAnsi="Times New Roman" w:cs="Times New Roman"/>
            <w:color w:val="000000" w:themeColor="text1"/>
            <w:rPrChange w:id="10802" w:author="Ruijie Xu" w:date="2022-03-10T12:31:00Z">
              <w:rPr>
                <w:color w:val="000000" w:themeColor="text1"/>
              </w:rPr>
            </w:rPrChange>
          </w:rPr>
          <w:t>were diverge</w:t>
        </w:r>
      </w:ins>
      <w:ins w:id="10803" w:author="Liliana Salvador" w:date="2022-02-26T21:23:00Z">
        <w:r w:rsidR="00B00FC0" w:rsidRPr="002B42A7">
          <w:rPr>
            <w:rFonts w:ascii="Times New Roman" w:hAnsi="Times New Roman" w:cs="Times New Roman"/>
            <w:color w:val="000000" w:themeColor="text1"/>
            <w:rPrChange w:id="10804" w:author="Ruijie Xu" w:date="2022-03-10T12:31:00Z">
              <w:rPr>
                <w:color w:val="000000" w:themeColor="text1"/>
              </w:rPr>
            </w:rPrChange>
          </w:rPr>
          <w:t>nt</w:t>
        </w:r>
      </w:ins>
      <w:ins w:id="10805" w:author="Ruijie Xu" w:date="2022-02-02T13:56:00Z">
        <w:del w:id="10806" w:author="Liliana Salvador" w:date="2022-02-26T21:23:00Z">
          <w:r w:rsidRPr="002B42A7" w:rsidDel="00B00FC0">
            <w:rPr>
              <w:rFonts w:ascii="Times New Roman" w:hAnsi="Times New Roman" w:cs="Times New Roman"/>
              <w:color w:val="000000" w:themeColor="text1"/>
              <w:rPrChange w:id="10807" w:author="Ruijie Xu" w:date="2022-03-10T12:31:00Z">
                <w:rPr>
                  <w:color w:val="000000" w:themeColor="text1"/>
                </w:rPr>
              </w:rPrChange>
            </w:rPr>
            <w:delText>d</w:delText>
          </w:r>
        </w:del>
        <w:r w:rsidRPr="002B42A7">
          <w:rPr>
            <w:rFonts w:ascii="Times New Roman" w:hAnsi="Times New Roman" w:cs="Times New Roman"/>
            <w:color w:val="000000" w:themeColor="text1"/>
            <w:rPrChange w:id="10808" w:author="Ruijie Xu" w:date="2022-03-10T12:31:00Z">
              <w:rPr>
                <w:color w:val="000000" w:themeColor="text1"/>
              </w:rPr>
            </w:rPrChange>
          </w:rPr>
          <w:t xml:space="preserve"> </w:t>
        </w:r>
        <w:del w:id="10809" w:author="Liliana Salvador" w:date="2022-02-26T21:25:00Z">
          <w:r w:rsidRPr="002B42A7" w:rsidDel="00B00FC0">
            <w:rPr>
              <w:rFonts w:ascii="Times New Roman" w:hAnsi="Times New Roman" w:cs="Times New Roman"/>
              <w:color w:val="000000" w:themeColor="text1"/>
              <w:rPrChange w:id="10810" w:author="Ruijie Xu" w:date="2022-03-10T12:31:00Z">
                <w:rPr>
                  <w:color w:val="000000" w:themeColor="text1"/>
                </w:rPr>
              </w:rPrChange>
            </w:rPr>
            <w:delText>betwee</w:delText>
          </w:r>
        </w:del>
      </w:ins>
      <w:ins w:id="10811" w:author="Ruijie Xu" w:date="2022-02-02T13:57:00Z">
        <w:del w:id="10812" w:author="Liliana Salvador" w:date="2022-02-26T21:25:00Z">
          <w:r w:rsidRPr="002B42A7" w:rsidDel="00B00FC0">
            <w:rPr>
              <w:rFonts w:ascii="Times New Roman" w:hAnsi="Times New Roman" w:cs="Times New Roman"/>
              <w:color w:val="000000" w:themeColor="text1"/>
              <w:rPrChange w:id="10813" w:author="Ruijie Xu" w:date="2022-03-10T12:31:00Z">
                <w:rPr>
                  <w:color w:val="000000" w:themeColor="text1"/>
                </w:rPr>
              </w:rPrChange>
            </w:rPr>
            <w:delText xml:space="preserve">n </w:delText>
          </w:r>
        </w:del>
      </w:ins>
      <w:ins w:id="10814" w:author="Ruijie Xu" w:date="2022-01-30T12:27:00Z">
        <w:del w:id="10815" w:author="Liliana Salvador" w:date="2022-02-26T21:25:00Z">
          <w:r w:rsidR="005B3384" w:rsidRPr="002B42A7" w:rsidDel="00B00FC0">
            <w:rPr>
              <w:rFonts w:ascii="Times New Roman" w:hAnsi="Times New Roman" w:cs="Times New Roman"/>
              <w:color w:val="000000" w:themeColor="text1"/>
              <w:rPrChange w:id="10816" w:author="Ruijie Xu" w:date="2022-03-10T12:31:00Z">
                <w:rPr>
                  <w:color w:val="000000" w:themeColor="text1"/>
                </w:rPr>
              </w:rPrChange>
            </w:rPr>
            <w:delText xml:space="preserve">most of software’s </w:delText>
          </w:r>
        </w:del>
      </w:ins>
      <w:ins w:id="10817" w:author="Ruijie Xu" w:date="2022-02-02T13:57:00Z">
        <w:del w:id="10818" w:author="Liliana Salvador" w:date="2022-02-26T21:25:00Z">
          <w:r w:rsidRPr="002B42A7" w:rsidDel="00B00FC0">
            <w:rPr>
              <w:rFonts w:ascii="Times New Roman" w:hAnsi="Times New Roman" w:cs="Times New Roman"/>
              <w:color w:val="000000" w:themeColor="text1"/>
              <w:rPrChange w:id="10819" w:author="Ruijie Xu" w:date="2022-03-10T12:31:00Z">
                <w:rPr>
                  <w:color w:val="000000" w:themeColor="text1"/>
                </w:rPr>
              </w:rPrChange>
            </w:rPr>
            <w:delText>results</w:delText>
          </w:r>
        </w:del>
      </w:ins>
      <w:ins w:id="10820" w:author="Liliana Salvador" w:date="2022-02-26T21:25:00Z">
        <w:r w:rsidR="00B00FC0" w:rsidRPr="002B42A7">
          <w:rPr>
            <w:rFonts w:ascii="Times New Roman" w:hAnsi="Times New Roman" w:cs="Times New Roman"/>
            <w:color w:val="000000" w:themeColor="text1"/>
            <w:rPrChange w:id="10821" w:author="Ruijie Xu" w:date="2022-03-10T12:31:00Z">
              <w:rPr>
                <w:color w:val="000000" w:themeColor="text1"/>
              </w:rPr>
            </w:rPrChange>
          </w:rPr>
          <w:t>across software</w:t>
        </w:r>
      </w:ins>
      <w:ins w:id="10822" w:author="Ruijie Xu" w:date="2022-01-30T12:27:00Z">
        <w:del w:id="10823" w:author="Liliana Salvador" w:date="2022-03-08T20:30:00Z">
          <w:r w:rsidR="005B3384" w:rsidRPr="002B42A7" w:rsidDel="00282502">
            <w:rPr>
              <w:rFonts w:ascii="Times New Roman" w:hAnsi="Times New Roman" w:cs="Times New Roman"/>
              <w:color w:val="000000" w:themeColor="text1"/>
              <w:rPrChange w:id="10824" w:author="Ruijie Xu" w:date="2022-03-10T12:31:00Z">
                <w:rPr>
                  <w:color w:val="000000" w:themeColor="text1"/>
                </w:rPr>
              </w:rPrChange>
            </w:rPr>
            <w:delText xml:space="preserve">. </w:delText>
          </w:r>
        </w:del>
      </w:ins>
      <w:ins w:id="10825" w:author="Ruijie Xu" w:date="2022-01-30T12:29:00Z">
        <w:del w:id="10826" w:author="Liliana Salvador" w:date="2022-03-08T20:30:00Z">
          <w:r w:rsidR="005B3384" w:rsidRPr="002B42A7" w:rsidDel="00282502">
            <w:rPr>
              <w:rFonts w:ascii="Times New Roman" w:hAnsi="Times New Roman" w:cs="Times New Roman"/>
              <w:color w:val="000000" w:themeColor="text1"/>
              <w:rPrChange w:id="10827"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0828" w:author="Ruijie Xu" w:date="2022-03-10T12:31:00Z">
              <w:rPr>
                <w:color w:val="000000" w:themeColor="text1"/>
              </w:rPr>
            </w:rPrChange>
          </w:rPr>
          <w:t>,</w:t>
        </w:r>
      </w:ins>
      <w:ins w:id="10829" w:author="Liliana Salvador" w:date="2022-03-08T20:31:00Z">
        <w:r w:rsidR="00282502" w:rsidRPr="002B42A7">
          <w:rPr>
            <w:rFonts w:ascii="Times New Roman" w:hAnsi="Times New Roman" w:cs="Times New Roman"/>
            <w:color w:val="000000" w:themeColor="text1"/>
            <w:rPrChange w:id="10830" w:author="Ruijie Xu" w:date="2022-03-10T12:31:00Z">
              <w:rPr>
                <w:color w:val="000000" w:themeColor="text1"/>
              </w:rPr>
            </w:rPrChange>
          </w:rPr>
          <w:t xml:space="preserve"> but</w:t>
        </w:r>
      </w:ins>
      <w:ins w:id="10831" w:author="Ruijie Xu" w:date="2022-01-30T12:27:00Z">
        <w:r w:rsidR="005B3384" w:rsidRPr="002B42A7">
          <w:rPr>
            <w:rFonts w:ascii="Times New Roman" w:hAnsi="Times New Roman" w:cs="Times New Roman"/>
            <w:color w:val="000000" w:themeColor="text1"/>
            <w:rPrChange w:id="10832" w:author="Ruijie Xu" w:date="2022-03-10T12:31:00Z">
              <w:rPr>
                <w:color w:val="000000" w:themeColor="text1"/>
              </w:rPr>
            </w:rPrChange>
          </w:rPr>
          <w:t xml:space="preserve"> the </w:t>
        </w:r>
      </w:ins>
      <w:ins w:id="10833" w:author="Ruijie Xu" w:date="2022-01-30T12:29:00Z">
        <w:r w:rsidR="005B3384" w:rsidRPr="002B42A7">
          <w:rPr>
            <w:rFonts w:ascii="Times New Roman" w:hAnsi="Times New Roman" w:cs="Times New Roman"/>
            <w:color w:val="000000" w:themeColor="text1"/>
            <w:rPrChange w:id="10834" w:author="Ruijie Xu" w:date="2022-03-10T12:31:00Z">
              <w:rPr>
                <w:color w:val="000000" w:themeColor="text1"/>
              </w:rPr>
            </w:rPrChange>
          </w:rPr>
          <w:t xml:space="preserve">most </w:t>
        </w:r>
      </w:ins>
      <w:ins w:id="10835" w:author="Ruijie Xu" w:date="2022-02-02T13:57:00Z">
        <w:r w:rsidRPr="002B42A7">
          <w:rPr>
            <w:rFonts w:ascii="Times New Roman" w:hAnsi="Times New Roman" w:cs="Times New Roman"/>
            <w:color w:val="000000" w:themeColor="text1"/>
            <w:rPrChange w:id="10836" w:author="Ruijie Xu" w:date="2022-03-10T12:31:00Z">
              <w:rPr>
                <w:color w:val="000000" w:themeColor="text1"/>
              </w:rPr>
            </w:rPrChange>
          </w:rPr>
          <w:t>discriminatory relationship</w:t>
        </w:r>
      </w:ins>
      <w:ins w:id="10837" w:author="Liliana Salvador" w:date="2022-02-26T21:25:00Z">
        <w:r w:rsidR="00B00FC0" w:rsidRPr="002B42A7">
          <w:rPr>
            <w:rFonts w:ascii="Times New Roman" w:hAnsi="Times New Roman" w:cs="Times New Roman"/>
            <w:color w:val="000000" w:themeColor="text1"/>
            <w:rPrChange w:id="10838" w:author="Ruijie Xu" w:date="2022-03-10T12:31:00Z">
              <w:rPr>
                <w:color w:val="000000" w:themeColor="text1"/>
              </w:rPr>
            </w:rPrChange>
          </w:rPr>
          <w:t>s</w:t>
        </w:r>
      </w:ins>
      <w:ins w:id="10839" w:author="Ruijie Xu" w:date="2022-02-02T13:57:00Z">
        <w:r w:rsidRPr="002B42A7">
          <w:rPr>
            <w:rFonts w:ascii="Times New Roman" w:hAnsi="Times New Roman" w:cs="Times New Roman"/>
            <w:color w:val="000000" w:themeColor="text1"/>
            <w:rPrChange w:id="10840" w:author="Ruijie Xu" w:date="2022-03-10T12:31:00Z">
              <w:rPr>
                <w:color w:val="000000" w:themeColor="text1"/>
              </w:rPr>
            </w:rPrChange>
          </w:rPr>
          <w:t xml:space="preserve"> within the rat samples</w:t>
        </w:r>
      </w:ins>
      <w:ins w:id="10841" w:author="Ruijie Xu" w:date="2022-01-30T14:32:00Z">
        <w:r w:rsidR="00A97576" w:rsidRPr="002B42A7">
          <w:rPr>
            <w:rFonts w:ascii="Times New Roman" w:hAnsi="Times New Roman" w:cs="Times New Roman"/>
            <w:color w:val="000000" w:themeColor="text1"/>
            <w:rPrChange w:id="10842" w:author="Ruijie Xu" w:date="2022-03-10T12:31:00Z">
              <w:rPr>
                <w:color w:val="000000" w:themeColor="text1"/>
              </w:rPr>
            </w:rPrChange>
          </w:rPr>
          <w:t xml:space="preserve"> </w:t>
        </w:r>
      </w:ins>
      <w:ins w:id="10843" w:author="Ruijie Xu" w:date="2022-02-02T13:58:00Z">
        <w:r w:rsidRPr="002B42A7">
          <w:rPr>
            <w:rFonts w:ascii="Times New Roman" w:hAnsi="Times New Roman" w:cs="Times New Roman"/>
            <w:color w:val="000000" w:themeColor="text1"/>
            <w:rPrChange w:id="10844" w:author="Ruijie Xu" w:date="2022-03-10T12:31:00Z">
              <w:rPr>
                <w:color w:val="000000" w:themeColor="text1"/>
              </w:rPr>
            </w:rPrChange>
          </w:rPr>
          <w:t xml:space="preserve">(between lung and other samples) </w:t>
        </w:r>
      </w:ins>
      <w:ins w:id="10845" w:author="Ruijie Xu" w:date="2022-01-30T12:30:00Z">
        <w:r w:rsidR="005B3384" w:rsidRPr="002B42A7">
          <w:rPr>
            <w:rFonts w:ascii="Times New Roman" w:hAnsi="Times New Roman" w:cs="Times New Roman"/>
            <w:color w:val="000000" w:themeColor="text1"/>
            <w:rPrChange w:id="10846" w:author="Ruijie Xu" w:date="2022-03-10T12:31:00Z">
              <w:rPr>
                <w:color w:val="000000" w:themeColor="text1"/>
              </w:rPr>
            </w:rPrChange>
          </w:rPr>
          <w:t xml:space="preserve">were captured by most </w:t>
        </w:r>
      </w:ins>
      <w:ins w:id="10847" w:author="Liliana Salvador" w:date="2022-02-26T21:26:00Z">
        <w:r w:rsidR="00B00FC0" w:rsidRPr="002B42A7">
          <w:rPr>
            <w:rFonts w:ascii="Times New Roman" w:hAnsi="Times New Roman" w:cs="Times New Roman"/>
            <w:color w:val="000000" w:themeColor="text1"/>
            <w:rPrChange w:id="10848" w:author="Ruijie Xu" w:date="2022-03-10T12:31:00Z">
              <w:rPr>
                <w:color w:val="000000" w:themeColor="text1"/>
              </w:rPr>
            </w:rPrChange>
          </w:rPr>
          <w:t xml:space="preserve">of the </w:t>
        </w:r>
      </w:ins>
      <w:ins w:id="10849" w:author="Ruijie Xu" w:date="2022-01-30T12:30:00Z">
        <w:r w:rsidR="005B3384" w:rsidRPr="002B42A7">
          <w:rPr>
            <w:rFonts w:ascii="Times New Roman" w:hAnsi="Times New Roman" w:cs="Times New Roman"/>
            <w:color w:val="000000" w:themeColor="text1"/>
            <w:rPrChange w:id="10850" w:author="Ruijie Xu" w:date="2022-03-10T12:31:00Z">
              <w:rPr>
                <w:color w:val="000000" w:themeColor="text1"/>
              </w:rPr>
            </w:rPrChange>
          </w:rPr>
          <w:t>software (except for Metaphlan3</w:t>
        </w:r>
      </w:ins>
      <w:ins w:id="10851" w:author="Ruijie Xu" w:date="2022-02-27T13:05:00Z">
        <w:r w:rsidR="00E52B23" w:rsidRPr="002B42A7">
          <w:rPr>
            <w:rFonts w:ascii="Times New Roman" w:hAnsi="Times New Roman" w:cs="Times New Roman"/>
            <w:color w:val="000000" w:themeColor="text1"/>
            <w:rPrChange w:id="10852" w:author="Ruijie Xu" w:date="2022-03-10T12:31:00Z">
              <w:rPr>
                <w:color w:val="000000" w:themeColor="text1"/>
              </w:rPr>
            </w:rPrChange>
          </w:rPr>
          <w:t>).</w:t>
        </w:r>
      </w:ins>
    </w:p>
    <w:bookmarkEnd w:id="10783"/>
    <w:bookmarkEnd w:id="10784"/>
    <w:p w14:paraId="4CA95F26" w14:textId="77777777" w:rsidR="00B00FC0" w:rsidRPr="002B42A7" w:rsidDel="006F201E" w:rsidRDefault="00B00FC0" w:rsidP="00D33126">
      <w:pPr>
        <w:spacing w:line="480" w:lineRule="auto"/>
        <w:rPr>
          <w:ins w:id="10853" w:author="Liliana Salvador" w:date="2022-02-26T21:30:00Z"/>
          <w:del w:id="10854" w:author="Rajeev, Sree" w:date="2022-03-03T11:42:00Z"/>
          <w:rFonts w:ascii="Times New Roman" w:hAnsi="Times New Roman" w:cs="Times New Roman"/>
          <w:b/>
          <w:bCs/>
          <w:color w:val="000000" w:themeColor="text1"/>
          <w:rPrChange w:id="10855" w:author="Ruijie Xu" w:date="2022-03-10T12:31:00Z">
            <w:rPr>
              <w:ins w:id="10856" w:author="Liliana Salvador" w:date="2022-02-26T21:30:00Z"/>
              <w:del w:id="10857" w:author="Rajeev, Sree" w:date="2022-03-03T11:42:00Z"/>
              <w:b/>
              <w:bCs/>
              <w:color w:val="000000" w:themeColor="text1"/>
            </w:rPr>
          </w:rPrChange>
        </w:rPr>
      </w:pPr>
    </w:p>
    <w:p w14:paraId="7871FD84" w14:textId="75D1D357" w:rsidR="00A12E2F" w:rsidRPr="002B42A7" w:rsidRDefault="00A97576" w:rsidP="00D33126">
      <w:pPr>
        <w:spacing w:line="480" w:lineRule="auto"/>
        <w:rPr>
          <w:ins w:id="10858" w:author="Ruijie Xu" w:date="2022-01-30T12:41:00Z"/>
          <w:rFonts w:ascii="Times New Roman" w:hAnsi="Times New Roman" w:cs="Times New Roman"/>
          <w:b/>
          <w:bCs/>
          <w:color w:val="000000" w:themeColor="text1"/>
          <w:rPrChange w:id="10859" w:author="Ruijie Xu" w:date="2022-03-10T12:31:00Z">
            <w:rPr>
              <w:ins w:id="10860" w:author="Ruijie Xu" w:date="2022-01-30T12:41:00Z"/>
              <w:color w:val="000000" w:themeColor="text1"/>
            </w:rPr>
          </w:rPrChange>
        </w:rPr>
      </w:pPr>
      <w:ins w:id="10861" w:author="Ruijie Xu" w:date="2022-01-30T14:33:00Z">
        <w:r w:rsidRPr="002B42A7">
          <w:rPr>
            <w:rFonts w:ascii="Times New Roman" w:hAnsi="Times New Roman" w:cs="Times New Roman"/>
            <w:b/>
            <w:bCs/>
            <w:color w:val="000000" w:themeColor="text1"/>
            <w:rPrChange w:id="10862" w:author="Ruijie Xu" w:date="2022-03-10T12:31:00Z">
              <w:rPr>
                <w:b/>
                <w:bCs/>
                <w:color w:val="000000" w:themeColor="text1"/>
              </w:rPr>
            </w:rPrChange>
          </w:rPr>
          <w:t xml:space="preserve">Differences in </w:t>
        </w:r>
      </w:ins>
      <w:ins w:id="10863" w:author="Liliana Salvador" w:date="2022-02-26T21:26:00Z">
        <w:r w:rsidR="00B00FC0" w:rsidRPr="002B42A7">
          <w:rPr>
            <w:rFonts w:ascii="Times New Roman" w:hAnsi="Times New Roman" w:cs="Times New Roman"/>
            <w:b/>
            <w:bCs/>
            <w:color w:val="000000" w:themeColor="text1"/>
            <w:rPrChange w:id="10864" w:author="Ruijie Xu" w:date="2022-03-10T12:31:00Z">
              <w:rPr>
                <w:b/>
                <w:bCs/>
                <w:color w:val="000000" w:themeColor="text1"/>
              </w:rPr>
            </w:rPrChange>
          </w:rPr>
          <w:t>d</w:t>
        </w:r>
      </w:ins>
      <w:ins w:id="10865" w:author="Ruijie Xu" w:date="2022-01-30T12:40:00Z">
        <w:del w:id="10866" w:author="Liliana Salvador" w:date="2022-02-26T21:26:00Z">
          <w:r w:rsidR="00CA2776" w:rsidRPr="002B42A7" w:rsidDel="00B00FC0">
            <w:rPr>
              <w:rFonts w:ascii="Times New Roman" w:hAnsi="Times New Roman" w:cs="Times New Roman"/>
              <w:b/>
              <w:bCs/>
              <w:color w:val="000000" w:themeColor="text1"/>
              <w:rPrChange w:id="10867"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0868" w:author="Ruijie Xu" w:date="2022-03-10T12:31:00Z">
              <w:rPr>
                <w:color w:val="000000" w:themeColor="text1"/>
              </w:rPr>
            </w:rPrChange>
          </w:rPr>
          <w:t xml:space="preserve">ifferential </w:t>
        </w:r>
      </w:ins>
      <w:ins w:id="10869" w:author="Liliana Salvador" w:date="2022-02-26T21:26:00Z">
        <w:r w:rsidR="00B00FC0" w:rsidRPr="002B42A7">
          <w:rPr>
            <w:rFonts w:ascii="Times New Roman" w:hAnsi="Times New Roman" w:cs="Times New Roman"/>
            <w:b/>
            <w:bCs/>
            <w:color w:val="000000" w:themeColor="text1"/>
            <w:rPrChange w:id="10870" w:author="Ruijie Xu" w:date="2022-03-10T12:31:00Z">
              <w:rPr>
                <w:b/>
                <w:bCs/>
                <w:color w:val="000000" w:themeColor="text1"/>
              </w:rPr>
            </w:rPrChange>
          </w:rPr>
          <w:t>a</w:t>
        </w:r>
      </w:ins>
      <w:ins w:id="10871" w:author="Ruijie Xu" w:date="2022-01-30T12:40:00Z">
        <w:del w:id="10872" w:author="Liliana Salvador" w:date="2022-02-26T21:26:00Z">
          <w:r w:rsidR="00CA2776" w:rsidRPr="002B42A7" w:rsidDel="00B00FC0">
            <w:rPr>
              <w:rFonts w:ascii="Times New Roman" w:hAnsi="Times New Roman" w:cs="Times New Roman"/>
              <w:b/>
              <w:bCs/>
              <w:color w:val="000000" w:themeColor="text1"/>
              <w:rPrChange w:id="10873"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0874" w:author="Ruijie Xu" w:date="2022-03-10T12:31:00Z">
              <w:rPr>
                <w:color w:val="000000" w:themeColor="text1"/>
              </w:rPr>
            </w:rPrChange>
          </w:rPr>
          <w:t>bundant</w:t>
        </w:r>
      </w:ins>
      <w:ins w:id="10875" w:author="Ruijie Xu" w:date="2022-03-11T14:10:00Z">
        <w:r w:rsidR="00A1322E">
          <w:rPr>
            <w:rFonts w:ascii="Times New Roman" w:hAnsi="Times New Roman" w:cs="Times New Roman"/>
            <w:b/>
            <w:bCs/>
            <w:color w:val="000000" w:themeColor="text1"/>
          </w:rPr>
          <w:t xml:space="preserve"> </w:t>
        </w:r>
      </w:ins>
      <w:ins w:id="10876" w:author="Rajeev, Sree" w:date="2022-03-03T11:43:00Z">
        <w:r w:rsidR="006F201E" w:rsidRPr="002B42A7">
          <w:rPr>
            <w:rFonts w:ascii="Times New Roman" w:hAnsi="Times New Roman" w:cs="Times New Roman"/>
            <w:b/>
            <w:bCs/>
            <w:color w:val="000000" w:themeColor="text1"/>
            <w:rPrChange w:id="10877" w:author="Ruijie Xu" w:date="2022-03-10T12:31:00Z">
              <w:rPr>
                <w:b/>
                <w:bCs/>
                <w:color w:val="000000" w:themeColor="text1"/>
              </w:rPr>
            </w:rPrChange>
          </w:rPr>
          <w:t>(DA)</w:t>
        </w:r>
      </w:ins>
      <w:ins w:id="10878" w:author="Ruijie Xu" w:date="2022-01-30T12:40:00Z">
        <w:r w:rsidR="00CA2776" w:rsidRPr="002B42A7">
          <w:rPr>
            <w:rFonts w:ascii="Times New Roman" w:hAnsi="Times New Roman" w:cs="Times New Roman"/>
            <w:b/>
            <w:bCs/>
            <w:color w:val="000000" w:themeColor="text1"/>
            <w:rPrChange w:id="10879" w:author="Ruijie Xu" w:date="2022-03-10T12:31:00Z">
              <w:rPr>
                <w:color w:val="000000" w:themeColor="text1"/>
              </w:rPr>
            </w:rPrChange>
          </w:rPr>
          <w:t xml:space="preserve"> </w:t>
        </w:r>
      </w:ins>
      <w:ins w:id="10880" w:author="Liliana Salvador" w:date="2022-02-26T21:26:00Z">
        <w:r w:rsidR="00B00FC0" w:rsidRPr="002B42A7">
          <w:rPr>
            <w:rFonts w:ascii="Times New Roman" w:hAnsi="Times New Roman" w:cs="Times New Roman"/>
            <w:b/>
            <w:bCs/>
            <w:color w:val="000000" w:themeColor="text1"/>
            <w:rPrChange w:id="10881" w:author="Ruijie Xu" w:date="2022-03-10T12:31:00Z">
              <w:rPr>
                <w:b/>
                <w:bCs/>
                <w:color w:val="000000" w:themeColor="text1"/>
              </w:rPr>
            </w:rPrChange>
          </w:rPr>
          <w:t>t</w:t>
        </w:r>
      </w:ins>
      <w:ins w:id="10882" w:author="Ruijie Xu" w:date="2022-01-30T12:40:00Z">
        <w:del w:id="10883" w:author="Liliana Salvador" w:date="2022-02-26T21:26:00Z">
          <w:r w:rsidR="00CA2776" w:rsidRPr="002B42A7" w:rsidDel="00B00FC0">
            <w:rPr>
              <w:rFonts w:ascii="Times New Roman" w:hAnsi="Times New Roman" w:cs="Times New Roman"/>
              <w:b/>
              <w:bCs/>
              <w:color w:val="000000" w:themeColor="text1"/>
              <w:rPrChange w:id="10884"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0885"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0886" w:author="Liliana Salvador" w:date="2022-02-26T21:29:00Z"/>
          <w:rFonts w:ascii="Times New Roman" w:hAnsi="Times New Roman" w:cs="Times New Roman"/>
          <w:color w:val="000000" w:themeColor="text1"/>
          <w:rPrChange w:id="10887" w:author="Ruijie Xu" w:date="2022-03-10T12:31:00Z">
            <w:rPr>
              <w:ins w:id="10888" w:author="Liliana Salvador" w:date="2022-02-26T21:29:00Z"/>
              <w:color w:val="000000" w:themeColor="text1"/>
            </w:rPr>
          </w:rPrChange>
        </w:rPr>
      </w:pPr>
      <w:ins w:id="10889" w:author="Ruijie Xu" w:date="2022-01-30T12:58:00Z">
        <w:r w:rsidRPr="002B42A7">
          <w:rPr>
            <w:rFonts w:ascii="Times New Roman" w:hAnsi="Times New Roman" w:cs="Times New Roman"/>
            <w:color w:val="000000" w:themeColor="text1"/>
            <w:rPrChange w:id="10890" w:author="Ruijie Xu" w:date="2022-03-10T12:31:00Z">
              <w:rPr>
                <w:color w:val="000000" w:themeColor="text1"/>
              </w:rPr>
            </w:rPrChange>
          </w:rPr>
          <w:t>In order to address potential biases introduced from software selection with b</w:t>
        </w:r>
      </w:ins>
      <w:ins w:id="10891" w:author="Ruijie Xu" w:date="2022-01-30T12:59:00Z">
        <w:r w:rsidRPr="002B42A7">
          <w:rPr>
            <w:rFonts w:ascii="Times New Roman" w:hAnsi="Times New Roman" w:cs="Times New Roman"/>
            <w:color w:val="000000" w:themeColor="text1"/>
            <w:rPrChange w:id="10892"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0893" w:author="Ruijie Xu" w:date="2022-03-10T12:31:00Z">
              <w:rPr>
                <w:color w:val="000000" w:themeColor="text1"/>
              </w:rPr>
            </w:rPrChange>
          </w:rPr>
          <w:t xml:space="preserve">significance, we </w:t>
        </w:r>
        <w:del w:id="10894" w:author="Liliana Salvador" w:date="2022-02-26T21:26:00Z">
          <w:r w:rsidR="00A93C4F" w:rsidRPr="002B42A7" w:rsidDel="00B00FC0">
            <w:rPr>
              <w:rFonts w:ascii="Times New Roman" w:hAnsi="Times New Roman" w:cs="Times New Roman"/>
              <w:color w:val="000000" w:themeColor="text1"/>
              <w:rPrChange w:id="10895"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0896" w:author="Ruijie Xu" w:date="2022-03-10T12:31:00Z">
              <w:rPr>
                <w:color w:val="000000" w:themeColor="text1"/>
              </w:rPr>
            </w:rPrChange>
          </w:rPr>
          <w:t xml:space="preserve">identified the DA taxa between samples of different tissues in a pairwise fashion. </w:t>
        </w:r>
      </w:ins>
      <w:ins w:id="10897" w:author="Ruijie Xu" w:date="2022-01-30T13:04:00Z">
        <w:r w:rsidR="00E76F07" w:rsidRPr="002B42A7">
          <w:rPr>
            <w:rFonts w:ascii="Times New Roman" w:hAnsi="Times New Roman" w:cs="Times New Roman"/>
            <w:color w:val="000000" w:themeColor="text1"/>
            <w:rPrChange w:id="10898" w:author="Ruijie Xu" w:date="2022-03-10T12:31:00Z">
              <w:rPr>
                <w:color w:val="000000" w:themeColor="text1"/>
              </w:rPr>
            </w:rPrChange>
          </w:rPr>
          <w:t xml:space="preserve">From the between-sample relationship analyses, all software </w:t>
        </w:r>
        <w:del w:id="10899" w:author="Liliana Salvador" w:date="2022-02-26T21:27:00Z">
          <w:r w:rsidR="00E76F07" w:rsidRPr="002B42A7" w:rsidDel="00B00FC0">
            <w:rPr>
              <w:rFonts w:ascii="Times New Roman" w:hAnsi="Times New Roman" w:cs="Times New Roman"/>
              <w:color w:val="000000" w:themeColor="text1"/>
              <w:rPrChange w:id="10900"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0901" w:author="Ruijie Xu" w:date="2022-03-10T12:31:00Z">
              <w:rPr>
                <w:color w:val="000000" w:themeColor="text1"/>
              </w:rPr>
            </w:rPrChange>
          </w:rPr>
          <w:t>reported that the mic</w:t>
        </w:r>
      </w:ins>
      <w:ins w:id="10902" w:author="Liliana Salvador" w:date="2022-02-26T21:27:00Z">
        <w:r w:rsidR="00B00FC0" w:rsidRPr="002B42A7">
          <w:rPr>
            <w:rFonts w:ascii="Times New Roman" w:hAnsi="Times New Roman" w:cs="Times New Roman"/>
            <w:color w:val="000000" w:themeColor="text1"/>
            <w:rPrChange w:id="10903" w:author="Ruijie Xu" w:date="2022-03-10T12:31:00Z">
              <w:rPr>
                <w:color w:val="000000" w:themeColor="text1"/>
              </w:rPr>
            </w:rPrChange>
          </w:rPr>
          <w:t>r</w:t>
        </w:r>
      </w:ins>
      <w:ins w:id="10904" w:author="Ruijie Xu" w:date="2022-01-30T13:04:00Z">
        <w:r w:rsidR="00E76F07" w:rsidRPr="002B42A7">
          <w:rPr>
            <w:rFonts w:ascii="Times New Roman" w:hAnsi="Times New Roman" w:cs="Times New Roman"/>
            <w:color w:val="000000" w:themeColor="text1"/>
            <w:rPrChange w:id="10905" w:author="Ruijie Xu" w:date="2022-03-10T12:31:00Z">
              <w:rPr>
                <w:color w:val="000000" w:themeColor="text1"/>
              </w:rPr>
            </w:rPrChange>
          </w:rPr>
          <w:t>obial communit</w:t>
        </w:r>
      </w:ins>
      <w:ins w:id="10906" w:author="Ruijie Xu" w:date="2022-01-30T14:34:00Z">
        <w:r w:rsidR="00A97576" w:rsidRPr="002B42A7">
          <w:rPr>
            <w:rFonts w:ascii="Times New Roman" w:hAnsi="Times New Roman" w:cs="Times New Roman"/>
            <w:color w:val="000000" w:themeColor="text1"/>
            <w:rPrChange w:id="10907" w:author="Ruijie Xu" w:date="2022-03-10T12:31:00Z">
              <w:rPr>
                <w:color w:val="000000" w:themeColor="text1"/>
              </w:rPr>
            </w:rPrChange>
          </w:rPr>
          <w:t>ies</w:t>
        </w:r>
      </w:ins>
      <w:ins w:id="10908" w:author="Ruijie Xu" w:date="2022-01-30T13:04:00Z">
        <w:r w:rsidR="00E76F07" w:rsidRPr="002B42A7">
          <w:rPr>
            <w:rFonts w:ascii="Times New Roman" w:hAnsi="Times New Roman" w:cs="Times New Roman"/>
            <w:color w:val="000000" w:themeColor="text1"/>
            <w:rPrChange w:id="10909" w:author="Ruijie Xu" w:date="2022-03-10T12:31:00Z">
              <w:rPr>
                <w:color w:val="000000" w:themeColor="text1"/>
              </w:rPr>
            </w:rPrChange>
          </w:rPr>
          <w:t xml:space="preserve"> of l</w:t>
        </w:r>
      </w:ins>
      <w:ins w:id="10910" w:author="Ruijie Xu" w:date="2022-01-30T13:05:00Z">
        <w:r w:rsidR="00E76F07" w:rsidRPr="002B42A7">
          <w:rPr>
            <w:rFonts w:ascii="Times New Roman" w:hAnsi="Times New Roman" w:cs="Times New Roman"/>
            <w:color w:val="000000" w:themeColor="text1"/>
            <w:rPrChange w:id="10911" w:author="Ruijie Xu" w:date="2022-03-10T12:31:00Z">
              <w:rPr>
                <w:color w:val="000000" w:themeColor="text1"/>
              </w:rPr>
            </w:rPrChange>
          </w:rPr>
          <w:t xml:space="preserve">ung samples were distinct from </w:t>
        </w:r>
      </w:ins>
      <w:ins w:id="10912" w:author="Liliana Salvador" w:date="2022-02-26T21:27:00Z">
        <w:r w:rsidR="00B00FC0" w:rsidRPr="002B42A7">
          <w:rPr>
            <w:rFonts w:ascii="Times New Roman" w:hAnsi="Times New Roman" w:cs="Times New Roman"/>
            <w:color w:val="000000" w:themeColor="text1"/>
            <w:rPrChange w:id="10913" w:author="Ruijie Xu" w:date="2022-03-10T12:31:00Z">
              <w:rPr>
                <w:color w:val="000000" w:themeColor="text1"/>
              </w:rPr>
            </w:rPrChange>
          </w:rPr>
          <w:t xml:space="preserve">the </w:t>
        </w:r>
      </w:ins>
      <w:ins w:id="10914" w:author="Ruijie Xu" w:date="2022-01-30T13:05:00Z">
        <w:del w:id="10915" w:author="Liliana Salvador" w:date="2022-02-26T21:27:00Z">
          <w:r w:rsidR="00E76F07" w:rsidRPr="002B42A7" w:rsidDel="00B00FC0">
            <w:rPr>
              <w:rFonts w:ascii="Times New Roman" w:hAnsi="Times New Roman" w:cs="Times New Roman"/>
              <w:color w:val="000000" w:themeColor="text1"/>
              <w:rPrChange w:id="10916"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0917" w:author="Ruijie Xu" w:date="2022-03-10T12:31:00Z">
              <w:rPr>
                <w:color w:val="000000" w:themeColor="text1"/>
              </w:rPr>
            </w:rPrChange>
          </w:rPr>
          <w:t>kidney and spleen</w:t>
        </w:r>
      </w:ins>
      <w:ins w:id="10918" w:author="Liliana Salvador" w:date="2022-02-26T21:27:00Z">
        <w:r w:rsidR="00B00FC0" w:rsidRPr="002B42A7">
          <w:rPr>
            <w:rFonts w:ascii="Times New Roman" w:hAnsi="Times New Roman" w:cs="Times New Roman"/>
            <w:color w:val="000000" w:themeColor="text1"/>
            <w:rPrChange w:id="10919" w:author="Ruijie Xu" w:date="2022-03-10T12:31:00Z">
              <w:rPr>
                <w:color w:val="000000" w:themeColor="text1"/>
              </w:rPr>
            </w:rPrChange>
          </w:rPr>
          <w:t xml:space="preserve"> ones</w:t>
        </w:r>
      </w:ins>
      <w:ins w:id="10920" w:author="Ruijie Xu" w:date="2022-01-30T13:05:00Z">
        <w:r w:rsidR="00E76F07" w:rsidRPr="002B42A7">
          <w:rPr>
            <w:rFonts w:ascii="Times New Roman" w:hAnsi="Times New Roman" w:cs="Times New Roman"/>
            <w:color w:val="000000" w:themeColor="text1"/>
            <w:rPrChange w:id="10921" w:author="Ruijie Xu" w:date="2022-03-10T12:31:00Z">
              <w:rPr>
                <w:color w:val="000000" w:themeColor="text1"/>
              </w:rPr>
            </w:rPrChange>
          </w:rPr>
          <w:t xml:space="preserve">. </w:t>
        </w:r>
      </w:ins>
      <w:commentRangeStart w:id="10922"/>
      <w:ins w:id="10923" w:author="Liliana Salvador" w:date="2022-02-26T21:27:00Z">
        <w:del w:id="10924" w:author="Ruijie Xu" w:date="2022-03-04T12:54:00Z">
          <w:r w:rsidR="00B00FC0" w:rsidRPr="002B42A7" w:rsidDel="007149E5">
            <w:rPr>
              <w:rFonts w:ascii="Times New Roman" w:hAnsi="Times New Roman" w:cs="Times New Roman"/>
              <w:color w:val="000000" w:themeColor="text1"/>
              <w:rPrChange w:id="10925" w:author="Ruijie Xu" w:date="2022-03-10T12:31:00Z">
                <w:rPr>
                  <w:color w:val="000000" w:themeColor="text1"/>
                </w:rPr>
              </w:rPrChange>
            </w:rPr>
            <w:delText>s</w:delText>
          </w:r>
        </w:del>
      </w:ins>
      <w:ins w:id="10926" w:author="Liliana Salvador" w:date="2022-02-26T21:30:00Z">
        <w:del w:id="10927" w:author="Ruijie Xu" w:date="2022-03-04T12:54:00Z">
          <w:r w:rsidR="00FA738B" w:rsidRPr="002B42A7" w:rsidDel="007149E5">
            <w:rPr>
              <w:rFonts w:ascii="Times New Roman" w:hAnsi="Times New Roman" w:cs="Times New Roman"/>
              <w:color w:val="000000" w:themeColor="text1"/>
              <w:rPrChange w:id="10928" w:author="Ruijie Xu" w:date="2022-03-10T12:31:00Z">
                <w:rPr>
                  <w:color w:val="000000" w:themeColor="text1"/>
                </w:rPr>
              </w:rPrChange>
            </w:rPr>
            <w:delText>performed analyses to answer the follow</w:delText>
          </w:r>
        </w:del>
      </w:ins>
      <w:ins w:id="10929" w:author="Liliana Salvador" w:date="2022-02-26T21:31:00Z">
        <w:del w:id="10930" w:author="Ruijie Xu" w:date="2022-03-04T12:54:00Z">
          <w:r w:rsidR="00FA738B" w:rsidRPr="002B42A7" w:rsidDel="007149E5">
            <w:rPr>
              <w:rFonts w:ascii="Times New Roman" w:hAnsi="Times New Roman" w:cs="Times New Roman"/>
              <w:color w:val="000000" w:themeColor="text1"/>
              <w:rPrChange w:id="10931" w:author="Ruijie Xu" w:date="2022-03-10T12:31:00Z">
                <w:rPr>
                  <w:color w:val="000000" w:themeColor="text1"/>
                </w:rPr>
              </w:rPrChange>
            </w:rPr>
            <w:delText>ing</w:delText>
          </w:r>
        </w:del>
      </w:ins>
      <w:ins w:id="10932" w:author="Liliana Salvador" w:date="2022-02-26T21:28:00Z">
        <w:del w:id="10933" w:author="Ruijie Xu" w:date="2022-03-04T12:54:00Z">
          <w:r w:rsidR="00B00FC0" w:rsidRPr="002B42A7" w:rsidDel="007149E5">
            <w:rPr>
              <w:rFonts w:ascii="Times New Roman" w:hAnsi="Times New Roman" w:cs="Times New Roman"/>
              <w:color w:val="000000" w:themeColor="text1"/>
              <w:rPrChange w:id="10934" w:author="Ruijie Xu" w:date="2022-03-10T12:31:00Z">
                <w:rPr>
                  <w:color w:val="000000" w:themeColor="text1"/>
                </w:rPr>
              </w:rPrChange>
            </w:rPr>
            <w:delText xml:space="preserve"> questions:W</w:delText>
          </w:r>
        </w:del>
      </w:ins>
      <w:ins w:id="10935" w:author="Liliana Salvador" w:date="2022-02-26T21:31:00Z">
        <w:del w:id="10936" w:author="Ruijie Xu" w:date="2022-03-04T12:54:00Z">
          <w:r w:rsidR="00FA738B" w:rsidRPr="002B42A7" w:rsidDel="007149E5">
            <w:rPr>
              <w:rFonts w:ascii="Times New Roman" w:hAnsi="Times New Roman" w:cs="Times New Roman"/>
              <w:color w:val="000000" w:themeColor="text1"/>
              <w:rPrChange w:id="10937" w:author="Ruijie Xu" w:date="2022-03-10T12:31:00Z">
                <w:rPr>
                  <w:color w:val="000000" w:themeColor="text1"/>
                </w:rPr>
              </w:rPrChange>
            </w:rPr>
            <w:delText xml:space="preserve">the </w:delText>
          </w:r>
        </w:del>
      </w:ins>
      <w:ins w:id="10938" w:author="Liliana Salvador" w:date="2022-02-26T21:32:00Z">
        <w:del w:id="10939" w:author="Ruijie Xu" w:date="2022-03-04T12:54:00Z">
          <w:r w:rsidR="00FA738B" w:rsidRPr="002B42A7" w:rsidDel="007149E5">
            <w:rPr>
              <w:rFonts w:ascii="Times New Roman" w:hAnsi="Times New Roman" w:cs="Times New Roman"/>
              <w:color w:val="000000" w:themeColor="text1"/>
              <w:rPrChange w:id="10940" w:author="Ruijie Xu" w:date="2022-03-10T12:31:00Z">
                <w:rPr>
                  <w:color w:val="000000" w:themeColor="text1"/>
                </w:rPr>
              </w:rPrChange>
            </w:rPr>
            <w:delText xml:space="preserve">asithe fact of </w:delText>
          </w:r>
        </w:del>
      </w:ins>
      <w:commentRangeEnd w:id="10922"/>
      <w:del w:id="10941" w:author="Ruijie Xu" w:date="2022-03-04T12:54:00Z">
        <w:r w:rsidR="006F201E" w:rsidRPr="002B42A7" w:rsidDel="007149E5">
          <w:rPr>
            <w:rStyle w:val="CommentReference"/>
            <w:rFonts w:ascii="Times New Roman" w:hAnsi="Times New Roman" w:cs="Times New Roman"/>
            <w:sz w:val="24"/>
            <w:szCs w:val="24"/>
            <w:rPrChange w:id="10942" w:author="Ruijie Xu" w:date="2022-03-10T12:31:00Z">
              <w:rPr>
                <w:rStyle w:val="CommentReference"/>
              </w:rPr>
            </w:rPrChange>
          </w:rPr>
          <w:commentReference w:id="10922"/>
        </w:r>
      </w:del>
      <w:ins w:id="10943" w:author="Ruijie Xu" w:date="2022-01-30T14:35:00Z">
        <w:r w:rsidR="00A97576" w:rsidRPr="002B42A7">
          <w:rPr>
            <w:rFonts w:ascii="Times New Roman" w:hAnsi="Times New Roman" w:cs="Times New Roman"/>
            <w:color w:val="000000" w:themeColor="text1"/>
            <w:rPrChange w:id="10944" w:author="Ruijie Xu" w:date="2022-03-10T12:31:00Z">
              <w:rPr>
                <w:color w:val="000000" w:themeColor="text1"/>
              </w:rPr>
            </w:rPrChange>
          </w:rPr>
          <w:t>T</w:t>
        </w:r>
      </w:ins>
      <w:ins w:id="10945" w:author="Ruijie Xu" w:date="2022-01-30T13:05:00Z">
        <w:r w:rsidR="00750D11" w:rsidRPr="002B42A7">
          <w:rPr>
            <w:rFonts w:ascii="Times New Roman" w:hAnsi="Times New Roman" w:cs="Times New Roman"/>
            <w:color w:val="000000" w:themeColor="text1"/>
            <w:rPrChange w:id="10946" w:author="Ruijie Xu" w:date="2022-03-10T12:31:00Z">
              <w:rPr>
                <w:color w:val="000000" w:themeColor="text1"/>
              </w:rPr>
            </w:rPrChange>
          </w:rPr>
          <w:t xml:space="preserve">he </w:t>
        </w:r>
      </w:ins>
      <w:ins w:id="10947" w:author="Ruijie Xu" w:date="2022-01-30T13:06:00Z">
        <w:r w:rsidR="00750D11" w:rsidRPr="002B42A7">
          <w:rPr>
            <w:rFonts w:ascii="Times New Roman" w:hAnsi="Times New Roman" w:cs="Times New Roman"/>
            <w:color w:val="000000" w:themeColor="text1"/>
            <w:rPrChange w:id="10948" w:author="Ruijie Xu" w:date="2022-03-10T12:31:00Z">
              <w:rPr>
                <w:color w:val="000000" w:themeColor="text1"/>
              </w:rPr>
            </w:rPrChange>
          </w:rPr>
          <w:t xml:space="preserve">classifications of all </w:t>
        </w:r>
      </w:ins>
      <w:ins w:id="10949" w:author="Ruijie Xu" w:date="2022-01-30T14:35:00Z">
        <w:r w:rsidR="00A97576" w:rsidRPr="002B42A7">
          <w:rPr>
            <w:rFonts w:ascii="Times New Roman" w:hAnsi="Times New Roman" w:cs="Times New Roman"/>
            <w:color w:val="000000" w:themeColor="text1"/>
            <w:rPrChange w:id="10950" w:author="Ruijie Xu" w:date="2022-03-10T12:31:00Z">
              <w:rPr>
                <w:color w:val="000000" w:themeColor="text1"/>
              </w:rPr>
            </w:rPrChange>
          </w:rPr>
          <w:t>DA</w:t>
        </w:r>
      </w:ins>
      <w:ins w:id="10951" w:author="Ruijie Xu" w:date="2022-01-30T12:41:00Z">
        <w:r w:rsidR="00A5417D" w:rsidRPr="002B42A7">
          <w:rPr>
            <w:rFonts w:ascii="Times New Roman" w:hAnsi="Times New Roman" w:cs="Times New Roman"/>
            <w:color w:val="000000" w:themeColor="text1"/>
            <w:rPrChange w:id="10952" w:author="Ruijie Xu" w:date="2022-03-10T12:31:00Z">
              <w:rPr>
                <w:color w:val="000000" w:themeColor="text1"/>
              </w:rPr>
            </w:rPrChange>
          </w:rPr>
          <w:t xml:space="preserve"> taxa </w:t>
        </w:r>
      </w:ins>
      <w:ins w:id="10953" w:author="Ruijie Xu" w:date="2022-01-30T12:42:00Z">
        <w:r w:rsidR="00A5417D" w:rsidRPr="002B42A7">
          <w:rPr>
            <w:rFonts w:ascii="Times New Roman" w:hAnsi="Times New Roman" w:cs="Times New Roman"/>
            <w:color w:val="000000" w:themeColor="text1"/>
            <w:rPrChange w:id="10954" w:author="Ruijie Xu" w:date="2022-03-10T12:31:00Z">
              <w:rPr>
                <w:color w:val="000000" w:themeColor="text1"/>
              </w:rPr>
            </w:rPrChange>
          </w:rPr>
          <w:t xml:space="preserve">reported at the species level were largely different </w:t>
        </w:r>
        <w:del w:id="10955" w:author="Liliana Salvador" w:date="2022-02-26T21:33:00Z">
          <w:r w:rsidR="00A5417D" w:rsidRPr="002B42A7" w:rsidDel="00FA738B">
            <w:rPr>
              <w:rFonts w:ascii="Times New Roman" w:hAnsi="Times New Roman" w:cs="Times New Roman"/>
              <w:color w:val="000000" w:themeColor="text1"/>
              <w:rPrChange w:id="10956" w:author="Ruijie Xu" w:date="2022-03-10T12:31:00Z">
                <w:rPr>
                  <w:color w:val="000000" w:themeColor="text1"/>
                </w:rPr>
              </w:rPrChange>
            </w:rPr>
            <w:delText xml:space="preserve">when the profiles of different </w:delText>
          </w:r>
        </w:del>
      </w:ins>
      <w:ins w:id="10957" w:author="Liliana Salvador" w:date="2022-02-26T21:33:00Z">
        <w:r w:rsidR="00FA738B" w:rsidRPr="002B42A7">
          <w:rPr>
            <w:rFonts w:ascii="Times New Roman" w:hAnsi="Times New Roman" w:cs="Times New Roman"/>
            <w:color w:val="000000" w:themeColor="text1"/>
            <w:rPrChange w:id="10958" w:author="Ruijie Xu" w:date="2022-03-10T12:31:00Z">
              <w:rPr>
                <w:color w:val="000000" w:themeColor="text1"/>
              </w:rPr>
            </w:rPrChange>
          </w:rPr>
          <w:t xml:space="preserve">across </w:t>
        </w:r>
      </w:ins>
      <w:ins w:id="10959" w:author="Ruijie Xu" w:date="2022-01-30T12:42:00Z">
        <w:r w:rsidR="00A5417D" w:rsidRPr="002B42A7">
          <w:rPr>
            <w:rFonts w:ascii="Times New Roman" w:hAnsi="Times New Roman" w:cs="Times New Roman"/>
            <w:color w:val="000000" w:themeColor="text1"/>
            <w:rPrChange w:id="10960" w:author="Ruijie Xu" w:date="2022-03-10T12:31:00Z">
              <w:rPr>
                <w:color w:val="000000" w:themeColor="text1"/>
              </w:rPr>
            </w:rPrChange>
          </w:rPr>
          <w:t>software</w:t>
        </w:r>
        <w:del w:id="10961" w:author="Liliana Salvador" w:date="2022-02-26T21:33:00Z">
          <w:r w:rsidR="00A5417D" w:rsidRPr="002B42A7" w:rsidDel="00FA738B">
            <w:rPr>
              <w:rFonts w:ascii="Times New Roman" w:hAnsi="Times New Roman" w:cs="Times New Roman"/>
              <w:color w:val="000000" w:themeColor="text1"/>
              <w:rPrChange w:id="10962" w:author="Ruijie Xu" w:date="2022-03-10T12:31:00Z">
                <w:rPr>
                  <w:color w:val="000000" w:themeColor="text1"/>
                </w:rPr>
              </w:rPrChange>
            </w:rPr>
            <w:delText xml:space="preserve"> </w:delText>
          </w:r>
        </w:del>
      </w:ins>
      <w:ins w:id="10963" w:author="Ruijie Xu" w:date="2022-01-30T12:43:00Z">
        <w:del w:id="10964" w:author="Liliana Salvador" w:date="2022-02-26T21:33:00Z">
          <w:r w:rsidR="00A5417D" w:rsidRPr="002B42A7" w:rsidDel="00FA738B">
            <w:rPr>
              <w:rFonts w:ascii="Times New Roman" w:hAnsi="Times New Roman" w:cs="Times New Roman"/>
              <w:color w:val="000000" w:themeColor="text1"/>
              <w:rPrChange w:id="10965"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0966" w:author="Ruijie Xu" w:date="2022-03-10T12:31:00Z">
              <w:rPr>
                <w:color w:val="000000" w:themeColor="text1"/>
              </w:rPr>
            </w:rPrChange>
          </w:rPr>
          <w:t xml:space="preserve">. </w:t>
        </w:r>
      </w:ins>
      <w:ins w:id="10967" w:author="Ruijie Xu" w:date="2022-01-30T12:44:00Z">
        <w:r w:rsidR="00826D02" w:rsidRPr="002B42A7">
          <w:rPr>
            <w:rFonts w:ascii="Times New Roman" w:hAnsi="Times New Roman" w:cs="Times New Roman"/>
            <w:color w:val="000000" w:themeColor="text1"/>
            <w:rPrChange w:id="10968" w:author="Ruijie Xu" w:date="2022-03-10T12:31:00Z">
              <w:rPr>
                <w:color w:val="000000" w:themeColor="text1"/>
              </w:rPr>
            </w:rPrChange>
          </w:rPr>
          <w:t xml:space="preserve">The </w:t>
        </w:r>
      </w:ins>
      <w:ins w:id="10969" w:author="Ruijie Xu" w:date="2022-01-30T12:45:00Z">
        <w:r w:rsidR="00826D02" w:rsidRPr="002B42A7">
          <w:rPr>
            <w:rFonts w:ascii="Times New Roman" w:hAnsi="Times New Roman" w:cs="Times New Roman"/>
            <w:color w:val="000000" w:themeColor="text1"/>
            <w:rPrChange w:id="10970" w:author="Ruijie Xu" w:date="2022-03-10T12:31:00Z">
              <w:rPr>
                <w:color w:val="000000" w:themeColor="text1"/>
              </w:rPr>
            </w:rPrChange>
          </w:rPr>
          <w:t xml:space="preserve">largest range in the </w:t>
        </w:r>
      </w:ins>
      <w:ins w:id="10971" w:author="Ruijie Xu" w:date="2022-01-30T12:44:00Z">
        <w:r w:rsidR="00826D02" w:rsidRPr="002B42A7">
          <w:rPr>
            <w:rFonts w:ascii="Times New Roman" w:hAnsi="Times New Roman" w:cs="Times New Roman"/>
            <w:color w:val="000000" w:themeColor="text1"/>
            <w:rPrChange w:id="10972" w:author="Ruijie Xu" w:date="2022-03-10T12:31:00Z">
              <w:rPr>
                <w:color w:val="000000" w:themeColor="text1"/>
              </w:rPr>
            </w:rPrChange>
          </w:rPr>
          <w:t xml:space="preserve">number of </w:t>
        </w:r>
      </w:ins>
      <w:ins w:id="10973" w:author="Ruijie Xu" w:date="2022-03-04T12:54:00Z">
        <w:r w:rsidR="007149E5" w:rsidRPr="002B42A7">
          <w:rPr>
            <w:rFonts w:ascii="Times New Roman" w:hAnsi="Times New Roman" w:cs="Times New Roman"/>
            <w:color w:val="000000" w:themeColor="text1"/>
            <w:rPrChange w:id="10974" w:author="Ruijie Xu" w:date="2022-03-10T12:31:00Z">
              <w:rPr>
                <w:color w:val="000000" w:themeColor="text1"/>
              </w:rPr>
            </w:rPrChange>
          </w:rPr>
          <w:t>DA</w:t>
        </w:r>
      </w:ins>
      <w:ins w:id="10975" w:author="Ruijie Xu" w:date="2022-01-30T12:44:00Z">
        <w:r w:rsidR="00826D02" w:rsidRPr="002B42A7">
          <w:rPr>
            <w:rFonts w:ascii="Times New Roman" w:hAnsi="Times New Roman" w:cs="Times New Roman"/>
            <w:color w:val="000000" w:themeColor="text1"/>
            <w:rPrChange w:id="10976" w:author="Ruijie Xu" w:date="2022-03-10T12:31:00Z">
              <w:rPr>
                <w:color w:val="000000" w:themeColor="text1"/>
              </w:rPr>
            </w:rPrChange>
          </w:rPr>
          <w:t xml:space="preserve"> taxa reported </w:t>
        </w:r>
      </w:ins>
      <w:ins w:id="10977" w:author="Ruijie Xu" w:date="2022-01-30T12:45:00Z">
        <w:r w:rsidR="00826D02" w:rsidRPr="002B42A7">
          <w:rPr>
            <w:rFonts w:ascii="Times New Roman" w:hAnsi="Times New Roman" w:cs="Times New Roman"/>
            <w:color w:val="000000" w:themeColor="text1"/>
            <w:rPrChange w:id="10978" w:author="Ruijie Xu" w:date="2022-03-10T12:31:00Z">
              <w:rPr>
                <w:color w:val="000000" w:themeColor="text1"/>
              </w:rPr>
            </w:rPrChange>
          </w:rPr>
          <w:t xml:space="preserve">by different </w:t>
        </w:r>
      </w:ins>
      <w:ins w:id="10979" w:author="Ruijie Xu" w:date="2022-01-30T12:46:00Z">
        <w:r w:rsidR="00826D02" w:rsidRPr="002B42A7">
          <w:rPr>
            <w:rFonts w:ascii="Times New Roman" w:hAnsi="Times New Roman" w:cs="Times New Roman"/>
            <w:color w:val="000000" w:themeColor="text1"/>
            <w:rPrChange w:id="10980" w:author="Ruijie Xu" w:date="2022-03-10T12:31:00Z">
              <w:rPr>
                <w:color w:val="000000" w:themeColor="text1"/>
              </w:rPr>
            </w:rPrChange>
          </w:rPr>
          <w:t>software w</w:t>
        </w:r>
        <w:del w:id="10981" w:author="Liliana Salvador" w:date="2022-03-08T20:33:00Z">
          <w:r w:rsidR="00826D02" w:rsidRPr="002B42A7" w:rsidDel="00C94B61">
            <w:rPr>
              <w:rFonts w:ascii="Times New Roman" w:hAnsi="Times New Roman" w:cs="Times New Roman"/>
              <w:color w:val="000000" w:themeColor="text1"/>
              <w:rPrChange w:id="10982" w:author="Ruijie Xu" w:date="2022-03-10T12:31:00Z">
                <w:rPr>
                  <w:color w:val="000000" w:themeColor="text1"/>
                </w:rPr>
              </w:rPrChange>
            </w:rPr>
            <w:delText>ere</w:delText>
          </w:r>
        </w:del>
      </w:ins>
      <w:ins w:id="10983" w:author="Liliana Salvador" w:date="2022-03-08T20:33:00Z">
        <w:r w:rsidR="00C94B61" w:rsidRPr="002B42A7">
          <w:rPr>
            <w:rFonts w:ascii="Times New Roman" w:hAnsi="Times New Roman" w:cs="Times New Roman"/>
            <w:color w:val="000000" w:themeColor="text1"/>
            <w:rPrChange w:id="10984" w:author="Ruijie Xu" w:date="2022-03-10T12:31:00Z">
              <w:rPr>
                <w:color w:val="000000" w:themeColor="text1"/>
              </w:rPr>
            </w:rPrChange>
          </w:rPr>
          <w:t>as</w:t>
        </w:r>
      </w:ins>
      <w:ins w:id="10985" w:author="Ruijie Xu" w:date="2022-01-30T12:46:00Z">
        <w:r w:rsidR="00826D02" w:rsidRPr="002B42A7">
          <w:rPr>
            <w:rFonts w:ascii="Times New Roman" w:hAnsi="Times New Roman" w:cs="Times New Roman"/>
            <w:color w:val="000000" w:themeColor="text1"/>
            <w:rPrChange w:id="10986" w:author="Ruijie Xu" w:date="2022-03-10T12:31:00Z">
              <w:rPr>
                <w:color w:val="000000" w:themeColor="text1"/>
              </w:rPr>
            </w:rPrChange>
          </w:rPr>
          <w:t xml:space="preserve"> found in </w:t>
        </w:r>
      </w:ins>
      <w:ins w:id="10987" w:author="Ruijie Xu" w:date="2022-01-30T14:35:00Z">
        <w:r w:rsidR="00A97576" w:rsidRPr="002B42A7">
          <w:rPr>
            <w:rFonts w:ascii="Times New Roman" w:hAnsi="Times New Roman" w:cs="Times New Roman"/>
            <w:color w:val="000000" w:themeColor="text1"/>
            <w:rPrChange w:id="10988" w:author="Ruijie Xu" w:date="2022-03-10T12:31:00Z">
              <w:rPr>
                <w:color w:val="000000" w:themeColor="text1"/>
              </w:rPr>
            </w:rPrChange>
          </w:rPr>
          <w:t>the an</w:t>
        </w:r>
      </w:ins>
      <w:ins w:id="10989" w:author="Liliana Salvador" w:date="2022-02-26T21:33:00Z">
        <w:r w:rsidR="00FA738B" w:rsidRPr="002B42A7">
          <w:rPr>
            <w:rFonts w:ascii="Times New Roman" w:hAnsi="Times New Roman" w:cs="Times New Roman"/>
            <w:color w:val="000000" w:themeColor="text1"/>
            <w:rPrChange w:id="10990" w:author="Ruijie Xu" w:date="2022-03-10T12:31:00Z">
              <w:rPr>
                <w:color w:val="000000" w:themeColor="text1"/>
              </w:rPr>
            </w:rPrChange>
          </w:rPr>
          <w:t>a</w:t>
        </w:r>
      </w:ins>
      <w:ins w:id="10991" w:author="Ruijie Xu" w:date="2022-01-30T14:35:00Z">
        <w:r w:rsidR="00A97576" w:rsidRPr="002B42A7">
          <w:rPr>
            <w:rFonts w:ascii="Times New Roman" w:hAnsi="Times New Roman" w:cs="Times New Roman"/>
            <w:color w:val="000000" w:themeColor="text1"/>
            <w:rPrChange w:id="10992" w:author="Ruijie Xu" w:date="2022-03-10T12:31:00Z">
              <w:rPr>
                <w:color w:val="000000" w:themeColor="text1"/>
              </w:rPr>
            </w:rPrChange>
          </w:rPr>
          <w:t>lysis</w:t>
        </w:r>
      </w:ins>
      <w:ins w:id="10993" w:author="Ruijie Xu" w:date="2022-01-30T12:46:00Z">
        <w:r w:rsidR="00826D02" w:rsidRPr="002B42A7">
          <w:rPr>
            <w:rFonts w:ascii="Times New Roman" w:hAnsi="Times New Roman" w:cs="Times New Roman"/>
            <w:color w:val="000000" w:themeColor="text1"/>
            <w:rPrChange w:id="10994" w:author="Ruijie Xu" w:date="2022-03-10T12:31:00Z">
              <w:rPr>
                <w:color w:val="000000" w:themeColor="text1"/>
              </w:rPr>
            </w:rPrChange>
          </w:rPr>
          <w:t xml:space="preserve"> between lung and kidney sample</w:t>
        </w:r>
      </w:ins>
      <w:ins w:id="10995" w:author="Ruijie Xu" w:date="2022-02-27T13:08:00Z">
        <w:r w:rsidR="00E618AC" w:rsidRPr="002B42A7">
          <w:rPr>
            <w:rFonts w:ascii="Times New Roman" w:hAnsi="Times New Roman" w:cs="Times New Roman"/>
            <w:color w:val="000000" w:themeColor="text1"/>
            <w:rPrChange w:id="10996" w:author="Ruijie Xu" w:date="2022-03-10T12:31:00Z">
              <w:rPr>
                <w:color w:val="000000" w:themeColor="text1"/>
              </w:rPr>
            </w:rPrChange>
          </w:rPr>
          <w:t xml:space="preserve">s. </w:t>
        </w:r>
      </w:ins>
      <w:ins w:id="10997" w:author="Liliana Salvador" w:date="2022-02-26T21:33:00Z">
        <w:del w:id="10998" w:author="Ruijie Xu" w:date="2022-02-27T13:08:00Z">
          <w:r w:rsidR="00FA738B" w:rsidRPr="002B42A7" w:rsidDel="00E618AC">
            <w:rPr>
              <w:rFonts w:ascii="Times New Roman" w:hAnsi="Times New Roman" w:cs="Times New Roman"/>
              <w:color w:val="000000" w:themeColor="text1"/>
              <w:rPrChange w:id="10999" w:author="Ruijie Xu" w:date="2022-03-10T12:31:00Z">
                <w:rPr>
                  <w:color w:val="000000" w:themeColor="text1"/>
                </w:rPr>
              </w:rPrChange>
            </w:rPr>
            <w:delText xml:space="preserve">the </w:delText>
          </w:r>
        </w:del>
      </w:ins>
      <w:ins w:id="11000" w:author="Ruijie Xu" w:date="2022-01-30T13:10:00Z">
        <w:r w:rsidR="006123C3" w:rsidRPr="002B42A7">
          <w:rPr>
            <w:rFonts w:ascii="Times New Roman" w:hAnsi="Times New Roman" w:cs="Times New Roman"/>
            <w:color w:val="000000" w:themeColor="text1"/>
            <w:rPrChange w:id="11001" w:author="Ruijie Xu" w:date="2022-03-10T12:31:00Z">
              <w:rPr>
                <w:color w:val="000000" w:themeColor="text1"/>
              </w:rPr>
            </w:rPrChange>
          </w:rPr>
          <w:t xml:space="preserve">Despite the large differences in the </w:t>
        </w:r>
        <w:r w:rsidR="006123C3" w:rsidRPr="002B42A7">
          <w:rPr>
            <w:rFonts w:ascii="Times New Roman" w:hAnsi="Times New Roman" w:cs="Times New Roman"/>
            <w:color w:val="000000" w:themeColor="text1"/>
            <w:rPrChange w:id="11002" w:author="Ruijie Xu" w:date="2022-03-10T12:31:00Z">
              <w:rPr>
                <w:color w:val="000000" w:themeColor="text1"/>
              </w:rPr>
            </w:rPrChange>
          </w:rPr>
          <w:lastRenderedPageBreak/>
          <w:t xml:space="preserve">number of taxa identified, </w:t>
        </w:r>
      </w:ins>
      <w:ins w:id="11003" w:author="Ruijie Xu" w:date="2022-01-30T13:11:00Z">
        <w:r w:rsidR="006123C3" w:rsidRPr="002B42A7">
          <w:rPr>
            <w:rFonts w:ascii="Times New Roman" w:hAnsi="Times New Roman" w:cs="Times New Roman"/>
            <w:color w:val="000000" w:themeColor="text1"/>
            <w:rPrChange w:id="11004" w:author="Ruijie Xu" w:date="2022-03-10T12:31:00Z">
              <w:rPr>
                <w:color w:val="000000" w:themeColor="text1"/>
              </w:rPr>
            </w:rPrChange>
          </w:rPr>
          <w:t>there w</w:t>
        </w:r>
        <w:del w:id="11005" w:author="Liliana Salvador" w:date="2022-03-08T20:33:00Z">
          <w:r w:rsidR="006123C3" w:rsidRPr="002B42A7" w:rsidDel="00C94B61">
            <w:rPr>
              <w:rFonts w:ascii="Times New Roman" w:hAnsi="Times New Roman" w:cs="Times New Roman"/>
              <w:color w:val="000000" w:themeColor="text1"/>
              <w:rPrChange w:id="11006" w:author="Ruijie Xu" w:date="2022-03-10T12:31:00Z">
                <w:rPr>
                  <w:color w:val="000000" w:themeColor="text1"/>
                </w:rPr>
              </w:rPrChange>
            </w:rPr>
            <w:delText>ere</w:delText>
          </w:r>
        </w:del>
      </w:ins>
      <w:ins w:id="11007" w:author="Liliana Salvador" w:date="2022-03-08T20:33:00Z">
        <w:r w:rsidR="00C94B61" w:rsidRPr="002B42A7">
          <w:rPr>
            <w:rFonts w:ascii="Times New Roman" w:hAnsi="Times New Roman" w:cs="Times New Roman"/>
            <w:color w:val="000000" w:themeColor="text1"/>
            <w:rPrChange w:id="11008" w:author="Ruijie Xu" w:date="2022-03-10T12:31:00Z">
              <w:rPr>
                <w:color w:val="000000" w:themeColor="text1"/>
              </w:rPr>
            </w:rPrChange>
          </w:rPr>
          <w:t>as</w:t>
        </w:r>
      </w:ins>
      <w:ins w:id="11009" w:author="Ruijie Xu" w:date="2022-01-30T13:11:00Z">
        <w:r w:rsidR="006123C3" w:rsidRPr="002B42A7">
          <w:rPr>
            <w:rFonts w:ascii="Times New Roman" w:hAnsi="Times New Roman" w:cs="Times New Roman"/>
            <w:color w:val="000000" w:themeColor="text1"/>
            <w:rPrChange w:id="11010" w:author="Ruijie Xu" w:date="2022-03-10T12:31:00Z">
              <w:rPr>
                <w:color w:val="000000" w:themeColor="text1"/>
              </w:rPr>
            </w:rPrChange>
          </w:rPr>
          <w:t xml:space="preserve"> still </w:t>
        </w:r>
      </w:ins>
      <w:ins w:id="11011" w:author="Liliana Salvador" w:date="2022-02-26T21:35:00Z">
        <w:r w:rsidR="00FA738B" w:rsidRPr="002B42A7">
          <w:rPr>
            <w:rFonts w:ascii="Times New Roman" w:hAnsi="Times New Roman" w:cs="Times New Roman"/>
            <w:color w:val="000000" w:themeColor="text1"/>
            <w:rPrChange w:id="11012" w:author="Ruijie Xu" w:date="2022-03-10T12:31:00Z">
              <w:rPr>
                <w:color w:val="000000" w:themeColor="text1"/>
              </w:rPr>
            </w:rPrChange>
          </w:rPr>
          <w:t xml:space="preserve">a </w:t>
        </w:r>
      </w:ins>
      <w:ins w:id="11013" w:author="Ruijie Xu" w:date="2022-01-30T13:11:00Z">
        <w:r w:rsidR="00A86965" w:rsidRPr="002B42A7">
          <w:rPr>
            <w:rFonts w:ascii="Times New Roman" w:hAnsi="Times New Roman" w:cs="Times New Roman"/>
            <w:color w:val="000000" w:themeColor="text1"/>
            <w:rPrChange w:id="11014" w:author="Ruijie Xu" w:date="2022-03-10T12:31:00Z">
              <w:rPr>
                <w:color w:val="000000" w:themeColor="text1"/>
              </w:rPr>
            </w:rPrChange>
          </w:rPr>
          <w:t>smal</w:t>
        </w:r>
      </w:ins>
      <w:ins w:id="11015" w:author="Ruijie Xu" w:date="2022-01-30T13:12:00Z">
        <w:r w:rsidR="00A86965" w:rsidRPr="002B42A7">
          <w:rPr>
            <w:rFonts w:ascii="Times New Roman" w:hAnsi="Times New Roman" w:cs="Times New Roman"/>
            <w:color w:val="000000" w:themeColor="text1"/>
            <w:rPrChange w:id="11016"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017" w:author="Ruijie Xu" w:date="2022-03-10T12:31:00Z">
              <w:rPr>
                <w:color w:val="000000" w:themeColor="text1"/>
              </w:rPr>
            </w:rPrChange>
          </w:rPr>
          <w:t>number</w:t>
        </w:r>
      </w:ins>
      <w:ins w:id="11018" w:author="Liliana Salvador" w:date="2022-02-26T21:34:00Z">
        <w:r w:rsidR="00FA738B" w:rsidRPr="002B42A7">
          <w:rPr>
            <w:rFonts w:ascii="Times New Roman" w:hAnsi="Times New Roman" w:cs="Times New Roman"/>
            <w:color w:val="000000" w:themeColor="text1"/>
            <w:rPrChange w:id="11019" w:author="Ruijie Xu" w:date="2022-03-10T12:31:00Z">
              <w:rPr>
                <w:color w:val="000000" w:themeColor="text1"/>
              </w:rPr>
            </w:rPrChange>
          </w:rPr>
          <w:t xml:space="preserve"> of</w:t>
        </w:r>
      </w:ins>
      <w:ins w:id="11020" w:author="Ruijie Xu" w:date="2022-01-30T13:12:00Z">
        <w:r w:rsidR="00C25F66" w:rsidRPr="002B42A7">
          <w:rPr>
            <w:rFonts w:ascii="Times New Roman" w:hAnsi="Times New Roman" w:cs="Times New Roman"/>
            <w:color w:val="000000" w:themeColor="text1"/>
            <w:rPrChange w:id="11021" w:author="Ruijie Xu" w:date="2022-03-10T12:31:00Z">
              <w:rPr>
                <w:color w:val="000000" w:themeColor="text1"/>
              </w:rPr>
            </w:rPrChange>
          </w:rPr>
          <w:t xml:space="preserve"> </w:t>
        </w:r>
      </w:ins>
      <w:ins w:id="11022" w:author="Ruijie Xu" w:date="2022-01-30T13:11:00Z">
        <w:r w:rsidR="006123C3" w:rsidRPr="002B42A7">
          <w:rPr>
            <w:rFonts w:ascii="Times New Roman" w:hAnsi="Times New Roman" w:cs="Times New Roman"/>
            <w:color w:val="000000" w:themeColor="text1"/>
            <w:rPrChange w:id="11023" w:author="Ruijie Xu" w:date="2022-03-10T12:31:00Z">
              <w:rPr>
                <w:color w:val="000000" w:themeColor="text1"/>
              </w:rPr>
            </w:rPrChange>
          </w:rPr>
          <w:t xml:space="preserve">overlapping species identified across the results of all software. </w:t>
        </w:r>
      </w:ins>
      <w:ins w:id="11024" w:author="Ruijie Xu" w:date="2022-01-30T13:12:00Z">
        <w:r w:rsidR="00054C07" w:rsidRPr="002B42A7">
          <w:rPr>
            <w:rFonts w:ascii="Times New Roman" w:hAnsi="Times New Roman" w:cs="Times New Roman"/>
            <w:color w:val="000000" w:themeColor="text1"/>
            <w:rPrChange w:id="11025" w:author="Ruijie Xu" w:date="2022-03-10T12:31:00Z">
              <w:rPr>
                <w:color w:val="000000" w:themeColor="text1"/>
              </w:rPr>
            </w:rPrChange>
          </w:rPr>
          <w:t xml:space="preserve">We </w:t>
        </w:r>
      </w:ins>
      <w:ins w:id="11026" w:author="Ruijie Xu" w:date="2022-01-30T13:13:00Z">
        <w:del w:id="11027" w:author="Liliana Salvador" w:date="2022-02-26T21:35:00Z">
          <w:r w:rsidR="00054C07" w:rsidRPr="002B42A7" w:rsidDel="00FA738B">
            <w:rPr>
              <w:rFonts w:ascii="Times New Roman" w:hAnsi="Times New Roman" w:cs="Times New Roman"/>
              <w:color w:val="000000" w:themeColor="text1"/>
              <w:rPrChange w:id="11028"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029" w:author="Ruijie Xu" w:date="2022-03-10T12:31:00Z">
              <w:rPr>
                <w:color w:val="000000" w:themeColor="text1"/>
              </w:rPr>
            </w:rPrChange>
          </w:rPr>
          <w:t xml:space="preserve">also found </w:t>
        </w:r>
      </w:ins>
      <w:ins w:id="11030" w:author="Ruijie Xu" w:date="2022-01-30T13:14:00Z">
        <w:r w:rsidR="00054C07" w:rsidRPr="002B42A7">
          <w:rPr>
            <w:rFonts w:ascii="Times New Roman" w:hAnsi="Times New Roman" w:cs="Times New Roman"/>
            <w:color w:val="000000" w:themeColor="text1"/>
            <w:rPrChange w:id="11031" w:author="Ruijie Xu" w:date="2022-03-10T12:31:00Z">
              <w:rPr>
                <w:color w:val="000000" w:themeColor="text1"/>
              </w:rPr>
            </w:rPrChange>
          </w:rPr>
          <w:t>similarities in the software</w:t>
        </w:r>
      </w:ins>
      <w:ins w:id="11032" w:author="Ruijie Xu" w:date="2022-01-30T14:37:00Z">
        <w:r w:rsidR="00692F00" w:rsidRPr="002B42A7">
          <w:rPr>
            <w:rFonts w:ascii="Times New Roman" w:hAnsi="Times New Roman" w:cs="Times New Roman"/>
            <w:color w:val="000000" w:themeColor="text1"/>
            <w:rPrChange w:id="11033" w:author="Ruijie Xu" w:date="2022-03-10T12:31:00Z">
              <w:rPr>
                <w:color w:val="000000" w:themeColor="text1"/>
              </w:rPr>
            </w:rPrChange>
          </w:rPr>
          <w:t>-</w:t>
        </w:r>
      </w:ins>
      <w:ins w:id="11034" w:author="Ruijie Xu" w:date="2022-01-30T13:14:00Z">
        <w:r w:rsidR="00054C07" w:rsidRPr="002B42A7">
          <w:rPr>
            <w:rFonts w:ascii="Times New Roman" w:hAnsi="Times New Roman" w:cs="Times New Roman"/>
            <w:color w:val="000000" w:themeColor="text1"/>
            <w:rPrChange w:id="11035" w:author="Ruijie Xu" w:date="2022-03-10T12:31:00Z">
              <w:rPr>
                <w:color w:val="000000" w:themeColor="text1"/>
              </w:rPr>
            </w:rPrChange>
          </w:rPr>
          <w:t>overlapp</w:t>
        </w:r>
      </w:ins>
      <w:ins w:id="11036" w:author="Ruijie Xu" w:date="2022-01-30T14:37:00Z">
        <w:r w:rsidR="00A97576" w:rsidRPr="002B42A7">
          <w:rPr>
            <w:rFonts w:ascii="Times New Roman" w:hAnsi="Times New Roman" w:cs="Times New Roman"/>
            <w:color w:val="000000" w:themeColor="text1"/>
            <w:rPrChange w:id="11037" w:author="Ruijie Xu" w:date="2022-03-10T12:31:00Z">
              <w:rPr>
                <w:color w:val="000000" w:themeColor="text1"/>
              </w:rPr>
            </w:rPrChange>
          </w:rPr>
          <w:t>ed</w:t>
        </w:r>
      </w:ins>
      <w:ins w:id="11038" w:author="Ruijie Xu" w:date="2022-01-30T13:14:00Z">
        <w:r w:rsidR="00054C07" w:rsidRPr="002B42A7">
          <w:rPr>
            <w:rFonts w:ascii="Times New Roman" w:hAnsi="Times New Roman" w:cs="Times New Roman"/>
            <w:color w:val="000000" w:themeColor="text1"/>
            <w:rPrChange w:id="11039" w:author="Ruijie Xu" w:date="2022-03-10T12:31:00Z">
              <w:rPr>
                <w:color w:val="000000" w:themeColor="text1"/>
              </w:rPr>
            </w:rPrChange>
          </w:rPr>
          <w:t xml:space="preserve"> DA taxa </w:t>
        </w:r>
      </w:ins>
      <w:ins w:id="11040" w:author="Ruijie Xu" w:date="2022-01-30T13:15:00Z">
        <w:r w:rsidR="00054C07" w:rsidRPr="002B42A7">
          <w:rPr>
            <w:rFonts w:ascii="Times New Roman" w:hAnsi="Times New Roman" w:cs="Times New Roman"/>
            <w:color w:val="000000" w:themeColor="text1"/>
            <w:rPrChange w:id="11041" w:author="Ruijie Xu" w:date="2022-03-10T12:31:00Z">
              <w:rPr>
                <w:color w:val="000000" w:themeColor="text1"/>
              </w:rPr>
            </w:rPrChange>
          </w:rPr>
          <w:t>between</w:t>
        </w:r>
      </w:ins>
      <w:ins w:id="11042" w:author="Ruijie Xu" w:date="2022-01-30T13:14:00Z">
        <w:r w:rsidR="00054C07" w:rsidRPr="002B42A7">
          <w:rPr>
            <w:rFonts w:ascii="Times New Roman" w:hAnsi="Times New Roman" w:cs="Times New Roman"/>
            <w:color w:val="000000" w:themeColor="text1"/>
            <w:rPrChange w:id="11043" w:author="Ruijie Xu" w:date="2022-03-10T12:31:00Z">
              <w:rPr>
                <w:color w:val="000000" w:themeColor="text1"/>
              </w:rPr>
            </w:rPrChange>
          </w:rPr>
          <w:t xml:space="preserve"> lung vs kidney and lung vs. spleen </w:t>
        </w:r>
      </w:ins>
      <w:ins w:id="11044" w:author="Ruijie Xu" w:date="2022-01-30T13:15:00Z">
        <w:r w:rsidR="009F7B67" w:rsidRPr="002B42A7">
          <w:rPr>
            <w:rFonts w:ascii="Times New Roman" w:hAnsi="Times New Roman" w:cs="Times New Roman"/>
            <w:color w:val="000000" w:themeColor="text1"/>
            <w:rPrChange w:id="11045" w:author="Ruijie Xu" w:date="2022-03-10T12:31:00Z">
              <w:rPr>
                <w:color w:val="000000" w:themeColor="text1"/>
              </w:rPr>
            </w:rPrChange>
          </w:rPr>
          <w:t>analyses</w:t>
        </w:r>
      </w:ins>
      <w:ins w:id="11046" w:author="Ruijie Xu" w:date="2022-01-30T14:38:00Z">
        <w:r w:rsidR="00692F00" w:rsidRPr="002B42A7">
          <w:rPr>
            <w:rFonts w:ascii="Times New Roman" w:hAnsi="Times New Roman" w:cs="Times New Roman"/>
            <w:color w:val="000000" w:themeColor="text1"/>
            <w:rPrChange w:id="11047" w:author="Ruijie Xu" w:date="2022-03-10T12:31:00Z">
              <w:rPr>
                <w:color w:val="000000" w:themeColor="text1"/>
              </w:rPr>
            </w:rPrChange>
          </w:rPr>
          <w:t>, where</w:t>
        </w:r>
      </w:ins>
      <w:ins w:id="11048" w:author="Ruijie Xu" w:date="2022-01-30T13:17:00Z">
        <w:r w:rsidR="009F7B67" w:rsidRPr="002B42A7">
          <w:rPr>
            <w:rFonts w:ascii="Times New Roman" w:hAnsi="Times New Roman" w:cs="Times New Roman"/>
            <w:color w:val="000000" w:themeColor="text1"/>
            <w:rPrChange w:id="11049"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050"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051" w:author="Ruijie Xu" w:date="2022-03-10T12:31:00Z">
              <w:rPr>
                <w:color w:val="000000" w:themeColor="text1"/>
              </w:rPr>
            </w:rPrChange>
          </w:rPr>
          <w:t>detella</w:t>
        </w:r>
        <w:r w:rsidR="00E9134F" w:rsidRPr="002B42A7">
          <w:rPr>
            <w:rFonts w:ascii="Times New Roman" w:hAnsi="Times New Roman" w:cs="Times New Roman"/>
            <w:color w:val="000000" w:themeColor="text1"/>
            <w:rPrChange w:id="11052" w:author="Ruijie Xu" w:date="2022-03-10T12:31:00Z">
              <w:rPr>
                <w:color w:val="000000" w:themeColor="text1"/>
              </w:rPr>
            </w:rPrChange>
          </w:rPr>
          <w:t xml:space="preserve"> species and a </w:t>
        </w:r>
        <w:r w:rsidR="00E9134F" w:rsidRPr="002B42A7">
          <w:rPr>
            <w:rFonts w:ascii="Times New Roman" w:hAnsi="Times New Roman" w:cs="Times New Roman"/>
            <w:i/>
            <w:iCs/>
            <w:color w:val="000000" w:themeColor="text1"/>
            <w:rPrChange w:id="11053" w:author="Ruijie Xu" w:date="2022-03-10T12:31:00Z">
              <w:rPr>
                <w:color w:val="000000" w:themeColor="text1"/>
              </w:rPr>
            </w:rPrChange>
          </w:rPr>
          <w:t>Mycoplasm</w:t>
        </w:r>
        <w:r w:rsidR="00E9134F" w:rsidRPr="002B42A7">
          <w:rPr>
            <w:rFonts w:ascii="Times New Roman" w:hAnsi="Times New Roman" w:cs="Times New Roman"/>
            <w:color w:val="000000" w:themeColor="text1"/>
            <w:rPrChange w:id="11054" w:author="Ruijie Xu" w:date="2022-03-10T12:31:00Z">
              <w:rPr>
                <w:color w:val="000000" w:themeColor="text1"/>
              </w:rPr>
            </w:rPrChange>
          </w:rPr>
          <w:t xml:space="preserve"> species</w:t>
        </w:r>
      </w:ins>
      <w:ins w:id="11055" w:author="Ruijie Xu" w:date="2022-01-30T14:38:00Z">
        <w:r w:rsidR="00692F00" w:rsidRPr="002B42A7">
          <w:rPr>
            <w:rFonts w:ascii="Times New Roman" w:hAnsi="Times New Roman" w:cs="Times New Roman"/>
            <w:color w:val="000000" w:themeColor="text1"/>
            <w:rPrChange w:id="11056" w:author="Ruijie Xu" w:date="2022-03-10T12:31:00Z">
              <w:rPr>
                <w:color w:val="000000" w:themeColor="text1"/>
              </w:rPr>
            </w:rPrChange>
          </w:rPr>
          <w:t xml:space="preserve"> were </w:t>
        </w:r>
        <w:del w:id="11057" w:author="Liliana Salvador" w:date="2022-02-26T21:36:00Z">
          <w:r w:rsidR="00692F00" w:rsidRPr="002B42A7" w:rsidDel="00FA738B">
            <w:rPr>
              <w:rFonts w:ascii="Times New Roman" w:hAnsi="Times New Roman" w:cs="Times New Roman"/>
              <w:color w:val="000000" w:themeColor="text1"/>
              <w:rPrChange w:id="11058"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059" w:author="Ruijie Xu" w:date="2022-03-10T12:31:00Z">
              <w:rPr>
                <w:color w:val="000000" w:themeColor="text1"/>
              </w:rPr>
            </w:rPrChange>
          </w:rPr>
          <w:t>reported by all software in both analyses</w:t>
        </w:r>
      </w:ins>
      <w:ins w:id="11060" w:author="Ruijie Xu" w:date="2022-01-30T13:17:00Z">
        <w:r w:rsidR="00E9134F" w:rsidRPr="002B42A7">
          <w:rPr>
            <w:rFonts w:ascii="Times New Roman" w:hAnsi="Times New Roman" w:cs="Times New Roman"/>
            <w:color w:val="000000" w:themeColor="text1"/>
            <w:rPrChange w:id="11061" w:author="Ruijie Xu" w:date="2022-03-10T12:31:00Z">
              <w:rPr>
                <w:color w:val="000000" w:themeColor="text1"/>
              </w:rPr>
            </w:rPrChange>
          </w:rPr>
          <w:t xml:space="preserve">. </w:t>
        </w:r>
      </w:ins>
      <w:ins w:id="11062" w:author="Ruijie Xu" w:date="2022-01-30T14:38:00Z">
        <w:r w:rsidR="00692F00" w:rsidRPr="002B42A7">
          <w:rPr>
            <w:rFonts w:ascii="Times New Roman" w:hAnsi="Times New Roman" w:cs="Times New Roman"/>
            <w:color w:val="000000" w:themeColor="text1"/>
            <w:rPrChange w:id="11063" w:author="Ruijie Xu" w:date="2022-03-10T12:31:00Z">
              <w:rPr>
                <w:color w:val="000000" w:themeColor="text1"/>
              </w:rPr>
            </w:rPrChange>
          </w:rPr>
          <w:t>More</w:t>
        </w:r>
      </w:ins>
      <w:ins w:id="11064" w:author="Ruijie Xu" w:date="2022-01-30T13:18:00Z">
        <w:r w:rsidR="008F7F79" w:rsidRPr="002B42A7">
          <w:rPr>
            <w:rFonts w:ascii="Times New Roman" w:hAnsi="Times New Roman" w:cs="Times New Roman"/>
            <w:color w:val="000000" w:themeColor="text1"/>
            <w:rPrChange w:id="11065" w:author="Ruijie Xu" w:date="2022-03-10T12:31:00Z">
              <w:rPr>
                <w:color w:val="000000" w:themeColor="text1"/>
              </w:rPr>
            </w:rPrChange>
          </w:rPr>
          <w:t xml:space="preserve"> </w:t>
        </w:r>
      </w:ins>
      <w:ins w:id="11066" w:author="Ruijie Xu" w:date="2022-01-30T13:19:00Z">
        <w:r w:rsidR="0044658C" w:rsidRPr="002B42A7">
          <w:rPr>
            <w:rFonts w:ascii="Times New Roman" w:hAnsi="Times New Roman" w:cs="Times New Roman"/>
            <w:color w:val="000000" w:themeColor="text1"/>
            <w:rPrChange w:id="11067" w:author="Ruijie Xu" w:date="2022-03-10T12:31:00Z">
              <w:rPr>
                <w:color w:val="000000" w:themeColor="text1"/>
              </w:rPr>
            </w:rPrChange>
          </w:rPr>
          <w:t xml:space="preserve">DA identified were overlapped </w:t>
        </w:r>
      </w:ins>
      <w:ins w:id="11068" w:author="Ruijie Xu" w:date="2022-01-30T14:39:00Z">
        <w:r w:rsidR="00692F00" w:rsidRPr="002B42A7">
          <w:rPr>
            <w:rFonts w:ascii="Times New Roman" w:hAnsi="Times New Roman" w:cs="Times New Roman"/>
            <w:color w:val="000000" w:themeColor="text1"/>
            <w:rPrChange w:id="11069" w:author="Ruijie Xu" w:date="2022-03-10T12:31:00Z">
              <w:rPr>
                <w:color w:val="000000" w:themeColor="text1"/>
              </w:rPr>
            </w:rPrChange>
          </w:rPr>
          <w:t xml:space="preserve">across software </w:t>
        </w:r>
      </w:ins>
      <w:ins w:id="11070" w:author="Ruijie Xu" w:date="2022-01-30T13:19:00Z">
        <w:r w:rsidR="0044658C" w:rsidRPr="002B42A7">
          <w:rPr>
            <w:rFonts w:ascii="Times New Roman" w:hAnsi="Times New Roman" w:cs="Times New Roman"/>
            <w:color w:val="000000" w:themeColor="text1"/>
            <w:rPrChange w:id="11071" w:author="Ruijie Xu" w:date="2022-03-10T12:31:00Z">
              <w:rPr>
                <w:color w:val="000000" w:themeColor="text1"/>
              </w:rPr>
            </w:rPrChange>
          </w:rPr>
          <w:t>at the Phylum level</w:t>
        </w:r>
      </w:ins>
      <w:ins w:id="11072" w:author="Ruijie Xu" w:date="2022-01-30T13:21:00Z">
        <w:r w:rsidR="0044658C" w:rsidRPr="002B42A7">
          <w:rPr>
            <w:rFonts w:ascii="Times New Roman" w:hAnsi="Times New Roman" w:cs="Times New Roman"/>
            <w:color w:val="000000" w:themeColor="text1"/>
            <w:rPrChange w:id="11073" w:author="Ruijie Xu" w:date="2022-03-10T12:31:00Z">
              <w:rPr>
                <w:color w:val="000000" w:themeColor="text1"/>
              </w:rPr>
            </w:rPrChange>
          </w:rPr>
          <w:t xml:space="preserve">. </w:t>
        </w:r>
      </w:ins>
      <w:ins w:id="11074" w:author="Ruijie Xu" w:date="2022-01-30T14:39:00Z">
        <w:r w:rsidR="00692F00" w:rsidRPr="002B42A7">
          <w:rPr>
            <w:rFonts w:ascii="Times New Roman" w:hAnsi="Times New Roman" w:cs="Times New Roman"/>
            <w:color w:val="000000" w:themeColor="text1"/>
            <w:rPrChange w:id="11075" w:author="Ruijie Xu" w:date="2022-03-10T12:31:00Z">
              <w:rPr>
                <w:color w:val="000000" w:themeColor="text1"/>
              </w:rPr>
            </w:rPrChange>
          </w:rPr>
          <w:t xml:space="preserve">In addition to the overlapped DA taxa, </w:t>
        </w:r>
      </w:ins>
      <w:ins w:id="11076" w:author="Ruijie Xu" w:date="2022-01-30T13:21:00Z">
        <w:r w:rsidR="0044658C" w:rsidRPr="002B42A7">
          <w:rPr>
            <w:rFonts w:ascii="Times New Roman" w:hAnsi="Times New Roman" w:cs="Times New Roman"/>
            <w:color w:val="000000" w:themeColor="text1"/>
            <w:rPrChange w:id="11077" w:author="Ruijie Xu" w:date="2022-03-10T12:31:00Z">
              <w:rPr>
                <w:color w:val="000000" w:themeColor="text1"/>
              </w:rPr>
            </w:rPrChange>
          </w:rPr>
          <w:t>Kaiju and Centrifuge</w:t>
        </w:r>
      </w:ins>
      <w:ins w:id="11078" w:author="Ruijie Xu" w:date="2022-03-10T10:47:00Z">
        <w:r w:rsidR="002568B3" w:rsidRPr="002B42A7">
          <w:rPr>
            <w:rFonts w:ascii="Times New Roman" w:hAnsi="Times New Roman" w:cs="Times New Roman"/>
            <w:color w:val="000000" w:themeColor="text1"/>
            <w:rPrChange w:id="11079" w:author="Ruijie Xu" w:date="2022-03-10T12:31:00Z">
              <w:rPr>
                <w:color w:val="000000" w:themeColor="text1"/>
              </w:rPr>
            </w:rPrChange>
          </w:rPr>
          <w:t>, which are both index-based software,</w:t>
        </w:r>
      </w:ins>
      <w:ins w:id="11080" w:author="Ruijie Xu" w:date="2022-01-30T13:21:00Z">
        <w:r w:rsidR="0044658C" w:rsidRPr="002B42A7">
          <w:rPr>
            <w:rFonts w:ascii="Times New Roman" w:hAnsi="Times New Roman" w:cs="Times New Roman"/>
            <w:color w:val="000000" w:themeColor="text1"/>
            <w:rPrChange w:id="11081" w:author="Ruijie Xu" w:date="2022-03-10T12:31:00Z">
              <w:rPr>
                <w:color w:val="000000" w:themeColor="text1"/>
              </w:rPr>
            </w:rPrChange>
          </w:rPr>
          <w:t xml:space="preserve"> </w:t>
        </w:r>
      </w:ins>
      <w:ins w:id="11082" w:author="Ruijie Xu" w:date="2022-01-30T13:22:00Z">
        <w:r w:rsidR="0044658C" w:rsidRPr="002B42A7">
          <w:rPr>
            <w:rFonts w:ascii="Times New Roman" w:hAnsi="Times New Roman" w:cs="Times New Roman"/>
            <w:color w:val="000000" w:themeColor="text1"/>
            <w:rPrChange w:id="11083" w:author="Ruijie Xu" w:date="2022-03-10T12:31:00Z">
              <w:rPr>
                <w:color w:val="000000" w:themeColor="text1"/>
              </w:rPr>
            </w:rPrChange>
          </w:rPr>
          <w:t xml:space="preserve">were more likely to report more </w:t>
        </w:r>
      </w:ins>
      <w:ins w:id="11084" w:author="Ruijie Xu" w:date="2022-03-10T11:37:00Z">
        <w:r w:rsidR="00FD2974" w:rsidRPr="002B42A7">
          <w:rPr>
            <w:rFonts w:ascii="Times New Roman" w:hAnsi="Times New Roman" w:cs="Times New Roman"/>
            <w:color w:val="000000" w:themeColor="text1"/>
            <w:rPrChange w:id="11085" w:author="Ruijie Xu" w:date="2022-03-10T12:31:00Z">
              <w:rPr>
                <w:color w:val="000000" w:themeColor="text1"/>
              </w:rPr>
            </w:rPrChange>
          </w:rPr>
          <w:t xml:space="preserve">numbers of </w:t>
        </w:r>
      </w:ins>
      <w:ins w:id="11086" w:author="Ruijie Xu" w:date="2022-01-30T13:22:00Z">
        <w:r w:rsidR="0044658C" w:rsidRPr="002B42A7">
          <w:rPr>
            <w:rFonts w:ascii="Times New Roman" w:hAnsi="Times New Roman" w:cs="Times New Roman"/>
            <w:color w:val="000000" w:themeColor="text1"/>
            <w:rPrChange w:id="11087" w:author="Ruijie Xu" w:date="2022-03-10T12:31:00Z">
              <w:rPr>
                <w:color w:val="000000" w:themeColor="text1"/>
              </w:rPr>
            </w:rPrChange>
          </w:rPr>
          <w:t xml:space="preserve">taxa as differentially abundant </w:t>
        </w:r>
        <w:del w:id="11088" w:author="Liliana Salvador" w:date="2022-02-26T21:37:00Z">
          <w:r w:rsidR="0044658C" w:rsidRPr="002B42A7" w:rsidDel="00FA738B">
            <w:rPr>
              <w:rFonts w:ascii="Times New Roman" w:hAnsi="Times New Roman" w:cs="Times New Roman"/>
              <w:color w:val="000000" w:themeColor="text1"/>
              <w:rPrChange w:id="11089" w:author="Ruijie Xu" w:date="2022-03-10T12:31:00Z">
                <w:rPr>
                  <w:color w:val="000000" w:themeColor="text1"/>
                </w:rPr>
              </w:rPrChange>
            </w:rPr>
            <w:delText>compare to the analyses of</w:delText>
          </w:r>
        </w:del>
      </w:ins>
      <w:ins w:id="11090" w:author="Liliana Salvador" w:date="2022-02-26T21:37:00Z">
        <w:r w:rsidR="00FA738B" w:rsidRPr="002B42A7">
          <w:rPr>
            <w:rFonts w:ascii="Times New Roman" w:hAnsi="Times New Roman" w:cs="Times New Roman"/>
            <w:color w:val="000000" w:themeColor="text1"/>
            <w:rPrChange w:id="11091" w:author="Ruijie Xu" w:date="2022-03-10T12:31:00Z">
              <w:rPr>
                <w:color w:val="000000" w:themeColor="text1"/>
              </w:rPr>
            </w:rPrChange>
          </w:rPr>
          <w:t>than the</w:t>
        </w:r>
      </w:ins>
      <w:ins w:id="11092" w:author="Ruijie Xu" w:date="2022-01-30T13:22:00Z">
        <w:r w:rsidR="0044658C" w:rsidRPr="002B42A7">
          <w:rPr>
            <w:rFonts w:ascii="Times New Roman" w:hAnsi="Times New Roman" w:cs="Times New Roman"/>
            <w:color w:val="000000" w:themeColor="text1"/>
            <w:rPrChange w:id="11093"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094" w:author="Ruijie Xu" w:date="2022-03-10T12:31:00Z">
              <w:rPr>
                <w:color w:val="000000" w:themeColor="text1"/>
              </w:rPr>
            </w:rPrChange>
          </w:rPr>
          <w:t xml:space="preserve">. </w:t>
        </w:r>
      </w:ins>
      <w:ins w:id="11095" w:author="Ruijie Xu" w:date="2022-01-30T13:23:00Z">
        <w:r w:rsidR="007C054E" w:rsidRPr="002B42A7">
          <w:rPr>
            <w:rFonts w:ascii="Times New Roman" w:hAnsi="Times New Roman" w:cs="Times New Roman"/>
            <w:color w:val="000000" w:themeColor="text1"/>
            <w:rPrChange w:id="11096" w:author="Ruijie Xu" w:date="2022-03-10T12:31:00Z">
              <w:rPr>
                <w:color w:val="000000" w:themeColor="text1"/>
              </w:rPr>
            </w:rPrChange>
          </w:rPr>
          <w:t xml:space="preserve">These two software were also the </w:t>
        </w:r>
      </w:ins>
      <w:ins w:id="11097" w:author="Ruijie Xu" w:date="2022-01-30T13:24:00Z">
        <w:r w:rsidR="007C054E" w:rsidRPr="002B42A7">
          <w:rPr>
            <w:rFonts w:ascii="Times New Roman" w:hAnsi="Times New Roman" w:cs="Times New Roman"/>
            <w:color w:val="000000" w:themeColor="text1"/>
            <w:rPrChange w:id="11098" w:author="Ruijie Xu" w:date="2022-03-10T12:31:00Z">
              <w:rPr>
                <w:color w:val="000000" w:themeColor="text1"/>
              </w:rPr>
            </w:rPrChange>
          </w:rPr>
          <w:t xml:space="preserve">only </w:t>
        </w:r>
      </w:ins>
      <w:ins w:id="11099" w:author="Ruijie Xu" w:date="2022-01-30T13:23:00Z">
        <w:r w:rsidR="007C054E" w:rsidRPr="002B42A7">
          <w:rPr>
            <w:rFonts w:ascii="Times New Roman" w:hAnsi="Times New Roman" w:cs="Times New Roman"/>
            <w:color w:val="000000" w:themeColor="text1"/>
            <w:rPrChange w:id="11100" w:author="Ruijie Xu" w:date="2022-03-10T12:31:00Z">
              <w:rPr>
                <w:color w:val="000000" w:themeColor="text1"/>
              </w:rPr>
            </w:rPrChange>
          </w:rPr>
          <w:t xml:space="preserve">two </w:t>
        </w:r>
        <w:del w:id="11101" w:author="Liliana Salvador" w:date="2022-02-26T21:37:00Z">
          <w:r w:rsidR="007C054E" w:rsidRPr="002B42A7" w:rsidDel="00FA738B">
            <w:rPr>
              <w:rFonts w:ascii="Times New Roman" w:hAnsi="Times New Roman" w:cs="Times New Roman"/>
              <w:color w:val="000000" w:themeColor="text1"/>
              <w:rPrChange w:id="11102" w:author="Ruijie Xu" w:date="2022-03-10T12:31:00Z">
                <w:rPr>
                  <w:color w:val="000000" w:themeColor="text1"/>
                </w:rPr>
              </w:rPrChange>
            </w:rPr>
            <w:delText>software</w:delText>
          </w:r>
        </w:del>
      </w:ins>
      <w:ins w:id="11103" w:author="Liliana Salvador" w:date="2022-02-26T21:37:00Z">
        <w:r w:rsidR="00FA738B" w:rsidRPr="002B42A7">
          <w:rPr>
            <w:rFonts w:ascii="Times New Roman" w:hAnsi="Times New Roman" w:cs="Times New Roman"/>
            <w:color w:val="000000" w:themeColor="text1"/>
            <w:rPrChange w:id="11104" w:author="Ruijie Xu" w:date="2022-03-10T12:31:00Z">
              <w:rPr>
                <w:color w:val="000000" w:themeColor="text1"/>
              </w:rPr>
            </w:rPrChange>
          </w:rPr>
          <w:t>that</w:t>
        </w:r>
      </w:ins>
      <w:ins w:id="11105" w:author="Ruijie Xu" w:date="2022-01-30T13:23:00Z">
        <w:r w:rsidR="007C054E" w:rsidRPr="002B42A7">
          <w:rPr>
            <w:rFonts w:ascii="Times New Roman" w:hAnsi="Times New Roman" w:cs="Times New Roman"/>
            <w:color w:val="000000" w:themeColor="text1"/>
            <w:rPrChange w:id="11106" w:author="Ruijie Xu" w:date="2022-03-10T12:31:00Z">
              <w:rPr>
                <w:color w:val="000000" w:themeColor="text1"/>
              </w:rPr>
            </w:rPrChange>
          </w:rPr>
          <w:t xml:space="preserve"> reported </w:t>
        </w:r>
      </w:ins>
      <w:ins w:id="11107" w:author="Ruijie Xu" w:date="2022-01-30T13:24:00Z">
        <w:r w:rsidR="007C054E" w:rsidRPr="002B42A7">
          <w:rPr>
            <w:rFonts w:ascii="Times New Roman" w:hAnsi="Times New Roman" w:cs="Times New Roman"/>
            <w:color w:val="000000" w:themeColor="text1"/>
            <w:rPrChange w:id="11108" w:author="Ruijie Xu" w:date="2022-03-10T12:31:00Z">
              <w:rPr>
                <w:color w:val="000000" w:themeColor="text1"/>
              </w:rPr>
            </w:rPrChange>
          </w:rPr>
          <w:t xml:space="preserve">both </w:t>
        </w:r>
      </w:ins>
      <w:ins w:id="11109" w:author="Ruijie Xu" w:date="2022-01-30T13:25:00Z">
        <w:r w:rsidR="007C054E" w:rsidRPr="002B42A7">
          <w:rPr>
            <w:rFonts w:ascii="Times New Roman" w:hAnsi="Times New Roman" w:cs="Times New Roman"/>
            <w:color w:val="000000" w:themeColor="text1"/>
            <w:rPrChange w:id="11110" w:author="Ruijie Xu" w:date="2022-03-10T12:31:00Z">
              <w:rPr>
                <w:color w:val="000000" w:themeColor="text1"/>
              </w:rPr>
            </w:rPrChange>
          </w:rPr>
          <w:t xml:space="preserve">viruses and archaea taxa as DA </w:t>
        </w:r>
      </w:ins>
      <w:ins w:id="11111" w:author="Ruijie Xu" w:date="2022-01-30T14:40:00Z">
        <w:del w:id="11112" w:author="Liliana Salvador" w:date="2022-03-08T20:35:00Z">
          <w:r w:rsidR="00692F00" w:rsidRPr="002B42A7" w:rsidDel="00963919">
            <w:rPr>
              <w:rFonts w:ascii="Times New Roman" w:hAnsi="Times New Roman" w:cs="Times New Roman"/>
              <w:color w:val="000000" w:themeColor="text1"/>
              <w:rPrChange w:id="11113" w:author="Ruijie Xu" w:date="2022-03-10T12:31:00Z">
                <w:rPr>
                  <w:color w:val="000000" w:themeColor="text1"/>
                </w:rPr>
              </w:rPrChange>
            </w:rPr>
            <w:delText xml:space="preserve">taxa </w:delText>
          </w:r>
        </w:del>
      </w:ins>
      <w:ins w:id="11114" w:author="Ruijie Xu" w:date="2022-01-30T13:25:00Z">
        <w:r w:rsidR="007C054E" w:rsidRPr="002B42A7">
          <w:rPr>
            <w:rFonts w:ascii="Times New Roman" w:hAnsi="Times New Roman" w:cs="Times New Roman"/>
            <w:color w:val="000000" w:themeColor="text1"/>
            <w:rPrChange w:id="11115" w:author="Ruijie Xu" w:date="2022-03-10T12:31:00Z">
              <w:rPr>
                <w:color w:val="000000" w:themeColor="text1"/>
              </w:rPr>
            </w:rPrChange>
          </w:rPr>
          <w:t>(</w:t>
        </w:r>
      </w:ins>
      <w:ins w:id="11116" w:author="Ruijie Xu" w:date="2022-02-01T13:44:00Z">
        <w:r w:rsidR="00537B08" w:rsidRPr="002B42A7">
          <w:rPr>
            <w:rFonts w:ascii="Times New Roman" w:hAnsi="Times New Roman" w:cs="Times New Roman"/>
            <w:color w:val="000000" w:themeColor="text1"/>
            <w:rPrChange w:id="11117" w:author="Ruijie Xu" w:date="2022-03-10T12:31:00Z">
              <w:rPr>
                <w:color w:val="000000" w:themeColor="text1"/>
              </w:rPr>
            </w:rPrChange>
          </w:rPr>
          <w:t>BLASTN</w:t>
        </w:r>
      </w:ins>
      <w:ins w:id="11118" w:author="Ruijie Xu" w:date="2022-01-30T13:25:00Z">
        <w:r w:rsidR="007C054E" w:rsidRPr="002B42A7">
          <w:rPr>
            <w:rFonts w:ascii="Times New Roman" w:hAnsi="Times New Roman" w:cs="Times New Roman"/>
            <w:color w:val="000000" w:themeColor="text1"/>
            <w:rPrChange w:id="11119" w:author="Ruijie Xu" w:date="2022-03-10T12:31:00Z">
              <w:rPr>
                <w:color w:val="000000" w:themeColor="text1"/>
              </w:rPr>
            </w:rPrChange>
          </w:rPr>
          <w:t xml:space="preserve"> only reported Archaea</w:t>
        </w:r>
        <w:del w:id="11120" w:author="Liliana Salvador" w:date="2022-02-26T21:37:00Z">
          <w:r w:rsidR="007C054E" w:rsidRPr="002B42A7" w:rsidDel="00FA738B">
            <w:rPr>
              <w:rFonts w:ascii="Times New Roman" w:hAnsi="Times New Roman" w:cs="Times New Roman"/>
              <w:color w:val="000000" w:themeColor="text1"/>
              <w:rPrChange w:id="11121"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122" w:author="Ruijie Xu" w:date="2022-03-10T12:31:00Z">
              <w:rPr>
                <w:color w:val="000000" w:themeColor="text1"/>
              </w:rPr>
            </w:rPrChange>
          </w:rPr>
          <w:t xml:space="preserve"> and CLARK only reported viru</w:t>
        </w:r>
        <w:del w:id="11123" w:author="Liliana Salvador" w:date="2022-02-26T21:37:00Z">
          <w:r w:rsidR="007C054E" w:rsidRPr="002B42A7" w:rsidDel="00FA738B">
            <w:rPr>
              <w:rFonts w:ascii="Times New Roman" w:hAnsi="Times New Roman" w:cs="Times New Roman"/>
              <w:color w:val="000000" w:themeColor="text1"/>
              <w:rPrChange w:id="11124"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125" w:author="Ruijie Xu" w:date="2022-03-10T12:31:00Z">
              <w:rPr>
                <w:color w:val="000000" w:themeColor="text1"/>
              </w:rPr>
            </w:rPrChange>
          </w:rPr>
          <w:t xml:space="preserve">ses). </w:t>
        </w:r>
      </w:ins>
      <w:ins w:id="11126" w:author="Ruijie Xu" w:date="2022-01-30T12:50:00Z">
        <w:r w:rsidR="00BE5DC0" w:rsidRPr="002B42A7">
          <w:rPr>
            <w:rFonts w:ascii="Times New Roman" w:hAnsi="Times New Roman" w:cs="Times New Roman"/>
            <w:color w:val="000000" w:themeColor="text1"/>
            <w:rPrChange w:id="11127" w:author="Ruijie Xu" w:date="2022-03-10T12:31:00Z">
              <w:rPr>
                <w:color w:val="000000" w:themeColor="text1"/>
              </w:rPr>
            </w:rPrChange>
          </w:rPr>
          <w:t xml:space="preserve">Diamond was found </w:t>
        </w:r>
      </w:ins>
      <w:ins w:id="11128" w:author="Liliana Salvador" w:date="2022-03-08T20:35:00Z">
        <w:r w:rsidR="00963919" w:rsidRPr="002B42A7">
          <w:rPr>
            <w:rFonts w:ascii="Times New Roman" w:hAnsi="Times New Roman" w:cs="Times New Roman"/>
            <w:color w:val="000000" w:themeColor="text1"/>
            <w:rPrChange w:id="11129" w:author="Ruijie Xu" w:date="2022-03-10T12:31:00Z">
              <w:rPr>
                <w:color w:val="000000" w:themeColor="text1"/>
              </w:rPr>
            </w:rPrChange>
          </w:rPr>
          <w:t xml:space="preserve">to be the </w:t>
        </w:r>
      </w:ins>
      <w:ins w:id="11130" w:author="Ruijie Xu" w:date="2022-01-30T12:50:00Z">
        <w:r w:rsidR="00BE5DC0" w:rsidRPr="002B42A7">
          <w:rPr>
            <w:rFonts w:ascii="Times New Roman" w:hAnsi="Times New Roman" w:cs="Times New Roman"/>
            <w:color w:val="000000" w:themeColor="text1"/>
            <w:rPrChange w:id="11131" w:author="Ruijie Xu" w:date="2022-03-10T12:31:00Z">
              <w:rPr>
                <w:color w:val="000000" w:themeColor="text1"/>
              </w:rPr>
            </w:rPrChange>
          </w:rPr>
          <w:t>least sensitive in</w:t>
        </w:r>
      </w:ins>
      <w:ins w:id="11132" w:author="Liliana Salvador" w:date="2022-03-08T20:35:00Z">
        <w:r w:rsidR="00963919" w:rsidRPr="002B42A7">
          <w:rPr>
            <w:rFonts w:ascii="Times New Roman" w:hAnsi="Times New Roman" w:cs="Times New Roman"/>
            <w:color w:val="000000" w:themeColor="text1"/>
            <w:rPrChange w:id="11133" w:author="Ruijie Xu" w:date="2022-03-10T12:31:00Z">
              <w:rPr>
                <w:color w:val="000000" w:themeColor="text1"/>
              </w:rPr>
            </w:rPrChange>
          </w:rPr>
          <w:t xml:space="preserve"> the</w:t>
        </w:r>
      </w:ins>
      <w:ins w:id="11134" w:author="Ruijie Xu" w:date="2022-01-30T12:50:00Z">
        <w:r w:rsidR="00BE5DC0" w:rsidRPr="002B42A7">
          <w:rPr>
            <w:rFonts w:ascii="Times New Roman" w:hAnsi="Times New Roman" w:cs="Times New Roman"/>
            <w:color w:val="000000" w:themeColor="text1"/>
            <w:rPrChange w:id="11135" w:author="Ruijie Xu" w:date="2022-03-10T12:31:00Z">
              <w:rPr>
                <w:color w:val="000000" w:themeColor="text1"/>
              </w:rPr>
            </w:rPrChange>
          </w:rPr>
          <w:t xml:space="preserve"> differentially abundant analyses for </w:t>
        </w:r>
      </w:ins>
      <w:ins w:id="11136" w:author="Ruijie Xu" w:date="2022-01-30T12:51:00Z">
        <w:r w:rsidR="00BE5DC0" w:rsidRPr="002B42A7">
          <w:rPr>
            <w:rFonts w:ascii="Times New Roman" w:hAnsi="Times New Roman" w:cs="Times New Roman"/>
            <w:color w:val="000000" w:themeColor="text1"/>
            <w:rPrChange w:id="11137" w:author="Ruijie Xu" w:date="2022-03-10T12:31:00Z">
              <w:rPr>
                <w:color w:val="000000" w:themeColor="text1"/>
              </w:rPr>
            </w:rPrChange>
          </w:rPr>
          <w:t>all three comparisons between tissue samples</w:t>
        </w:r>
      </w:ins>
      <w:ins w:id="11138" w:author="Ruijie Xu" w:date="2022-01-30T13:26:00Z">
        <w:r w:rsidR="008E222E" w:rsidRPr="002B42A7">
          <w:rPr>
            <w:rFonts w:ascii="Times New Roman" w:hAnsi="Times New Roman" w:cs="Times New Roman"/>
            <w:color w:val="000000" w:themeColor="text1"/>
            <w:rPrChange w:id="11139" w:author="Ruijie Xu" w:date="2022-03-10T12:31:00Z">
              <w:rPr>
                <w:color w:val="000000" w:themeColor="text1"/>
              </w:rPr>
            </w:rPrChange>
          </w:rPr>
          <w:t xml:space="preserve">, </w:t>
        </w:r>
      </w:ins>
      <w:ins w:id="11140" w:author="Ruijie Xu" w:date="2022-01-30T12:51:00Z">
        <w:r w:rsidR="00BE5DC0" w:rsidRPr="002B42A7">
          <w:rPr>
            <w:rFonts w:ascii="Times New Roman" w:hAnsi="Times New Roman" w:cs="Times New Roman"/>
            <w:color w:val="000000" w:themeColor="text1"/>
            <w:rPrChange w:id="11141" w:author="Ruijie Xu" w:date="2022-03-10T12:31:00Z">
              <w:rPr>
                <w:color w:val="000000" w:themeColor="text1"/>
              </w:rPr>
            </w:rPrChange>
          </w:rPr>
          <w:t xml:space="preserve">where phylum taxa </w:t>
        </w:r>
      </w:ins>
      <w:ins w:id="11142" w:author="Ruijie Xu" w:date="2022-01-30T12:52:00Z">
        <w:r w:rsidR="00BE5DC0" w:rsidRPr="002B42A7">
          <w:rPr>
            <w:rFonts w:ascii="Times New Roman" w:hAnsi="Times New Roman" w:cs="Times New Roman"/>
            <w:color w:val="000000" w:themeColor="text1"/>
            <w:rPrChange w:id="11143" w:author="Ruijie Xu" w:date="2022-03-10T12:31:00Z">
              <w:rPr>
                <w:color w:val="000000" w:themeColor="text1"/>
              </w:rPr>
            </w:rPrChange>
          </w:rPr>
          <w:t>identified by all the other software were</w:t>
        </w:r>
      </w:ins>
      <w:ins w:id="11144" w:author="Ruijie Xu" w:date="2022-01-30T14:40:00Z">
        <w:r w:rsidR="00692F00" w:rsidRPr="002B42A7">
          <w:rPr>
            <w:rFonts w:ascii="Times New Roman" w:hAnsi="Times New Roman" w:cs="Times New Roman"/>
            <w:color w:val="000000" w:themeColor="text1"/>
            <w:rPrChange w:id="11145" w:author="Ruijie Xu" w:date="2022-03-10T12:31:00Z">
              <w:rPr>
                <w:color w:val="000000" w:themeColor="text1"/>
              </w:rPr>
            </w:rPrChange>
          </w:rPr>
          <w:t xml:space="preserve"> </w:t>
        </w:r>
      </w:ins>
      <w:ins w:id="11146" w:author="Ruijie Xu" w:date="2022-01-30T12:53:00Z">
        <w:r w:rsidR="00BE5DC0" w:rsidRPr="002B42A7">
          <w:rPr>
            <w:rFonts w:ascii="Times New Roman" w:hAnsi="Times New Roman" w:cs="Times New Roman"/>
            <w:color w:val="000000" w:themeColor="text1"/>
            <w:rPrChange w:id="11147" w:author="Ruijie Xu" w:date="2022-03-10T12:31:00Z">
              <w:rPr>
                <w:color w:val="000000" w:themeColor="text1"/>
              </w:rPr>
            </w:rPrChange>
          </w:rPr>
          <w:t xml:space="preserve">frequently not </w:t>
        </w:r>
      </w:ins>
      <w:ins w:id="11148" w:author="Ruijie Xu" w:date="2022-01-30T12:52:00Z">
        <w:r w:rsidR="00BE5DC0" w:rsidRPr="002B42A7">
          <w:rPr>
            <w:rFonts w:ascii="Times New Roman" w:hAnsi="Times New Roman" w:cs="Times New Roman"/>
            <w:color w:val="000000" w:themeColor="text1"/>
            <w:rPrChange w:id="11149" w:author="Ruijie Xu" w:date="2022-03-10T12:31:00Z">
              <w:rPr>
                <w:color w:val="000000" w:themeColor="text1"/>
              </w:rPr>
            </w:rPrChange>
          </w:rPr>
          <w:t xml:space="preserve">identified </w:t>
        </w:r>
      </w:ins>
      <w:ins w:id="11150" w:author="Ruijie Xu" w:date="2022-01-30T12:53:00Z">
        <w:r w:rsidR="00BE5DC0" w:rsidRPr="002B42A7">
          <w:rPr>
            <w:rFonts w:ascii="Times New Roman" w:hAnsi="Times New Roman" w:cs="Times New Roman"/>
            <w:color w:val="000000" w:themeColor="text1"/>
            <w:rPrChange w:id="11151" w:author="Ruijie Xu" w:date="2022-03-10T12:31:00Z">
              <w:rPr>
                <w:color w:val="000000" w:themeColor="text1"/>
              </w:rPr>
            </w:rPrChange>
          </w:rPr>
          <w:t xml:space="preserve">by Diamond. </w:t>
        </w:r>
      </w:ins>
    </w:p>
    <w:p w14:paraId="6FF1911F" w14:textId="13763FEB" w:rsidR="00692F00" w:rsidRPr="001D2212" w:rsidDel="006F201E" w:rsidRDefault="000312F1" w:rsidP="00D33126">
      <w:pPr>
        <w:spacing w:line="480" w:lineRule="auto"/>
        <w:rPr>
          <w:ins w:id="11152" w:author="Ruijie Xu" w:date="2022-01-30T12:30:00Z"/>
          <w:del w:id="11153" w:author="Rajeev, Sree" w:date="2022-03-03T11:45:00Z"/>
          <w:rFonts w:ascii="Times New Roman" w:hAnsi="Times New Roman" w:cs="Times New Roman"/>
          <w:color w:val="000000" w:themeColor="text1"/>
          <w:rPrChange w:id="11154" w:author="Ruijie Xu" w:date="2022-03-16T15:43:00Z">
            <w:rPr>
              <w:ins w:id="11155" w:author="Ruijie Xu" w:date="2022-01-30T12:30:00Z"/>
              <w:del w:id="11156" w:author="Rajeev, Sree" w:date="2022-03-03T11:45:00Z"/>
              <w:color w:val="000000" w:themeColor="text1"/>
            </w:rPr>
          </w:rPrChange>
        </w:rPr>
      </w:pPr>
      <w:ins w:id="11157" w:author="Ruijie Xu" w:date="2022-03-10T11:26:00Z">
        <w:r w:rsidRPr="002B42A7">
          <w:rPr>
            <w:rFonts w:ascii="Times New Roman" w:hAnsi="Times New Roman" w:cs="Times New Roman"/>
            <w:color w:val="000000" w:themeColor="text1"/>
            <w:rPrChange w:id="11158" w:author="Ruijie Xu" w:date="2022-03-10T12:31:00Z">
              <w:rPr>
                <w:color w:val="000000" w:themeColor="text1"/>
              </w:rPr>
            </w:rPrChange>
          </w:rPr>
          <w:tab/>
        </w:r>
      </w:ins>
      <w:ins w:id="11159" w:author="Ruijie Xu" w:date="2022-01-30T14:40:00Z">
        <w:del w:id="11160" w:author="Rajeev, Sree" w:date="2022-03-03T11:45:00Z">
          <w:r w:rsidR="00692F00" w:rsidRPr="001D2212" w:rsidDel="006F201E">
            <w:rPr>
              <w:rFonts w:ascii="Times New Roman" w:hAnsi="Times New Roman" w:cs="Times New Roman"/>
              <w:color w:val="000000" w:themeColor="text1"/>
              <w:rPrChange w:id="11161" w:author="Ruijie Xu" w:date="2022-03-16T15:43:00Z">
                <w:rPr>
                  <w:color w:val="000000" w:themeColor="text1"/>
                </w:rPr>
              </w:rPrChange>
            </w:rPr>
            <w:delText xml:space="preserve">Leptospira </w:delText>
          </w:r>
        </w:del>
      </w:ins>
      <w:ins w:id="11162" w:author="Liliana Salvador" w:date="2022-02-26T21:29:00Z">
        <w:del w:id="11163" w:author="Rajeev, Sree" w:date="2022-03-03T11:45:00Z">
          <w:r w:rsidR="00B00FC0" w:rsidRPr="001D2212" w:rsidDel="006F201E">
            <w:rPr>
              <w:rFonts w:ascii="Times New Roman" w:hAnsi="Times New Roman" w:cs="Times New Roman"/>
              <w:color w:val="000000" w:themeColor="text1"/>
              <w:rPrChange w:id="11164" w:author="Ruijie Xu" w:date="2022-03-16T15:43:00Z">
                <w:rPr>
                  <w:color w:val="000000" w:themeColor="text1"/>
                </w:rPr>
              </w:rPrChange>
            </w:rPr>
            <w:delText>d</w:delText>
          </w:r>
        </w:del>
      </w:ins>
      <w:ins w:id="11165" w:author="Ruijie Xu" w:date="2022-01-30T14:40:00Z">
        <w:del w:id="11166" w:author="Rajeev, Sree" w:date="2022-03-03T11:45:00Z">
          <w:r w:rsidR="00692F00" w:rsidRPr="001D2212" w:rsidDel="006F201E">
            <w:rPr>
              <w:rFonts w:ascii="Times New Roman" w:hAnsi="Times New Roman" w:cs="Times New Roman"/>
              <w:color w:val="000000" w:themeColor="text1"/>
              <w:rPrChange w:id="11167" w:author="Ruijie Xu" w:date="2022-03-16T15:43:00Z">
                <w:rPr>
                  <w:color w:val="000000" w:themeColor="text1"/>
                </w:rPr>
              </w:rPrChange>
            </w:rPr>
            <w:delText xml:space="preserve">Diagnostic </w:delText>
          </w:r>
        </w:del>
      </w:ins>
      <w:ins w:id="11168" w:author="Liliana Salvador" w:date="2022-02-26T21:29:00Z">
        <w:del w:id="11169" w:author="Rajeev, Sree" w:date="2022-03-03T11:45:00Z">
          <w:r w:rsidR="00B00FC0" w:rsidRPr="001D2212" w:rsidDel="006F201E">
            <w:rPr>
              <w:rFonts w:ascii="Times New Roman" w:hAnsi="Times New Roman" w:cs="Times New Roman"/>
              <w:color w:val="000000" w:themeColor="text1"/>
              <w:rPrChange w:id="11170" w:author="Ruijie Xu" w:date="2022-03-16T15:43:00Z">
                <w:rPr>
                  <w:color w:val="000000" w:themeColor="text1"/>
                </w:rPr>
              </w:rPrChange>
            </w:rPr>
            <w:delText>s</w:delText>
          </w:r>
        </w:del>
      </w:ins>
      <w:ins w:id="11171" w:author="Ruijie Xu" w:date="2022-01-30T14:40:00Z">
        <w:del w:id="11172" w:author="Rajeev, Sree" w:date="2022-03-03T11:45:00Z">
          <w:r w:rsidR="00692F00" w:rsidRPr="001D2212" w:rsidDel="006F201E">
            <w:rPr>
              <w:rFonts w:ascii="Times New Roman" w:hAnsi="Times New Roman" w:cs="Times New Roman"/>
              <w:color w:val="000000" w:themeColor="text1"/>
              <w:rPrChange w:id="11173" w:author="Ruijie Xu" w:date="2022-03-16T15:43:00Z">
                <w:rPr>
                  <w:color w:val="000000" w:themeColor="text1"/>
                </w:rPr>
              </w:rPrChange>
            </w:rPr>
            <w:delText xml:space="preserve">Sensitivity </w:delText>
          </w:r>
        </w:del>
      </w:ins>
      <w:ins w:id="11174" w:author="Liliana Salvador" w:date="2022-02-26T21:29:00Z">
        <w:del w:id="11175" w:author="Rajeev, Sree" w:date="2022-03-03T11:45:00Z">
          <w:r w:rsidR="00B00FC0" w:rsidRPr="001D2212" w:rsidDel="006F201E">
            <w:rPr>
              <w:rFonts w:ascii="Times New Roman" w:hAnsi="Times New Roman" w:cs="Times New Roman"/>
              <w:color w:val="000000" w:themeColor="text1"/>
              <w:rPrChange w:id="11176" w:author="Ruijie Xu" w:date="2022-03-16T15:43:00Z">
                <w:rPr>
                  <w:color w:val="000000" w:themeColor="text1"/>
                </w:rPr>
              </w:rPrChange>
            </w:rPr>
            <w:delText>c</w:delText>
          </w:r>
        </w:del>
      </w:ins>
      <w:ins w:id="11177" w:author="Ruijie Xu" w:date="2022-01-30T14:40:00Z">
        <w:del w:id="11178" w:author="Rajeev, Sree" w:date="2022-03-03T11:45:00Z">
          <w:r w:rsidR="00692F00" w:rsidRPr="001D2212" w:rsidDel="006F201E">
            <w:rPr>
              <w:rFonts w:ascii="Times New Roman" w:hAnsi="Times New Roman" w:cs="Times New Roman"/>
              <w:color w:val="000000" w:themeColor="text1"/>
              <w:rPrChange w:id="11179" w:author="Ruijie Xu" w:date="2022-03-16T15:43:00Z">
                <w:rPr>
                  <w:color w:val="000000" w:themeColor="text1"/>
                </w:rPr>
              </w:rPrChange>
            </w:rPr>
            <w:delText>Comparison</w:delText>
          </w:r>
        </w:del>
      </w:ins>
    </w:p>
    <w:p w14:paraId="1F445B89" w14:textId="2CFF76EA" w:rsidR="0009141C" w:rsidRPr="002B42A7" w:rsidRDefault="000C30C5" w:rsidP="001D2212">
      <w:pPr>
        <w:spacing w:line="480" w:lineRule="auto"/>
        <w:rPr>
          <w:ins w:id="11180" w:author="Ruijie Xu" w:date="2022-03-10T11:17:00Z"/>
          <w:rFonts w:ascii="Times New Roman" w:hAnsi="Times New Roman" w:cs="Times New Roman"/>
          <w:color w:val="000000" w:themeColor="text1"/>
          <w:rPrChange w:id="11181" w:author="Ruijie Xu" w:date="2022-03-10T12:31:00Z">
            <w:rPr>
              <w:ins w:id="11182" w:author="Ruijie Xu" w:date="2022-03-10T11:17:00Z"/>
              <w:color w:val="000000" w:themeColor="text1"/>
            </w:rPr>
          </w:rPrChange>
        </w:rPr>
      </w:pPr>
      <w:bookmarkStart w:id="11183" w:name="OLE_LINK111"/>
      <w:bookmarkStart w:id="11184" w:name="OLE_LINK116"/>
      <w:del w:id="11185" w:author="Ruijie Xu" w:date="2022-03-16T15:38:00Z">
        <w:r w:rsidRPr="001D2212" w:rsidDel="001D2212">
          <w:rPr>
            <w:rFonts w:ascii="Times New Roman" w:hAnsi="Times New Roman" w:cs="Times New Roman"/>
            <w:color w:val="000000" w:themeColor="text1"/>
            <w:rPrChange w:id="11186" w:author="Ruijie Xu" w:date="2022-03-16T15:43:00Z">
              <w:rPr>
                <w:color w:val="000000" w:themeColor="text1"/>
              </w:rPr>
            </w:rPrChange>
          </w:rPr>
          <w:delText>To assess the sensitivity of sho</w:delText>
        </w:r>
        <w:r w:rsidR="00AF0037" w:rsidRPr="001D2212" w:rsidDel="001D2212">
          <w:rPr>
            <w:rFonts w:ascii="Times New Roman" w:hAnsi="Times New Roman" w:cs="Times New Roman"/>
            <w:color w:val="000000" w:themeColor="text1"/>
            <w:rPrChange w:id="11187" w:author="Ruijie Xu" w:date="2022-03-16T15:43:00Z">
              <w:rPr>
                <w:color w:val="000000" w:themeColor="text1"/>
              </w:rPr>
            </w:rPrChange>
          </w:rPr>
          <w:delText>t</w:delText>
        </w:r>
        <w:r w:rsidRPr="001D2212" w:rsidDel="001D2212">
          <w:rPr>
            <w:rFonts w:ascii="Times New Roman" w:hAnsi="Times New Roman" w:cs="Times New Roman"/>
            <w:color w:val="000000" w:themeColor="text1"/>
            <w:rPrChange w:id="11188" w:author="Ruijie Xu" w:date="2022-03-16T15:43:00Z">
              <w:rPr>
                <w:color w:val="000000" w:themeColor="text1"/>
              </w:rPr>
            </w:rPrChange>
          </w:rPr>
          <w:delText>gun metagenomics as a tool for pathogen diagnosis, w</w:delText>
        </w:r>
      </w:del>
      <w:ins w:id="11189" w:author="Ruijie Xu" w:date="2022-03-16T15:42:00Z">
        <w:r w:rsidR="001D2212" w:rsidRPr="001D2212">
          <w:rPr>
            <w:rFonts w:ascii="Times New Roman" w:hAnsi="Times New Roman" w:cs="Times New Roman"/>
            <w:color w:val="000000" w:themeColor="text1"/>
            <w:rPrChange w:id="11190" w:author="Ruijie Xu" w:date="2022-03-16T15:43:00Z">
              <w:rPr>
                <w:rFonts w:ascii="Times New Roman" w:hAnsi="Times New Roman" w:cs="Times New Roman"/>
                <w:i/>
                <w:iCs/>
                <w:color w:val="000000" w:themeColor="text1"/>
              </w:rPr>
            </w:rPrChange>
          </w:rPr>
          <w:t xml:space="preserve">For comparisons in </w:t>
        </w:r>
      </w:ins>
      <w:ins w:id="11191" w:author="Ruijie Xu" w:date="2022-03-16T15:43:00Z">
        <w:r w:rsidR="001D2212" w:rsidRPr="001D2212">
          <w:rPr>
            <w:rFonts w:ascii="Times New Roman" w:hAnsi="Times New Roman" w:cs="Times New Roman"/>
            <w:color w:val="000000" w:themeColor="text1"/>
            <w:rPrChange w:id="11192" w:author="Ruijie Xu" w:date="2022-03-16T15:43:00Z">
              <w:rPr>
                <w:rFonts w:ascii="Times New Roman" w:hAnsi="Times New Roman" w:cs="Times New Roman"/>
                <w:i/>
                <w:iCs/>
                <w:color w:val="000000" w:themeColor="text1"/>
              </w:rPr>
            </w:rPrChange>
          </w:rPr>
          <w:t>sensitivity to</w:t>
        </w:r>
        <w:r w:rsidR="001D2212">
          <w:rPr>
            <w:rFonts w:ascii="Times New Roman" w:hAnsi="Times New Roman" w:cs="Times New Roman"/>
            <w:i/>
            <w:iCs/>
            <w:color w:val="000000" w:themeColor="text1"/>
          </w:rPr>
          <w:t xml:space="preserve"> </w:t>
        </w:r>
      </w:ins>
      <w:del w:id="11193" w:author="Ruijie Xu" w:date="2022-03-16T15:38:00Z">
        <w:r w:rsidRPr="002B42A7" w:rsidDel="001D2212">
          <w:rPr>
            <w:rFonts w:ascii="Times New Roman" w:hAnsi="Times New Roman" w:cs="Times New Roman"/>
            <w:color w:val="000000" w:themeColor="text1"/>
            <w:rPrChange w:id="11194" w:author="Ruijie Xu" w:date="2022-03-10T12:31:00Z">
              <w:rPr>
                <w:color w:val="000000" w:themeColor="text1"/>
              </w:rPr>
            </w:rPrChange>
          </w:rPr>
          <w:delText xml:space="preserve">e </w:delText>
        </w:r>
      </w:del>
      <w:r w:rsidRPr="002B42A7">
        <w:rPr>
          <w:rFonts w:ascii="Times New Roman" w:hAnsi="Times New Roman" w:cs="Times New Roman"/>
          <w:color w:val="000000" w:themeColor="text1"/>
          <w:rPrChange w:id="11195" w:author="Ruijie Xu" w:date="2022-03-10T12:31:00Z">
            <w:rPr>
              <w:color w:val="000000" w:themeColor="text1"/>
            </w:rPr>
          </w:rPrChange>
        </w:rPr>
        <w:t>identif</w:t>
      </w:r>
      <w:ins w:id="11196" w:author="Ruijie Xu" w:date="2022-03-16T15:43:00Z">
        <w:r w:rsidR="001D2212">
          <w:rPr>
            <w:rFonts w:ascii="Times New Roman" w:hAnsi="Times New Roman" w:cs="Times New Roman"/>
            <w:color w:val="000000" w:themeColor="text1"/>
          </w:rPr>
          <w:t>y</w:t>
        </w:r>
      </w:ins>
      <w:del w:id="11197" w:author="Ruijie Xu" w:date="2022-03-16T15:43:00Z">
        <w:r w:rsidRPr="002B42A7" w:rsidDel="001D2212">
          <w:rPr>
            <w:rFonts w:ascii="Times New Roman" w:hAnsi="Times New Roman" w:cs="Times New Roman"/>
            <w:color w:val="000000" w:themeColor="text1"/>
            <w:rPrChange w:id="11198" w:author="Ruijie Xu" w:date="2022-03-10T12:31:00Z">
              <w:rPr>
                <w:color w:val="000000" w:themeColor="text1"/>
              </w:rPr>
            </w:rPrChange>
          </w:rPr>
          <w:delText>ied</w:delText>
        </w:r>
      </w:del>
      <w:r w:rsidRPr="002B42A7">
        <w:rPr>
          <w:rFonts w:ascii="Times New Roman" w:hAnsi="Times New Roman" w:cs="Times New Roman"/>
          <w:color w:val="000000" w:themeColor="text1"/>
          <w:rPrChange w:id="11199" w:author="Ruijie Xu" w:date="2022-03-10T12:31:00Z">
            <w:rPr>
              <w:color w:val="000000" w:themeColor="text1"/>
            </w:rPr>
          </w:rPrChange>
        </w:rPr>
        <w:t xml:space="preserve"> the presence </w:t>
      </w:r>
      <w:r w:rsidR="00325E83" w:rsidRPr="002B42A7">
        <w:rPr>
          <w:rFonts w:ascii="Times New Roman" w:hAnsi="Times New Roman" w:cs="Times New Roman"/>
          <w:color w:val="000000" w:themeColor="text1"/>
          <w:rPrChange w:id="11200"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201" w:author="Ruijie Xu" w:date="2022-03-10T12:31:00Z">
            <w:rPr>
              <w:color w:val="000000" w:themeColor="text1"/>
            </w:rPr>
          </w:rPrChange>
        </w:rPr>
        <w:t>zoon</w:t>
      </w:r>
      <w:r w:rsidR="00325E83" w:rsidRPr="002B42A7">
        <w:rPr>
          <w:rFonts w:ascii="Times New Roman" w:hAnsi="Times New Roman" w:cs="Times New Roman"/>
          <w:color w:val="000000" w:themeColor="text1"/>
          <w:rPrChange w:id="11202" w:author="Ruijie Xu" w:date="2022-03-10T12:31:00Z">
            <w:rPr>
              <w:color w:val="000000" w:themeColor="text1"/>
            </w:rPr>
          </w:rPrChange>
        </w:rPr>
        <w:t>o</w:t>
      </w:r>
      <w:r w:rsidRPr="002B42A7">
        <w:rPr>
          <w:rFonts w:ascii="Times New Roman" w:hAnsi="Times New Roman" w:cs="Times New Roman"/>
          <w:color w:val="000000" w:themeColor="text1"/>
          <w:rPrChange w:id="11203" w:author="Ruijie Xu" w:date="2022-03-10T12:31:00Z">
            <w:rPr>
              <w:color w:val="000000" w:themeColor="text1"/>
            </w:rPr>
          </w:rPrChange>
        </w:rPr>
        <w:t xml:space="preserve">tic pathogen </w:t>
      </w:r>
      <w:del w:id="11204" w:author="Ruijie Xu" w:date="2022-02-02T11:02:00Z">
        <w:r w:rsidRPr="002B42A7" w:rsidDel="00463AA7">
          <w:rPr>
            <w:rFonts w:ascii="Times New Roman" w:hAnsi="Times New Roman" w:cs="Times New Roman"/>
            <w:i/>
            <w:color w:val="000000" w:themeColor="text1"/>
            <w:rPrChange w:id="11205" w:author="Ruijie Xu" w:date="2022-03-10T12:31:00Z">
              <w:rPr>
                <w:i/>
                <w:color w:val="000000" w:themeColor="text1"/>
              </w:rPr>
            </w:rPrChange>
          </w:rPr>
          <w:delText>Leptospira</w:delText>
        </w:r>
      </w:del>
      <w:ins w:id="11206" w:author="Ruijie Xu" w:date="2022-02-02T11:02:00Z">
        <w:r w:rsidR="00463AA7" w:rsidRPr="002B42A7">
          <w:rPr>
            <w:rFonts w:ascii="Times New Roman" w:hAnsi="Times New Roman" w:cs="Times New Roman"/>
            <w:i/>
            <w:color w:val="000000" w:themeColor="text1"/>
            <w:rPrChange w:id="11207" w:author="Ruijie Xu" w:date="2022-03-10T12:31:00Z">
              <w:rPr>
                <w:i/>
                <w:color w:val="000000" w:themeColor="text1"/>
              </w:rPr>
            </w:rPrChange>
          </w:rPr>
          <w:t>Leptospira</w:t>
        </w:r>
      </w:ins>
      <w:r w:rsidRPr="002B42A7">
        <w:rPr>
          <w:rFonts w:ascii="Times New Roman" w:hAnsi="Times New Roman" w:cs="Times New Roman"/>
          <w:color w:val="000000" w:themeColor="text1"/>
          <w:rPrChange w:id="11208"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209" w:author="Ruijie Xu" w:date="2022-03-10T12:31:00Z">
            <w:rPr>
              <w:color w:val="000000" w:themeColor="text1"/>
            </w:rPr>
          </w:rPrChange>
        </w:rPr>
        <w:t xml:space="preserve">in </w:t>
      </w:r>
      <w:r w:rsidRPr="002B42A7">
        <w:rPr>
          <w:rFonts w:ascii="Times New Roman" w:hAnsi="Times New Roman" w:cs="Times New Roman"/>
          <w:color w:val="000000" w:themeColor="text1"/>
          <w:rPrChange w:id="11210" w:author="Ruijie Xu" w:date="2022-03-10T12:31:00Z">
            <w:rPr>
              <w:color w:val="000000" w:themeColor="text1"/>
            </w:rPr>
          </w:rPrChange>
        </w:rPr>
        <w:t>all of our tissue samples</w:t>
      </w:r>
      <w:ins w:id="11211" w:author="Ruijie Xu" w:date="2022-03-16T15:43:00Z">
        <w:r w:rsidR="001D2212">
          <w:rPr>
            <w:rFonts w:ascii="Times New Roman" w:hAnsi="Times New Roman" w:cs="Times New Roman"/>
            <w:color w:val="000000" w:themeColor="text1"/>
          </w:rPr>
          <w:t>,</w:t>
        </w:r>
      </w:ins>
      <w:ins w:id="11212" w:author="Ruijie Xu" w:date="2022-01-30T13:27:00Z">
        <w:r w:rsidR="002B7BBF" w:rsidRPr="002B42A7">
          <w:rPr>
            <w:rFonts w:ascii="Times New Roman" w:hAnsi="Times New Roman" w:cs="Times New Roman"/>
            <w:color w:val="000000" w:themeColor="text1"/>
            <w:rPrChange w:id="11213" w:author="Ruijie Xu" w:date="2022-03-10T12:31:00Z">
              <w:rPr>
                <w:color w:val="000000" w:themeColor="text1"/>
              </w:rPr>
            </w:rPrChange>
          </w:rPr>
          <w:t xml:space="preserve"> </w:t>
        </w:r>
      </w:ins>
      <w:del w:id="11214" w:author="Ruijie Xu" w:date="2022-01-30T13:26:00Z">
        <w:r w:rsidRPr="002B42A7" w:rsidDel="00DA501B">
          <w:rPr>
            <w:rFonts w:ascii="Times New Roman" w:hAnsi="Times New Roman" w:cs="Times New Roman"/>
            <w:color w:val="000000" w:themeColor="text1"/>
            <w:rPrChange w:id="11215"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216"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217"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218"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219"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220"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221"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222"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223"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224"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225"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226"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227"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228"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229"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230"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231"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232" w:author="Ruijie Xu" w:date="2022-03-10T12:31:00Z">
              <w:rPr>
                <w:i/>
                <w:iCs/>
                <w:color w:val="000000"/>
              </w:rPr>
            </w:rPrChange>
          </w:rPr>
          <w:delText>et al.</w:delText>
        </w:r>
        <w:r w:rsidR="00350DBF" w:rsidRPr="002B42A7" w:rsidDel="002B7BBF">
          <w:rPr>
            <w:rFonts w:ascii="Times New Roman" w:hAnsi="Times New Roman" w:cs="Times New Roman"/>
            <w:color w:val="000000"/>
            <w:rPrChange w:id="11233"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234" w:author="Ruijie Xu" w:date="2022-03-10T12:31:00Z">
              <w:rPr>
                <w:i/>
                <w:iCs/>
                <w:color w:val="000000"/>
              </w:rPr>
            </w:rPrChange>
          </w:rPr>
          <w:delText>et al.</w:delText>
        </w:r>
        <w:r w:rsidR="00350DBF" w:rsidRPr="002B42A7" w:rsidDel="002B7BBF">
          <w:rPr>
            <w:rFonts w:ascii="Times New Roman" w:hAnsi="Times New Roman" w:cs="Times New Roman"/>
            <w:color w:val="000000"/>
            <w:rPrChange w:id="11235"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236" w:author="Ruijie Xu" w:date="2022-03-10T12:31:00Z">
              <w:rPr>
                <w:i/>
                <w:iCs/>
                <w:color w:val="000000"/>
              </w:rPr>
            </w:rPrChange>
          </w:rPr>
          <w:delText>et al.</w:delText>
        </w:r>
        <w:r w:rsidR="00350DBF" w:rsidRPr="002B42A7" w:rsidDel="002B7BBF">
          <w:rPr>
            <w:rFonts w:ascii="Times New Roman" w:hAnsi="Times New Roman" w:cs="Times New Roman"/>
            <w:color w:val="000000"/>
            <w:rPrChange w:id="11237"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238"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239"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240" w:author="Ruijie Xu" w:date="2022-03-10T12:31:00Z">
              <w:rPr>
                <w:color w:val="000000" w:themeColor="text1"/>
              </w:rPr>
            </w:rPrChange>
          </w:rPr>
          <w:delText xml:space="preserve"> </w:delText>
        </w:r>
      </w:del>
      <w:ins w:id="11241" w:author="Ruijie Xu" w:date="2022-01-30T13:28:00Z">
        <w:r w:rsidR="00380B0E" w:rsidRPr="002B42A7">
          <w:rPr>
            <w:rFonts w:ascii="Times New Roman" w:hAnsi="Times New Roman" w:cs="Times New Roman"/>
            <w:color w:val="000000" w:themeColor="text1"/>
            <w:rPrChange w:id="11242" w:author="Ruijie Xu" w:date="2022-03-10T12:31:00Z">
              <w:rPr>
                <w:color w:val="000000" w:themeColor="text1"/>
              </w:rPr>
            </w:rPrChange>
          </w:rPr>
          <w:t>Centrifuge</w:t>
        </w:r>
      </w:ins>
      <w:ins w:id="11243" w:author="Ruijie Xu" w:date="2022-01-30T13:51:00Z">
        <w:r w:rsidR="006C43DC" w:rsidRPr="002B42A7">
          <w:rPr>
            <w:rFonts w:ascii="Times New Roman" w:hAnsi="Times New Roman" w:cs="Times New Roman"/>
            <w:color w:val="000000" w:themeColor="text1"/>
            <w:rPrChange w:id="11244" w:author="Ruijie Xu" w:date="2022-03-10T12:31:00Z">
              <w:rPr>
                <w:color w:val="000000" w:themeColor="text1"/>
              </w:rPr>
            </w:rPrChange>
          </w:rPr>
          <w:t xml:space="preserve"> and</w:t>
        </w:r>
      </w:ins>
      <w:ins w:id="11245" w:author="Ruijie Xu" w:date="2022-01-30T13:28:00Z">
        <w:r w:rsidR="00380B0E" w:rsidRPr="002B42A7">
          <w:rPr>
            <w:rFonts w:ascii="Times New Roman" w:hAnsi="Times New Roman" w:cs="Times New Roman"/>
            <w:color w:val="000000" w:themeColor="text1"/>
            <w:rPrChange w:id="11246" w:author="Ruijie Xu" w:date="2022-03-10T12:31:00Z">
              <w:rPr>
                <w:color w:val="000000" w:themeColor="text1"/>
              </w:rPr>
            </w:rPrChange>
          </w:rPr>
          <w:t xml:space="preserve"> Kaiju</w:t>
        </w:r>
      </w:ins>
      <w:ins w:id="11247" w:author="Ruijie Xu" w:date="2022-01-30T13:51:00Z">
        <w:r w:rsidR="006C43DC" w:rsidRPr="002B42A7">
          <w:rPr>
            <w:rFonts w:ascii="Times New Roman" w:hAnsi="Times New Roman" w:cs="Times New Roman"/>
            <w:color w:val="000000" w:themeColor="text1"/>
            <w:rPrChange w:id="11248" w:author="Ruijie Xu" w:date="2022-03-10T12:31:00Z">
              <w:rPr>
                <w:color w:val="000000" w:themeColor="text1"/>
              </w:rPr>
            </w:rPrChange>
          </w:rPr>
          <w:t xml:space="preserve"> </w:t>
        </w:r>
      </w:ins>
      <w:ins w:id="11249" w:author="Ruijie Xu" w:date="2022-01-30T13:28:00Z">
        <w:r w:rsidR="00380B0E" w:rsidRPr="002B42A7">
          <w:rPr>
            <w:rFonts w:ascii="Times New Roman" w:hAnsi="Times New Roman" w:cs="Times New Roman"/>
            <w:color w:val="000000" w:themeColor="text1"/>
            <w:rPrChange w:id="11250" w:author="Ruijie Xu" w:date="2022-03-10T12:31:00Z">
              <w:rPr>
                <w:color w:val="000000" w:themeColor="text1"/>
              </w:rPr>
            </w:rPrChange>
          </w:rPr>
          <w:t xml:space="preserve">were found </w:t>
        </w:r>
      </w:ins>
      <w:ins w:id="11251" w:author="Liliana Salvador" w:date="2022-03-08T20:36:00Z">
        <w:r w:rsidR="00963919" w:rsidRPr="002B42A7">
          <w:rPr>
            <w:rFonts w:ascii="Times New Roman" w:hAnsi="Times New Roman" w:cs="Times New Roman"/>
            <w:color w:val="000000" w:themeColor="text1"/>
            <w:rPrChange w:id="11252" w:author="Ruijie Xu" w:date="2022-03-10T12:31:00Z">
              <w:rPr>
                <w:color w:val="000000" w:themeColor="text1"/>
              </w:rPr>
            </w:rPrChange>
          </w:rPr>
          <w:t xml:space="preserve">the </w:t>
        </w:r>
      </w:ins>
      <w:ins w:id="11253" w:author="Ruijie Xu" w:date="2022-01-30T13:29:00Z">
        <w:r w:rsidR="00380B0E" w:rsidRPr="002B42A7">
          <w:rPr>
            <w:rFonts w:ascii="Times New Roman" w:hAnsi="Times New Roman" w:cs="Times New Roman"/>
            <w:color w:val="000000" w:themeColor="text1"/>
            <w:rPrChange w:id="11254" w:author="Ruijie Xu" w:date="2022-03-10T12:31:00Z">
              <w:rPr>
                <w:color w:val="000000" w:themeColor="text1"/>
              </w:rPr>
            </w:rPrChange>
          </w:rPr>
          <w:t xml:space="preserve">most sensitive </w:t>
        </w:r>
      </w:ins>
      <w:ins w:id="11255" w:author="Liliana Salvador" w:date="2022-03-08T20:36:00Z">
        <w:r w:rsidR="00963919" w:rsidRPr="002B42A7">
          <w:rPr>
            <w:rFonts w:ascii="Times New Roman" w:hAnsi="Times New Roman" w:cs="Times New Roman"/>
            <w:color w:val="000000" w:themeColor="text1"/>
            <w:rPrChange w:id="11256" w:author="Ruijie Xu" w:date="2022-03-10T12:31:00Z">
              <w:rPr>
                <w:color w:val="000000" w:themeColor="text1"/>
              </w:rPr>
            </w:rPrChange>
          </w:rPr>
          <w:t xml:space="preserve">software </w:t>
        </w:r>
      </w:ins>
      <w:ins w:id="11257" w:author="Ruijie Xu" w:date="2022-01-30T13:29:00Z">
        <w:r w:rsidR="00380B0E" w:rsidRPr="002B42A7">
          <w:rPr>
            <w:rFonts w:ascii="Times New Roman" w:hAnsi="Times New Roman" w:cs="Times New Roman"/>
            <w:color w:val="000000" w:themeColor="text1"/>
            <w:rPrChange w:id="11258" w:author="Ruijie Xu" w:date="2022-03-10T12:31:00Z">
              <w:rPr>
                <w:color w:val="000000" w:themeColor="text1"/>
              </w:rPr>
            </w:rPrChange>
          </w:rPr>
          <w:t>in diagno</w:t>
        </w:r>
        <w:del w:id="11259" w:author="Liliana Salvador" w:date="2022-02-26T21:38:00Z">
          <w:r w:rsidR="00380B0E" w:rsidRPr="002B42A7" w:rsidDel="00FA738B">
            <w:rPr>
              <w:rFonts w:ascii="Times New Roman" w:hAnsi="Times New Roman" w:cs="Times New Roman"/>
              <w:color w:val="000000" w:themeColor="text1"/>
              <w:rPrChange w:id="11260"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261"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262"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263" w:author="Ruijie Xu" w:date="2022-03-10T12:31:00Z">
              <w:rPr>
                <w:color w:val="000000" w:themeColor="text1"/>
              </w:rPr>
            </w:rPrChange>
          </w:rPr>
          <w:t>, where Cent</w:t>
        </w:r>
      </w:ins>
      <w:ins w:id="11264" w:author="Ruijie Xu" w:date="2022-01-30T13:30:00Z">
        <w:r w:rsidR="00380B0E" w:rsidRPr="002B42A7">
          <w:rPr>
            <w:rFonts w:ascii="Times New Roman" w:hAnsi="Times New Roman" w:cs="Times New Roman"/>
            <w:color w:val="000000" w:themeColor="text1"/>
            <w:rPrChange w:id="11265" w:author="Ruijie Xu" w:date="2022-03-10T12:31:00Z">
              <w:rPr>
                <w:color w:val="000000" w:themeColor="text1"/>
              </w:rPr>
            </w:rPrChange>
          </w:rPr>
          <w:t xml:space="preserve">rifuge </w:t>
        </w:r>
        <w:del w:id="11266" w:author="Liliana Salvador" w:date="2022-02-26T21:38:00Z">
          <w:r w:rsidR="00380B0E" w:rsidRPr="002B42A7" w:rsidDel="00FA738B">
            <w:rPr>
              <w:rFonts w:ascii="Times New Roman" w:hAnsi="Times New Roman" w:cs="Times New Roman"/>
              <w:color w:val="000000" w:themeColor="text1"/>
              <w:rPrChange w:id="11267"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268" w:author="Ruijie Xu" w:date="2022-03-10T12:31:00Z">
              <w:rPr>
                <w:color w:val="000000" w:themeColor="text1"/>
              </w:rPr>
            </w:rPrChange>
          </w:rPr>
          <w:t xml:space="preserve">reported the presence of </w:t>
        </w:r>
        <w:r w:rsidR="00380B0E" w:rsidRPr="002B42A7">
          <w:rPr>
            <w:rFonts w:ascii="Times New Roman" w:hAnsi="Times New Roman" w:cs="Times New Roman"/>
            <w:i/>
            <w:iCs/>
            <w:color w:val="000000" w:themeColor="text1"/>
            <w:rPrChange w:id="11269" w:author="Ruijie Xu" w:date="2022-03-10T12:31:00Z">
              <w:rPr>
                <w:color w:val="000000" w:themeColor="text1"/>
              </w:rPr>
            </w:rPrChange>
          </w:rPr>
          <w:t>Leptospria</w:t>
        </w:r>
        <w:r w:rsidR="00380B0E" w:rsidRPr="002B42A7">
          <w:rPr>
            <w:rFonts w:ascii="Times New Roman" w:hAnsi="Times New Roman" w:cs="Times New Roman"/>
            <w:color w:val="000000" w:themeColor="text1"/>
            <w:rPrChange w:id="11270" w:author="Ruijie Xu" w:date="2022-03-10T12:31:00Z">
              <w:rPr>
                <w:color w:val="000000" w:themeColor="text1"/>
              </w:rPr>
            </w:rPrChange>
          </w:rPr>
          <w:t xml:space="preserve"> in all </w:t>
        </w:r>
        <w:del w:id="11271" w:author="Liliana Salvador" w:date="2022-02-26T21:38:00Z">
          <w:r w:rsidR="00380B0E" w:rsidRPr="002B42A7" w:rsidDel="00FA738B">
            <w:rPr>
              <w:rFonts w:ascii="Times New Roman" w:hAnsi="Times New Roman" w:cs="Times New Roman"/>
              <w:color w:val="000000" w:themeColor="text1"/>
              <w:rPrChange w:id="11272" w:author="Ruijie Xu" w:date="2022-03-10T12:31:00Z">
                <w:rPr>
                  <w:color w:val="000000" w:themeColor="text1"/>
                </w:rPr>
              </w:rPrChange>
            </w:rPr>
            <w:delText>12</w:delText>
          </w:r>
        </w:del>
      </w:ins>
      <w:ins w:id="11273" w:author="Liliana Salvador" w:date="2022-02-26T21:38:00Z">
        <w:r w:rsidR="00FA738B" w:rsidRPr="002B42A7">
          <w:rPr>
            <w:rFonts w:ascii="Times New Roman" w:hAnsi="Times New Roman" w:cs="Times New Roman"/>
            <w:color w:val="000000" w:themeColor="text1"/>
            <w:rPrChange w:id="11274" w:author="Ruijie Xu" w:date="2022-03-10T12:31:00Z">
              <w:rPr>
                <w:color w:val="000000" w:themeColor="text1"/>
              </w:rPr>
            </w:rPrChange>
          </w:rPr>
          <w:t>the</w:t>
        </w:r>
      </w:ins>
      <w:ins w:id="11275" w:author="Ruijie Xu" w:date="2022-01-30T13:30:00Z">
        <w:r w:rsidR="00380B0E" w:rsidRPr="002B42A7">
          <w:rPr>
            <w:rFonts w:ascii="Times New Roman" w:hAnsi="Times New Roman" w:cs="Times New Roman"/>
            <w:color w:val="000000" w:themeColor="text1"/>
            <w:rPrChange w:id="11276" w:author="Ruijie Xu" w:date="2022-03-10T12:31:00Z">
              <w:rPr>
                <w:color w:val="000000" w:themeColor="text1"/>
              </w:rPr>
            </w:rPrChange>
          </w:rPr>
          <w:t xml:space="preserve"> samples.</w:t>
        </w:r>
      </w:ins>
      <w:ins w:id="11277" w:author="Ruijie Xu" w:date="2022-01-30T13:31:00Z">
        <w:r w:rsidR="00380B0E" w:rsidRPr="002B42A7">
          <w:rPr>
            <w:rFonts w:ascii="Times New Roman" w:hAnsi="Times New Roman" w:cs="Times New Roman"/>
            <w:color w:val="000000" w:themeColor="text1"/>
            <w:rPrChange w:id="11278" w:author="Ruijie Xu" w:date="2022-03-10T12:31:00Z">
              <w:rPr>
                <w:color w:val="000000" w:themeColor="text1"/>
              </w:rPr>
            </w:rPrChange>
          </w:rPr>
          <w:t xml:space="preserve"> </w:t>
        </w:r>
      </w:ins>
      <w:ins w:id="11279" w:author="Liliana Salvador" w:date="2022-02-26T21:38:00Z">
        <w:del w:id="11280" w:author="Ruijie Xu" w:date="2022-03-10T11:27:00Z">
          <w:r w:rsidR="00FA738B" w:rsidRPr="002B42A7" w:rsidDel="003E6F86">
            <w:rPr>
              <w:rFonts w:ascii="Times New Roman" w:hAnsi="Times New Roman" w:cs="Times New Roman"/>
              <w:color w:val="000000" w:themeColor="text1"/>
              <w:rPrChange w:id="11281" w:author="Ruijie Xu" w:date="2022-03-10T12:31:00Z">
                <w:rPr>
                  <w:color w:val="000000" w:themeColor="text1"/>
                </w:rPr>
              </w:rPrChange>
            </w:rPr>
            <w:delText xml:space="preserve">the </w:delText>
          </w:r>
        </w:del>
      </w:ins>
      <w:ins w:id="11282" w:author="Liliana Salvador" w:date="2022-02-26T21:39:00Z">
        <w:del w:id="11283" w:author="Ruijie Xu" w:date="2022-03-10T11:27:00Z">
          <w:r w:rsidR="00FA738B" w:rsidRPr="002B42A7" w:rsidDel="003E6F86">
            <w:rPr>
              <w:rFonts w:ascii="Times New Roman" w:hAnsi="Times New Roman" w:cs="Times New Roman"/>
              <w:i/>
              <w:color w:val="000000" w:themeColor="text1"/>
              <w:rPrChange w:id="11284"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285" w:author="Ruijie Xu" w:date="2022-03-10T12:31:00Z">
                <w:rPr>
                  <w:color w:val="000000" w:themeColor="text1"/>
                </w:rPr>
              </w:rPrChange>
            </w:rPr>
            <w:delText xml:space="preserve">in </w:delText>
          </w:r>
        </w:del>
      </w:ins>
      <w:ins w:id="11286" w:author="Rajeev, Sree" w:date="2022-03-03T11:45:00Z">
        <w:del w:id="11287" w:author="Ruijie Xu" w:date="2022-03-10T11:27:00Z">
          <w:r w:rsidR="006F201E" w:rsidRPr="002B42A7" w:rsidDel="003E6F86">
            <w:rPr>
              <w:rFonts w:ascii="Times New Roman" w:hAnsi="Times New Roman" w:cs="Times New Roman"/>
              <w:color w:val="000000" w:themeColor="text1"/>
              <w:rPrChange w:id="11288" w:author="Ruijie Xu" w:date="2022-03-10T12:31:00Z">
                <w:rPr>
                  <w:color w:val="000000" w:themeColor="text1"/>
                </w:rPr>
              </w:rPrChange>
            </w:rPr>
            <w:delText>l</w:delText>
          </w:r>
        </w:del>
      </w:ins>
      <w:del w:id="11289" w:author="Ruijie Xu" w:date="2022-01-30T13:28:00Z">
        <w:r w:rsidR="00BE6F57" w:rsidRPr="002B42A7" w:rsidDel="00370222">
          <w:rPr>
            <w:rFonts w:ascii="Times New Roman" w:hAnsi="Times New Roman" w:cs="Times New Roman"/>
            <w:color w:val="000000" w:themeColor="text1"/>
            <w:rPrChange w:id="11290"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291"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292"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293"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294"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295"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296"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297"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298"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299"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300"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301"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302"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303"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304"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305"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306"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307"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308"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309"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310"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311"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312"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313"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314"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315"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316"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317"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318"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319"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320"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321"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322"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323"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324"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325"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326"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327"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328"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329"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330"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331"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332"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333"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334"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335"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336"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337"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338"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339"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340"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341"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342"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343"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344"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345"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346" w:author="Ruijie Xu" w:date="2022-03-10T12:31:00Z">
              <w:rPr>
                <w:color w:val="000000" w:themeColor="text1"/>
              </w:rPr>
            </w:rPrChange>
          </w:rPr>
          <w:delText>.</w:delText>
        </w:r>
      </w:del>
      <w:del w:id="11347" w:author="Ruijie Xu" w:date="2022-02-27T13:10:00Z">
        <w:r w:rsidR="00234370" w:rsidRPr="002B42A7" w:rsidDel="00E618AC">
          <w:rPr>
            <w:rFonts w:ascii="Times New Roman" w:hAnsi="Times New Roman" w:cs="Times New Roman"/>
            <w:color w:val="000000" w:themeColor="text1"/>
            <w:rPrChange w:id="11348" w:author="Ruijie Xu" w:date="2022-03-10T12:31:00Z">
              <w:rPr>
                <w:color w:val="000000" w:themeColor="text1"/>
              </w:rPr>
            </w:rPrChange>
          </w:rPr>
          <w:delText xml:space="preserve"> </w:delText>
        </w:r>
      </w:del>
      <w:ins w:id="11349" w:author="Ruijie Xu" w:date="2022-01-30T13:33:00Z">
        <w:r w:rsidR="00506F24" w:rsidRPr="002B42A7">
          <w:rPr>
            <w:rFonts w:ascii="Times New Roman" w:hAnsi="Times New Roman" w:cs="Times New Roman"/>
            <w:color w:val="000000" w:themeColor="text1"/>
            <w:rPrChange w:id="11350"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351"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352" w:author="Ruijie Xu" w:date="2022-03-10T12:31:00Z">
              <w:rPr>
                <w:color w:val="000000" w:themeColor="text1"/>
              </w:rPr>
            </w:rPrChange>
          </w:rPr>
          <w:t xml:space="preserve"> </w:t>
        </w:r>
      </w:ins>
      <w:ins w:id="11353" w:author="Ruijie Xu" w:date="2022-01-30T14:42:00Z">
        <w:del w:id="11354" w:author="Liliana Salvador" w:date="2022-02-26T21:40:00Z">
          <w:r w:rsidR="00B352B9" w:rsidRPr="002B42A7" w:rsidDel="00FA738B">
            <w:rPr>
              <w:rFonts w:ascii="Times New Roman" w:hAnsi="Times New Roman" w:cs="Times New Roman"/>
              <w:color w:val="000000" w:themeColor="text1"/>
              <w:rPrChange w:id="11355" w:author="Ruijie Xu" w:date="2022-03-10T12:31:00Z">
                <w:rPr>
                  <w:color w:val="000000" w:themeColor="text1"/>
                </w:rPr>
              </w:rPrChange>
            </w:rPr>
            <w:delText xml:space="preserve">pathogens </w:delText>
          </w:r>
        </w:del>
      </w:ins>
      <w:ins w:id="11356" w:author="Ruijie Xu" w:date="2022-01-30T13:33:00Z">
        <w:del w:id="11357" w:author="Rajeev, Sree" w:date="2022-03-03T11:46:00Z">
          <w:r w:rsidR="00506F24" w:rsidRPr="002B42A7" w:rsidDel="006F201E">
            <w:rPr>
              <w:rFonts w:ascii="Times New Roman" w:hAnsi="Times New Roman" w:cs="Times New Roman"/>
              <w:color w:val="000000" w:themeColor="text1"/>
              <w:rPrChange w:id="11358" w:author="Ruijie Xu" w:date="2022-03-10T12:31:00Z">
                <w:rPr>
                  <w:color w:val="000000" w:themeColor="text1"/>
                </w:rPr>
              </w:rPrChange>
            </w:rPr>
            <w:delText xml:space="preserve">were mainly </w:delText>
          </w:r>
        </w:del>
      </w:ins>
      <w:ins w:id="11359" w:author="Ruijie Xu" w:date="2022-02-27T13:12:00Z">
        <w:del w:id="11360" w:author="Rajeev, Sree" w:date="2022-03-03T11:46:00Z">
          <w:r w:rsidR="00E618AC" w:rsidRPr="002B42A7" w:rsidDel="006F201E">
            <w:rPr>
              <w:rFonts w:ascii="Times New Roman" w:hAnsi="Times New Roman" w:cs="Times New Roman"/>
              <w:color w:val="000000" w:themeColor="text1"/>
              <w:rPrChange w:id="11361" w:author="Ruijie Xu" w:date="2022-03-10T12:31:00Z">
                <w:rPr>
                  <w:color w:val="000000" w:themeColor="text1"/>
                </w:rPr>
              </w:rPrChange>
            </w:rPr>
            <w:delText>deposited</w:delText>
          </w:r>
        </w:del>
      </w:ins>
      <w:ins w:id="11362" w:author="Liliana Salvador" w:date="2022-02-26T21:40:00Z">
        <w:del w:id="11363" w:author="Rajeev, Sree" w:date="2022-03-03T11:46:00Z">
          <w:r w:rsidR="00FA738B" w:rsidRPr="002B42A7" w:rsidDel="006F201E">
            <w:rPr>
              <w:rFonts w:ascii="Times New Roman" w:hAnsi="Times New Roman" w:cs="Times New Roman"/>
              <w:color w:val="000000" w:themeColor="text1"/>
              <w:rPrChange w:id="11364" w:author="Ruijie Xu" w:date="2022-03-10T12:31:00Z">
                <w:rPr>
                  <w:color w:val="000000" w:themeColor="text1"/>
                </w:rPr>
              </w:rPrChange>
            </w:rPr>
            <w:delText>ted</w:delText>
          </w:r>
        </w:del>
      </w:ins>
      <w:ins w:id="11365" w:author="Ruijie Xu" w:date="2022-01-30T13:33:00Z">
        <w:del w:id="11366" w:author="Rajeev, Sree" w:date="2022-03-03T11:46:00Z">
          <w:r w:rsidR="00506F24" w:rsidRPr="002B42A7" w:rsidDel="006F201E">
            <w:rPr>
              <w:rFonts w:ascii="Times New Roman" w:hAnsi="Times New Roman" w:cs="Times New Roman"/>
              <w:color w:val="000000" w:themeColor="text1"/>
              <w:rPrChange w:id="11367" w:author="Ruijie Xu" w:date="2022-03-10T12:31:00Z">
                <w:rPr>
                  <w:color w:val="000000" w:themeColor="text1"/>
                </w:rPr>
              </w:rPrChange>
            </w:rPr>
            <w:delText xml:space="preserve"> in the</w:delText>
          </w:r>
        </w:del>
      </w:ins>
      <w:ins w:id="11368" w:author="Rajeev, Sree" w:date="2022-03-03T11:46:00Z">
        <w:r w:rsidR="006F201E" w:rsidRPr="002B42A7">
          <w:rPr>
            <w:rFonts w:ascii="Times New Roman" w:hAnsi="Times New Roman" w:cs="Times New Roman"/>
            <w:color w:val="000000" w:themeColor="text1"/>
            <w:rPrChange w:id="11369" w:author="Ruijie Xu" w:date="2022-03-10T12:31:00Z">
              <w:rPr>
                <w:color w:val="000000" w:themeColor="text1"/>
              </w:rPr>
            </w:rPrChange>
          </w:rPr>
          <w:t>colonizes the</w:t>
        </w:r>
        <w:del w:id="11370" w:author="Ruijie Xu" w:date="2022-03-16T17:07:00Z">
          <w:r w:rsidR="006F201E" w:rsidRPr="002B42A7" w:rsidDel="00760291">
            <w:rPr>
              <w:rFonts w:ascii="Times New Roman" w:hAnsi="Times New Roman" w:cs="Times New Roman"/>
              <w:color w:val="000000" w:themeColor="text1"/>
              <w:rPrChange w:id="11371" w:author="Ruijie Xu" w:date="2022-03-10T12:31:00Z">
                <w:rPr>
                  <w:color w:val="000000" w:themeColor="text1"/>
                </w:rPr>
              </w:rPrChange>
            </w:rPr>
            <w:delText xml:space="preserve"> </w:delText>
          </w:r>
        </w:del>
      </w:ins>
      <w:ins w:id="11372" w:author="Ruijie Xu" w:date="2022-01-30T13:33:00Z">
        <w:r w:rsidR="00506F24" w:rsidRPr="002B42A7">
          <w:rPr>
            <w:rFonts w:ascii="Times New Roman" w:hAnsi="Times New Roman" w:cs="Times New Roman"/>
            <w:color w:val="000000" w:themeColor="text1"/>
            <w:rPrChange w:id="11373" w:author="Ruijie Xu" w:date="2022-03-10T12:31:00Z">
              <w:rPr>
                <w:color w:val="000000" w:themeColor="text1"/>
              </w:rPr>
            </w:rPrChange>
          </w:rPr>
          <w:t xml:space="preserve"> </w:t>
        </w:r>
      </w:ins>
      <w:ins w:id="11374" w:author="Ruijie Xu" w:date="2022-01-30T13:52:00Z">
        <w:r w:rsidR="00417B80" w:rsidRPr="002B42A7">
          <w:rPr>
            <w:rFonts w:ascii="Times New Roman" w:hAnsi="Times New Roman" w:cs="Times New Roman"/>
            <w:color w:val="000000" w:themeColor="text1"/>
            <w:rPrChange w:id="11375" w:author="Ruijie Xu" w:date="2022-03-10T12:31:00Z">
              <w:rPr>
                <w:color w:val="000000" w:themeColor="text1"/>
              </w:rPr>
            </w:rPrChange>
          </w:rPr>
          <w:t>kidney</w:t>
        </w:r>
      </w:ins>
      <w:ins w:id="11376" w:author="Ruijie Xu" w:date="2022-01-30T13:33:00Z">
        <w:r w:rsidR="00506F24" w:rsidRPr="002B42A7">
          <w:rPr>
            <w:rFonts w:ascii="Times New Roman" w:hAnsi="Times New Roman" w:cs="Times New Roman"/>
            <w:color w:val="000000" w:themeColor="text1"/>
            <w:rPrChange w:id="11377" w:author="Ruijie Xu" w:date="2022-03-10T12:31:00Z">
              <w:rPr>
                <w:color w:val="000000" w:themeColor="text1"/>
              </w:rPr>
            </w:rPrChange>
          </w:rPr>
          <w:t xml:space="preserve"> of rats </w:t>
        </w:r>
        <w:del w:id="11378" w:author="Rajeev, Sree" w:date="2022-03-03T11:46:00Z">
          <w:r w:rsidR="00506F24" w:rsidRPr="002B42A7" w:rsidDel="006F201E">
            <w:rPr>
              <w:rFonts w:ascii="Times New Roman" w:hAnsi="Times New Roman" w:cs="Times New Roman"/>
              <w:color w:val="000000" w:themeColor="text1"/>
              <w:rPrChange w:id="11379" w:author="Ruijie Xu" w:date="2022-03-10T12:31:00Z">
                <w:rPr>
                  <w:color w:val="000000" w:themeColor="text1"/>
                </w:rPr>
              </w:rPrChange>
            </w:rPr>
            <w:delText xml:space="preserve">before </w:delText>
          </w:r>
        </w:del>
      </w:ins>
      <w:ins w:id="11380" w:author="Ruijie Xu" w:date="2022-01-30T13:34:00Z">
        <w:del w:id="11381" w:author="Rajeev, Sree" w:date="2022-03-03T11:46:00Z">
          <w:r w:rsidR="00506F24" w:rsidRPr="002B42A7" w:rsidDel="006F201E">
            <w:rPr>
              <w:rFonts w:ascii="Times New Roman" w:hAnsi="Times New Roman" w:cs="Times New Roman"/>
              <w:color w:val="000000" w:themeColor="text1"/>
              <w:rPrChange w:id="11382" w:author="Ruijie Xu" w:date="2022-03-10T12:31:00Z">
                <w:rPr>
                  <w:color w:val="000000" w:themeColor="text1"/>
                </w:rPr>
              </w:rPrChange>
            </w:rPr>
            <w:delText xml:space="preserve">infecting or contaminating other </w:delText>
          </w:r>
        </w:del>
      </w:ins>
      <w:ins w:id="11383" w:author="Ruijie Xu" w:date="2022-01-30T14:42:00Z">
        <w:del w:id="11384" w:author="Rajeev, Sree" w:date="2022-03-03T11:46:00Z">
          <w:r w:rsidR="00B352B9" w:rsidRPr="002B42A7" w:rsidDel="006F201E">
            <w:rPr>
              <w:rFonts w:ascii="Times New Roman" w:hAnsi="Times New Roman" w:cs="Times New Roman"/>
              <w:color w:val="000000" w:themeColor="text1"/>
              <w:rPrChange w:id="11385" w:author="Ruijie Xu" w:date="2022-03-10T12:31:00Z">
                <w:rPr>
                  <w:color w:val="000000" w:themeColor="text1"/>
                </w:rPr>
              </w:rPrChange>
            </w:rPr>
            <w:delText>mammals</w:delText>
          </w:r>
        </w:del>
      </w:ins>
      <w:ins w:id="11386" w:author="Ruijie Xu" w:date="2022-01-30T13:34:00Z">
        <w:del w:id="11387" w:author="Rajeev, Sree" w:date="2022-03-03T11:46:00Z">
          <w:r w:rsidR="00506F24" w:rsidRPr="002B42A7" w:rsidDel="006F201E">
            <w:rPr>
              <w:rFonts w:ascii="Times New Roman" w:hAnsi="Times New Roman" w:cs="Times New Roman"/>
              <w:color w:val="000000" w:themeColor="text1"/>
              <w:rPrChange w:id="11388" w:author="Ruijie Xu" w:date="2022-03-10T12:31:00Z">
                <w:rPr>
                  <w:color w:val="000000" w:themeColor="text1"/>
                </w:rPr>
              </w:rPrChange>
            </w:rPr>
            <w:delText xml:space="preserve"> or environment through ur</w:delText>
          </w:r>
        </w:del>
      </w:ins>
      <w:ins w:id="11389" w:author="Ruijie Xu" w:date="2022-01-30T13:35:00Z">
        <w:del w:id="11390" w:author="Rajeev, Sree" w:date="2022-03-03T11:46:00Z">
          <w:r w:rsidR="00506F24" w:rsidRPr="002B42A7" w:rsidDel="006F201E">
            <w:rPr>
              <w:rFonts w:ascii="Times New Roman" w:hAnsi="Times New Roman" w:cs="Times New Roman"/>
              <w:color w:val="000000" w:themeColor="text1"/>
              <w:rPrChange w:id="11391" w:author="Ruijie Xu" w:date="2022-03-10T12:31:00Z">
                <w:rPr>
                  <w:color w:val="000000" w:themeColor="text1"/>
                </w:rPr>
              </w:rPrChange>
            </w:rPr>
            <w:delText>i</w:delText>
          </w:r>
        </w:del>
      </w:ins>
      <w:ins w:id="11392" w:author="Ruijie Xu" w:date="2022-01-30T13:34:00Z">
        <w:del w:id="11393" w:author="Rajeev, Sree" w:date="2022-03-03T11:46:00Z">
          <w:r w:rsidR="00506F24" w:rsidRPr="002B42A7" w:rsidDel="006F201E">
            <w:rPr>
              <w:rFonts w:ascii="Times New Roman" w:hAnsi="Times New Roman" w:cs="Times New Roman"/>
              <w:color w:val="000000" w:themeColor="text1"/>
              <w:rPrChange w:id="11394" w:author="Ruijie Xu" w:date="2022-03-10T12:31:00Z">
                <w:rPr>
                  <w:color w:val="000000" w:themeColor="text1"/>
                </w:rPr>
              </w:rPrChange>
            </w:rPr>
            <w:delText>nation</w:delText>
          </w:r>
        </w:del>
      </w:ins>
      <w:ins w:id="11395" w:author="Ruijie Xu" w:date="2022-01-30T13:35:00Z">
        <w:del w:id="11396" w:author="Rajeev, Sree" w:date="2022-03-03T11:46:00Z">
          <w:r w:rsidR="00506F24" w:rsidRPr="002B42A7" w:rsidDel="006F201E">
            <w:rPr>
              <w:rFonts w:ascii="Times New Roman" w:hAnsi="Times New Roman" w:cs="Times New Roman"/>
              <w:color w:val="000000" w:themeColor="text1"/>
              <w:rPrChange w:id="11397"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39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399"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400" w:author="Ruijie Xu" w:date="2022-03-10T12:31:00Z">
            <w:rPr>
              <w:color w:val="000000" w:themeColor="text1"/>
            </w:rPr>
          </w:rPrChange>
        </w:rPr>
        <w:fldChar w:fldCharType="separate"/>
      </w:r>
      <w:r w:rsidR="00506F24" w:rsidRPr="002B42A7">
        <w:rPr>
          <w:rFonts w:ascii="Times New Roman" w:hAnsi="Times New Roman" w:cs="Times New Roman"/>
          <w:color w:val="000000"/>
          <w:rPrChange w:id="11401"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402" w:author="Ruijie Xu" w:date="2022-03-10T12:31:00Z">
            <w:rPr>
              <w:color w:val="000000" w:themeColor="text1"/>
            </w:rPr>
          </w:rPrChange>
        </w:rPr>
        <w:fldChar w:fldCharType="end"/>
      </w:r>
      <w:ins w:id="11403" w:author="Ruijie Xu" w:date="2022-01-30T14:42:00Z">
        <w:r w:rsidR="00B352B9" w:rsidRPr="002B42A7">
          <w:rPr>
            <w:rFonts w:ascii="Times New Roman" w:hAnsi="Times New Roman" w:cs="Times New Roman"/>
            <w:color w:val="000000" w:themeColor="text1"/>
            <w:rPrChange w:id="11404" w:author="Ruijie Xu" w:date="2022-03-10T12:31:00Z">
              <w:rPr>
                <w:color w:val="000000" w:themeColor="text1"/>
              </w:rPr>
            </w:rPrChange>
          </w:rPr>
          <w:t>,</w:t>
        </w:r>
      </w:ins>
      <w:ins w:id="11405" w:author="Ruijie Xu" w:date="2022-01-30T13:34:00Z">
        <w:r w:rsidR="00506F24" w:rsidRPr="002B42A7">
          <w:rPr>
            <w:rFonts w:ascii="Times New Roman" w:hAnsi="Times New Roman" w:cs="Times New Roman"/>
            <w:color w:val="000000" w:themeColor="text1"/>
            <w:rPrChange w:id="11406" w:author="Ruijie Xu" w:date="2022-03-10T12:31:00Z">
              <w:rPr>
                <w:color w:val="000000" w:themeColor="text1"/>
              </w:rPr>
            </w:rPrChange>
          </w:rPr>
          <w:t xml:space="preserve"> </w:t>
        </w:r>
      </w:ins>
      <w:moveFromRangeStart w:id="11407" w:author="Ruijie Xu" w:date="2022-01-30T13:36:00Z" w:name="move94442189"/>
      <w:moveFrom w:id="11408" w:author="Ruijie Xu" w:date="2022-01-30T13:36:00Z">
        <w:r w:rsidR="00254DB1" w:rsidRPr="002B42A7" w:rsidDel="00506F24">
          <w:rPr>
            <w:rFonts w:ascii="Times New Roman" w:hAnsi="Times New Roman" w:cs="Times New Roman"/>
            <w:color w:val="000000" w:themeColor="text1"/>
            <w:rPrChange w:id="11409"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410"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411"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412"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413"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414"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415" w:author="Ruijie Xu" w:date="2022-03-10T12:31:00Z">
              <w:rPr>
                <w:i/>
                <w:iCs/>
                <w:color w:val="000000"/>
              </w:rPr>
            </w:rPrChange>
          </w:rPr>
          <w:t>et al.</w:t>
        </w:r>
        <w:r w:rsidR="00350DBF" w:rsidRPr="002B42A7" w:rsidDel="00506F24">
          <w:rPr>
            <w:rFonts w:ascii="Times New Roman" w:hAnsi="Times New Roman" w:cs="Times New Roman"/>
            <w:color w:val="000000"/>
            <w:rPrChange w:id="11416" w:author="Ruijie Xu" w:date="2022-03-10T12:31:00Z">
              <w:rPr>
                <w:color w:val="000000"/>
              </w:rPr>
            </w:rPrChange>
          </w:rPr>
          <w:t>, 2020)</w:t>
        </w:r>
        <w:r w:rsidR="002A18C6" w:rsidRPr="002B42A7" w:rsidDel="00506F24">
          <w:rPr>
            <w:rFonts w:ascii="Times New Roman" w:hAnsi="Times New Roman" w:cs="Times New Roman"/>
            <w:color w:val="000000" w:themeColor="text1"/>
            <w:rPrChange w:id="11417"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418" w:author="Ruijie Xu" w:date="2022-03-10T12:31:00Z">
              <w:rPr>
                <w:color w:val="000000" w:themeColor="text1"/>
              </w:rPr>
            </w:rPrChange>
          </w:rPr>
          <w:t xml:space="preserve">, </w:t>
        </w:r>
      </w:moveFrom>
      <w:bookmarkStart w:id="11419" w:name="OLE_LINK117"/>
      <w:bookmarkStart w:id="11420" w:name="OLE_LINK124"/>
      <w:moveFromRangeEnd w:id="11407"/>
      <w:ins w:id="11421" w:author="Ruijie Xu" w:date="2022-01-30T14:42:00Z">
        <w:r w:rsidR="00B352B9" w:rsidRPr="002B42A7">
          <w:rPr>
            <w:rFonts w:ascii="Times New Roman" w:hAnsi="Times New Roman" w:cs="Times New Roman"/>
            <w:color w:val="000000" w:themeColor="text1"/>
            <w:rPrChange w:id="11422" w:author="Ruijie Xu" w:date="2022-03-10T12:31:00Z">
              <w:rPr>
                <w:color w:val="000000" w:themeColor="text1"/>
              </w:rPr>
            </w:rPrChange>
          </w:rPr>
          <w:t>w</w:t>
        </w:r>
      </w:ins>
      <w:del w:id="11423" w:author="Ruijie Xu" w:date="2022-01-30T13:36:00Z">
        <w:r w:rsidR="00254DB1" w:rsidRPr="002B42A7" w:rsidDel="00506F24">
          <w:rPr>
            <w:rFonts w:ascii="Times New Roman" w:hAnsi="Times New Roman" w:cs="Times New Roman"/>
            <w:color w:val="000000" w:themeColor="text1"/>
            <w:rPrChange w:id="11424"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425" w:author="Ruijie Xu" w:date="2022-03-10T12:31:00Z">
            <w:rPr>
              <w:color w:val="000000" w:themeColor="text1"/>
            </w:rPr>
          </w:rPrChange>
        </w:rPr>
        <w:t xml:space="preserve">e </w:t>
      </w:r>
      <w:ins w:id="11426" w:author="Ruijie Xu" w:date="2022-01-30T13:37:00Z">
        <w:del w:id="11427" w:author="Rajeev, Sree" w:date="2022-03-03T11:46:00Z">
          <w:r w:rsidR="00506F24" w:rsidRPr="002B42A7" w:rsidDel="006F201E">
            <w:rPr>
              <w:rFonts w:ascii="Times New Roman" w:hAnsi="Times New Roman" w:cs="Times New Roman"/>
              <w:color w:val="000000" w:themeColor="text1"/>
              <w:rPrChange w:id="11428" w:author="Ruijie Xu" w:date="2022-03-10T12:31:00Z">
                <w:rPr>
                  <w:color w:val="000000" w:themeColor="text1"/>
                </w:rPr>
              </w:rPrChange>
            </w:rPr>
            <w:delText>diagnosed</w:delText>
          </w:r>
        </w:del>
      </w:ins>
      <w:del w:id="11429" w:author="Rajeev, Sree" w:date="2022-03-03T11:46:00Z">
        <w:r w:rsidR="00254DB1" w:rsidRPr="002B42A7" w:rsidDel="006F201E">
          <w:rPr>
            <w:rFonts w:ascii="Times New Roman" w:hAnsi="Times New Roman" w:cs="Times New Roman"/>
            <w:color w:val="000000" w:themeColor="text1"/>
            <w:rPrChange w:id="11430"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431" w:author="Ruijie Xu" w:date="2022-03-10T12:31:00Z">
              <w:rPr>
                <w:i/>
                <w:color w:val="000000" w:themeColor="text1"/>
              </w:rPr>
            </w:rPrChange>
          </w:rPr>
          <w:delText>Leptospira</w:delText>
        </w:r>
      </w:del>
      <w:ins w:id="11432" w:author="Ruijie Xu" w:date="2022-02-02T11:02:00Z">
        <w:del w:id="11433" w:author="Rajeev, Sree" w:date="2022-03-03T11:46:00Z">
          <w:r w:rsidR="00463AA7" w:rsidRPr="002B42A7" w:rsidDel="006F201E">
            <w:rPr>
              <w:rFonts w:ascii="Times New Roman" w:hAnsi="Times New Roman" w:cs="Times New Roman"/>
              <w:i/>
              <w:color w:val="000000" w:themeColor="text1"/>
              <w:rPrChange w:id="11434" w:author="Ruijie Xu" w:date="2022-03-10T12:31:00Z">
                <w:rPr>
                  <w:i/>
                  <w:color w:val="000000" w:themeColor="text1"/>
                </w:rPr>
              </w:rPrChange>
            </w:rPr>
            <w:delText>Leptospira</w:delText>
          </w:r>
        </w:del>
      </w:ins>
      <w:del w:id="11435" w:author="Rajeev, Sree" w:date="2022-03-03T11:46:00Z">
        <w:r w:rsidR="00254DB1" w:rsidRPr="002B42A7" w:rsidDel="006F201E">
          <w:rPr>
            <w:rFonts w:ascii="Times New Roman" w:hAnsi="Times New Roman" w:cs="Times New Roman"/>
            <w:color w:val="000000" w:themeColor="text1"/>
            <w:rPrChange w:id="11436" w:author="Ruijie Xu" w:date="2022-03-10T12:31:00Z">
              <w:rPr>
                <w:color w:val="000000" w:themeColor="text1"/>
              </w:rPr>
            </w:rPrChange>
          </w:rPr>
          <w:delText xml:space="preserve"> using</w:delText>
        </w:r>
      </w:del>
      <w:ins w:id="11437" w:author="Rajeev, Sree" w:date="2022-03-03T11:47:00Z">
        <w:del w:id="11438" w:author="Ruijie Xu" w:date="2022-03-10T11:37:00Z">
          <w:r w:rsidR="006F201E" w:rsidRPr="002B42A7" w:rsidDel="00FD2974">
            <w:rPr>
              <w:rFonts w:ascii="Times New Roman" w:hAnsi="Times New Roman" w:cs="Times New Roman"/>
              <w:color w:val="000000" w:themeColor="text1"/>
              <w:rPrChange w:id="11439"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440" w:author="Ruijie Xu" w:date="2022-03-10T12:31:00Z">
              <w:rPr>
                <w:rFonts w:ascii="Calibri" w:hAnsi="Calibri" w:cs="Calibri"/>
                <w:color w:val="000000" w:themeColor="text1"/>
              </w:rPr>
            </w:rPrChange>
          </w:rPr>
          <w:t xml:space="preserve">compared the results from </w:t>
        </w:r>
      </w:ins>
      <w:del w:id="11441" w:author="Ruijie Xu" w:date="2022-03-16T17:07:00Z">
        <w:r w:rsidR="00254DB1" w:rsidRPr="002B42A7" w:rsidDel="00760291">
          <w:rPr>
            <w:rFonts w:ascii="Times New Roman" w:hAnsi="Times New Roman" w:cs="Times New Roman"/>
            <w:color w:val="000000" w:themeColor="text1"/>
            <w:rPrChange w:id="11442" w:author="Ruijie Xu" w:date="2022-03-10T12:31:00Z">
              <w:rPr>
                <w:color w:val="000000" w:themeColor="text1"/>
              </w:rPr>
            </w:rPrChange>
          </w:rPr>
          <w:delText xml:space="preserve"> </w:delText>
        </w:r>
      </w:del>
      <w:ins w:id="11443" w:author="Ruijie Xu" w:date="2022-01-30T13:37:00Z">
        <w:r w:rsidR="00506F24" w:rsidRPr="002B42A7">
          <w:rPr>
            <w:rFonts w:ascii="Times New Roman" w:hAnsi="Times New Roman" w:cs="Times New Roman"/>
            <w:color w:val="000000" w:themeColor="text1"/>
            <w:rPrChange w:id="11444"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445" w:author="Ruijie Xu" w:date="2022-03-10T12:31:00Z">
            <w:rPr>
              <w:color w:val="000000" w:themeColor="text1"/>
            </w:rPr>
          </w:rPrChange>
        </w:rPr>
        <w:t>traditional method</w:t>
      </w:r>
      <w:ins w:id="11446" w:author="Rajeev, Sree" w:date="2022-03-03T11:47:00Z">
        <w:r w:rsidR="006F201E" w:rsidRPr="002B42A7">
          <w:rPr>
            <w:rFonts w:ascii="Times New Roman" w:hAnsi="Times New Roman" w:cs="Times New Roman"/>
            <w:color w:val="000000" w:themeColor="text1"/>
            <w:rPrChange w:id="11447" w:author="Ruijie Xu" w:date="2022-03-10T12:31:00Z">
              <w:rPr>
                <w:color w:val="000000" w:themeColor="text1"/>
              </w:rPr>
            </w:rPrChange>
          </w:rPr>
          <w:t>s</w:t>
        </w:r>
      </w:ins>
      <w:del w:id="11448" w:author="Rajeev, Sree" w:date="2022-03-03T11:47:00Z">
        <w:r w:rsidR="00254DB1" w:rsidRPr="002B42A7" w:rsidDel="006F201E">
          <w:rPr>
            <w:rFonts w:ascii="Times New Roman" w:hAnsi="Times New Roman" w:cs="Times New Roman"/>
            <w:color w:val="000000" w:themeColor="text1"/>
            <w:rPrChange w:id="11449"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450" w:author="Ruijie Xu" w:date="2022-03-10T12:31:00Z">
            <w:rPr>
              <w:color w:val="000000" w:themeColor="text1"/>
            </w:rPr>
          </w:rPrChange>
        </w:rPr>
        <w:t xml:space="preserve"> </w:t>
      </w:r>
      <w:ins w:id="11451" w:author="Ruijie Xu" w:date="2022-01-30T13:38:00Z">
        <w:r w:rsidR="00304715" w:rsidRPr="002B42A7">
          <w:rPr>
            <w:rFonts w:ascii="Times New Roman" w:hAnsi="Times New Roman" w:cs="Times New Roman"/>
            <w:color w:val="000000" w:themeColor="text1"/>
            <w:rPrChange w:id="11452" w:author="Ruijie Xu" w:date="2022-03-10T12:31:00Z">
              <w:rPr>
                <w:color w:val="000000" w:themeColor="text1"/>
              </w:rPr>
            </w:rPrChange>
          </w:rPr>
          <w:t xml:space="preserve">(PCR/DFA/Culture) </w:t>
        </w:r>
      </w:ins>
      <w:del w:id="11453" w:author="Rajeev, Sree" w:date="2022-03-03T11:47:00Z">
        <w:r w:rsidR="00254DB1" w:rsidRPr="002B42A7" w:rsidDel="006F201E">
          <w:rPr>
            <w:rFonts w:ascii="Times New Roman" w:hAnsi="Times New Roman" w:cs="Times New Roman"/>
            <w:color w:val="000000" w:themeColor="text1"/>
            <w:rPrChange w:id="11454"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455" w:author="Ruijie Xu" w:date="2022-03-10T12:31:00Z">
              <w:rPr>
                <w:color w:val="000000" w:themeColor="text1"/>
              </w:rPr>
            </w:rPrChange>
          </w:rPr>
          <w:delText>the</w:delText>
        </w:r>
      </w:del>
      <w:ins w:id="11456" w:author="Rajeev, Sree" w:date="2022-03-03T11:47:00Z">
        <w:r w:rsidR="006F201E" w:rsidRPr="002B42A7">
          <w:rPr>
            <w:rFonts w:ascii="Times New Roman" w:hAnsi="Times New Roman" w:cs="Times New Roman"/>
            <w:color w:val="000000" w:themeColor="text1"/>
            <w:rPrChange w:id="11457" w:author="Ruijie Xu" w:date="2022-03-10T12:31:00Z">
              <w:rPr>
                <w:color w:val="000000" w:themeColor="text1"/>
              </w:rPr>
            </w:rPrChange>
          </w:rPr>
          <w:t>applied to</w:t>
        </w:r>
        <w:del w:id="11458" w:author="Ruijie Xu" w:date="2022-03-10T11:38:00Z">
          <w:r w:rsidR="006F201E" w:rsidRPr="002B42A7" w:rsidDel="00073937">
            <w:rPr>
              <w:rFonts w:ascii="Times New Roman" w:hAnsi="Times New Roman" w:cs="Times New Roman"/>
              <w:color w:val="000000" w:themeColor="text1"/>
              <w:rPrChange w:id="11459"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460"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461" w:author="Ruijie Xu" w:date="2022-03-10T12:31:00Z">
            <w:rPr>
              <w:color w:val="000000" w:themeColor="text1"/>
            </w:rPr>
          </w:rPrChange>
        </w:rPr>
        <w:t>sample</w:t>
      </w:r>
      <w:ins w:id="11462" w:author="Ruijie Xu" w:date="2022-01-30T13:37:00Z">
        <w:r w:rsidR="00506F24" w:rsidRPr="002B42A7">
          <w:rPr>
            <w:rFonts w:ascii="Times New Roman" w:hAnsi="Times New Roman" w:cs="Times New Roman"/>
            <w:color w:val="000000" w:themeColor="text1"/>
            <w:rPrChange w:id="11463" w:author="Ruijie Xu" w:date="2022-03-10T12:31:00Z">
              <w:rPr>
                <w:color w:val="000000" w:themeColor="text1"/>
              </w:rPr>
            </w:rPrChange>
          </w:rPr>
          <w:t>s</w:t>
        </w:r>
      </w:ins>
      <w:del w:id="11464" w:author="Ruijie Xu" w:date="2022-01-30T13:37:00Z">
        <w:r w:rsidR="00254DB1" w:rsidRPr="002B42A7" w:rsidDel="00506F24">
          <w:rPr>
            <w:rFonts w:ascii="Times New Roman" w:hAnsi="Times New Roman" w:cs="Times New Roman"/>
            <w:color w:val="000000" w:themeColor="text1"/>
            <w:rPrChange w:id="11465"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466" w:author="Ruijie Xu" w:date="2022-03-10T12:31:00Z">
            <w:rPr>
              <w:color w:val="000000" w:themeColor="text1"/>
            </w:rPr>
          </w:rPrChange>
        </w:rPr>
        <w:t xml:space="preserve"> </w:t>
      </w:r>
      <w:ins w:id="11467" w:author="Rajeev, Sree" w:date="2022-03-03T11:47:00Z">
        <w:r w:rsidR="006F201E" w:rsidRPr="002B42A7">
          <w:rPr>
            <w:rFonts w:ascii="Times New Roman" w:hAnsi="Times New Roman" w:cs="Times New Roman"/>
            <w:color w:val="000000" w:themeColor="text1"/>
            <w:rPrChange w:id="11468" w:author="Ruijie Xu" w:date="2022-03-10T12:31:00Z">
              <w:rPr>
                <w:color w:val="000000" w:themeColor="text1"/>
              </w:rPr>
            </w:rPrChange>
          </w:rPr>
          <w:t xml:space="preserve">reported in a </w:t>
        </w:r>
      </w:ins>
      <w:ins w:id="11469" w:author="Ruijie Xu" w:date="2022-01-30T14:42:00Z">
        <w:del w:id="11470" w:author="Rajeev, Sree" w:date="2022-03-03T11:47:00Z">
          <w:r w:rsidR="00B352B9" w:rsidRPr="002B42A7" w:rsidDel="006F201E">
            <w:rPr>
              <w:rFonts w:ascii="Times New Roman" w:hAnsi="Times New Roman" w:cs="Times New Roman"/>
              <w:color w:val="000000" w:themeColor="text1"/>
              <w:rPrChange w:id="11471" w:author="Ruijie Xu" w:date="2022-03-10T12:31:00Z">
                <w:rPr>
                  <w:color w:val="000000" w:themeColor="text1"/>
                </w:rPr>
              </w:rPrChange>
            </w:rPr>
            <w:delText xml:space="preserve">alone </w:delText>
          </w:r>
        </w:del>
      </w:ins>
      <w:del w:id="11472" w:author="Rajeev, Sree" w:date="2022-03-03T11:47:00Z">
        <w:r w:rsidR="00254DB1" w:rsidRPr="002B42A7" w:rsidDel="006F201E">
          <w:rPr>
            <w:rFonts w:ascii="Times New Roman" w:hAnsi="Times New Roman" w:cs="Times New Roman"/>
            <w:color w:val="000000" w:themeColor="text1"/>
            <w:rPrChange w:id="11473" w:author="Ruijie Xu" w:date="2022-03-10T12:31:00Z">
              <w:rPr>
                <w:color w:val="000000" w:themeColor="text1"/>
              </w:rPr>
            </w:rPrChange>
          </w:rPr>
          <w:delText>R22, R27, and R28</w:delText>
        </w:r>
      </w:del>
      <w:ins w:id="11474" w:author="Ruijie Xu" w:date="2022-01-30T13:36:00Z">
        <w:del w:id="11475" w:author="Rajeev, Sree" w:date="2022-03-03T11:47:00Z">
          <w:r w:rsidR="00506F24" w:rsidRPr="002B42A7" w:rsidDel="006F201E">
            <w:rPr>
              <w:rFonts w:ascii="Times New Roman" w:hAnsi="Times New Roman" w:cs="Times New Roman"/>
              <w:color w:val="000000" w:themeColor="text1"/>
              <w:rPrChange w:id="11476" w:author="Ruijie Xu" w:date="2022-03-10T12:31:00Z">
                <w:rPr>
                  <w:color w:val="000000" w:themeColor="text1"/>
                </w:rPr>
              </w:rPrChange>
            </w:rPr>
            <w:delText>i</w:delText>
          </w:r>
        </w:del>
      </w:ins>
      <w:moveToRangeStart w:id="11477" w:author="Ruijie Xu" w:date="2022-01-30T13:36:00Z" w:name="move94442189"/>
      <w:moveTo w:id="11478" w:author="Ruijie Xu" w:date="2022-01-30T13:36:00Z">
        <w:del w:id="11479" w:author="Rajeev, Sree" w:date="2022-03-03T11:47:00Z">
          <w:r w:rsidR="00506F24" w:rsidRPr="002B42A7" w:rsidDel="006F201E">
            <w:rPr>
              <w:rFonts w:ascii="Times New Roman" w:hAnsi="Times New Roman" w:cs="Times New Roman"/>
              <w:color w:val="000000" w:themeColor="text1"/>
              <w:rPrChange w:id="11480"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1481"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1482"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1483"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1484" w:author="Ruijie Xu" w:date="2022-01-30T13:36:00Z">
        <w:r w:rsidR="00506F24" w:rsidRPr="002B42A7">
          <w:rPr>
            <w:rFonts w:ascii="Times New Roman" w:hAnsi="Times New Roman" w:cs="Times New Roman"/>
            <w:color w:val="000000" w:themeColor="text1"/>
            <w:rPrChange w:id="11485" w:author="Ruijie Xu" w:date="2022-03-10T12:31:00Z">
              <w:rPr>
                <w:color w:val="000000" w:themeColor="text1"/>
              </w:rPr>
            </w:rPrChange>
          </w:rPr>
          <w:fldChar w:fldCharType="separate"/>
        </w:r>
        <w:r w:rsidR="00506F24" w:rsidRPr="002B42A7">
          <w:rPr>
            <w:rFonts w:ascii="Times New Roman" w:hAnsi="Times New Roman" w:cs="Times New Roman"/>
            <w:color w:val="000000"/>
            <w:rPrChange w:id="11486" w:author="Ruijie Xu" w:date="2022-03-10T12:31:00Z">
              <w:rPr>
                <w:color w:val="000000"/>
              </w:rPr>
            </w:rPrChange>
          </w:rPr>
          <w:t xml:space="preserve">(Rajeev </w:t>
        </w:r>
        <w:r w:rsidR="00506F24" w:rsidRPr="002B42A7">
          <w:rPr>
            <w:rFonts w:ascii="Times New Roman" w:hAnsi="Times New Roman" w:cs="Times New Roman"/>
            <w:i/>
            <w:iCs/>
            <w:color w:val="000000"/>
            <w:rPrChange w:id="11487" w:author="Ruijie Xu" w:date="2022-03-10T12:31:00Z">
              <w:rPr>
                <w:i/>
                <w:iCs/>
                <w:color w:val="000000"/>
              </w:rPr>
            </w:rPrChange>
          </w:rPr>
          <w:t>et al.</w:t>
        </w:r>
        <w:r w:rsidR="00506F24" w:rsidRPr="002B42A7">
          <w:rPr>
            <w:rFonts w:ascii="Times New Roman" w:hAnsi="Times New Roman" w:cs="Times New Roman"/>
            <w:color w:val="000000"/>
            <w:rPrChange w:id="11488" w:author="Ruijie Xu" w:date="2022-03-10T12:31:00Z">
              <w:rPr>
                <w:color w:val="000000"/>
              </w:rPr>
            </w:rPrChange>
          </w:rPr>
          <w:t>, 2020)</w:t>
        </w:r>
        <w:r w:rsidR="00506F24" w:rsidRPr="002B42A7">
          <w:rPr>
            <w:rFonts w:ascii="Times New Roman" w:hAnsi="Times New Roman" w:cs="Times New Roman"/>
            <w:color w:val="000000" w:themeColor="text1"/>
            <w:rPrChange w:id="11489" w:author="Ruijie Xu" w:date="2022-03-10T12:31:00Z">
              <w:rPr>
                <w:color w:val="000000" w:themeColor="text1"/>
              </w:rPr>
            </w:rPrChange>
          </w:rPr>
          <w:fldChar w:fldCharType="end"/>
        </w:r>
        <w:del w:id="11490" w:author="Ruijie Xu" w:date="2022-01-30T13:36:00Z">
          <w:r w:rsidR="00506F24" w:rsidRPr="002B42A7" w:rsidDel="00506F24">
            <w:rPr>
              <w:rFonts w:ascii="Times New Roman" w:hAnsi="Times New Roman" w:cs="Times New Roman"/>
              <w:color w:val="000000" w:themeColor="text1"/>
              <w:rPrChange w:id="11491" w:author="Ruijie Xu" w:date="2022-03-10T12:31:00Z">
                <w:rPr>
                  <w:color w:val="000000" w:themeColor="text1"/>
                </w:rPr>
              </w:rPrChange>
            </w:rPr>
            <w:delText xml:space="preserve">, </w:delText>
          </w:r>
        </w:del>
      </w:moveTo>
      <w:moveToRangeEnd w:id="11477"/>
      <w:r w:rsidR="002A18C6" w:rsidRPr="002B42A7">
        <w:rPr>
          <w:rFonts w:ascii="Times New Roman" w:hAnsi="Times New Roman" w:cs="Times New Roman"/>
          <w:color w:val="000000" w:themeColor="text1"/>
          <w:rPrChange w:id="11492" w:author="Ruijie Xu" w:date="2022-03-10T12:31:00Z">
            <w:rPr>
              <w:color w:val="000000" w:themeColor="text1"/>
            </w:rPr>
          </w:rPrChange>
        </w:rPr>
        <w:t>.</w:t>
      </w:r>
      <w:r w:rsidR="00254DB1" w:rsidRPr="002B42A7">
        <w:rPr>
          <w:rFonts w:ascii="Times New Roman" w:hAnsi="Times New Roman" w:cs="Times New Roman"/>
          <w:color w:val="000000" w:themeColor="text1"/>
          <w:rPrChange w:id="11493" w:author="Ruijie Xu" w:date="2022-03-10T12:31:00Z">
            <w:rPr>
              <w:color w:val="000000" w:themeColor="text1"/>
            </w:rPr>
          </w:rPrChange>
        </w:rPr>
        <w:t xml:space="preserve"> </w:t>
      </w:r>
      <w:bookmarkEnd w:id="11419"/>
      <w:bookmarkEnd w:id="11420"/>
      <w:ins w:id="11494" w:author="Ruijie Xu" w:date="2022-02-02T14:41:00Z">
        <w:r w:rsidR="004B0E83" w:rsidRPr="002B42A7">
          <w:rPr>
            <w:rFonts w:ascii="Times New Roman" w:hAnsi="Times New Roman" w:cs="Times New Roman"/>
            <w:color w:val="000000" w:themeColor="text1"/>
            <w:rPrChange w:id="11495" w:author="Ruijie Xu" w:date="2022-03-10T12:31:00Z">
              <w:rPr>
                <w:color w:val="000000" w:themeColor="text1"/>
              </w:rPr>
            </w:rPrChange>
          </w:rPr>
          <w:t>We found tha</w:t>
        </w:r>
      </w:ins>
      <w:ins w:id="11496" w:author="Ruijie Xu" w:date="2022-02-02T14:42:00Z">
        <w:r w:rsidR="004B0E83" w:rsidRPr="002B42A7">
          <w:rPr>
            <w:rFonts w:ascii="Times New Roman" w:hAnsi="Times New Roman" w:cs="Times New Roman"/>
            <w:color w:val="000000" w:themeColor="text1"/>
            <w:rPrChange w:id="11497" w:author="Ruijie Xu" w:date="2022-03-10T12:31:00Z">
              <w:rPr>
                <w:color w:val="000000" w:themeColor="text1"/>
              </w:rPr>
            </w:rPrChange>
          </w:rPr>
          <w:t>t m</w:t>
        </w:r>
      </w:ins>
      <w:del w:id="11498" w:author="Ruijie Xu" w:date="2022-02-02T14:41:00Z">
        <w:r w:rsidR="00234370" w:rsidRPr="002B42A7" w:rsidDel="004B0E83">
          <w:rPr>
            <w:rFonts w:ascii="Times New Roman" w:hAnsi="Times New Roman" w:cs="Times New Roman"/>
            <w:color w:val="000000" w:themeColor="text1"/>
            <w:rPrChange w:id="11499"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1500" w:author="Ruijie Xu" w:date="2022-03-10T12:31:00Z">
              <w:rPr>
                <w:color w:val="000000" w:themeColor="text1"/>
              </w:rPr>
            </w:rPrChange>
          </w:rPr>
          <w:delText xml:space="preserve">ese results suggest that </w:delText>
        </w:r>
      </w:del>
      <w:ins w:id="11501" w:author="Ruijie Xu" w:date="2022-01-30T13:39:00Z">
        <w:r w:rsidR="00FC259F" w:rsidRPr="002B42A7">
          <w:rPr>
            <w:rFonts w:ascii="Times New Roman" w:hAnsi="Times New Roman" w:cs="Times New Roman"/>
            <w:color w:val="000000" w:themeColor="text1"/>
            <w:rPrChange w:id="11502" w:author="Ruijie Xu" w:date="2022-03-10T12:31:00Z">
              <w:rPr>
                <w:color w:val="000000" w:themeColor="text1"/>
              </w:rPr>
            </w:rPrChange>
          </w:rPr>
          <w:t>ost software inc</w:t>
        </w:r>
      </w:ins>
      <w:ins w:id="11503" w:author="Ruijie Xu" w:date="2022-01-30T13:40:00Z">
        <w:r w:rsidR="00FC259F" w:rsidRPr="002B42A7">
          <w:rPr>
            <w:rFonts w:ascii="Times New Roman" w:hAnsi="Times New Roman" w:cs="Times New Roman"/>
            <w:color w:val="000000" w:themeColor="text1"/>
            <w:rPrChange w:id="11504" w:author="Ruijie Xu" w:date="2022-03-10T12:31:00Z">
              <w:rPr>
                <w:color w:val="000000" w:themeColor="text1"/>
              </w:rPr>
            </w:rPrChange>
          </w:rPr>
          <w:t>luded in our analysis ha</w:t>
        </w:r>
      </w:ins>
      <w:ins w:id="11505" w:author="Liliana Salvador" w:date="2022-03-08T20:37:00Z">
        <w:r w:rsidR="00A14B7E" w:rsidRPr="002B42A7">
          <w:rPr>
            <w:rFonts w:ascii="Times New Roman" w:hAnsi="Times New Roman" w:cs="Times New Roman"/>
            <w:color w:val="000000" w:themeColor="text1"/>
            <w:rPrChange w:id="11506" w:author="Ruijie Xu" w:date="2022-03-10T12:31:00Z">
              <w:rPr>
                <w:color w:val="000000" w:themeColor="text1"/>
              </w:rPr>
            </w:rPrChange>
          </w:rPr>
          <w:t>d</w:t>
        </w:r>
      </w:ins>
      <w:ins w:id="11507" w:author="Ruijie Xu" w:date="2022-01-30T13:40:00Z">
        <w:del w:id="11508" w:author="Liliana Salvador" w:date="2022-03-08T20:37:00Z">
          <w:r w:rsidR="00FC259F" w:rsidRPr="002B42A7" w:rsidDel="00A14B7E">
            <w:rPr>
              <w:rFonts w:ascii="Times New Roman" w:hAnsi="Times New Roman" w:cs="Times New Roman"/>
              <w:color w:val="000000" w:themeColor="text1"/>
              <w:rPrChange w:id="11509" w:author="Ruijie Xu" w:date="2022-03-10T12:31:00Z">
                <w:rPr>
                  <w:color w:val="000000" w:themeColor="text1"/>
                </w:rPr>
              </w:rPrChange>
            </w:rPr>
            <w:delText>s</w:delText>
          </w:r>
        </w:del>
      </w:ins>
      <w:ins w:id="11510" w:author="Ruijie Xu" w:date="2022-01-30T13:41:00Z">
        <w:r w:rsidR="00FC259F" w:rsidRPr="002B42A7">
          <w:rPr>
            <w:rFonts w:ascii="Times New Roman" w:hAnsi="Times New Roman" w:cs="Times New Roman"/>
            <w:color w:val="000000" w:themeColor="text1"/>
            <w:rPrChange w:id="11511"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1512"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513" w:author="Ruijie Xu" w:date="2022-03-10T12:31:00Z">
              <w:rPr>
                <w:color w:val="000000" w:themeColor="text1"/>
              </w:rPr>
            </w:rPrChange>
          </w:rPr>
          <w:t xml:space="preserve"> identification with traditional methods, except for PCR</w:t>
        </w:r>
      </w:ins>
      <w:ins w:id="11514" w:author="Ruijie Xu" w:date="2022-02-02T14:42:00Z">
        <w:r w:rsidR="004B0E83" w:rsidRPr="002B42A7">
          <w:rPr>
            <w:rFonts w:ascii="Times New Roman" w:hAnsi="Times New Roman" w:cs="Times New Roman"/>
            <w:color w:val="000000" w:themeColor="text1"/>
            <w:rPrChange w:id="11515" w:author="Ruijie Xu" w:date="2022-03-10T12:31:00Z">
              <w:rPr>
                <w:color w:val="000000" w:themeColor="text1"/>
              </w:rPr>
            </w:rPrChange>
          </w:rPr>
          <w:t>.</w:t>
        </w:r>
      </w:ins>
      <w:ins w:id="11516" w:author="Ruijie Xu" w:date="2022-01-30T13:41:00Z">
        <w:r w:rsidR="00FC259F" w:rsidRPr="002B42A7">
          <w:rPr>
            <w:rFonts w:ascii="Times New Roman" w:hAnsi="Times New Roman" w:cs="Times New Roman"/>
            <w:color w:val="000000" w:themeColor="text1"/>
            <w:rPrChange w:id="11517" w:author="Ruijie Xu" w:date="2022-03-10T12:31:00Z">
              <w:rPr>
                <w:color w:val="000000" w:themeColor="text1"/>
              </w:rPr>
            </w:rPrChange>
          </w:rPr>
          <w:t xml:space="preserve"> </w:t>
        </w:r>
      </w:ins>
      <w:ins w:id="11518" w:author="Ruijie Xu" w:date="2022-01-30T13:45:00Z">
        <w:r w:rsidR="001305E1" w:rsidRPr="002B42A7">
          <w:rPr>
            <w:rFonts w:ascii="Times New Roman" w:hAnsi="Times New Roman" w:cs="Times New Roman"/>
            <w:color w:val="000000" w:themeColor="text1"/>
            <w:rPrChange w:id="11519" w:author="Ruijie Xu" w:date="2022-03-10T12:31:00Z">
              <w:rPr>
                <w:color w:val="000000" w:themeColor="text1"/>
              </w:rPr>
            </w:rPrChange>
          </w:rPr>
          <w:t>In addition</w:t>
        </w:r>
      </w:ins>
      <w:ins w:id="11520" w:author="Ruijie Xu" w:date="2022-01-30T13:41:00Z">
        <w:r w:rsidR="00FC259F" w:rsidRPr="002B42A7">
          <w:rPr>
            <w:rFonts w:ascii="Times New Roman" w:hAnsi="Times New Roman" w:cs="Times New Roman"/>
            <w:color w:val="000000" w:themeColor="text1"/>
            <w:rPrChange w:id="11521" w:author="Ruijie Xu" w:date="2022-03-10T12:31:00Z">
              <w:rPr>
                <w:color w:val="000000" w:themeColor="text1"/>
              </w:rPr>
            </w:rPrChange>
          </w:rPr>
          <w:t xml:space="preserve">, </w:t>
        </w:r>
      </w:ins>
      <w:ins w:id="11522" w:author="Ruijie Xu" w:date="2022-01-30T13:45:00Z">
        <w:r w:rsidR="001305E1" w:rsidRPr="002B42A7">
          <w:rPr>
            <w:rFonts w:ascii="Times New Roman" w:hAnsi="Times New Roman" w:cs="Times New Roman"/>
            <w:color w:val="000000" w:themeColor="text1"/>
            <w:rPrChange w:id="11523" w:author="Ruijie Xu" w:date="2022-03-10T12:31:00Z">
              <w:rPr>
                <w:color w:val="000000" w:themeColor="text1"/>
              </w:rPr>
            </w:rPrChange>
          </w:rPr>
          <w:t xml:space="preserve">Centrifuge </w:t>
        </w:r>
        <w:del w:id="11524" w:author="Liliana Salvador" w:date="2022-02-26T21:41:00Z">
          <w:r w:rsidR="001305E1" w:rsidRPr="002B42A7" w:rsidDel="00123495">
            <w:rPr>
              <w:rFonts w:ascii="Times New Roman" w:hAnsi="Times New Roman" w:cs="Times New Roman"/>
              <w:color w:val="000000" w:themeColor="text1"/>
              <w:rPrChange w:id="11525"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1526" w:author="Ruijie Xu" w:date="2022-03-10T12:31:00Z">
              <w:rPr>
                <w:color w:val="000000" w:themeColor="text1"/>
              </w:rPr>
            </w:rPrChange>
          </w:rPr>
          <w:t>reported the</w:t>
        </w:r>
      </w:ins>
      <w:ins w:id="11527" w:author="Ruijie Xu" w:date="2022-01-30T13:42:00Z">
        <w:r w:rsidR="00FC259F" w:rsidRPr="002B42A7">
          <w:rPr>
            <w:rFonts w:ascii="Times New Roman" w:hAnsi="Times New Roman" w:cs="Times New Roman"/>
            <w:color w:val="000000" w:themeColor="text1"/>
            <w:rPrChange w:id="11528"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1529"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530" w:author="Ruijie Xu" w:date="2022-03-10T12:31:00Z">
              <w:rPr>
                <w:color w:val="000000" w:themeColor="text1"/>
              </w:rPr>
            </w:rPrChange>
          </w:rPr>
          <w:t xml:space="preserve"> </w:t>
        </w:r>
      </w:ins>
      <w:ins w:id="11531" w:author="Ruijie Xu" w:date="2022-02-02T14:42:00Z">
        <w:r w:rsidR="004B0E83" w:rsidRPr="002B42A7">
          <w:rPr>
            <w:rFonts w:ascii="Times New Roman" w:hAnsi="Times New Roman" w:cs="Times New Roman"/>
            <w:color w:val="000000" w:themeColor="text1"/>
            <w:rPrChange w:id="11532" w:author="Ruijie Xu" w:date="2022-03-10T12:31:00Z">
              <w:rPr>
                <w:color w:val="000000" w:themeColor="text1"/>
              </w:rPr>
            </w:rPrChange>
          </w:rPr>
          <w:t>in sample</w:t>
        </w:r>
      </w:ins>
      <w:ins w:id="11533" w:author="Liliana Salvador" w:date="2022-02-26T21:41:00Z">
        <w:r w:rsidR="00123495" w:rsidRPr="002B42A7">
          <w:rPr>
            <w:rFonts w:ascii="Times New Roman" w:hAnsi="Times New Roman" w:cs="Times New Roman"/>
            <w:color w:val="000000" w:themeColor="text1"/>
            <w:rPrChange w:id="11534" w:author="Ruijie Xu" w:date="2022-03-10T12:31:00Z">
              <w:rPr>
                <w:color w:val="000000" w:themeColor="text1"/>
              </w:rPr>
            </w:rPrChange>
          </w:rPr>
          <w:t>s</w:t>
        </w:r>
      </w:ins>
      <w:ins w:id="11535" w:author="Ruijie Xu" w:date="2022-02-02T14:42:00Z">
        <w:r w:rsidR="004B0E83" w:rsidRPr="002B42A7">
          <w:rPr>
            <w:rFonts w:ascii="Times New Roman" w:hAnsi="Times New Roman" w:cs="Times New Roman"/>
            <w:color w:val="000000" w:themeColor="text1"/>
            <w:rPrChange w:id="11536" w:author="Ruijie Xu" w:date="2022-03-10T12:31:00Z">
              <w:rPr>
                <w:color w:val="000000" w:themeColor="text1"/>
              </w:rPr>
            </w:rPrChange>
          </w:rPr>
          <w:t xml:space="preserve"> that </w:t>
        </w:r>
      </w:ins>
      <w:ins w:id="11537" w:author="Ruijie Xu" w:date="2022-02-02T14:43:00Z">
        <w:r w:rsidR="004B0E83" w:rsidRPr="002B42A7">
          <w:rPr>
            <w:rFonts w:ascii="Times New Roman" w:hAnsi="Times New Roman" w:cs="Times New Roman"/>
            <w:color w:val="000000" w:themeColor="text1"/>
            <w:rPrChange w:id="11538" w:author="Ruijie Xu" w:date="2022-03-10T12:31:00Z">
              <w:rPr>
                <w:color w:val="000000" w:themeColor="text1"/>
              </w:rPr>
            </w:rPrChange>
          </w:rPr>
          <w:t xml:space="preserve">were not reported </w:t>
        </w:r>
      </w:ins>
      <w:ins w:id="11539" w:author="Ruijie Xu" w:date="2022-01-30T13:43:00Z">
        <w:r w:rsidR="00FC259F" w:rsidRPr="002B42A7">
          <w:rPr>
            <w:rFonts w:ascii="Times New Roman" w:hAnsi="Times New Roman" w:cs="Times New Roman"/>
            <w:color w:val="000000" w:themeColor="text1"/>
            <w:rPrChange w:id="11540" w:author="Ruijie Xu" w:date="2022-03-10T12:31:00Z">
              <w:rPr>
                <w:color w:val="000000" w:themeColor="text1"/>
              </w:rPr>
            </w:rPrChange>
          </w:rPr>
          <w:t xml:space="preserve">by any other software or a traditional method. This </w:t>
        </w:r>
      </w:ins>
      <w:ins w:id="11541" w:author="Ruijie Xu" w:date="2022-01-30T13:44:00Z">
        <w:r w:rsidR="00FC259F" w:rsidRPr="002B42A7">
          <w:rPr>
            <w:rFonts w:ascii="Times New Roman" w:hAnsi="Times New Roman" w:cs="Times New Roman"/>
            <w:color w:val="000000" w:themeColor="text1"/>
            <w:rPrChange w:id="11542" w:author="Ruijie Xu" w:date="2022-03-10T12:31:00Z">
              <w:rPr>
                <w:color w:val="000000" w:themeColor="text1"/>
              </w:rPr>
            </w:rPrChange>
          </w:rPr>
          <w:t>identification could be</w:t>
        </w:r>
      </w:ins>
      <w:ins w:id="11543" w:author="Ruijie Xu" w:date="2022-01-30T13:52:00Z">
        <w:r w:rsidR="00417B80" w:rsidRPr="002B42A7">
          <w:rPr>
            <w:rFonts w:ascii="Times New Roman" w:hAnsi="Times New Roman" w:cs="Times New Roman"/>
            <w:color w:val="000000" w:themeColor="text1"/>
            <w:rPrChange w:id="11544" w:author="Ruijie Xu" w:date="2022-03-10T12:31:00Z">
              <w:rPr>
                <w:color w:val="000000" w:themeColor="text1"/>
              </w:rPr>
            </w:rPrChange>
          </w:rPr>
          <w:t xml:space="preserve"> due to</w:t>
        </w:r>
      </w:ins>
      <w:ins w:id="11545" w:author="Ruijie Xu" w:date="2022-01-30T13:44:00Z">
        <w:r w:rsidR="00FC259F" w:rsidRPr="002B42A7">
          <w:rPr>
            <w:rFonts w:ascii="Times New Roman" w:hAnsi="Times New Roman" w:cs="Times New Roman"/>
            <w:color w:val="000000" w:themeColor="text1"/>
            <w:rPrChange w:id="11546"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1547" w:author="Ruijie Xu" w:date="2022-03-10T12:31:00Z">
              <w:rPr>
                <w:color w:val="000000" w:themeColor="text1"/>
              </w:rPr>
            </w:rPrChange>
          </w:rPr>
          <w:t>Centrifuge’s better performance</w:t>
        </w:r>
      </w:ins>
      <w:ins w:id="11548" w:author="Ruijie Xu" w:date="2022-01-30T14:43:00Z">
        <w:del w:id="11549" w:author="Liliana Salvador" w:date="2022-02-26T21:41:00Z">
          <w:r w:rsidR="007E08EA" w:rsidRPr="002B42A7" w:rsidDel="00123495">
            <w:rPr>
              <w:rFonts w:ascii="Times New Roman" w:hAnsi="Times New Roman" w:cs="Times New Roman"/>
              <w:color w:val="000000" w:themeColor="text1"/>
              <w:rPrChange w:id="11550" w:author="Ruijie Xu" w:date="2022-03-10T12:31:00Z">
                <w:rPr>
                  <w:color w:val="000000" w:themeColor="text1"/>
                </w:rPr>
              </w:rPrChange>
            </w:rPr>
            <w:delText>s</w:delText>
          </w:r>
        </w:del>
      </w:ins>
      <w:ins w:id="11551" w:author="Ruijie Xu" w:date="2022-01-30T13:44:00Z">
        <w:r w:rsidR="001305E1" w:rsidRPr="002B42A7">
          <w:rPr>
            <w:rFonts w:ascii="Times New Roman" w:hAnsi="Times New Roman" w:cs="Times New Roman"/>
            <w:color w:val="000000" w:themeColor="text1"/>
            <w:rPrChange w:id="11552" w:author="Ruijie Xu" w:date="2022-03-10T12:31:00Z">
              <w:rPr>
                <w:color w:val="000000" w:themeColor="text1"/>
              </w:rPr>
            </w:rPrChange>
          </w:rPr>
          <w:t xml:space="preserve"> in s</w:t>
        </w:r>
      </w:ins>
      <w:ins w:id="11553" w:author="Ruijie Xu" w:date="2022-01-30T13:45:00Z">
        <w:r w:rsidR="001305E1" w:rsidRPr="002B42A7">
          <w:rPr>
            <w:rFonts w:ascii="Times New Roman" w:hAnsi="Times New Roman" w:cs="Times New Roman"/>
            <w:color w:val="000000" w:themeColor="text1"/>
            <w:rPrChange w:id="11554" w:author="Ruijie Xu" w:date="2022-03-10T12:31:00Z">
              <w:rPr>
                <w:color w:val="000000" w:themeColor="text1"/>
              </w:rPr>
            </w:rPrChange>
          </w:rPr>
          <w:t>ensitivity, or a</w:t>
        </w:r>
      </w:ins>
      <w:ins w:id="11555" w:author="Ruijie Xu" w:date="2022-01-30T13:46:00Z">
        <w:r w:rsidR="009254B2" w:rsidRPr="002B42A7">
          <w:rPr>
            <w:rFonts w:ascii="Times New Roman" w:hAnsi="Times New Roman" w:cs="Times New Roman"/>
            <w:color w:val="000000" w:themeColor="text1"/>
            <w:rPrChange w:id="11556" w:author="Ruijie Xu" w:date="2022-03-10T12:31:00Z">
              <w:rPr>
                <w:color w:val="000000" w:themeColor="text1"/>
              </w:rPr>
            </w:rPrChange>
          </w:rPr>
          <w:t>s a</w:t>
        </w:r>
      </w:ins>
      <w:ins w:id="11557" w:author="Ruijie Xu" w:date="2022-01-30T13:45:00Z">
        <w:r w:rsidR="001305E1" w:rsidRPr="002B42A7">
          <w:rPr>
            <w:rFonts w:ascii="Times New Roman" w:hAnsi="Times New Roman" w:cs="Times New Roman"/>
            <w:color w:val="000000" w:themeColor="text1"/>
            <w:rPrChange w:id="11558" w:author="Ruijie Xu" w:date="2022-03-10T12:31:00Z">
              <w:rPr>
                <w:color w:val="000000" w:themeColor="text1"/>
              </w:rPr>
            </w:rPrChange>
          </w:rPr>
          <w:t xml:space="preserve"> result of false positive reporting. </w:t>
        </w:r>
      </w:ins>
      <w:ins w:id="11559" w:author="Ruijie Xu" w:date="2022-01-30T13:46:00Z">
        <w:r w:rsidR="009254B2" w:rsidRPr="002B42A7">
          <w:rPr>
            <w:rFonts w:ascii="Times New Roman" w:hAnsi="Times New Roman" w:cs="Times New Roman"/>
            <w:color w:val="000000" w:themeColor="text1"/>
            <w:rPrChange w:id="11560" w:author="Ruijie Xu" w:date="2022-03-10T12:31:00Z">
              <w:rPr>
                <w:color w:val="000000" w:themeColor="text1"/>
              </w:rPr>
            </w:rPrChange>
          </w:rPr>
          <w:t xml:space="preserve">Furthermore, we found </w:t>
        </w:r>
      </w:ins>
      <w:ins w:id="11561" w:author="Liliana Salvador" w:date="2022-02-26T21:42:00Z">
        <w:r w:rsidR="00123495" w:rsidRPr="002B42A7">
          <w:rPr>
            <w:rFonts w:ascii="Times New Roman" w:hAnsi="Times New Roman" w:cs="Times New Roman"/>
            <w:color w:val="000000" w:themeColor="text1"/>
            <w:rPrChange w:id="11562" w:author="Ruijie Xu" w:date="2022-03-10T12:31:00Z">
              <w:rPr>
                <w:color w:val="000000" w:themeColor="text1"/>
              </w:rPr>
            </w:rPrChange>
          </w:rPr>
          <w:t xml:space="preserve">that </w:t>
        </w:r>
      </w:ins>
      <w:ins w:id="11563" w:author="Ruijie Xu" w:date="2022-01-30T13:48:00Z">
        <w:r w:rsidR="009254B2" w:rsidRPr="002B42A7">
          <w:rPr>
            <w:rFonts w:ascii="Times New Roman" w:hAnsi="Times New Roman" w:cs="Times New Roman"/>
            <w:color w:val="000000" w:themeColor="text1"/>
            <w:rPrChange w:id="11564" w:author="Ruijie Xu" w:date="2022-03-10T12:31:00Z">
              <w:rPr>
                <w:color w:val="000000" w:themeColor="text1"/>
              </w:rPr>
            </w:rPrChange>
          </w:rPr>
          <w:t>Kraken2 with m</w:t>
        </w:r>
      </w:ins>
      <w:ins w:id="11565" w:author="Ruijie Xu" w:date="2022-01-30T13:47:00Z">
        <w:r w:rsidR="009254B2" w:rsidRPr="002B42A7">
          <w:rPr>
            <w:rFonts w:ascii="Times New Roman" w:hAnsi="Times New Roman" w:cs="Times New Roman"/>
            <w:color w:val="000000" w:themeColor="text1"/>
            <w:rPrChange w:id="11566" w:author="Ruijie Xu" w:date="2022-03-10T12:31:00Z">
              <w:rPr>
                <w:color w:val="000000" w:themeColor="text1"/>
              </w:rPr>
            </w:rPrChange>
          </w:rPr>
          <w:t>axikraken</w:t>
        </w:r>
      </w:ins>
      <w:ins w:id="11567" w:author="Ruijie Xu" w:date="2022-01-30T13:48:00Z">
        <w:r w:rsidR="009254B2" w:rsidRPr="002B42A7">
          <w:rPr>
            <w:rFonts w:ascii="Times New Roman" w:hAnsi="Times New Roman" w:cs="Times New Roman"/>
            <w:color w:val="000000" w:themeColor="text1"/>
            <w:rPrChange w:id="11568" w:author="Ruijie Xu" w:date="2022-03-10T12:31:00Z">
              <w:rPr>
                <w:color w:val="000000" w:themeColor="text1"/>
              </w:rPr>
            </w:rPrChange>
          </w:rPr>
          <w:t xml:space="preserve"> DB</w:t>
        </w:r>
      </w:ins>
      <w:ins w:id="11569" w:author="Ruijie Xu" w:date="2022-01-30T13:47:00Z">
        <w:r w:rsidR="009254B2" w:rsidRPr="002B42A7">
          <w:rPr>
            <w:rFonts w:ascii="Times New Roman" w:hAnsi="Times New Roman" w:cs="Times New Roman"/>
            <w:color w:val="000000" w:themeColor="text1"/>
            <w:rPrChange w:id="11570" w:author="Ruijie Xu" w:date="2022-03-10T12:31:00Z">
              <w:rPr>
                <w:color w:val="000000" w:themeColor="text1"/>
              </w:rPr>
            </w:rPrChange>
          </w:rPr>
          <w:t xml:space="preserve"> </w:t>
        </w:r>
      </w:ins>
      <w:ins w:id="11571" w:author="Ruijie Xu" w:date="2022-01-30T13:48:00Z">
        <w:del w:id="11572" w:author="Liliana Salvador" w:date="2022-02-26T21:42:00Z">
          <w:r w:rsidR="009254B2" w:rsidRPr="002B42A7" w:rsidDel="00123495">
            <w:rPr>
              <w:rFonts w:ascii="Times New Roman" w:hAnsi="Times New Roman" w:cs="Times New Roman"/>
              <w:color w:val="000000" w:themeColor="text1"/>
              <w:rPrChange w:id="11573"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1574" w:author="Ruijie Xu" w:date="2022-03-10T12:31:00Z">
              <w:rPr>
                <w:color w:val="000000" w:themeColor="text1"/>
              </w:rPr>
            </w:rPrChange>
          </w:rPr>
          <w:t xml:space="preserve">also reported </w:t>
        </w:r>
      </w:ins>
      <w:ins w:id="11575" w:author="Ruijie Xu" w:date="2022-02-02T11:02:00Z">
        <w:r w:rsidR="00463AA7" w:rsidRPr="002B42A7">
          <w:rPr>
            <w:rFonts w:ascii="Times New Roman" w:hAnsi="Times New Roman" w:cs="Times New Roman"/>
            <w:i/>
            <w:iCs/>
            <w:color w:val="000000" w:themeColor="text1"/>
            <w:rPrChange w:id="11576" w:author="Ruijie Xu" w:date="2022-03-10T12:31:00Z">
              <w:rPr>
                <w:i/>
                <w:iCs/>
                <w:color w:val="000000" w:themeColor="text1"/>
              </w:rPr>
            </w:rPrChange>
          </w:rPr>
          <w:t>Leptospira</w:t>
        </w:r>
      </w:ins>
      <w:ins w:id="11577" w:author="Ruijie Xu" w:date="2022-01-30T14:44:00Z">
        <w:r w:rsidR="007E08EA" w:rsidRPr="002B42A7">
          <w:rPr>
            <w:rFonts w:ascii="Times New Roman" w:hAnsi="Times New Roman" w:cs="Times New Roman"/>
            <w:color w:val="000000" w:themeColor="text1"/>
            <w:rPrChange w:id="11578" w:author="Ruijie Xu" w:date="2022-03-10T12:31:00Z">
              <w:rPr>
                <w:color w:val="000000" w:themeColor="text1"/>
              </w:rPr>
            </w:rPrChange>
          </w:rPr>
          <w:t xml:space="preserve">’s </w:t>
        </w:r>
      </w:ins>
      <w:ins w:id="11579" w:author="Ruijie Xu" w:date="2022-01-30T13:48:00Z">
        <w:r w:rsidR="009254B2" w:rsidRPr="002B42A7">
          <w:rPr>
            <w:rFonts w:ascii="Times New Roman" w:hAnsi="Times New Roman" w:cs="Times New Roman"/>
            <w:color w:val="000000" w:themeColor="text1"/>
            <w:rPrChange w:id="11580" w:author="Ruijie Xu" w:date="2022-03-10T12:31:00Z">
              <w:rPr>
                <w:color w:val="000000" w:themeColor="text1"/>
              </w:rPr>
            </w:rPrChange>
          </w:rPr>
          <w:t xml:space="preserve">presence in all </w:t>
        </w:r>
        <w:del w:id="11581" w:author="Liliana Salvador" w:date="2022-02-26T21:42:00Z">
          <w:r w:rsidR="009254B2" w:rsidRPr="002B42A7" w:rsidDel="00123495">
            <w:rPr>
              <w:rFonts w:ascii="Times New Roman" w:hAnsi="Times New Roman" w:cs="Times New Roman"/>
              <w:color w:val="000000" w:themeColor="text1"/>
              <w:rPrChange w:id="11582"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1583" w:author="Ruijie Xu" w:date="2022-03-10T12:31:00Z">
              <w:rPr>
                <w:color w:val="000000" w:themeColor="text1"/>
              </w:rPr>
            </w:rPrChange>
          </w:rPr>
          <w:t>samples</w:t>
        </w:r>
      </w:ins>
      <w:ins w:id="11584" w:author="Ruijie Xu" w:date="2022-01-30T13:53:00Z">
        <w:r w:rsidR="00417B80" w:rsidRPr="002B42A7">
          <w:rPr>
            <w:rFonts w:ascii="Times New Roman" w:hAnsi="Times New Roman" w:cs="Times New Roman"/>
            <w:color w:val="000000" w:themeColor="text1"/>
            <w:rPrChange w:id="11585" w:author="Ruijie Xu" w:date="2022-03-10T12:31:00Z">
              <w:rPr>
                <w:color w:val="000000" w:themeColor="text1"/>
              </w:rPr>
            </w:rPrChange>
          </w:rPr>
          <w:t xml:space="preserve">. </w:t>
        </w:r>
      </w:ins>
    </w:p>
    <w:p w14:paraId="42640277" w14:textId="5E2A1D07" w:rsidR="00254DB1" w:rsidDel="008243D5" w:rsidRDefault="0009141C" w:rsidP="006E0E30">
      <w:pPr>
        <w:spacing w:line="480" w:lineRule="auto"/>
        <w:ind w:firstLine="360"/>
        <w:rPr>
          <w:del w:id="11586" w:author="Liliana Salvador" w:date="2022-03-10T19:10:00Z"/>
          <w:rFonts w:ascii="Times New Roman" w:hAnsi="Times New Roman" w:cs="Times New Roman"/>
          <w:color w:val="000000" w:themeColor="text1"/>
        </w:rPr>
      </w:pPr>
      <w:bookmarkStart w:id="11587" w:name="OLE_LINK137"/>
      <w:bookmarkStart w:id="11588" w:name="OLE_LINK138"/>
      <w:bookmarkEnd w:id="11183"/>
      <w:bookmarkEnd w:id="11184"/>
      <w:ins w:id="11589" w:author="Ruijie Xu" w:date="2022-03-10T11:17:00Z">
        <w:r w:rsidRPr="002B42A7">
          <w:rPr>
            <w:rFonts w:ascii="Times New Roman" w:hAnsi="Times New Roman" w:cs="Times New Roman"/>
            <w:color w:val="000000" w:themeColor="text1"/>
            <w:highlight w:val="yellow"/>
            <w:rPrChange w:id="11590" w:author="Ruijie Xu" w:date="2022-03-10T12:31:00Z">
              <w:rPr>
                <w:color w:val="000000" w:themeColor="text1"/>
              </w:rPr>
            </w:rPrChange>
          </w:rPr>
          <w:t xml:space="preserve">In conclusion, our study found that alignment-based software </w:t>
        </w:r>
      </w:ins>
      <w:ins w:id="11591" w:author="Ruijie Xu" w:date="2022-03-11T09:12:00Z">
        <w:r w:rsidR="00D31CDA" w:rsidRPr="00D31CDA">
          <w:rPr>
            <w:rFonts w:ascii="Times New Roman" w:hAnsi="Times New Roman" w:cs="Times New Roman"/>
            <w:color w:val="000000" w:themeColor="text1"/>
            <w:highlight w:val="yellow"/>
          </w:rPr>
          <w:t>does</w:t>
        </w:r>
      </w:ins>
      <w:ins w:id="11592" w:author="Ruijie Xu" w:date="2022-03-10T11:17:00Z">
        <w:del w:id="11593" w:author="Liliana Salvador" w:date="2022-03-10T19:00:00Z">
          <w:r w:rsidRPr="002B42A7" w:rsidDel="00565D5E">
            <w:rPr>
              <w:rFonts w:ascii="Times New Roman" w:hAnsi="Times New Roman" w:cs="Times New Roman"/>
              <w:color w:val="000000" w:themeColor="text1"/>
              <w:highlight w:val="yellow"/>
              <w:rPrChange w:id="11594" w:author="Ruijie Xu" w:date="2022-03-10T12:31:00Z">
                <w:rPr>
                  <w:color w:val="000000" w:themeColor="text1"/>
                </w:rPr>
              </w:rPrChange>
            </w:rPr>
            <w:delText>e</w:delText>
          </w:r>
        </w:del>
        <w:del w:id="11595" w:author="Liliana Salvador" w:date="2022-03-10T18:59:00Z">
          <w:r w:rsidRPr="002B42A7" w:rsidDel="00565D5E">
            <w:rPr>
              <w:rFonts w:ascii="Times New Roman" w:hAnsi="Times New Roman" w:cs="Times New Roman"/>
              <w:color w:val="000000" w:themeColor="text1"/>
              <w:highlight w:val="yellow"/>
              <w:rPrChange w:id="11596"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1597" w:author="Ruijie Xu" w:date="2022-03-10T12:31:00Z">
              <w:rPr>
                <w:color w:val="000000" w:themeColor="text1"/>
              </w:rPr>
            </w:rPrChange>
          </w:rPr>
          <w:t xml:space="preserve"> not necessarily have better sensitivity in microbial profiling than alignment-free software.</w:t>
        </w:r>
      </w:ins>
      <w:ins w:id="11598" w:author="Ruijie Xu" w:date="2022-03-10T11:38:00Z">
        <w:r w:rsidR="00B26D2F" w:rsidRPr="002B42A7">
          <w:rPr>
            <w:rFonts w:ascii="Times New Roman" w:hAnsi="Times New Roman" w:cs="Times New Roman"/>
            <w:color w:val="000000" w:themeColor="text1"/>
            <w:highlight w:val="yellow"/>
            <w:rPrChange w:id="11599" w:author="Ruijie Xu" w:date="2022-03-10T12:31:00Z">
              <w:rPr>
                <w:color w:val="000000" w:themeColor="text1"/>
              </w:rPr>
            </w:rPrChange>
          </w:rPr>
          <w:t xml:space="preserve"> Diamond, </w:t>
        </w:r>
      </w:ins>
      <w:ins w:id="11600" w:author="Ruijie Xu" w:date="2022-03-10T11:39:00Z">
        <w:r w:rsidR="00B26D2F" w:rsidRPr="002B42A7">
          <w:rPr>
            <w:rFonts w:ascii="Times New Roman" w:hAnsi="Times New Roman" w:cs="Times New Roman"/>
            <w:color w:val="000000" w:themeColor="text1"/>
            <w:highlight w:val="yellow"/>
            <w:rPrChange w:id="11601" w:author="Ruijie Xu" w:date="2022-03-10T12:31:00Z">
              <w:rPr>
                <w:color w:val="000000" w:themeColor="text1"/>
              </w:rPr>
            </w:rPrChange>
          </w:rPr>
          <w:t xml:space="preserve">one of the </w:t>
        </w:r>
        <w:r w:rsidR="00B26D2F" w:rsidRPr="002B42A7">
          <w:rPr>
            <w:rFonts w:ascii="Times New Roman" w:hAnsi="Times New Roman" w:cs="Times New Roman"/>
            <w:color w:val="000000" w:themeColor="text1"/>
            <w:highlight w:val="yellow"/>
            <w:rPrChange w:id="11602" w:author="Ruijie Xu" w:date="2022-03-10T12:31:00Z">
              <w:rPr>
                <w:color w:val="000000" w:themeColor="text1"/>
              </w:rPr>
            </w:rPrChange>
          </w:rPr>
          <w:lastRenderedPageBreak/>
          <w:t xml:space="preserve">alignment-based software included in our analyses, reported </w:t>
        </w:r>
      </w:ins>
      <w:ins w:id="11603" w:author="Liliana Salvador" w:date="2022-03-10T19:00:00Z">
        <w:r w:rsidR="00565D5E">
          <w:rPr>
            <w:rFonts w:ascii="Times New Roman" w:hAnsi="Times New Roman" w:cs="Times New Roman"/>
            <w:color w:val="000000" w:themeColor="text1"/>
            <w:highlight w:val="yellow"/>
          </w:rPr>
          <w:t xml:space="preserve">the </w:t>
        </w:r>
      </w:ins>
      <w:ins w:id="11604" w:author="Ruijie Xu" w:date="2022-03-10T11:39:00Z">
        <w:r w:rsidR="00B26D2F" w:rsidRPr="002B42A7">
          <w:rPr>
            <w:rFonts w:ascii="Times New Roman" w:hAnsi="Times New Roman" w:cs="Times New Roman"/>
            <w:color w:val="000000" w:themeColor="text1"/>
            <w:highlight w:val="yellow"/>
            <w:rPrChange w:id="11605" w:author="Ruijie Xu" w:date="2022-03-10T12:31:00Z">
              <w:rPr>
                <w:color w:val="000000" w:themeColor="text1"/>
              </w:rPr>
            </w:rPrChange>
          </w:rPr>
          <w:t>lowest sensitivity in DA analyses compare</w:t>
        </w:r>
      </w:ins>
      <w:ins w:id="11606" w:author="Liliana Salvador" w:date="2022-03-10T19:00:00Z">
        <w:r w:rsidR="00565D5E">
          <w:rPr>
            <w:rFonts w:ascii="Times New Roman" w:hAnsi="Times New Roman" w:cs="Times New Roman"/>
            <w:color w:val="000000" w:themeColor="text1"/>
            <w:highlight w:val="yellow"/>
          </w:rPr>
          <w:t>d</w:t>
        </w:r>
      </w:ins>
      <w:ins w:id="11607" w:author="Ruijie Xu" w:date="2022-03-10T11:39:00Z">
        <w:r w:rsidR="00B26D2F" w:rsidRPr="002B42A7">
          <w:rPr>
            <w:rFonts w:ascii="Times New Roman" w:hAnsi="Times New Roman" w:cs="Times New Roman"/>
            <w:color w:val="000000" w:themeColor="text1"/>
            <w:highlight w:val="yellow"/>
            <w:rPrChange w:id="11608" w:author="Ruijie Xu" w:date="2022-03-10T12:31:00Z">
              <w:rPr>
                <w:color w:val="000000" w:themeColor="text1"/>
              </w:rPr>
            </w:rPrChange>
          </w:rPr>
          <w:t xml:space="preserve"> to other software.</w:t>
        </w:r>
      </w:ins>
      <w:ins w:id="11609" w:author="Ruijie Xu" w:date="2022-03-10T11:17:00Z">
        <w:r w:rsidRPr="002B42A7">
          <w:rPr>
            <w:rFonts w:ascii="Times New Roman" w:hAnsi="Times New Roman" w:cs="Times New Roman"/>
            <w:color w:val="000000" w:themeColor="text1"/>
            <w:highlight w:val="yellow"/>
            <w:rPrChange w:id="11610" w:author="Ruijie Xu" w:date="2022-03-10T12:31:00Z">
              <w:rPr>
                <w:color w:val="000000" w:themeColor="text1"/>
              </w:rPr>
            </w:rPrChange>
          </w:rPr>
          <w:t xml:space="preserve"> </w:t>
        </w:r>
      </w:ins>
      <w:ins w:id="11611" w:author="Ruijie Xu" w:date="2022-03-10T11:40:00Z">
        <w:del w:id="11612" w:author="Liliana Salvador" w:date="2022-03-10T19:00:00Z">
          <w:r w:rsidR="00E94AA9" w:rsidRPr="002B42A7" w:rsidDel="00565D5E">
            <w:rPr>
              <w:rFonts w:ascii="Times New Roman" w:hAnsi="Times New Roman" w:cs="Times New Roman"/>
              <w:color w:val="000000" w:themeColor="text1"/>
              <w:highlight w:val="yellow"/>
              <w:rPrChange w:id="11613" w:author="Ruijie Xu" w:date="2022-03-10T12:31:00Z">
                <w:rPr>
                  <w:color w:val="000000" w:themeColor="text1"/>
                </w:rPr>
              </w:rPrChange>
            </w:rPr>
            <w:delText>On the other hand</w:delText>
          </w:r>
        </w:del>
      </w:ins>
      <w:ins w:id="11614" w:author="Liliana Salvador" w:date="2022-03-10T19:00:00Z">
        <w:r w:rsidR="00565D5E">
          <w:rPr>
            <w:rFonts w:ascii="Times New Roman" w:hAnsi="Times New Roman" w:cs="Times New Roman"/>
            <w:color w:val="000000" w:themeColor="text1"/>
            <w:highlight w:val="yellow"/>
          </w:rPr>
          <w:t>However</w:t>
        </w:r>
      </w:ins>
      <w:ins w:id="11615" w:author="Ruijie Xu" w:date="2022-03-10T11:40:00Z">
        <w:r w:rsidR="00C7774F" w:rsidRPr="002B42A7">
          <w:rPr>
            <w:rFonts w:ascii="Times New Roman" w:hAnsi="Times New Roman" w:cs="Times New Roman"/>
            <w:color w:val="000000" w:themeColor="text1"/>
            <w:highlight w:val="yellow"/>
            <w:rPrChange w:id="11616" w:author="Ruijie Xu" w:date="2022-03-10T12:31:00Z">
              <w:rPr>
                <w:color w:val="000000" w:themeColor="text1"/>
              </w:rPr>
            </w:rPrChange>
          </w:rPr>
          <w:t>, w</w:t>
        </w:r>
      </w:ins>
      <w:ins w:id="11617" w:author="Ruijie Xu" w:date="2022-03-10T11:17:00Z">
        <w:r w:rsidRPr="002B42A7">
          <w:rPr>
            <w:rFonts w:ascii="Times New Roman" w:hAnsi="Times New Roman" w:cs="Times New Roman"/>
            <w:color w:val="000000" w:themeColor="text1"/>
            <w:highlight w:val="yellow"/>
            <w:rPrChange w:id="11618" w:author="Ruijie Xu" w:date="2022-03-10T12:31:00Z">
              <w:rPr>
                <w:color w:val="000000" w:themeColor="text1"/>
              </w:rPr>
            </w:rPrChange>
          </w:rPr>
          <w:t xml:space="preserve">ithin the alignment-free software included in this study, two index-based software, Centrifuge and Kaiju, were found </w:t>
        </w:r>
      </w:ins>
      <w:ins w:id="11619" w:author="Liliana Salvador" w:date="2022-03-10T19:00:00Z">
        <w:r w:rsidR="00565D5E">
          <w:rPr>
            <w:rFonts w:ascii="Times New Roman" w:hAnsi="Times New Roman" w:cs="Times New Roman"/>
            <w:color w:val="000000" w:themeColor="text1"/>
            <w:highlight w:val="yellow"/>
          </w:rPr>
          <w:t xml:space="preserve">to be </w:t>
        </w:r>
      </w:ins>
      <w:ins w:id="11620" w:author="Ruijie Xu" w:date="2022-03-10T11:17:00Z">
        <w:r w:rsidRPr="002B42A7">
          <w:rPr>
            <w:rFonts w:ascii="Times New Roman" w:hAnsi="Times New Roman" w:cs="Times New Roman"/>
            <w:color w:val="000000" w:themeColor="text1"/>
            <w:highlight w:val="yellow"/>
            <w:rPrChange w:id="11621" w:author="Ruijie Xu" w:date="2022-03-10T12:31:00Z">
              <w:rPr>
                <w:color w:val="000000" w:themeColor="text1"/>
              </w:rPr>
            </w:rPrChange>
          </w:rPr>
          <w:t>more sensitive than other software in microbial profiling, DA analysis, and pathogen detection.</w:t>
        </w:r>
      </w:ins>
      <w:ins w:id="11622" w:author="Ruijie Xu" w:date="2022-03-10T11:40:00Z">
        <w:r w:rsidR="000563A0" w:rsidRPr="002B42A7">
          <w:rPr>
            <w:rFonts w:ascii="Times New Roman" w:hAnsi="Times New Roman" w:cs="Times New Roman"/>
            <w:color w:val="000000" w:themeColor="text1"/>
            <w:highlight w:val="yellow"/>
            <w:rPrChange w:id="11623" w:author="Ruijie Xu" w:date="2022-03-10T12:31:00Z">
              <w:rPr>
                <w:color w:val="000000" w:themeColor="text1"/>
              </w:rPr>
            </w:rPrChange>
          </w:rPr>
          <w:t xml:space="preserve"> </w:t>
        </w:r>
      </w:ins>
      <w:ins w:id="11624" w:author="Ruijie Xu" w:date="2022-03-10T11:17:00Z">
        <w:r w:rsidRPr="002B42A7">
          <w:rPr>
            <w:rFonts w:ascii="Times New Roman" w:hAnsi="Times New Roman" w:cs="Times New Roman"/>
            <w:color w:val="000000" w:themeColor="text1"/>
            <w:highlight w:val="yellow"/>
            <w:rPrChange w:id="11625" w:author="Ruijie Xu" w:date="2022-03-10T12:31:00Z">
              <w:rPr>
                <w:color w:val="000000" w:themeColor="text1"/>
              </w:rPr>
            </w:rPrChange>
          </w:rPr>
          <w:t xml:space="preserve">Metaphlan3, developed with a marker-based alignment-free algorithm, was found </w:t>
        </w:r>
      </w:ins>
      <w:ins w:id="11626" w:author="Liliana Salvador" w:date="2022-03-10T19:01:00Z">
        <w:r w:rsidR="00565D5E">
          <w:rPr>
            <w:rFonts w:ascii="Times New Roman" w:hAnsi="Times New Roman" w:cs="Times New Roman"/>
            <w:color w:val="000000" w:themeColor="text1"/>
            <w:highlight w:val="yellow"/>
          </w:rPr>
          <w:t xml:space="preserve">to have the </w:t>
        </w:r>
      </w:ins>
      <w:ins w:id="11627" w:author="Ruijie Xu" w:date="2022-03-10T11:17:00Z">
        <w:r w:rsidRPr="002B42A7">
          <w:rPr>
            <w:rFonts w:ascii="Times New Roman" w:hAnsi="Times New Roman" w:cs="Times New Roman"/>
            <w:color w:val="000000" w:themeColor="text1"/>
            <w:highlight w:val="yellow"/>
            <w:rPrChange w:id="11628" w:author="Ruijie Xu" w:date="2022-03-10T12:31:00Z">
              <w:rPr>
                <w:color w:val="000000" w:themeColor="text1"/>
              </w:rPr>
            </w:rPrChange>
          </w:rPr>
          <w:t xml:space="preserve">lowest </w:t>
        </w:r>
        <w:del w:id="11629" w:author="Liliana Salvador" w:date="2022-03-10T19:01:00Z">
          <w:r w:rsidRPr="002B42A7" w:rsidDel="00565D5E">
            <w:rPr>
              <w:rFonts w:ascii="Times New Roman" w:hAnsi="Times New Roman" w:cs="Times New Roman"/>
              <w:color w:val="000000" w:themeColor="text1"/>
              <w:highlight w:val="yellow"/>
              <w:rPrChange w:id="11630"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1631" w:author="Ruijie Xu" w:date="2022-03-10T12:31:00Z">
              <w:rPr>
                <w:color w:val="000000" w:themeColor="text1"/>
              </w:rPr>
            </w:rPrChange>
          </w:rPr>
          <w:t xml:space="preserve">sensitivity </w:t>
        </w:r>
      </w:ins>
      <w:ins w:id="11632" w:author="Ruijie Xu" w:date="2022-03-10T11:24:00Z">
        <w:r w:rsidR="00722FC5" w:rsidRPr="002B42A7">
          <w:rPr>
            <w:rFonts w:ascii="Times New Roman" w:hAnsi="Times New Roman" w:cs="Times New Roman"/>
            <w:color w:val="000000" w:themeColor="text1"/>
            <w:highlight w:val="yellow"/>
            <w:rPrChange w:id="11633" w:author="Ruijie Xu" w:date="2022-03-10T12:31:00Z">
              <w:rPr>
                <w:color w:val="000000" w:themeColor="text1"/>
              </w:rPr>
            </w:rPrChange>
          </w:rPr>
          <w:t xml:space="preserve">in all </w:t>
        </w:r>
      </w:ins>
      <w:ins w:id="11634" w:author="Liliana Salvador" w:date="2022-03-10T19:01:00Z">
        <w:r w:rsidR="00565D5E">
          <w:rPr>
            <w:rFonts w:ascii="Times New Roman" w:hAnsi="Times New Roman" w:cs="Times New Roman"/>
            <w:color w:val="000000" w:themeColor="text1"/>
            <w:highlight w:val="yellow"/>
          </w:rPr>
          <w:t xml:space="preserve">the </w:t>
        </w:r>
      </w:ins>
      <w:ins w:id="11635" w:author="Ruijie Xu" w:date="2022-03-10T11:24:00Z">
        <w:r w:rsidR="00722FC5" w:rsidRPr="002B42A7">
          <w:rPr>
            <w:rFonts w:ascii="Times New Roman" w:hAnsi="Times New Roman" w:cs="Times New Roman"/>
            <w:color w:val="000000" w:themeColor="text1"/>
            <w:highlight w:val="yellow"/>
            <w:rPrChange w:id="11636" w:author="Ruijie Xu" w:date="2022-03-10T12:31:00Z">
              <w:rPr>
                <w:color w:val="000000" w:themeColor="text1"/>
              </w:rPr>
            </w:rPrChange>
          </w:rPr>
          <w:t>analyses</w:t>
        </w:r>
      </w:ins>
      <w:ins w:id="11637" w:author="Liliana Salvador" w:date="2022-03-10T19:01:00Z">
        <w:r w:rsidR="00565D5E">
          <w:rPr>
            <w:rFonts w:ascii="Times New Roman" w:hAnsi="Times New Roman" w:cs="Times New Roman"/>
            <w:color w:val="000000" w:themeColor="text1"/>
            <w:highlight w:val="yellow"/>
          </w:rPr>
          <w:t xml:space="preserve"> when</w:t>
        </w:r>
      </w:ins>
      <w:ins w:id="11638" w:author="Ruijie Xu" w:date="2022-03-10T11:24:00Z">
        <w:r w:rsidR="00722FC5" w:rsidRPr="002B42A7">
          <w:rPr>
            <w:rFonts w:ascii="Times New Roman" w:hAnsi="Times New Roman" w:cs="Times New Roman"/>
            <w:color w:val="000000" w:themeColor="text1"/>
            <w:highlight w:val="yellow"/>
            <w:rPrChange w:id="11639" w:author="Ruijie Xu" w:date="2022-03-10T12:31:00Z">
              <w:rPr>
                <w:color w:val="000000" w:themeColor="text1"/>
              </w:rPr>
            </w:rPrChange>
          </w:rPr>
          <w:t xml:space="preserve"> </w:t>
        </w:r>
      </w:ins>
      <w:ins w:id="11640" w:author="Ruijie Xu" w:date="2022-03-10T11:17:00Z">
        <w:r w:rsidRPr="002B42A7">
          <w:rPr>
            <w:rFonts w:ascii="Times New Roman" w:hAnsi="Times New Roman" w:cs="Times New Roman"/>
            <w:color w:val="000000" w:themeColor="text1"/>
            <w:highlight w:val="yellow"/>
            <w:rPrChange w:id="11641" w:author="Ruijie Xu" w:date="2022-03-10T12:31:00Z">
              <w:rPr>
                <w:color w:val="000000" w:themeColor="text1"/>
              </w:rPr>
            </w:rPrChange>
          </w:rPr>
          <w:t xml:space="preserve">compared to all the other software included in this study. For </w:t>
        </w:r>
      </w:ins>
      <w:ins w:id="11642" w:author="Liliana Salvador" w:date="2022-03-10T19:02:00Z">
        <w:r w:rsidR="006E0E30">
          <w:rPr>
            <w:rFonts w:ascii="Times New Roman" w:hAnsi="Times New Roman" w:cs="Times New Roman"/>
            <w:color w:val="000000" w:themeColor="text1"/>
            <w:highlight w:val="yellow"/>
          </w:rPr>
          <w:t xml:space="preserve">the </w:t>
        </w:r>
      </w:ins>
      <w:ins w:id="11643" w:author="Ruijie Xu" w:date="2022-03-10T11:17:00Z">
        <w:r w:rsidRPr="002B42A7">
          <w:rPr>
            <w:rFonts w:ascii="Times New Roman" w:hAnsi="Times New Roman" w:cs="Times New Roman"/>
            <w:color w:val="000000" w:themeColor="text1"/>
            <w:highlight w:val="yellow"/>
            <w:rPrChange w:id="11644" w:author="Ruijie Xu" w:date="2022-03-10T12:31:00Z">
              <w:rPr>
                <w:color w:val="000000" w:themeColor="text1"/>
              </w:rPr>
            </w:rPrChange>
          </w:rPr>
          <w:t xml:space="preserve">microbial community </w:t>
        </w:r>
        <w:del w:id="11645" w:author="Liliana Salvador" w:date="2022-03-10T19:02:00Z">
          <w:r w:rsidRPr="002B42A7" w:rsidDel="006E0E30">
            <w:rPr>
              <w:rFonts w:ascii="Times New Roman" w:hAnsi="Times New Roman" w:cs="Times New Roman"/>
              <w:color w:val="000000" w:themeColor="text1"/>
              <w:highlight w:val="yellow"/>
              <w:rPrChange w:id="11646" w:author="Ruijie Xu" w:date="2022-03-10T12:31:00Z">
                <w:rPr>
                  <w:color w:val="000000" w:themeColor="text1"/>
                </w:rPr>
              </w:rPrChange>
            </w:rPr>
            <w:delText>characterization</w:delText>
          </w:r>
        </w:del>
      </w:ins>
      <w:ins w:id="11647" w:author="Liliana Salvador" w:date="2022-03-10T19:02:00Z">
        <w:r w:rsidR="006E0E30">
          <w:rPr>
            <w:rFonts w:ascii="Times New Roman" w:hAnsi="Times New Roman" w:cs="Times New Roman"/>
            <w:color w:val="000000" w:themeColor="text1"/>
            <w:highlight w:val="yellow"/>
          </w:rPr>
          <w:t>analyses</w:t>
        </w:r>
      </w:ins>
      <w:ins w:id="11648" w:author="Ruijie Xu" w:date="2022-03-10T11:17:00Z">
        <w:r w:rsidRPr="002B42A7">
          <w:rPr>
            <w:rFonts w:ascii="Times New Roman" w:hAnsi="Times New Roman" w:cs="Times New Roman"/>
            <w:color w:val="000000" w:themeColor="text1"/>
            <w:highlight w:val="yellow"/>
            <w:rPrChange w:id="11649" w:author="Ruijie Xu" w:date="2022-03-10T12:31:00Z">
              <w:rPr>
                <w:color w:val="000000" w:themeColor="text1"/>
              </w:rPr>
            </w:rPrChange>
          </w:rPr>
          <w:t xml:space="preserve">, the characterization of within-samples microbial richness was largely impacted by </w:t>
        </w:r>
        <w:del w:id="11650" w:author="Liliana Salvador" w:date="2022-03-10T19:02:00Z">
          <w:r w:rsidRPr="002B42A7" w:rsidDel="006E0E30">
            <w:rPr>
              <w:rFonts w:ascii="Times New Roman" w:hAnsi="Times New Roman" w:cs="Times New Roman"/>
              <w:color w:val="000000" w:themeColor="text1"/>
              <w:highlight w:val="yellow"/>
              <w:rPrChange w:id="11651"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1652" w:author="Ruijie Xu" w:date="2022-03-10T12:31:00Z">
              <w:rPr>
                <w:color w:val="000000" w:themeColor="text1"/>
              </w:rPr>
            </w:rPrChange>
          </w:rPr>
          <w:t>software selection, but the impact was less significant if the characterization index used species abundance to weigh</w:t>
        </w:r>
        <w:del w:id="11653" w:author="Liliana Salvador" w:date="2022-03-10T19:02:00Z">
          <w:r w:rsidRPr="002B42A7" w:rsidDel="006E0E30">
            <w:rPr>
              <w:rFonts w:ascii="Times New Roman" w:hAnsi="Times New Roman" w:cs="Times New Roman"/>
              <w:color w:val="000000" w:themeColor="text1"/>
              <w:highlight w:val="yellow"/>
              <w:rPrChange w:id="11654"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1655" w:author="Ruijie Xu" w:date="2022-03-10T12:31:00Z">
              <w:rPr>
                <w:color w:val="000000" w:themeColor="text1"/>
              </w:rPr>
            </w:rPrChange>
          </w:rPr>
          <w:t xml:space="preserve"> the index. A similar observation was found in </w:t>
        </w:r>
      </w:ins>
      <w:ins w:id="11656" w:author="Liliana Salvador" w:date="2022-03-10T19:04:00Z">
        <w:r w:rsidR="006E0E30">
          <w:rPr>
            <w:rFonts w:ascii="Times New Roman" w:hAnsi="Times New Roman" w:cs="Times New Roman"/>
            <w:color w:val="000000" w:themeColor="text1"/>
            <w:highlight w:val="yellow"/>
          </w:rPr>
          <w:t xml:space="preserve">the </w:t>
        </w:r>
      </w:ins>
      <w:ins w:id="11657" w:author="Ruijie Xu" w:date="2022-03-10T11:17:00Z">
        <w:r w:rsidRPr="002B42A7">
          <w:rPr>
            <w:rFonts w:ascii="Times New Roman" w:hAnsi="Times New Roman" w:cs="Times New Roman"/>
            <w:color w:val="000000" w:themeColor="text1"/>
            <w:highlight w:val="yellow"/>
            <w:rPrChange w:id="11658" w:author="Ruijie Xu" w:date="2022-03-10T12:31:00Z">
              <w:rPr>
                <w:color w:val="000000" w:themeColor="text1"/>
              </w:rPr>
            </w:rPrChange>
          </w:rPr>
          <w:t xml:space="preserve">microbial community characterization </w:t>
        </w:r>
      </w:ins>
      <w:ins w:id="11659" w:author="Liliana Salvador" w:date="2022-03-10T19:04:00Z">
        <w:r w:rsidR="006E0E30">
          <w:rPr>
            <w:rFonts w:ascii="Times New Roman" w:hAnsi="Times New Roman" w:cs="Times New Roman"/>
            <w:color w:val="000000" w:themeColor="text1"/>
            <w:highlight w:val="yellow"/>
          </w:rPr>
          <w:t xml:space="preserve">analyses </w:t>
        </w:r>
      </w:ins>
      <w:ins w:id="11660" w:author="Ruijie Xu" w:date="2022-03-10T11:17:00Z">
        <w:r w:rsidRPr="002B42A7">
          <w:rPr>
            <w:rFonts w:ascii="Times New Roman" w:hAnsi="Times New Roman" w:cs="Times New Roman"/>
            <w:color w:val="000000" w:themeColor="text1"/>
            <w:highlight w:val="yellow"/>
            <w:rPrChange w:id="11661" w:author="Ruijie Xu" w:date="2022-03-10T12:31:00Z">
              <w:rPr>
                <w:color w:val="000000" w:themeColor="text1"/>
              </w:rPr>
            </w:rPrChange>
          </w:rPr>
          <w:t>with different DBs. The within-sample richness characterization was mostly consistent when weigh</w:t>
        </w:r>
        <w:del w:id="11662" w:author="Liliana Salvador" w:date="2022-03-10T19:04:00Z">
          <w:r w:rsidRPr="002B42A7" w:rsidDel="006E0E30">
            <w:rPr>
              <w:rFonts w:ascii="Times New Roman" w:hAnsi="Times New Roman" w:cs="Times New Roman"/>
              <w:color w:val="000000" w:themeColor="text1"/>
              <w:highlight w:val="yellow"/>
              <w:rPrChange w:id="11663"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1664" w:author="Ruijie Xu" w:date="2022-03-10T12:31:00Z">
              <w:rPr>
                <w:color w:val="000000" w:themeColor="text1"/>
              </w:rPr>
            </w:rPrChange>
          </w:rPr>
          <w:t>ed by the species abundances within a sample.</w:t>
        </w:r>
      </w:ins>
      <w:ins w:id="11665" w:author="Ruijie Xu" w:date="2022-03-11T14:08:00Z">
        <w:r w:rsidR="003C152C">
          <w:rPr>
            <w:rFonts w:ascii="Times New Roman" w:hAnsi="Times New Roman" w:cs="Times New Roman"/>
            <w:color w:val="000000" w:themeColor="text1"/>
            <w:highlight w:val="yellow"/>
          </w:rPr>
          <w:t xml:space="preserve"> In addition, the presence of host genomes in the DBs does not largely impact the microbial profiling, but the </w:t>
        </w:r>
      </w:ins>
      <w:ins w:id="11666" w:author="Ruijie Xu" w:date="2022-03-11T14:09:00Z">
        <w:r w:rsidR="003C152C">
          <w:rPr>
            <w:rFonts w:ascii="Times New Roman" w:hAnsi="Times New Roman" w:cs="Times New Roman"/>
            <w:color w:val="000000" w:themeColor="text1"/>
            <w:highlight w:val="yellow"/>
          </w:rPr>
          <w:t xml:space="preserve">overall compositions of microbial genomes included in the DBs impact the </w:t>
        </w:r>
      </w:ins>
      <w:ins w:id="11667" w:author="Ruijie Xu" w:date="2022-03-11T14:10:00Z">
        <w:r w:rsidR="003C152C">
          <w:rPr>
            <w:rFonts w:ascii="Times New Roman" w:hAnsi="Times New Roman" w:cs="Times New Roman"/>
            <w:color w:val="000000" w:themeColor="text1"/>
            <w:highlight w:val="yellow"/>
          </w:rPr>
          <w:t xml:space="preserve">microbial </w:t>
        </w:r>
      </w:ins>
      <w:ins w:id="11668" w:author="Ruijie Xu" w:date="2022-03-16T15:06:00Z">
        <w:r w:rsidR="00DF14C1">
          <w:rPr>
            <w:rFonts w:ascii="Times New Roman" w:hAnsi="Times New Roman" w:cs="Times New Roman"/>
            <w:color w:val="000000" w:themeColor="text1"/>
            <w:highlight w:val="yellow"/>
          </w:rPr>
          <w:t>classification</w:t>
        </w:r>
      </w:ins>
      <w:ins w:id="11669" w:author="Ruijie Xu" w:date="2022-03-11T14:10:00Z">
        <w:r w:rsidR="003C152C">
          <w:rPr>
            <w:rFonts w:ascii="Times New Roman" w:hAnsi="Times New Roman" w:cs="Times New Roman"/>
            <w:color w:val="000000" w:themeColor="text1"/>
            <w:highlight w:val="yellow"/>
          </w:rPr>
          <w:t xml:space="preserve"> the most</w:t>
        </w:r>
      </w:ins>
      <w:ins w:id="11670" w:author="Ruijie Xu" w:date="2022-03-11T14:14:00Z">
        <w:r w:rsidR="00A1322E">
          <w:rPr>
            <w:rFonts w:ascii="Times New Roman" w:hAnsi="Times New Roman" w:cs="Times New Roman"/>
            <w:color w:val="000000" w:themeColor="text1"/>
            <w:highlight w:val="yellow"/>
          </w:rPr>
          <w:t>. Decrease in the composit</w:t>
        </w:r>
      </w:ins>
      <w:ins w:id="11671" w:author="Ruijie Xu" w:date="2022-03-11T14:15:00Z">
        <w:r w:rsidR="00A1322E">
          <w:rPr>
            <w:rFonts w:ascii="Times New Roman" w:hAnsi="Times New Roman" w:cs="Times New Roman"/>
            <w:color w:val="000000" w:themeColor="text1"/>
            <w:highlight w:val="yellow"/>
          </w:rPr>
          <w:t xml:space="preserve">ions of microbial genomes in the DBs will largely decrease the sensitivity of the microbial classification. </w:t>
        </w:r>
      </w:ins>
      <w:ins w:id="11672" w:author="Ruijie Xu" w:date="2022-03-10T11:17:00Z">
        <w:r w:rsidRPr="002B42A7">
          <w:rPr>
            <w:rFonts w:ascii="Times New Roman" w:hAnsi="Times New Roman" w:cs="Times New Roman"/>
            <w:color w:val="000000" w:themeColor="text1"/>
            <w:highlight w:val="yellow"/>
            <w:rPrChange w:id="11673" w:author="Ruijie Xu" w:date="2022-03-10T12:31:00Z">
              <w:rPr>
                <w:color w:val="000000" w:themeColor="text1"/>
              </w:rPr>
            </w:rPrChange>
          </w:rPr>
          <w:t xml:space="preserve">Moreover, we also found that the selection of the database can </w:t>
        </w:r>
        <w:del w:id="11674" w:author="Liliana Salvador" w:date="2022-03-10T19:04:00Z">
          <w:r w:rsidRPr="002B42A7" w:rsidDel="006E0E30">
            <w:rPr>
              <w:rFonts w:ascii="Times New Roman" w:hAnsi="Times New Roman" w:cs="Times New Roman"/>
              <w:color w:val="000000" w:themeColor="text1"/>
              <w:highlight w:val="yellow"/>
              <w:rPrChange w:id="11675"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1676" w:author="Ruijie Xu" w:date="2022-03-10T12:31:00Z">
              <w:rPr>
                <w:color w:val="000000" w:themeColor="text1"/>
              </w:rPr>
            </w:rPrChange>
          </w:rPr>
          <w:t xml:space="preserve">impact the </w:t>
        </w:r>
        <w:del w:id="11677" w:author="Liliana Salvador" w:date="2022-03-10T19:05:00Z">
          <w:r w:rsidRPr="002B42A7" w:rsidDel="006E0E30">
            <w:rPr>
              <w:rFonts w:ascii="Times New Roman" w:hAnsi="Times New Roman" w:cs="Times New Roman"/>
              <w:color w:val="000000" w:themeColor="text1"/>
              <w:highlight w:val="yellow"/>
              <w:rPrChange w:id="11678" w:author="Ruijie Xu" w:date="2022-03-10T12:31:00Z">
                <w:rPr>
                  <w:color w:val="000000" w:themeColor="text1"/>
                </w:rPr>
              </w:rPrChange>
            </w:rPr>
            <w:delText>sensitivity</w:delText>
          </w:r>
        </w:del>
      </w:ins>
      <w:ins w:id="11679" w:author="Liliana Salvador" w:date="2022-03-10T19:05:00Z">
        <w:r w:rsidR="006E0E30">
          <w:rPr>
            <w:rFonts w:ascii="Times New Roman" w:hAnsi="Times New Roman" w:cs="Times New Roman"/>
            <w:color w:val="000000" w:themeColor="text1"/>
            <w:highlight w:val="yellow"/>
          </w:rPr>
          <w:t>ability</w:t>
        </w:r>
      </w:ins>
      <w:ins w:id="11680" w:author="Ruijie Xu" w:date="2022-03-10T11:17:00Z">
        <w:r w:rsidRPr="002B42A7">
          <w:rPr>
            <w:rFonts w:ascii="Times New Roman" w:hAnsi="Times New Roman" w:cs="Times New Roman"/>
            <w:color w:val="000000" w:themeColor="text1"/>
            <w:highlight w:val="yellow"/>
            <w:rPrChange w:id="11681" w:author="Ruijie Xu" w:date="2022-03-10T12:31:00Z">
              <w:rPr>
                <w:color w:val="000000" w:themeColor="text1"/>
              </w:rPr>
            </w:rPrChange>
          </w:rPr>
          <w:t xml:space="preserve"> of pathogen detection</w:t>
        </w:r>
        <w:bookmarkEnd w:id="11587"/>
        <w:bookmarkEnd w:id="11588"/>
        <w:r w:rsidRPr="002B42A7">
          <w:rPr>
            <w:rFonts w:ascii="Times New Roman" w:hAnsi="Times New Roman" w:cs="Times New Roman"/>
            <w:color w:val="000000" w:themeColor="text1"/>
            <w:highlight w:val="yellow"/>
            <w:rPrChange w:id="11682" w:author="Ruijie Xu" w:date="2022-03-10T12:31:00Z">
              <w:rPr>
                <w:color w:val="000000" w:themeColor="text1"/>
              </w:rPr>
            </w:rPrChange>
          </w:rPr>
          <w:t>.</w:t>
        </w:r>
      </w:ins>
      <w:ins w:id="11683" w:author="Ruijie Xu" w:date="2022-01-30T13:53:00Z">
        <w:del w:id="11684" w:author="Rajeev, Sree" w:date="2022-03-03T11:48:00Z">
          <w:r w:rsidR="00417B80" w:rsidRPr="002B42A7" w:rsidDel="006F201E">
            <w:rPr>
              <w:rFonts w:ascii="Times New Roman" w:hAnsi="Times New Roman" w:cs="Times New Roman"/>
              <w:color w:val="000000" w:themeColor="text1"/>
              <w:highlight w:val="yellow"/>
              <w:rPrChange w:id="11685" w:author="Ruijie Xu" w:date="2022-03-10T12:31:00Z">
                <w:rPr>
                  <w:color w:val="000000" w:themeColor="text1"/>
                </w:rPr>
              </w:rPrChange>
            </w:rPr>
            <w:delText xml:space="preserve">We hypothesize that </w:delText>
          </w:r>
        </w:del>
      </w:ins>
      <w:ins w:id="11686" w:author="Liliana Salvador" w:date="2022-02-26T21:42:00Z">
        <w:del w:id="11687" w:author="Rajeev, Sree" w:date="2022-03-03T11:48:00Z">
          <w:r w:rsidR="00123495" w:rsidRPr="002B42A7" w:rsidDel="006F201E">
            <w:rPr>
              <w:rFonts w:ascii="Times New Roman" w:hAnsi="Times New Roman" w:cs="Times New Roman"/>
              <w:color w:val="000000" w:themeColor="text1"/>
              <w:highlight w:val="yellow"/>
              <w:rPrChange w:id="11688" w:author="Ruijie Xu" w:date="2022-03-10T12:31:00Z">
                <w:rPr>
                  <w:color w:val="000000" w:themeColor="text1"/>
                </w:rPr>
              </w:rPrChange>
            </w:rPr>
            <w:delText xml:space="preserve">the </w:delText>
          </w:r>
        </w:del>
      </w:ins>
      <w:ins w:id="11689" w:author="Ruijie Xu" w:date="2022-01-30T13:53:00Z">
        <w:del w:id="11690" w:author="Rajeev, Sree" w:date="2022-03-03T11:48:00Z">
          <w:r w:rsidR="00417B80" w:rsidRPr="002B42A7" w:rsidDel="006F201E">
            <w:rPr>
              <w:rFonts w:ascii="Times New Roman" w:hAnsi="Times New Roman" w:cs="Times New Roman"/>
              <w:color w:val="000000" w:themeColor="text1"/>
              <w:highlight w:val="yellow"/>
              <w:rPrChange w:id="11691"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1692" w:author="Ruijie Xu" w:date="2022-03-10T12:31:00Z">
                <w:rPr>
                  <w:color w:val="000000" w:themeColor="text1"/>
                </w:rPr>
              </w:rPrChange>
            </w:rPr>
            <w:delText>Leptospira</w:delText>
          </w:r>
        </w:del>
      </w:ins>
      <w:ins w:id="11693" w:author="Ruijie Xu" w:date="2022-01-30T14:45:00Z">
        <w:del w:id="11694" w:author="Rajeev, Sree" w:date="2022-03-03T11:48:00Z">
          <w:r w:rsidR="007E08EA" w:rsidRPr="002B42A7" w:rsidDel="006F201E">
            <w:rPr>
              <w:rFonts w:ascii="Times New Roman" w:hAnsi="Times New Roman" w:cs="Times New Roman"/>
              <w:color w:val="000000" w:themeColor="text1"/>
              <w:highlight w:val="yellow"/>
              <w:rPrChange w:id="11695" w:author="Ruijie Xu" w:date="2022-03-10T12:31:00Z">
                <w:rPr>
                  <w:color w:val="000000" w:themeColor="text1"/>
                </w:rPr>
              </w:rPrChange>
            </w:rPr>
            <w:delText>’s</w:delText>
          </w:r>
        </w:del>
      </w:ins>
      <w:ins w:id="11696" w:author="Ruijie Xu" w:date="2022-01-30T13:53:00Z">
        <w:del w:id="11697" w:author="Rajeev, Sree" w:date="2022-03-03T11:48:00Z">
          <w:r w:rsidR="00417B80" w:rsidRPr="002B42A7" w:rsidDel="006F201E">
            <w:rPr>
              <w:rFonts w:ascii="Times New Roman" w:hAnsi="Times New Roman" w:cs="Times New Roman"/>
              <w:color w:val="000000" w:themeColor="text1"/>
              <w:highlight w:val="yellow"/>
              <w:rPrChange w:id="11698" w:author="Ruijie Xu" w:date="2022-03-10T12:31:00Z">
                <w:rPr>
                  <w:color w:val="000000" w:themeColor="text1"/>
                </w:rPr>
              </w:rPrChange>
            </w:rPr>
            <w:delText xml:space="preserve"> diagnos</w:delText>
          </w:r>
        </w:del>
      </w:ins>
      <w:ins w:id="11699" w:author="Ruijie Xu" w:date="2022-01-30T14:45:00Z">
        <w:del w:id="11700" w:author="Rajeev, Sree" w:date="2022-03-03T11:48:00Z">
          <w:r w:rsidR="007E08EA" w:rsidRPr="002B42A7" w:rsidDel="006F201E">
            <w:rPr>
              <w:rFonts w:ascii="Times New Roman" w:hAnsi="Times New Roman" w:cs="Times New Roman"/>
              <w:color w:val="000000" w:themeColor="text1"/>
              <w:highlight w:val="yellow"/>
              <w:rPrChange w:id="11701" w:author="Ruijie Xu" w:date="2022-03-10T12:31:00Z">
                <w:rPr>
                  <w:color w:val="000000" w:themeColor="text1"/>
                </w:rPr>
              </w:rPrChange>
            </w:rPr>
            <w:delText>is</w:delText>
          </w:r>
        </w:del>
      </w:ins>
      <w:ins w:id="11702" w:author="Ruijie Xu" w:date="2022-01-30T13:53:00Z">
        <w:del w:id="11703" w:author="Rajeev, Sree" w:date="2022-03-03T11:48:00Z">
          <w:r w:rsidR="00417B80" w:rsidRPr="002B42A7" w:rsidDel="006F201E">
            <w:rPr>
              <w:rFonts w:ascii="Times New Roman" w:hAnsi="Times New Roman" w:cs="Times New Roman"/>
              <w:color w:val="000000" w:themeColor="text1"/>
              <w:highlight w:val="yellow"/>
              <w:rPrChange w:id="11704" w:author="Ruijie Xu" w:date="2022-03-10T12:31:00Z">
                <w:rPr>
                  <w:color w:val="000000" w:themeColor="text1"/>
                </w:rPr>
              </w:rPrChange>
            </w:rPr>
            <w:delText xml:space="preserve"> may i</w:delText>
          </w:r>
        </w:del>
      </w:ins>
      <w:ins w:id="11705" w:author="Ruijie Xu" w:date="2022-01-30T13:54:00Z">
        <w:del w:id="11706" w:author="Rajeev, Sree" w:date="2022-03-03T11:48:00Z">
          <w:r w:rsidR="00417B80" w:rsidRPr="002B42A7" w:rsidDel="006F201E">
            <w:rPr>
              <w:rFonts w:ascii="Times New Roman" w:hAnsi="Times New Roman" w:cs="Times New Roman"/>
              <w:color w:val="000000" w:themeColor="text1"/>
              <w:highlight w:val="yellow"/>
              <w:rPrChange w:id="11707"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1708"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1709" w:author="Ruijie Xu" w:date="2022-03-10T12:31:00Z">
                <w:rPr>
                  <w:color w:val="000000" w:themeColor="text1"/>
                </w:rPr>
              </w:rPrChange>
            </w:rPr>
            <w:delText xml:space="preserve"> included in the database</w:delText>
          </w:r>
        </w:del>
      </w:ins>
      <w:ins w:id="11710" w:author="Ruijie Xu" w:date="2022-02-27T13:14:00Z">
        <w:del w:id="11711" w:author="Rajeev, Sree" w:date="2022-03-03T11:48:00Z">
          <w:r w:rsidR="002542F9" w:rsidRPr="002B42A7" w:rsidDel="006F201E">
            <w:rPr>
              <w:rFonts w:ascii="Times New Roman" w:hAnsi="Times New Roman" w:cs="Times New Roman"/>
              <w:color w:val="000000" w:themeColor="text1"/>
              <w:highlight w:val="yellow"/>
              <w:rPrChange w:id="11712" w:author="Ruijie Xu" w:date="2022-03-10T12:31:00Z">
                <w:rPr>
                  <w:color w:val="000000" w:themeColor="text1"/>
                </w:rPr>
              </w:rPrChange>
            </w:rPr>
            <w:delText>.</w:delText>
          </w:r>
        </w:del>
      </w:ins>
      <w:commentRangeStart w:id="11713"/>
      <w:del w:id="11714" w:author="Rajeev, Sree" w:date="2022-03-03T11:48:00Z">
        <w:r w:rsidR="00254DB1" w:rsidRPr="002B42A7" w:rsidDel="006F201E">
          <w:rPr>
            <w:rFonts w:ascii="Times New Roman" w:hAnsi="Times New Roman" w:cs="Times New Roman"/>
            <w:color w:val="000000" w:themeColor="text1"/>
            <w:highlight w:val="yellow"/>
            <w:rPrChange w:id="11715"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1716"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1717"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1718"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1719"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1720"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1721"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1722"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1723"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1724"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1725"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1726"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1727"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1728"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1729"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1730"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1731"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1732"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1733"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1734"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1735" w:author="Ruijie Xu" w:date="2022-03-10T12:31:00Z">
              <w:rPr>
                <w:color w:val="000000" w:themeColor="text1"/>
              </w:rPr>
            </w:rPrChange>
          </w:rPr>
          <w:delText xml:space="preserve">ility. </w:delText>
        </w:r>
        <w:commentRangeEnd w:id="11713"/>
        <w:r w:rsidR="00123495" w:rsidRPr="002B42A7" w:rsidDel="006F201E">
          <w:rPr>
            <w:rStyle w:val="CommentReference"/>
            <w:rFonts w:ascii="Times New Roman" w:hAnsi="Times New Roman" w:cs="Times New Roman"/>
            <w:sz w:val="24"/>
            <w:szCs w:val="24"/>
            <w:highlight w:val="yellow"/>
            <w:rPrChange w:id="11736" w:author="Ruijie Xu" w:date="2022-03-10T12:31:00Z">
              <w:rPr>
                <w:rStyle w:val="CommentReference"/>
              </w:rPr>
            </w:rPrChange>
          </w:rPr>
          <w:commentReference w:id="11713"/>
        </w:r>
      </w:del>
      <w:ins w:id="11737"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1738" w:author="Ruijie Xu" w:date="2022-03-11T08:51:00Z"/>
          <w:rFonts w:ascii="Times New Roman" w:hAnsi="Times New Roman" w:cs="Times New Roman"/>
          <w:color w:val="000000" w:themeColor="text1"/>
          <w:rPrChange w:id="11739" w:author="Ruijie Xu" w:date="2022-03-10T12:31:00Z">
            <w:rPr>
              <w:ins w:id="11740" w:author="Ruijie Xu" w:date="2022-03-11T08:51:00Z"/>
              <w:color w:val="000000" w:themeColor="text1"/>
            </w:rPr>
          </w:rPrChange>
        </w:rPr>
        <w:pPrChange w:id="11741" w:author="Ruijie Xu" w:date="2022-03-10T11:17:00Z">
          <w:pPr>
            <w:spacing w:line="480" w:lineRule="auto"/>
          </w:pPr>
        </w:pPrChange>
      </w:pPr>
    </w:p>
    <w:p w14:paraId="226C1E67" w14:textId="7CB80BFC" w:rsidR="007E3A13" w:rsidRPr="002B42A7" w:rsidDel="0009141C" w:rsidRDefault="007E3A13">
      <w:pPr>
        <w:spacing w:line="480" w:lineRule="auto"/>
        <w:rPr>
          <w:del w:id="11742" w:author="Ruijie Xu" w:date="2022-03-10T11:17:00Z"/>
          <w:rFonts w:ascii="Times New Roman" w:hAnsi="Times New Roman" w:cs="Times New Roman"/>
          <w:color w:val="000000" w:themeColor="text1"/>
          <w:rPrChange w:id="11743" w:author="Ruijie Xu" w:date="2022-03-10T12:31:00Z">
            <w:rPr>
              <w:del w:id="11744" w:author="Ruijie Xu" w:date="2022-03-10T11:17:00Z"/>
              <w:color w:val="000000" w:themeColor="text1"/>
            </w:rPr>
          </w:rPrChange>
        </w:rPr>
        <w:pPrChange w:id="11745"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1746" w:author="Ruijie Xu" w:date="2022-01-30T13:27:00Z"/>
          <w:rFonts w:ascii="Times New Roman" w:hAnsi="Times New Roman" w:cs="Times New Roman"/>
          <w:color w:val="000000" w:themeColor="text1"/>
          <w:rPrChange w:id="11747" w:author="Ruijie Xu" w:date="2022-03-10T12:31:00Z">
            <w:rPr>
              <w:del w:id="11748" w:author="Ruijie Xu" w:date="2022-01-30T13:27:00Z"/>
              <w:color w:val="000000" w:themeColor="text1"/>
            </w:rPr>
          </w:rPrChange>
        </w:rPr>
        <w:pPrChange w:id="11749" w:author="Liliana Salvador" w:date="2022-03-10T19:10:00Z">
          <w:pPr>
            <w:spacing w:line="480" w:lineRule="auto"/>
            <w:ind w:firstLine="720"/>
          </w:pPr>
        </w:pPrChange>
      </w:pPr>
      <w:del w:id="11750" w:author="Ruijie Xu" w:date="2022-01-30T13:27:00Z">
        <w:r w:rsidRPr="002B42A7" w:rsidDel="00370222">
          <w:rPr>
            <w:rFonts w:ascii="Times New Roman" w:hAnsi="Times New Roman" w:cs="Times New Roman"/>
            <w:color w:val="000000" w:themeColor="text1"/>
            <w:rPrChange w:id="11751" w:author="Ruijie Xu" w:date="2022-03-10T12:31:00Z">
              <w:rPr>
                <w:color w:val="000000" w:themeColor="text1"/>
              </w:rPr>
            </w:rPrChange>
          </w:rPr>
          <w:delText>To</w:delText>
        </w:r>
      </w:del>
      <w:del w:id="11752" w:author="Ruijie Xu" w:date="2022-01-28T15:44:00Z">
        <w:r w:rsidRPr="002B42A7" w:rsidDel="009F7FE4">
          <w:rPr>
            <w:rFonts w:ascii="Times New Roman" w:hAnsi="Times New Roman" w:cs="Times New Roman"/>
            <w:color w:val="000000" w:themeColor="text1"/>
            <w:rPrChange w:id="11753" w:author="Ruijie Xu" w:date="2022-03-10T12:31:00Z">
              <w:rPr>
                <w:color w:val="000000" w:themeColor="text1"/>
              </w:rPr>
            </w:rPrChange>
          </w:rPr>
          <w:delText xml:space="preserve"> further</w:delText>
        </w:r>
      </w:del>
      <w:del w:id="11754" w:author="Ruijie Xu" w:date="2022-01-30T13:27:00Z">
        <w:r w:rsidRPr="002B42A7" w:rsidDel="00370222">
          <w:rPr>
            <w:rFonts w:ascii="Times New Roman" w:hAnsi="Times New Roman" w:cs="Times New Roman"/>
            <w:color w:val="000000" w:themeColor="text1"/>
            <w:rPrChange w:id="11755"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1756"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757"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1758"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1759"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1760"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1761"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1762"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763"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1764"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1765"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766"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176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768"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1769"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1770"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1771"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772"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1773" w:author="Ruijie Xu" w:date="2022-01-30T13:27:00Z"/>
          <w:rFonts w:ascii="Times New Roman" w:hAnsi="Times New Roman" w:cs="Times New Roman"/>
          <w:color w:val="000000" w:themeColor="text1"/>
          <w:rPrChange w:id="11774" w:author="Ruijie Xu" w:date="2022-03-10T12:31:00Z">
            <w:rPr>
              <w:del w:id="11775" w:author="Ruijie Xu" w:date="2022-01-30T13:27:00Z"/>
              <w:color w:val="000000" w:themeColor="text1"/>
            </w:rPr>
          </w:rPrChange>
        </w:rPr>
        <w:pPrChange w:id="11776" w:author="Liliana Salvador" w:date="2022-03-10T19:10:00Z">
          <w:pPr>
            <w:spacing w:line="480" w:lineRule="auto"/>
            <w:ind w:firstLine="720"/>
          </w:pPr>
        </w:pPrChange>
      </w:pPr>
      <w:del w:id="11777" w:author="Ruijie Xu" w:date="2022-01-30T13:27:00Z">
        <w:r w:rsidRPr="002B42A7" w:rsidDel="00370222">
          <w:rPr>
            <w:rFonts w:ascii="Times New Roman" w:hAnsi="Times New Roman" w:cs="Times New Roman"/>
            <w:color w:val="000000" w:themeColor="text1"/>
            <w:rPrChange w:id="11778"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1779"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1780"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1781"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1782"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1783"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1784"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1785"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1786"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1787"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788"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1789"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1790"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1791"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1792"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1793"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1794"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1795"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796"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1797"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1798"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1799"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1800"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1801"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1802"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1803"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1804"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1805"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1806"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807"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180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809"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1810"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1811"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1812"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813"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1814"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815"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1816"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1817"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1818"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1819"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1820"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1821"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1822"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823"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1824"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1825"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1826"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1827"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1828"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1829"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1830"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1831"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1832"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1833"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1834"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1835"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1836" w:author="Ruijie Xu" w:date="2022-03-10T12:31:00Z">
              <w:rPr>
                <w:color w:val="000000" w:themeColor="text1"/>
              </w:rPr>
            </w:rPrChange>
          </w:rPr>
          <w:delText>investigations.</w:delText>
        </w:r>
      </w:del>
    </w:p>
    <w:p w14:paraId="6CDDDE6E" w14:textId="2A2D4A64" w:rsidR="00234370" w:rsidRPr="002B42A7" w:rsidDel="006E0E30" w:rsidRDefault="00234370">
      <w:pPr>
        <w:spacing w:line="480" w:lineRule="auto"/>
        <w:ind w:firstLine="360"/>
        <w:rPr>
          <w:del w:id="11837" w:author="Liliana Salvador" w:date="2022-03-10T19:11:00Z"/>
          <w:rFonts w:ascii="Times New Roman" w:hAnsi="Times New Roman" w:cs="Times New Roman"/>
          <w:color w:val="000000" w:themeColor="text1"/>
          <w:rPrChange w:id="11838" w:author="Ruijie Xu" w:date="2022-03-10T12:31:00Z">
            <w:rPr>
              <w:del w:id="11839" w:author="Liliana Salvador" w:date="2022-03-10T19:11:00Z"/>
              <w:color w:val="000000" w:themeColor="text1"/>
            </w:rPr>
          </w:rPrChange>
        </w:rPr>
        <w:pPrChange w:id="11840" w:author="Liliana Salvador" w:date="2022-03-10T19:10:00Z">
          <w:pPr>
            <w:spacing w:line="480" w:lineRule="auto"/>
            <w:ind w:firstLine="720"/>
          </w:pPr>
        </w:pPrChange>
      </w:pPr>
      <w:r w:rsidRPr="002B42A7">
        <w:rPr>
          <w:rFonts w:ascii="Times New Roman" w:hAnsi="Times New Roman" w:cs="Times New Roman"/>
          <w:color w:val="000000" w:themeColor="text1"/>
          <w:rPrChange w:id="11841" w:author="Ruijie Xu" w:date="2022-03-10T12:31:00Z">
            <w:rPr>
              <w:color w:val="000000" w:themeColor="text1"/>
            </w:rPr>
          </w:rPrChange>
        </w:rPr>
        <w:t xml:space="preserve">The inconsistencies found between the results of different metagenomic </w:t>
      </w:r>
      <w:del w:id="11842" w:author="Ruijie Xu" w:date="2022-01-30T14:46:00Z">
        <w:r w:rsidRPr="002B42A7" w:rsidDel="00F46E82">
          <w:rPr>
            <w:rFonts w:ascii="Times New Roman" w:hAnsi="Times New Roman" w:cs="Times New Roman"/>
            <w:color w:val="000000" w:themeColor="text1"/>
            <w:rPrChange w:id="11843" w:author="Ruijie Xu" w:date="2022-03-10T12:31:00Z">
              <w:rPr>
                <w:color w:val="000000" w:themeColor="text1"/>
              </w:rPr>
            </w:rPrChange>
          </w:rPr>
          <w:delText xml:space="preserve">classifiers </w:delText>
        </w:r>
      </w:del>
      <w:ins w:id="11844" w:author="Ruijie Xu" w:date="2022-01-30T14:46:00Z">
        <w:r w:rsidR="00F46E82" w:rsidRPr="002B42A7">
          <w:rPr>
            <w:rFonts w:ascii="Times New Roman" w:hAnsi="Times New Roman" w:cs="Times New Roman"/>
            <w:color w:val="000000" w:themeColor="text1"/>
            <w:rPrChange w:id="11845"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1846" w:author="Ruijie Xu" w:date="2022-03-10T12:31:00Z">
            <w:rPr>
              <w:color w:val="000000" w:themeColor="text1"/>
            </w:rPr>
          </w:rPrChange>
        </w:rPr>
        <w:t>show</w:t>
      </w:r>
      <w:ins w:id="11847" w:author="Liliana Salvador" w:date="2022-02-26T21:43:00Z">
        <w:r w:rsidR="00123495" w:rsidRPr="002B42A7">
          <w:rPr>
            <w:rFonts w:ascii="Times New Roman" w:hAnsi="Times New Roman" w:cs="Times New Roman"/>
            <w:color w:val="000000" w:themeColor="text1"/>
            <w:rPrChange w:id="11848" w:author="Ruijie Xu" w:date="2022-03-10T12:31:00Z">
              <w:rPr>
                <w:color w:val="000000" w:themeColor="text1"/>
              </w:rPr>
            </w:rPrChange>
          </w:rPr>
          <w:t>ed</w:t>
        </w:r>
      </w:ins>
      <w:r w:rsidRPr="002B42A7">
        <w:rPr>
          <w:rFonts w:ascii="Times New Roman" w:hAnsi="Times New Roman" w:cs="Times New Roman"/>
          <w:color w:val="000000" w:themeColor="text1"/>
          <w:rPrChange w:id="11849" w:author="Ruijie Xu" w:date="2022-03-10T12:31:00Z">
            <w:rPr>
              <w:color w:val="000000" w:themeColor="text1"/>
            </w:rPr>
          </w:rPrChange>
        </w:rPr>
        <w:t xml:space="preserve"> that </w:t>
      </w:r>
      <w:del w:id="11850" w:author="Ruijie Xu" w:date="2022-03-10T10:58:00Z">
        <w:r w:rsidRPr="002B42A7" w:rsidDel="00803EAA">
          <w:rPr>
            <w:rFonts w:ascii="Times New Roman" w:hAnsi="Times New Roman" w:cs="Times New Roman"/>
            <w:color w:val="000000" w:themeColor="text1"/>
            <w:rPrChange w:id="11851" w:author="Ruijie Xu" w:date="2022-03-10T12:31:00Z">
              <w:rPr>
                <w:color w:val="000000" w:themeColor="text1"/>
              </w:rPr>
            </w:rPrChange>
          </w:rPr>
          <w:delText xml:space="preserve">significant biological </w:delText>
        </w:r>
      </w:del>
      <w:del w:id="11852" w:author="Liliana Salvador" w:date="2022-03-10T19:10:00Z">
        <w:r w:rsidRPr="002B42A7" w:rsidDel="006E0E30">
          <w:rPr>
            <w:rFonts w:ascii="Times New Roman" w:hAnsi="Times New Roman" w:cs="Times New Roman"/>
            <w:color w:val="000000" w:themeColor="text1"/>
            <w:rPrChange w:id="11853" w:author="Ruijie Xu" w:date="2022-03-10T12:31:00Z">
              <w:rPr>
                <w:color w:val="000000" w:themeColor="text1"/>
              </w:rPr>
            </w:rPrChange>
          </w:rPr>
          <w:delText>conclusions</w:delText>
        </w:r>
      </w:del>
      <w:ins w:id="11854"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1855" w:author="Ruijie Xu" w:date="2022-03-10T12:31:00Z">
            <w:rPr>
              <w:color w:val="000000" w:themeColor="text1"/>
            </w:rPr>
          </w:rPrChange>
        </w:rPr>
        <w:t xml:space="preserve"> </w:t>
      </w:r>
      <w:ins w:id="11856" w:author="Ruijie Xu" w:date="2022-03-10T10:58:00Z">
        <w:r w:rsidR="00803EAA" w:rsidRPr="002B42A7">
          <w:rPr>
            <w:rFonts w:ascii="Times New Roman" w:hAnsi="Times New Roman" w:cs="Times New Roman"/>
            <w:color w:val="000000" w:themeColor="text1"/>
            <w:rPrChange w:id="11857"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1858"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1859" w:author="Ruijie Xu" w:date="2022-03-10T12:31:00Z">
            <w:rPr>
              <w:color w:val="000000" w:themeColor="text1"/>
            </w:rPr>
          </w:rPrChange>
        </w:rPr>
        <w:t>e</w:t>
      </w:r>
      <w:r w:rsidRPr="002B42A7">
        <w:rPr>
          <w:rFonts w:ascii="Times New Roman" w:hAnsi="Times New Roman" w:cs="Times New Roman"/>
          <w:color w:val="000000" w:themeColor="text1"/>
          <w:rPrChange w:id="11860" w:author="Ruijie Xu" w:date="2022-03-10T12:31:00Z">
            <w:rPr>
              <w:color w:val="000000" w:themeColor="text1"/>
            </w:rPr>
          </w:rPrChange>
        </w:rPr>
        <w:t>s ha</w:t>
      </w:r>
      <w:r w:rsidR="005A077E" w:rsidRPr="002B42A7">
        <w:rPr>
          <w:rFonts w:ascii="Times New Roman" w:hAnsi="Times New Roman" w:cs="Times New Roman"/>
          <w:color w:val="000000" w:themeColor="text1"/>
          <w:rPrChange w:id="11861" w:author="Ruijie Xu" w:date="2022-03-10T12:31:00Z">
            <w:rPr>
              <w:color w:val="000000" w:themeColor="text1"/>
            </w:rPr>
          </w:rPrChange>
        </w:rPr>
        <w:t>ve</w:t>
      </w:r>
      <w:r w:rsidRPr="002B42A7">
        <w:rPr>
          <w:rFonts w:ascii="Times New Roman" w:hAnsi="Times New Roman" w:cs="Times New Roman"/>
          <w:color w:val="000000" w:themeColor="text1"/>
          <w:rPrChange w:id="11862"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186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1864"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1865"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1866"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1867" w:author="Ruijie Xu" w:date="2022-03-10T12:31:00Z">
            <w:rPr>
              <w:color w:val="000000" w:themeColor="text1"/>
            </w:rPr>
          </w:rPrChange>
        </w:rPr>
        <w:t>software</w:t>
      </w:r>
      <w:r w:rsidR="00D571AF" w:rsidRPr="002B42A7">
        <w:rPr>
          <w:rFonts w:ascii="Times New Roman" w:hAnsi="Times New Roman" w:cs="Times New Roman"/>
          <w:color w:val="000000" w:themeColor="text1"/>
          <w:rPrChange w:id="11868"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186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870"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1871" w:author="Ruijie Xu" w:date="2022-03-10T12:31:00Z">
            <w:rPr>
              <w:color w:val="000000" w:themeColor="text1"/>
            </w:rPr>
          </w:rPrChange>
        </w:rPr>
        <w:fldChar w:fldCharType="separate"/>
      </w:r>
      <w:r w:rsidR="00350DBF" w:rsidRPr="002B42A7">
        <w:rPr>
          <w:rFonts w:ascii="Times New Roman" w:hAnsi="Times New Roman" w:cs="Times New Roman"/>
          <w:color w:val="000000"/>
          <w:rPrChange w:id="11872" w:author="Ruijie Xu" w:date="2022-03-10T12:31:00Z">
            <w:rPr>
              <w:color w:val="000000"/>
            </w:rPr>
          </w:rPrChange>
        </w:rPr>
        <w:t>(Tran and Phan, 2020)</w:t>
      </w:r>
      <w:r w:rsidR="003272C4" w:rsidRPr="002B42A7">
        <w:rPr>
          <w:rFonts w:ascii="Times New Roman" w:hAnsi="Times New Roman" w:cs="Times New Roman"/>
          <w:color w:val="000000" w:themeColor="text1"/>
          <w:rPrChange w:id="11873"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1874" w:author="Ruijie Xu" w:date="2022-03-10T12:31:00Z">
            <w:rPr>
              <w:color w:val="000000" w:themeColor="text1"/>
            </w:rPr>
          </w:rPrChange>
        </w:rPr>
        <w:t>.</w:t>
      </w:r>
      <w:r w:rsidR="00BD222B" w:rsidRPr="002B42A7">
        <w:rPr>
          <w:rFonts w:ascii="Times New Roman" w:hAnsi="Times New Roman" w:cs="Times New Roman"/>
          <w:color w:val="000000" w:themeColor="text1"/>
          <w:rPrChange w:id="11875"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1876" w:author="Ruijie Xu" w:date="2022-03-10T12:31:00Z">
            <w:rPr>
              <w:color w:val="000000" w:themeColor="text1"/>
            </w:rPr>
          </w:rPrChange>
        </w:rPr>
        <w:t>The u</w:t>
      </w:r>
      <w:r w:rsidRPr="002B42A7">
        <w:rPr>
          <w:rFonts w:ascii="Times New Roman" w:hAnsi="Times New Roman" w:cs="Times New Roman"/>
          <w:color w:val="000000" w:themeColor="text1"/>
          <w:rPrChange w:id="11877" w:author="Ruijie Xu" w:date="2022-03-10T12:31:00Z">
            <w:rPr>
              <w:color w:val="000000" w:themeColor="text1"/>
            </w:rPr>
          </w:rPrChange>
        </w:rPr>
        <w:t>s</w:t>
      </w:r>
      <w:r w:rsidR="004C191F" w:rsidRPr="002B42A7">
        <w:rPr>
          <w:rFonts w:ascii="Times New Roman" w:hAnsi="Times New Roman" w:cs="Times New Roman"/>
          <w:color w:val="000000" w:themeColor="text1"/>
          <w:rPrChange w:id="11878" w:author="Ruijie Xu" w:date="2022-03-10T12:31:00Z">
            <w:rPr>
              <w:color w:val="000000" w:themeColor="text1"/>
            </w:rPr>
          </w:rPrChange>
        </w:rPr>
        <w:t>e of</w:t>
      </w:r>
      <w:r w:rsidRPr="002B42A7">
        <w:rPr>
          <w:rFonts w:ascii="Times New Roman" w:hAnsi="Times New Roman" w:cs="Times New Roman"/>
          <w:color w:val="000000" w:themeColor="text1"/>
          <w:rPrChange w:id="11879" w:author="Ruijie Xu" w:date="2022-03-10T12:31:00Z">
            <w:rPr>
              <w:color w:val="000000" w:themeColor="text1"/>
            </w:rPr>
          </w:rPrChange>
        </w:rPr>
        <w:t xml:space="preserve"> </w:t>
      </w:r>
      <w:ins w:id="11880" w:author="Ruijie Xu" w:date="2022-03-10T10:31:00Z">
        <w:r w:rsidR="002C2466" w:rsidRPr="002B42A7">
          <w:rPr>
            <w:rFonts w:ascii="Times New Roman" w:hAnsi="Times New Roman" w:cs="Times New Roman"/>
            <w:color w:val="000000" w:themeColor="text1"/>
            <w:rPrChange w:id="11881" w:author="Ruijie Xu" w:date="2022-03-10T12:31:00Z">
              <w:rPr>
                <w:color w:val="000000" w:themeColor="text1"/>
              </w:rPr>
            </w:rPrChange>
          </w:rPr>
          <w:t xml:space="preserve">wildly collected </w:t>
        </w:r>
      </w:ins>
      <w:del w:id="11882" w:author="Ruijie Xu" w:date="2022-03-10T10:31:00Z">
        <w:r w:rsidRPr="002B42A7" w:rsidDel="002C2466">
          <w:rPr>
            <w:rFonts w:ascii="Times New Roman" w:hAnsi="Times New Roman" w:cs="Times New Roman"/>
            <w:color w:val="000000" w:themeColor="text1"/>
            <w:rPrChange w:id="11883"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1884" w:author="Ruijie Xu" w:date="2022-03-10T12:31:00Z">
            <w:rPr>
              <w:color w:val="000000" w:themeColor="text1"/>
            </w:rPr>
          </w:rPrChange>
        </w:rPr>
        <w:t xml:space="preserve">datasets </w:t>
      </w:r>
      <w:del w:id="11885" w:author="Ruijie Xu" w:date="2022-03-11T08:51:00Z">
        <w:r w:rsidRPr="002B42A7" w:rsidDel="008243D5">
          <w:rPr>
            <w:rFonts w:ascii="Times New Roman" w:hAnsi="Times New Roman" w:cs="Times New Roman"/>
            <w:color w:val="000000" w:themeColor="text1"/>
            <w:rPrChange w:id="11886" w:author="Ruijie Xu" w:date="2022-03-10T12:31:00Z">
              <w:rPr>
                <w:color w:val="000000" w:themeColor="text1"/>
              </w:rPr>
            </w:rPrChange>
          </w:rPr>
          <w:delText>has</w:delText>
        </w:r>
      </w:del>
      <w:ins w:id="11887" w:author="Ruijie Xu" w:date="2022-03-11T08:51:00Z">
        <w:r w:rsidR="008243D5" w:rsidRPr="002B42A7">
          <w:rPr>
            <w:rFonts w:ascii="Times New Roman" w:hAnsi="Times New Roman" w:cs="Times New Roman"/>
            <w:color w:val="000000" w:themeColor="text1"/>
          </w:rPr>
          <w:t>have</w:t>
        </w:r>
      </w:ins>
      <w:r w:rsidRPr="002B42A7">
        <w:rPr>
          <w:rFonts w:ascii="Times New Roman" w:hAnsi="Times New Roman" w:cs="Times New Roman"/>
          <w:color w:val="000000" w:themeColor="text1"/>
          <w:rPrChange w:id="11888" w:author="Ruijie Xu" w:date="2022-03-10T12:31:00Z">
            <w:rPr>
              <w:color w:val="000000" w:themeColor="text1"/>
            </w:rPr>
          </w:rPrChange>
        </w:rPr>
        <w:t xml:space="preserve"> the advantage of addressing this challenge</w:t>
      </w:r>
      <w:del w:id="11889" w:author="Liliana Salvador" w:date="2022-02-26T21:43:00Z">
        <w:r w:rsidRPr="002B42A7" w:rsidDel="00123495">
          <w:rPr>
            <w:rFonts w:ascii="Times New Roman" w:hAnsi="Times New Roman" w:cs="Times New Roman"/>
            <w:color w:val="000000" w:themeColor="text1"/>
            <w:rPrChange w:id="11890"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1891"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1892"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1893"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1894" w:author="Ruijie Xu" w:date="2022-03-10T12:31:00Z">
            <w:rPr>
              <w:color w:val="000000" w:themeColor="text1"/>
            </w:rPr>
          </w:rPrChange>
        </w:rPr>
        <w:t>software</w:t>
      </w:r>
      <w:r w:rsidRPr="002B42A7">
        <w:rPr>
          <w:rFonts w:ascii="Times New Roman" w:hAnsi="Times New Roman" w:cs="Times New Roman"/>
          <w:color w:val="000000" w:themeColor="text1"/>
          <w:rPrChange w:id="11895"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1896"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1897" w:author="Ruijie Xu" w:date="2022-03-10T12:31:00Z">
            <w:rPr>
              <w:color w:val="000000" w:themeColor="text1"/>
            </w:rPr>
          </w:rPrChange>
        </w:rPr>
        <w:t xml:space="preserve">performances with the </w:t>
      </w:r>
      <w:ins w:id="11898" w:author="Ruijie Xu" w:date="2022-03-10T10:32:00Z">
        <w:r w:rsidR="00016701" w:rsidRPr="002B42A7">
          <w:rPr>
            <w:rFonts w:ascii="Times New Roman" w:hAnsi="Times New Roman" w:cs="Times New Roman"/>
            <w:i/>
            <w:iCs/>
            <w:color w:val="000000" w:themeColor="text1"/>
            <w:rPrChange w:id="11899" w:author="Ruijie Xu" w:date="2022-03-10T12:31:00Z">
              <w:rPr>
                <w:color w:val="000000" w:themeColor="text1"/>
              </w:rPr>
            </w:rPrChange>
          </w:rPr>
          <w:t>in vivo</w:t>
        </w:r>
      </w:ins>
      <w:ins w:id="11900" w:author="Ruijie Xu" w:date="2022-03-10T10:31:00Z">
        <w:r w:rsidR="00016701" w:rsidRPr="002B42A7">
          <w:rPr>
            <w:rFonts w:ascii="Times New Roman" w:hAnsi="Times New Roman" w:cs="Times New Roman"/>
            <w:color w:val="000000" w:themeColor="text1"/>
            <w:rPrChange w:id="11901" w:author="Ruijie Xu" w:date="2022-03-10T12:31:00Z">
              <w:rPr>
                <w:color w:val="000000" w:themeColor="text1"/>
              </w:rPr>
            </w:rPrChange>
          </w:rPr>
          <w:t xml:space="preserve"> </w:t>
        </w:r>
      </w:ins>
      <w:del w:id="11902" w:author="Ruijie Xu" w:date="2022-03-10T10:31:00Z">
        <w:r w:rsidRPr="002B42A7" w:rsidDel="00016701">
          <w:rPr>
            <w:rFonts w:ascii="Times New Roman" w:hAnsi="Times New Roman" w:cs="Times New Roman"/>
            <w:color w:val="000000" w:themeColor="text1"/>
            <w:rPrChange w:id="11903"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1904"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1905" w:author="Ruijie Xu" w:date="2022-03-10T12:31:00Z">
            <w:rPr>
              <w:i/>
              <w:iCs/>
              <w:color w:val="000000" w:themeColor="text1"/>
            </w:rPr>
          </w:rPrChange>
        </w:rPr>
        <w:t>in silic</w:t>
      </w:r>
      <w:r w:rsidRPr="002B42A7">
        <w:rPr>
          <w:rFonts w:ascii="Times New Roman" w:hAnsi="Times New Roman" w:cs="Times New Roman"/>
          <w:color w:val="000000" w:themeColor="text1"/>
          <w:rPrChange w:id="11906" w:author="Ruijie Xu" w:date="2022-03-10T12:31:00Z">
            <w:rPr>
              <w:color w:val="000000" w:themeColor="text1"/>
            </w:rPr>
          </w:rPrChange>
        </w:rPr>
        <w:t xml:space="preserve">o datasets, has the limitation </w:t>
      </w:r>
      <w:r w:rsidRPr="002B42A7">
        <w:rPr>
          <w:rFonts w:ascii="Times New Roman" w:hAnsi="Times New Roman" w:cs="Times New Roman"/>
          <w:color w:val="000000" w:themeColor="text1"/>
          <w:rPrChange w:id="11907" w:author="Ruijie Xu" w:date="2022-03-10T12:31:00Z">
            <w:rPr>
              <w:color w:val="000000" w:themeColor="text1"/>
            </w:rPr>
          </w:rPrChange>
        </w:rPr>
        <w:lastRenderedPageBreak/>
        <w:t>o</w:t>
      </w:r>
      <w:r w:rsidR="0061113C" w:rsidRPr="002B42A7">
        <w:rPr>
          <w:rFonts w:ascii="Times New Roman" w:hAnsi="Times New Roman" w:cs="Times New Roman"/>
          <w:color w:val="000000" w:themeColor="text1"/>
          <w:rPrChange w:id="11908" w:author="Ruijie Xu" w:date="2022-03-10T12:31:00Z">
            <w:rPr>
              <w:color w:val="000000" w:themeColor="text1"/>
            </w:rPr>
          </w:rPrChange>
        </w:rPr>
        <w:t>f</w:t>
      </w:r>
      <w:r w:rsidRPr="002B42A7">
        <w:rPr>
          <w:rFonts w:ascii="Times New Roman" w:hAnsi="Times New Roman" w:cs="Times New Roman"/>
          <w:color w:val="000000" w:themeColor="text1"/>
          <w:rPrChange w:id="11909"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1910" w:author="Ruijie Xu" w:date="2022-03-10T12:31:00Z">
            <w:rPr>
              <w:color w:val="000000" w:themeColor="text1"/>
            </w:rPr>
          </w:rPrChange>
        </w:rPr>
        <w:t>software</w:t>
      </w:r>
      <w:r w:rsidRPr="002B42A7">
        <w:rPr>
          <w:rFonts w:ascii="Times New Roman" w:hAnsi="Times New Roman" w:cs="Times New Roman"/>
          <w:color w:val="000000" w:themeColor="text1"/>
          <w:rPrChange w:id="11911" w:author="Ruijie Xu" w:date="2022-03-10T12:31:00Z">
            <w:rPr>
              <w:color w:val="000000" w:themeColor="text1"/>
            </w:rPr>
          </w:rPrChange>
        </w:rPr>
        <w:t xml:space="preserve"> based on their degrees of accuracy and sensitivity</w:t>
      </w:r>
      <w:ins w:id="11912" w:author="Liliana Salvador" w:date="2022-02-26T21:44:00Z">
        <w:r w:rsidR="00123495" w:rsidRPr="002B42A7">
          <w:rPr>
            <w:rFonts w:ascii="Times New Roman" w:hAnsi="Times New Roman" w:cs="Times New Roman"/>
            <w:color w:val="000000" w:themeColor="text1"/>
            <w:rPrChange w:id="11913" w:author="Ruijie Xu" w:date="2022-03-10T12:31:00Z">
              <w:rPr>
                <w:color w:val="000000" w:themeColor="text1"/>
              </w:rPr>
            </w:rPrChange>
          </w:rPr>
          <w:t>,</w:t>
        </w:r>
      </w:ins>
      <w:r w:rsidRPr="002B42A7">
        <w:rPr>
          <w:rFonts w:ascii="Times New Roman" w:hAnsi="Times New Roman" w:cs="Times New Roman"/>
          <w:color w:val="000000" w:themeColor="text1"/>
          <w:rPrChange w:id="11914"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191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1916" w:author="Ruijie Xu" w:date="2022-03-10T12:31:00Z">
            <w:rPr>
              <w:color w:val="000000" w:themeColor="text1"/>
            </w:rPr>
          </w:rPrChange>
        </w:rPr>
        <w:t xml:space="preserve">selection. In addition, metagenomics profiling has been broadly </w:t>
      </w:r>
      <w:ins w:id="11917" w:author="Ruijie Xu" w:date="2022-03-10T10:19:00Z">
        <w:r w:rsidR="007A62C5" w:rsidRPr="002B42A7">
          <w:rPr>
            <w:rFonts w:ascii="Times New Roman" w:hAnsi="Times New Roman" w:cs="Times New Roman"/>
            <w:color w:val="000000" w:themeColor="text1"/>
            <w:rPrChange w:id="11918" w:author="Ruijie Xu" w:date="2022-03-10T12:31:00Z">
              <w:rPr>
                <w:color w:val="000000" w:themeColor="text1"/>
              </w:rPr>
            </w:rPrChange>
          </w:rPr>
          <w:t>used</w:t>
        </w:r>
      </w:ins>
      <w:del w:id="11919" w:author="Ruijie Xu" w:date="2022-03-10T10:19:00Z">
        <w:r w:rsidRPr="002B42A7" w:rsidDel="007A62C5">
          <w:rPr>
            <w:rFonts w:ascii="Times New Roman" w:hAnsi="Times New Roman" w:cs="Times New Roman"/>
            <w:color w:val="000000" w:themeColor="text1"/>
            <w:rPrChange w:id="11920"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1921"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1922" w:author="Ruijie Xu" w:date="2022-03-10T12:31:00Z">
            <w:rPr>
              <w:color w:val="000000" w:themeColor="text1"/>
            </w:rPr>
          </w:rPrChange>
        </w:rPr>
        <w:t>,</w:t>
      </w:r>
      <w:r w:rsidRPr="002B42A7">
        <w:rPr>
          <w:rFonts w:ascii="Times New Roman" w:hAnsi="Times New Roman" w:cs="Times New Roman"/>
          <w:color w:val="000000" w:themeColor="text1"/>
          <w:rPrChange w:id="11923" w:author="Ruijie Xu" w:date="2022-03-10T12:31:00Z">
            <w:rPr>
              <w:color w:val="000000" w:themeColor="text1"/>
            </w:rPr>
          </w:rPrChange>
        </w:rPr>
        <w:t xml:space="preserve"> as well as ecological</w:t>
      </w:r>
      <w:del w:id="11924" w:author="Liliana Salvador" w:date="2022-02-26T21:44:00Z">
        <w:r w:rsidRPr="002B42A7" w:rsidDel="00123495">
          <w:rPr>
            <w:rFonts w:ascii="Times New Roman" w:hAnsi="Times New Roman" w:cs="Times New Roman"/>
            <w:color w:val="000000" w:themeColor="text1"/>
            <w:rPrChange w:id="11925"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1926" w:author="Ruijie Xu" w:date="2022-03-10T12:31:00Z">
            <w:rPr>
              <w:color w:val="000000" w:themeColor="text1"/>
            </w:rPr>
          </w:rPrChange>
        </w:rPr>
        <w:t xml:space="preserve">. Each field </w:t>
      </w:r>
      <w:del w:id="11927" w:author="Liliana Salvador" w:date="2022-03-09T20:50:00Z">
        <w:r w:rsidRPr="002B42A7" w:rsidDel="00F97AC9">
          <w:rPr>
            <w:rFonts w:ascii="Times New Roman" w:hAnsi="Times New Roman" w:cs="Times New Roman"/>
            <w:color w:val="000000" w:themeColor="text1"/>
            <w:rPrChange w:id="11928"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1929"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1930" w:author="Ruijie Xu" w:date="2022-03-10T12:31:00Z">
              <w:rPr>
                <w:color w:val="000000" w:themeColor="text1"/>
              </w:rPr>
            </w:rPrChange>
          </w:rPr>
          <w:delText xml:space="preserve"> </w:delText>
        </w:r>
      </w:del>
      <w:ins w:id="11931" w:author="Liliana Salvador" w:date="2022-03-09T20:50:00Z">
        <w:r w:rsidR="00F97AC9" w:rsidRPr="002B42A7">
          <w:rPr>
            <w:rFonts w:ascii="Times New Roman" w:hAnsi="Times New Roman" w:cs="Times New Roman"/>
            <w:color w:val="000000" w:themeColor="text1"/>
            <w:rPrChange w:id="11932"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1933" w:author="Ruijie Xu" w:date="2022-03-10T12:31:00Z">
            <w:rPr>
              <w:color w:val="000000" w:themeColor="text1"/>
            </w:rPr>
          </w:rPrChange>
        </w:rPr>
        <w:t xml:space="preserve">microbial profiles differently based on the biological question proposed. Our choice of the </w:t>
      </w:r>
      <w:ins w:id="11934" w:author="Ruijie Xu" w:date="2022-03-10T10:32:00Z">
        <w:r w:rsidR="00016701" w:rsidRPr="002B42A7">
          <w:rPr>
            <w:rFonts w:ascii="Times New Roman" w:hAnsi="Times New Roman" w:cs="Times New Roman"/>
            <w:color w:val="000000" w:themeColor="text1"/>
            <w:rPrChange w:id="11935" w:author="Ruijie Xu" w:date="2022-03-10T12:31:00Z">
              <w:rPr>
                <w:color w:val="000000" w:themeColor="text1"/>
              </w:rPr>
            </w:rPrChange>
          </w:rPr>
          <w:t>wildly collected</w:t>
        </w:r>
      </w:ins>
      <w:ins w:id="11936" w:author="Ruijie Xu" w:date="2022-03-10T10:35:00Z">
        <w:r w:rsidR="00BB601A" w:rsidRPr="002B42A7">
          <w:rPr>
            <w:rFonts w:ascii="Times New Roman" w:hAnsi="Times New Roman" w:cs="Times New Roman"/>
            <w:color w:val="000000" w:themeColor="text1"/>
            <w:rPrChange w:id="11937" w:author="Ruijie Xu" w:date="2022-03-10T12:31:00Z">
              <w:rPr>
                <w:color w:val="000000" w:themeColor="text1"/>
              </w:rPr>
            </w:rPrChange>
          </w:rPr>
          <w:t xml:space="preserve"> </w:t>
        </w:r>
      </w:ins>
      <w:ins w:id="11938" w:author="Ruijie Xu" w:date="2022-03-16T17:04:00Z">
        <w:r w:rsidR="00FE67E6" w:rsidRPr="00FE67E6">
          <w:rPr>
            <w:rFonts w:ascii="Times New Roman" w:hAnsi="Times New Roman" w:cs="Times New Roman"/>
            <w:i/>
            <w:color w:val="000000" w:themeColor="text1"/>
          </w:rPr>
          <w:t>Rattus</w:t>
        </w:r>
      </w:ins>
      <w:ins w:id="11939" w:author="Ruijie Xu" w:date="2022-03-10T10:33:00Z">
        <w:r w:rsidR="00016701" w:rsidRPr="002B42A7">
          <w:rPr>
            <w:rFonts w:ascii="Times New Roman" w:hAnsi="Times New Roman" w:cs="Times New Roman"/>
            <w:color w:val="000000" w:themeColor="text1"/>
            <w:rPrChange w:id="11940" w:author="Ruijie Xu" w:date="2022-03-10T12:31:00Z">
              <w:rPr>
                <w:color w:val="000000" w:themeColor="text1"/>
              </w:rPr>
            </w:rPrChange>
          </w:rPr>
          <w:t xml:space="preserve"> </w:t>
        </w:r>
      </w:ins>
      <w:del w:id="11941" w:author="Ruijie Xu" w:date="2022-03-10T10:32:00Z">
        <w:r w:rsidRPr="002B42A7" w:rsidDel="00016701">
          <w:rPr>
            <w:rFonts w:ascii="Times New Roman" w:hAnsi="Times New Roman" w:cs="Times New Roman"/>
            <w:color w:val="000000" w:themeColor="text1"/>
            <w:rPrChange w:id="11942"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1943"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1944"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1945"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1946" w:author="Ruijie Xu" w:date="2022-03-10T12:31:00Z">
            <w:rPr>
              <w:color w:val="000000" w:themeColor="text1"/>
            </w:rPr>
          </w:rPrChange>
        </w:rPr>
        <w:t xml:space="preserve">study </w:t>
      </w:r>
      <w:r w:rsidRPr="002B42A7">
        <w:rPr>
          <w:rFonts w:ascii="Times New Roman" w:hAnsi="Times New Roman" w:cs="Times New Roman"/>
          <w:color w:val="000000" w:themeColor="text1"/>
          <w:rPrChange w:id="11947" w:author="Ruijie Xu" w:date="2022-03-10T12:31:00Z">
            <w:rPr>
              <w:color w:val="000000" w:themeColor="text1"/>
            </w:rPr>
          </w:rPrChange>
        </w:rPr>
        <w:t>fields to be aware of the possible error-prone conclusions made from metagenomics profiling analysis</w:t>
      </w:r>
      <w:r w:rsidR="002B44DF" w:rsidRPr="002B42A7">
        <w:rPr>
          <w:rFonts w:ascii="Times New Roman" w:hAnsi="Times New Roman" w:cs="Times New Roman"/>
          <w:color w:val="000000" w:themeColor="text1"/>
          <w:rPrChange w:id="11948"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1949"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1950"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1951"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1952"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1953" w:author="Ruijie Xu" w:date="2022-03-10T12:31:00Z">
            <w:rPr>
              <w:color w:val="000000" w:themeColor="text1"/>
            </w:rPr>
          </w:rPrChange>
        </w:rPr>
        <w:t>(</w:t>
      </w:r>
      <w:del w:id="11954" w:author="Ruijie Xu" w:date="2022-03-11T08:51:00Z">
        <w:r w:rsidR="000201F5" w:rsidRPr="002B42A7" w:rsidDel="008243D5">
          <w:rPr>
            <w:rFonts w:ascii="Times New Roman" w:hAnsi="Times New Roman" w:cs="Times New Roman"/>
            <w:color w:val="000000" w:themeColor="text1"/>
            <w:rPrChange w:id="11955"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1956" w:author="Ruijie Xu" w:date="2022-03-10T12:31:00Z">
              <w:rPr>
                <w:color w:val="000000" w:themeColor="text1"/>
              </w:rPr>
            </w:rPrChange>
          </w:rPr>
          <w:delText>g.</w:delText>
        </w:r>
      </w:del>
      <w:ins w:id="11957" w:author="Ruijie Xu" w:date="2022-03-11T08:51:00Z">
        <w:r w:rsidR="008243D5" w:rsidRPr="002B42A7">
          <w:rPr>
            <w:rFonts w:ascii="Times New Roman" w:hAnsi="Times New Roman" w:cs="Times New Roman"/>
            <w:color w:val="000000" w:themeColor="text1"/>
          </w:rPr>
          <w:t>e.g.,</w:t>
        </w:r>
      </w:ins>
      <w:r w:rsidR="000201F5" w:rsidRPr="002B42A7">
        <w:rPr>
          <w:rFonts w:ascii="Times New Roman" w:hAnsi="Times New Roman" w:cs="Times New Roman"/>
          <w:color w:val="000000" w:themeColor="text1"/>
          <w:rPrChange w:id="11958"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1959" w:author="Ruijie Xu" w:date="2022-03-10T12:31:00Z">
            <w:rPr>
              <w:color w:val="000000" w:themeColor="text1"/>
            </w:rPr>
          </w:rPrChange>
        </w:rPr>
        <w:t>.</w:t>
      </w:r>
      <w:ins w:id="11960"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1961" w:author="Ruijie Xu" w:date="2022-03-10T12:31:00Z">
            <w:rPr>
              <w:color w:val="000000" w:themeColor="text1"/>
            </w:rPr>
          </w:rPrChange>
        </w:rPr>
      </w:pPr>
      <w:r w:rsidRPr="002B42A7">
        <w:rPr>
          <w:rFonts w:ascii="Times New Roman" w:hAnsi="Times New Roman" w:cs="Times New Roman"/>
          <w:color w:val="000000" w:themeColor="text1"/>
          <w:rPrChange w:id="11962"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1963"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1964"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1965" w:author="Ruijie Xu" w:date="2022-03-10T12:31:00Z">
            <w:rPr>
              <w:color w:val="000000" w:themeColor="text1"/>
            </w:rPr>
          </w:rPrChange>
        </w:rPr>
        <w:t>outputs</w:t>
      </w:r>
      <w:r w:rsidRPr="002B42A7">
        <w:rPr>
          <w:rFonts w:ascii="Times New Roman" w:hAnsi="Times New Roman" w:cs="Times New Roman"/>
          <w:color w:val="000000" w:themeColor="text1"/>
          <w:rPrChange w:id="11966" w:author="Ruijie Xu" w:date="2022-03-10T12:31:00Z">
            <w:rPr>
              <w:color w:val="000000" w:themeColor="text1"/>
            </w:rPr>
          </w:rPrChange>
        </w:rPr>
        <w:t xml:space="preserve"> based on our prior knowledge</w:t>
      </w:r>
      <w:ins w:id="11967" w:author="Rajeev, Sree" w:date="2022-03-03T11:50:00Z">
        <w:r w:rsidR="007D1DEA" w:rsidRPr="002B42A7">
          <w:rPr>
            <w:rFonts w:ascii="Times New Roman" w:hAnsi="Times New Roman" w:cs="Times New Roman"/>
            <w:color w:val="000000" w:themeColor="text1"/>
            <w:rPrChange w:id="11968" w:author="Ruijie Xu" w:date="2022-03-10T12:31:00Z">
              <w:rPr>
                <w:color w:val="000000" w:themeColor="text1"/>
              </w:rPr>
            </w:rPrChange>
          </w:rPr>
          <w:t xml:space="preserve"> and available </w:t>
        </w:r>
        <w:del w:id="11969" w:author="Ruijie Xu" w:date="2022-03-11T08:52:00Z">
          <w:r w:rsidR="007D1DEA" w:rsidRPr="002B42A7" w:rsidDel="008243D5">
            <w:rPr>
              <w:rFonts w:ascii="Times New Roman" w:hAnsi="Times New Roman" w:cs="Times New Roman"/>
              <w:color w:val="000000" w:themeColor="text1"/>
              <w:rPrChange w:id="11970" w:author="Ruijie Xu" w:date="2022-03-10T12:31:00Z">
                <w:rPr>
                  <w:color w:val="000000" w:themeColor="text1"/>
                </w:rPr>
              </w:rPrChange>
            </w:rPr>
            <w:delText>evidences</w:delText>
          </w:r>
        </w:del>
      </w:ins>
      <w:ins w:id="11971" w:author="Ruijie Xu" w:date="2022-03-11T08:52:00Z">
        <w:r w:rsidR="008243D5" w:rsidRPr="002B42A7">
          <w:rPr>
            <w:rFonts w:ascii="Times New Roman" w:hAnsi="Times New Roman" w:cs="Times New Roman"/>
            <w:color w:val="000000" w:themeColor="text1"/>
          </w:rPr>
          <w:t>evidence</w:t>
        </w:r>
      </w:ins>
      <w:ins w:id="11972" w:author="Rajeev, Sree" w:date="2022-03-03T11:50:00Z">
        <w:del w:id="11973" w:author="Liliana Salvador" w:date="2022-03-10T19:10:00Z">
          <w:r w:rsidR="007D1DEA" w:rsidRPr="002B42A7" w:rsidDel="006E0E30">
            <w:rPr>
              <w:rFonts w:ascii="Times New Roman" w:hAnsi="Times New Roman" w:cs="Times New Roman"/>
              <w:color w:val="000000" w:themeColor="text1"/>
              <w:rPrChange w:id="11974"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1975"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1976" w:author="Liliana Salvador" w:date="2022-02-26T21:29:00Z"/>
          <w:rFonts w:ascii="Times New Roman" w:hAnsi="Times New Roman" w:cs="Times New Roman"/>
          <w:b/>
          <w:bCs/>
          <w:color w:val="000000" w:themeColor="text1"/>
          <w:rPrChange w:id="11977" w:author="Ruijie Xu" w:date="2022-03-10T12:31:00Z">
            <w:rPr>
              <w:ins w:id="11978"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1979" w:author="Ruijie Xu" w:date="2022-03-10T12:31:00Z">
            <w:rPr>
              <w:b/>
              <w:bCs/>
              <w:color w:val="000000" w:themeColor="text1"/>
            </w:rPr>
          </w:rPrChange>
        </w:rPr>
      </w:pPr>
      <w:r w:rsidRPr="002B42A7">
        <w:rPr>
          <w:rFonts w:ascii="Times New Roman" w:hAnsi="Times New Roman" w:cs="Times New Roman"/>
          <w:b/>
          <w:bCs/>
          <w:color w:val="000000" w:themeColor="text1"/>
          <w:rPrChange w:id="11980"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1981" w:author="Ruijie Xu" w:date="2022-03-10T12:31:00Z">
            <w:rPr>
              <w:color w:val="000000" w:themeColor="text1"/>
            </w:rPr>
          </w:rPrChange>
        </w:rPr>
      </w:pPr>
      <w:bookmarkStart w:id="11982" w:name="OLE_LINK118"/>
      <w:del w:id="11983" w:author="Rajeev, Sree" w:date="2022-03-03T11:50:00Z">
        <w:r w:rsidRPr="002B42A7" w:rsidDel="007D1DEA">
          <w:rPr>
            <w:rFonts w:ascii="Times New Roman" w:hAnsi="Times New Roman" w:cs="Times New Roman"/>
            <w:rPrChange w:id="11984" w:author="Ruijie Xu" w:date="2022-03-10T12:31:00Z">
              <w:rPr/>
            </w:rPrChange>
          </w:rPr>
          <w:delText>This work</w:delText>
        </w:r>
      </w:del>
      <w:ins w:id="11985" w:author="Rajeev, Sree" w:date="2022-03-03T11:50:00Z">
        <w:r w:rsidR="007D1DEA" w:rsidRPr="002B42A7">
          <w:rPr>
            <w:rFonts w:ascii="Times New Roman" w:hAnsi="Times New Roman" w:cs="Times New Roman"/>
            <w:rPrChange w:id="11986" w:author="Ruijie Xu" w:date="2022-03-10T12:31:00Z">
              <w:rPr/>
            </w:rPrChange>
          </w:rPr>
          <w:t>The seq</w:t>
        </w:r>
      </w:ins>
      <w:ins w:id="11987" w:author="Rajeev, Sree" w:date="2022-03-03T11:51:00Z">
        <w:r w:rsidR="007D1DEA" w:rsidRPr="002B42A7">
          <w:rPr>
            <w:rFonts w:ascii="Times New Roman" w:hAnsi="Times New Roman" w:cs="Times New Roman"/>
            <w:rPrChange w:id="11988" w:author="Ruijie Xu" w:date="2022-03-10T12:31:00Z">
              <w:rPr/>
            </w:rPrChange>
          </w:rPr>
          <w:t xml:space="preserve">uence analysis work </w:t>
        </w:r>
      </w:ins>
      <w:del w:id="11989" w:author="Liliana Salvador" w:date="2022-03-10T19:08:00Z">
        <w:r w:rsidRPr="002B42A7" w:rsidDel="006E0E30">
          <w:rPr>
            <w:rFonts w:ascii="Times New Roman" w:hAnsi="Times New Roman" w:cs="Times New Roman"/>
            <w:rPrChange w:id="11990" w:author="Ruijie Xu" w:date="2022-03-10T12:31:00Z">
              <w:rPr/>
            </w:rPrChange>
          </w:rPr>
          <w:delText xml:space="preserve"> </w:delText>
        </w:r>
      </w:del>
      <w:r w:rsidRPr="002B42A7">
        <w:rPr>
          <w:rFonts w:ascii="Times New Roman" w:hAnsi="Times New Roman" w:cs="Times New Roman"/>
          <w:rPrChange w:id="11991" w:author="Ruijie Xu" w:date="2022-03-10T12:31:00Z">
            <w:rPr/>
          </w:rPrChange>
        </w:rPr>
        <w:t xml:space="preserve">was supported by the </w:t>
      </w:r>
      <w:r w:rsidRPr="002B42A7">
        <w:rPr>
          <w:rFonts w:ascii="Times New Roman" w:hAnsi="Times New Roman" w:cs="Times New Roman"/>
          <w:color w:val="000000" w:themeColor="text1"/>
          <w:rPrChange w:id="11992"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1993"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1994"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1982"/>
      <w:r w:rsidR="0045618D" w:rsidRPr="002B42A7">
        <w:rPr>
          <w:rFonts w:ascii="Times New Roman" w:hAnsi="Times New Roman" w:cs="Times New Roman"/>
          <w:color w:val="000000" w:themeColor="text1"/>
          <w:rPrChange w:id="11995" w:author="Ruijie Xu" w:date="2022-03-10T12:31:00Z">
            <w:rPr>
              <w:color w:val="000000" w:themeColor="text1"/>
            </w:rPr>
          </w:rPrChange>
        </w:rPr>
        <w:t xml:space="preserve"> We also would like to thank Dr. Kanae Shiokawa for her help with collection and processing of rat specimens.</w:t>
      </w:r>
    </w:p>
    <w:p w14:paraId="2930ECD0" w14:textId="77777777" w:rsidR="00B00FC0" w:rsidRPr="002B42A7" w:rsidRDefault="00B00FC0" w:rsidP="005912FB">
      <w:pPr>
        <w:spacing w:line="480" w:lineRule="auto"/>
        <w:rPr>
          <w:ins w:id="11996" w:author="Liliana Salvador" w:date="2022-02-26T21:29:00Z"/>
          <w:rFonts w:ascii="Times New Roman" w:hAnsi="Times New Roman" w:cs="Times New Roman"/>
          <w:b/>
          <w:bCs/>
          <w:color w:val="000000" w:themeColor="text1"/>
          <w:rPrChange w:id="11997" w:author="Ruijie Xu" w:date="2022-03-10T12:31:00Z">
            <w:rPr>
              <w:ins w:id="11998"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1999" w:author="Ruijie Xu" w:date="2022-03-10T12:31:00Z">
            <w:rPr>
              <w:b/>
              <w:bCs/>
              <w:color w:val="000000" w:themeColor="text1"/>
            </w:rPr>
          </w:rPrChange>
        </w:rPr>
      </w:pPr>
      <w:r w:rsidRPr="002B42A7">
        <w:rPr>
          <w:rFonts w:ascii="Times New Roman" w:hAnsi="Times New Roman" w:cs="Times New Roman"/>
          <w:b/>
          <w:bCs/>
          <w:color w:val="000000" w:themeColor="text1"/>
          <w:rPrChange w:id="12000"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001" w:author="Ruijie Xu" w:date="2022-03-10T12:31:00Z">
            <w:rPr/>
          </w:rPrChange>
        </w:rPr>
      </w:pPr>
      <w:r w:rsidRPr="002B42A7">
        <w:rPr>
          <w:rFonts w:ascii="Times New Roman" w:hAnsi="Times New Roman" w:cs="Times New Roman"/>
          <w:rPrChange w:id="12002" w:author="Ruijie Xu" w:date="2022-03-10T12:31:00Z">
            <w:rPr/>
          </w:rPrChange>
        </w:rPr>
        <w:t>No conflict of interest declared.</w:t>
      </w:r>
    </w:p>
    <w:p w14:paraId="0DCC5708" w14:textId="77777777" w:rsidR="00B00FC0" w:rsidRPr="002B42A7" w:rsidRDefault="00B00FC0" w:rsidP="00063C13">
      <w:pPr>
        <w:spacing w:line="480" w:lineRule="auto"/>
        <w:rPr>
          <w:ins w:id="12003" w:author="Liliana Salvador" w:date="2022-02-26T21:29:00Z"/>
          <w:rFonts w:ascii="Times New Roman" w:hAnsi="Times New Roman" w:cs="Times New Roman"/>
          <w:b/>
          <w:bCs/>
          <w:color w:val="000000" w:themeColor="text1"/>
          <w:rPrChange w:id="12004" w:author="Ruijie Xu" w:date="2022-03-10T12:31:00Z">
            <w:rPr>
              <w:ins w:id="12005"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006" w:author="Ruijie Xu" w:date="2022-03-10T12:31:00Z">
            <w:rPr>
              <w:b/>
              <w:bCs/>
              <w:color w:val="000000" w:themeColor="text1"/>
            </w:rPr>
          </w:rPrChange>
        </w:rPr>
      </w:pPr>
      <w:r w:rsidRPr="002B42A7">
        <w:rPr>
          <w:rFonts w:ascii="Times New Roman" w:hAnsi="Times New Roman" w:cs="Times New Roman"/>
          <w:b/>
          <w:bCs/>
          <w:color w:val="000000" w:themeColor="text1"/>
          <w:rPrChange w:id="12007"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008"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009"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010"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011"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012"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013"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014" w:author="Ruijie Xu" w:date="2022-03-10T12:31:00Z">
            <w:rPr>
              <w:color w:val="000000" w:themeColor="text1"/>
            </w:rPr>
          </w:rPrChange>
        </w:rPr>
        <w:t xml:space="preserve">. All scripts for this publication are freely available on the following Github link: </w:t>
      </w:r>
      <w:r w:rsidR="004B734A" w:rsidRPr="002B42A7">
        <w:rPr>
          <w:rFonts w:ascii="Times New Roman" w:hAnsi="Times New Roman" w:cs="Times New Roman"/>
          <w:rPrChange w:id="12015" w:author="Ruijie Xu" w:date="2022-03-10T12:31:00Z">
            <w:rPr/>
          </w:rPrChange>
        </w:rPr>
        <w:fldChar w:fldCharType="begin"/>
      </w:r>
      <w:r w:rsidR="004B734A" w:rsidRPr="002B42A7">
        <w:rPr>
          <w:rFonts w:ascii="Times New Roman" w:hAnsi="Times New Roman" w:cs="Times New Roman"/>
          <w:rPrChange w:id="12016"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017" w:author="Ruijie Xu" w:date="2022-03-10T12:31:00Z">
            <w:rPr>
              <w:rStyle w:val="Hyperlink"/>
            </w:rPr>
          </w:rPrChange>
        </w:rPr>
        <w:fldChar w:fldCharType="separate"/>
      </w:r>
      <w:r w:rsidRPr="002B42A7">
        <w:rPr>
          <w:rStyle w:val="Hyperlink"/>
          <w:rFonts w:ascii="Times New Roman" w:hAnsi="Times New Roman" w:cs="Times New Roman"/>
          <w:rPrChange w:id="12018"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019" w:author="Ruijie Xu" w:date="2022-03-10T12:31:00Z">
            <w:rPr>
              <w:rStyle w:val="Hyperlink"/>
            </w:rPr>
          </w:rPrChange>
        </w:rPr>
        <w:fldChar w:fldCharType="end"/>
      </w:r>
      <w:r w:rsidRPr="002B42A7">
        <w:rPr>
          <w:rFonts w:ascii="Times New Roman" w:hAnsi="Times New Roman" w:cs="Times New Roman"/>
          <w:color w:val="000000" w:themeColor="text1"/>
          <w:rPrChange w:id="12020" w:author="Ruijie Xu" w:date="2022-03-10T12:31:00Z">
            <w:rPr>
              <w:color w:val="000000" w:themeColor="text1"/>
            </w:rPr>
          </w:rPrChange>
        </w:rPr>
        <w:t>.</w:t>
      </w:r>
    </w:p>
    <w:p w14:paraId="51878EAC" w14:textId="77777777" w:rsidR="00B00FC0" w:rsidRPr="002B42A7" w:rsidRDefault="00B00FC0" w:rsidP="00063C13">
      <w:pPr>
        <w:spacing w:line="480" w:lineRule="auto"/>
        <w:rPr>
          <w:ins w:id="12021" w:author="Liliana Salvador" w:date="2022-02-26T21:29:00Z"/>
          <w:rFonts w:ascii="Times New Roman" w:hAnsi="Times New Roman" w:cs="Times New Roman"/>
          <w:b/>
          <w:bCs/>
          <w:color w:val="000000" w:themeColor="text1"/>
          <w:rPrChange w:id="12022" w:author="Ruijie Xu" w:date="2022-03-10T12:31:00Z">
            <w:rPr>
              <w:ins w:id="12023"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024" w:author="Ruijie Xu" w:date="2022-03-10T12:31:00Z">
            <w:rPr>
              <w:b/>
              <w:bCs/>
              <w:color w:val="000000" w:themeColor="text1"/>
            </w:rPr>
          </w:rPrChange>
        </w:rPr>
      </w:pPr>
      <w:r w:rsidRPr="002B42A7">
        <w:rPr>
          <w:rFonts w:ascii="Times New Roman" w:hAnsi="Times New Roman" w:cs="Times New Roman"/>
          <w:b/>
          <w:bCs/>
          <w:color w:val="000000" w:themeColor="text1"/>
          <w:rPrChange w:id="12025" w:author="Ruijie Xu" w:date="2022-03-10T12:31:00Z">
            <w:rPr>
              <w:b/>
              <w:bCs/>
              <w:color w:val="000000" w:themeColor="text1"/>
            </w:rPr>
          </w:rPrChange>
        </w:rPr>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026"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027"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028"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029"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030"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031"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032"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033" w:author="Liliana Salvador" w:date="2022-02-26T21:29:00Z"/>
          <w:rFonts w:ascii="Times New Roman" w:hAnsi="Times New Roman" w:cs="Times New Roman"/>
          <w:b/>
          <w:bCs/>
          <w:color w:val="000000" w:themeColor="text1"/>
          <w:rPrChange w:id="12034" w:author="Ruijie Xu" w:date="2022-03-10T12:31:00Z">
            <w:rPr>
              <w:ins w:id="12035"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036" w:author="Ruijie Xu" w:date="2022-03-10T12:31:00Z">
            <w:rPr>
              <w:b/>
              <w:bCs/>
              <w:color w:val="000000" w:themeColor="text1"/>
            </w:rPr>
          </w:rPrChange>
        </w:rPr>
      </w:pPr>
      <w:r w:rsidRPr="002B42A7">
        <w:rPr>
          <w:rFonts w:ascii="Times New Roman" w:hAnsi="Times New Roman" w:cs="Times New Roman"/>
          <w:b/>
          <w:bCs/>
          <w:color w:val="000000" w:themeColor="text1"/>
          <w:rPrChange w:id="12037"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038" w:author="Ruijie Xu" w:date="2022-02-27T13:51:00Z"/>
          <w:rFonts w:ascii="Times New Roman" w:hAnsi="Times New Roman" w:cs="Times New Roman"/>
          <w:iCs/>
          <w:rPrChange w:id="12039" w:author="Ruijie Xu" w:date="2022-03-10T12:31:00Z">
            <w:rPr>
              <w:del w:id="12040" w:author="Ruijie Xu" w:date="2022-02-27T13:51:00Z"/>
              <w:iCs/>
            </w:rPr>
          </w:rPrChange>
        </w:rPr>
      </w:pPr>
      <w:r w:rsidRPr="002B42A7">
        <w:rPr>
          <w:rFonts w:ascii="Times New Roman" w:hAnsi="Times New Roman" w:cs="Times New Roman"/>
          <w:color w:val="000000" w:themeColor="text1"/>
          <w:rPrChange w:id="12041" w:author="Ruijie Xu" w:date="2022-03-10T12:31:00Z">
            <w:rPr>
              <w:color w:val="000000" w:themeColor="text1"/>
            </w:rPr>
          </w:rPrChange>
        </w:rPr>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042" w:author="Liliana Salvador" w:date="2022-02-26T21:29:00Z"/>
          <w:rFonts w:ascii="Times New Roman" w:hAnsi="Times New Roman" w:cs="Times New Roman"/>
          <w:color w:val="000000" w:themeColor="text1"/>
          <w:rPrChange w:id="12043" w:author="Ruijie Xu" w:date="2022-03-10T12:31:00Z">
            <w:rPr>
              <w:ins w:id="12044" w:author="Liliana Salvador" w:date="2022-02-26T21:29:00Z"/>
              <w:color w:val="000000" w:themeColor="text1"/>
            </w:rPr>
          </w:rPrChange>
        </w:rPr>
      </w:pPr>
      <w:del w:id="12045" w:author="Ruijie Xu" w:date="2022-02-27T13:51:00Z">
        <w:r w:rsidRPr="002B42A7" w:rsidDel="00751CD2">
          <w:rPr>
            <w:rFonts w:ascii="Times New Roman" w:hAnsi="Times New Roman" w:cs="Times New Roman"/>
            <w:color w:val="000000" w:themeColor="text1"/>
            <w:rPrChange w:id="12046"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047" w:author="Ruijie Xu" w:date="2022-03-10T12:31:00Z">
            <w:rPr>
              <w:b/>
            </w:rPr>
          </w:rPrChange>
        </w:rPr>
      </w:pPr>
      <w:r w:rsidRPr="002B42A7">
        <w:rPr>
          <w:rFonts w:ascii="Times New Roman" w:hAnsi="Times New Roman" w:cs="Times New Roman"/>
          <w:b/>
          <w:rPrChange w:id="12048"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049" w:author="Ruijie Xu" w:date="2022-03-10T12:31:00Z">
            <w:rPr>
              <w:bCs/>
            </w:rPr>
          </w:rPrChange>
        </w:rPr>
      </w:pPr>
      <w:r w:rsidRPr="002B42A7">
        <w:rPr>
          <w:rFonts w:ascii="Times New Roman" w:hAnsi="Times New Roman" w:cs="Times New Roman"/>
          <w:bCs/>
          <w:rPrChange w:id="12050"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051" w:author="Ruijie Xu" w:date="2022-03-10T12:31:00Z">
            <w:rPr>
              <w:bCs/>
            </w:rPr>
          </w:rPrChange>
        </w:rPr>
      </w:pPr>
      <w:r w:rsidRPr="002B42A7">
        <w:rPr>
          <w:rFonts w:ascii="Times New Roman" w:hAnsi="Times New Roman" w:cs="Times New Roman"/>
          <w:bCs/>
          <w:rPrChange w:id="12052"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053" w:author="Ruijie Xu" w:date="2022-03-10T12:31:00Z">
            <w:rPr>
              <w:bCs/>
            </w:rPr>
          </w:rPrChange>
        </w:rPr>
      </w:pPr>
      <w:r w:rsidRPr="002B42A7">
        <w:rPr>
          <w:rFonts w:ascii="Times New Roman" w:hAnsi="Times New Roman" w:cs="Times New Roman"/>
          <w:bCs/>
          <w:rPrChange w:id="12054"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055" w:author="Ruijie Xu" w:date="2022-03-10T12:31:00Z">
            <w:rPr>
              <w:bCs/>
            </w:rPr>
          </w:rPrChange>
        </w:rPr>
      </w:pPr>
      <w:r w:rsidRPr="002B42A7">
        <w:rPr>
          <w:rFonts w:ascii="Times New Roman" w:hAnsi="Times New Roman" w:cs="Times New Roman"/>
          <w:bCs/>
          <w:rPrChange w:id="12056"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057" w:author="Ruijie Xu" w:date="2022-03-10T12:31:00Z">
            <w:rPr>
              <w:bCs/>
            </w:rPr>
          </w:rPrChange>
        </w:rPr>
      </w:pPr>
      <w:r w:rsidRPr="002B42A7">
        <w:rPr>
          <w:rFonts w:ascii="Times New Roman" w:hAnsi="Times New Roman" w:cs="Times New Roman"/>
          <w:bCs/>
          <w:rPrChange w:id="12058"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059" w:author="Ruijie Xu" w:date="2022-02-02T14:44:00Z"/>
          <w:rFonts w:ascii="Times New Roman" w:hAnsi="Times New Roman" w:cs="Times New Roman"/>
          <w:b/>
          <w:bCs/>
          <w:rPrChange w:id="12060" w:author="Ruijie Xu" w:date="2022-03-10T12:57:00Z">
            <w:rPr>
              <w:del w:id="12061" w:author="Ruijie Xu" w:date="2022-02-02T14:44:00Z"/>
            </w:rPr>
          </w:rPrChange>
        </w:rPr>
      </w:pPr>
      <w:del w:id="12062" w:author="Ruijie Xu" w:date="2022-02-02T14:44:00Z">
        <w:r w:rsidRPr="00406537" w:rsidDel="00C31982">
          <w:rPr>
            <w:rFonts w:ascii="Times New Roman" w:hAnsi="Times New Roman" w:cs="Times New Roman"/>
            <w:b/>
            <w:bCs/>
            <w:rPrChange w:id="12063"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064" w:author="Ruijie Xu" w:date="2022-02-02T14:44:00Z"/>
          <w:rFonts w:ascii="Times New Roman" w:hAnsi="Times New Roman" w:cs="Times New Roman"/>
          <w:b/>
          <w:bCs/>
          <w:rPrChange w:id="12065" w:author="Ruijie Xu" w:date="2022-03-10T12:57:00Z">
            <w:rPr>
              <w:del w:id="12066" w:author="Ruijie Xu" w:date="2022-02-02T14:44:00Z"/>
            </w:rPr>
          </w:rPrChange>
        </w:rPr>
      </w:pPr>
      <w:del w:id="12067" w:author="Ruijie Xu" w:date="2022-02-02T14:44:00Z">
        <w:r w:rsidRPr="00406537" w:rsidDel="00C31982">
          <w:rPr>
            <w:rFonts w:ascii="Times New Roman" w:hAnsi="Times New Roman" w:cs="Times New Roman"/>
            <w:b/>
            <w:bCs/>
            <w:rPrChange w:id="12068"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069" w:author="Ruijie Xu" w:date="2022-02-02T14:44:00Z"/>
          <w:rFonts w:ascii="Times New Roman" w:hAnsi="Times New Roman" w:cs="Times New Roman"/>
          <w:b/>
          <w:bCs/>
          <w:rPrChange w:id="12070" w:author="Ruijie Xu" w:date="2022-03-10T12:57:00Z">
            <w:rPr>
              <w:del w:id="12071" w:author="Ruijie Xu" w:date="2022-02-02T14:44:00Z"/>
            </w:rPr>
          </w:rPrChange>
        </w:rPr>
      </w:pPr>
      <w:del w:id="12072" w:author="Ruijie Xu" w:date="2022-02-02T14:44:00Z">
        <w:r w:rsidRPr="00406537" w:rsidDel="00C31982">
          <w:rPr>
            <w:rFonts w:ascii="Times New Roman" w:hAnsi="Times New Roman" w:cs="Times New Roman"/>
            <w:b/>
            <w:bCs/>
            <w:rPrChange w:id="12073"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074" w:author="Ruijie Xu" w:date="2022-02-02T14:44:00Z"/>
          <w:rFonts w:ascii="Times New Roman" w:hAnsi="Times New Roman" w:cs="Times New Roman"/>
          <w:b/>
          <w:bCs/>
          <w:rPrChange w:id="12075" w:author="Ruijie Xu" w:date="2022-03-10T12:57:00Z">
            <w:rPr>
              <w:del w:id="12076" w:author="Ruijie Xu" w:date="2022-02-02T14:44:00Z"/>
            </w:rPr>
          </w:rPrChange>
        </w:rPr>
      </w:pPr>
      <w:del w:id="12077" w:author="Ruijie Xu" w:date="2022-02-02T14:44:00Z">
        <w:r w:rsidRPr="00406537" w:rsidDel="00C31982">
          <w:rPr>
            <w:rFonts w:ascii="Times New Roman" w:hAnsi="Times New Roman" w:cs="Times New Roman"/>
            <w:b/>
            <w:bCs/>
            <w:rPrChange w:id="12078" w:author="Ruijie Xu" w:date="2022-03-10T12:57:00Z">
              <w:rPr/>
            </w:rPrChange>
          </w:rPr>
          <w:delText>TableS4</w:delText>
        </w:r>
        <w:r w:rsidR="000C19E7" w:rsidRPr="00406537" w:rsidDel="00C31982">
          <w:rPr>
            <w:rFonts w:ascii="Times New Roman" w:hAnsi="Times New Roman" w:cs="Times New Roman"/>
            <w:b/>
            <w:bCs/>
            <w:rPrChange w:id="12079" w:author="Ruijie Xu" w:date="2022-03-10T12:57:00Z">
              <w:rPr/>
            </w:rPrChange>
          </w:rPr>
          <w:delText>_</w:delText>
        </w:r>
        <w:r w:rsidRPr="00406537" w:rsidDel="00C31982">
          <w:rPr>
            <w:rFonts w:ascii="Times New Roman" w:hAnsi="Times New Roman" w:cs="Times New Roman"/>
            <w:b/>
            <w:bCs/>
            <w:rPrChange w:id="12080"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081" w:author="Ruijie Xu" w:date="2022-02-02T14:44:00Z"/>
          <w:rFonts w:ascii="Times New Roman" w:hAnsi="Times New Roman" w:cs="Times New Roman"/>
          <w:b/>
          <w:bCs/>
          <w:rPrChange w:id="12082" w:author="Ruijie Xu" w:date="2022-03-10T12:57:00Z">
            <w:rPr>
              <w:del w:id="12083" w:author="Ruijie Xu" w:date="2022-02-02T14:44:00Z"/>
            </w:rPr>
          </w:rPrChange>
        </w:rPr>
      </w:pPr>
      <w:del w:id="12084" w:author="Ruijie Xu" w:date="2022-02-02T14:44:00Z">
        <w:r w:rsidRPr="00406537" w:rsidDel="00C31982">
          <w:rPr>
            <w:rFonts w:ascii="Times New Roman" w:hAnsi="Times New Roman" w:cs="Times New Roman"/>
            <w:b/>
            <w:bCs/>
            <w:rPrChange w:id="12085" w:author="Ruijie Xu" w:date="2022-03-10T12:57:00Z">
              <w:rPr/>
            </w:rPrChange>
          </w:rPr>
          <w:delText>TableS5</w:delText>
        </w:r>
        <w:r w:rsidR="000C19E7" w:rsidRPr="00406537" w:rsidDel="00C31982">
          <w:rPr>
            <w:rFonts w:ascii="Times New Roman" w:hAnsi="Times New Roman" w:cs="Times New Roman"/>
            <w:b/>
            <w:bCs/>
            <w:rPrChange w:id="12086" w:author="Ruijie Xu" w:date="2022-03-10T12:57:00Z">
              <w:rPr/>
            </w:rPrChange>
          </w:rPr>
          <w:delText>_</w:delText>
        </w:r>
        <w:r w:rsidRPr="00406537" w:rsidDel="00C31982">
          <w:rPr>
            <w:rFonts w:ascii="Times New Roman" w:hAnsi="Times New Roman" w:cs="Times New Roman"/>
            <w:b/>
            <w:bCs/>
            <w:rPrChange w:id="12087"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088" w:author="Ruijie Xu" w:date="2022-02-02T14:44:00Z"/>
          <w:rFonts w:ascii="Times New Roman" w:hAnsi="Times New Roman" w:cs="Times New Roman"/>
          <w:b/>
          <w:bCs/>
          <w:rPrChange w:id="12089" w:author="Ruijie Xu" w:date="2022-03-10T12:57:00Z">
            <w:rPr>
              <w:del w:id="12090" w:author="Ruijie Xu" w:date="2022-02-02T14:44:00Z"/>
            </w:rPr>
          </w:rPrChange>
        </w:rPr>
      </w:pPr>
      <w:del w:id="12091" w:author="Ruijie Xu" w:date="2022-02-02T14:44:00Z">
        <w:r w:rsidRPr="00406537" w:rsidDel="00C31982">
          <w:rPr>
            <w:rFonts w:ascii="Times New Roman" w:hAnsi="Times New Roman" w:cs="Times New Roman"/>
            <w:b/>
            <w:bCs/>
            <w:rPrChange w:id="12092" w:author="Ruijie Xu" w:date="2022-03-10T12:57:00Z">
              <w:rPr/>
            </w:rPrChange>
          </w:rPr>
          <w:delText>TableS6</w:delText>
        </w:r>
        <w:r w:rsidR="000C19E7" w:rsidRPr="00406537" w:rsidDel="00C31982">
          <w:rPr>
            <w:rFonts w:ascii="Times New Roman" w:hAnsi="Times New Roman" w:cs="Times New Roman"/>
            <w:b/>
            <w:bCs/>
            <w:rPrChange w:id="12093" w:author="Ruijie Xu" w:date="2022-03-10T12:57:00Z">
              <w:rPr/>
            </w:rPrChange>
          </w:rPr>
          <w:delText>_</w:delText>
        </w:r>
        <w:r w:rsidRPr="00406537" w:rsidDel="00C31982">
          <w:rPr>
            <w:rFonts w:ascii="Times New Roman" w:hAnsi="Times New Roman" w:cs="Times New Roman"/>
            <w:b/>
            <w:bCs/>
            <w:rPrChange w:id="12094"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095" w:author="Ruijie Xu" w:date="2022-02-02T14:44:00Z"/>
          <w:rFonts w:ascii="Times New Roman" w:hAnsi="Times New Roman" w:cs="Times New Roman"/>
          <w:b/>
          <w:bCs/>
          <w:rPrChange w:id="12096" w:author="Ruijie Xu" w:date="2022-03-10T12:57:00Z">
            <w:rPr>
              <w:del w:id="12097" w:author="Ruijie Xu" w:date="2022-02-02T14:44:00Z"/>
            </w:rPr>
          </w:rPrChange>
        </w:rPr>
      </w:pPr>
      <w:del w:id="12098" w:author="Ruijie Xu" w:date="2022-02-02T14:44:00Z">
        <w:r w:rsidRPr="00406537" w:rsidDel="00C31982">
          <w:rPr>
            <w:rFonts w:ascii="Times New Roman" w:hAnsi="Times New Roman" w:cs="Times New Roman"/>
            <w:b/>
            <w:bCs/>
            <w:rPrChange w:id="12099" w:author="Ruijie Xu" w:date="2022-03-10T12:57:00Z">
              <w:rPr/>
            </w:rPrChange>
          </w:rPr>
          <w:delText>TableS7</w:delText>
        </w:r>
        <w:r w:rsidR="000C19E7" w:rsidRPr="00406537" w:rsidDel="00C31982">
          <w:rPr>
            <w:rFonts w:ascii="Times New Roman" w:hAnsi="Times New Roman" w:cs="Times New Roman"/>
            <w:b/>
            <w:bCs/>
            <w:rPrChange w:id="12100" w:author="Ruijie Xu" w:date="2022-03-10T12:57:00Z">
              <w:rPr/>
            </w:rPrChange>
          </w:rPr>
          <w:delText>_</w:delText>
        </w:r>
        <w:r w:rsidRPr="00406537" w:rsidDel="00C31982">
          <w:rPr>
            <w:rFonts w:ascii="Times New Roman" w:hAnsi="Times New Roman" w:cs="Times New Roman"/>
            <w:b/>
            <w:bCs/>
            <w:rPrChange w:id="12101"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102" w:author="Ruijie Xu" w:date="2022-02-02T14:44:00Z"/>
          <w:rFonts w:ascii="Times New Roman" w:hAnsi="Times New Roman" w:cs="Times New Roman"/>
          <w:b/>
          <w:bCs/>
          <w:rPrChange w:id="12103" w:author="Ruijie Xu" w:date="2022-03-10T12:57:00Z">
            <w:rPr>
              <w:del w:id="12104" w:author="Ruijie Xu" w:date="2022-02-02T14:44:00Z"/>
            </w:rPr>
          </w:rPrChange>
        </w:rPr>
      </w:pPr>
      <w:del w:id="12105" w:author="Ruijie Xu" w:date="2022-02-02T14:44:00Z">
        <w:r w:rsidRPr="00406537" w:rsidDel="00C31982">
          <w:rPr>
            <w:rFonts w:ascii="Times New Roman" w:hAnsi="Times New Roman" w:cs="Times New Roman"/>
            <w:b/>
            <w:bCs/>
            <w:rPrChange w:id="12106" w:author="Ruijie Xu" w:date="2022-03-10T12:57:00Z">
              <w:rPr/>
            </w:rPrChange>
          </w:rPr>
          <w:delText>TableS8</w:delText>
        </w:r>
        <w:r w:rsidR="000C19E7" w:rsidRPr="00406537" w:rsidDel="00C31982">
          <w:rPr>
            <w:rFonts w:ascii="Times New Roman" w:hAnsi="Times New Roman" w:cs="Times New Roman"/>
            <w:b/>
            <w:bCs/>
            <w:rPrChange w:id="12107" w:author="Ruijie Xu" w:date="2022-03-10T12:57:00Z">
              <w:rPr/>
            </w:rPrChange>
          </w:rPr>
          <w:delText>_</w:delText>
        </w:r>
        <w:r w:rsidRPr="00406537" w:rsidDel="00C31982">
          <w:rPr>
            <w:rFonts w:ascii="Times New Roman" w:hAnsi="Times New Roman" w:cs="Times New Roman"/>
            <w:b/>
            <w:bCs/>
            <w:rPrChange w:id="12108"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109" w:author="Ruijie Xu" w:date="2022-02-02T14:44:00Z"/>
          <w:rFonts w:ascii="Times New Roman" w:hAnsi="Times New Roman" w:cs="Times New Roman"/>
          <w:b/>
          <w:bCs/>
          <w:rPrChange w:id="12110" w:author="Ruijie Xu" w:date="2022-03-10T12:57:00Z">
            <w:rPr>
              <w:del w:id="12111" w:author="Ruijie Xu" w:date="2022-02-02T14:44:00Z"/>
            </w:rPr>
          </w:rPrChange>
        </w:rPr>
      </w:pPr>
      <w:del w:id="12112" w:author="Ruijie Xu" w:date="2022-02-02T14:44:00Z">
        <w:r w:rsidRPr="00406537" w:rsidDel="00C31982">
          <w:rPr>
            <w:rFonts w:ascii="Times New Roman" w:hAnsi="Times New Roman" w:cs="Times New Roman"/>
            <w:b/>
            <w:bCs/>
            <w:rPrChange w:id="12113" w:author="Ruijie Xu" w:date="2022-03-10T12:57:00Z">
              <w:rPr/>
            </w:rPrChange>
          </w:rPr>
          <w:delText>TableS9</w:delText>
        </w:r>
        <w:r w:rsidR="000C19E7" w:rsidRPr="00406537" w:rsidDel="00C31982">
          <w:rPr>
            <w:rFonts w:ascii="Times New Roman" w:hAnsi="Times New Roman" w:cs="Times New Roman"/>
            <w:b/>
            <w:bCs/>
            <w:rPrChange w:id="12114" w:author="Ruijie Xu" w:date="2022-03-10T12:57:00Z">
              <w:rPr/>
            </w:rPrChange>
          </w:rPr>
          <w:delText>_</w:delText>
        </w:r>
        <w:r w:rsidRPr="00406537" w:rsidDel="00C31982">
          <w:rPr>
            <w:rFonts w:ascii="Times New Roman" w:hAnsi="Times New Roman" w:cs="Times New Roman"/>
            <w:b/>
            <w:bCs/>
            <w:rPrChange w:id="12115"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116" w:author="Ruijie Xu" w:date="2022-02-02T14:44:00Z"/>
          <w:rFonts w:ascii="Times New Roman" w:hAnsi="Times New Roman" w:cs="Times New Roman"/>
          <w:b/>
          <w:bCs/>
          <w:rPrChange w:id="12117" w:author="Ruijie Xu" w:date="2022-03-10T12:57:00Z">
            <w:rPr>
              <w:del w:id="12118" w:author="Ruijie Xu" w:date="2022-02-02T14:44:00Z"/>
            </w:rPr>
          </w:rPrChange>
        </w:rPr>
      </w:pPr>
      <w:del w:id="12119" w:author="Ruijie Xu" w:date="2022-02-02T14:44:00Z">
        <w:r w:rsidRPr="00406537" w:rsidDel="00C31982">
          <w:rPr>
            <w:rFonts w:ascii="Times New Roman" w:hAnsi="Times New Roman" w:cs="Times New Roman"/>
            <w:b/>
            <w:bCs/>
            <w:rPrChange w:id="12120" w:author="Ruijie Xu" w:date="2022-03-10T12:57:00Z">
              <w:rPr/>
            </w:rPrChange>
          </w:rPr>
          <w:delText>TableS10</w:delText>
        </w:r>
        <w:r w:rsidR="000C19E7" w:rsidRPr="00406537" w:rsidDel="00C31982">
          <w:rPr>
            <w:rFonts w:ascii="Times New Roman" w:hAnsi="Times New Roman" w:cs="Times New Roman"/>
            <w:b/>
            <w:bCs/>
            <w:rPrChange w:id="12121" w:author="Ruijie Xu" w:date="2022-03-10T12:57:00Z">
              <w:rPr/>
            </w:rPrChange>
          </w:rPr>
          <w:delText>_</w:delText>
        </w:r>
        <w:r w:rsidRPr="00406537" w:rsidDel="00C31982">
          <w:rPr>
            <w:rFonts w:ascii="Times New Roman" w:hAnsi="Times New Roman" w:cs="Times New Roman"/>
            <w:b/>
            <w:bCs/>
            <w:rPrChange w:id="12122"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123" w:author="Ruijie Xu" w:date="2022-02-02T14:44:00Z"/>
          <w:rFonts w:ascii="Times New Roman" w:hAnsi="Times New Roman" w:cs="Times New Roman"/>
          <w:b/>
          <w:bCs/>
          <w:rPrChange w:id="12124" w:author="Ruijie Xu" w:date="2022-03-10T12:57:00Z">
            <w:rPr>
              <w:del w:id="12125" w:author="Ruijie Xu" w:date="2022-02-02T14:44:00Z"/>
            </w:rPr>
          </w:rPrChange>
        </w:rPr>
      </w:pPr>
      <w:del w:id="12126" w:author="Ruijie Xu" w:date="2022-02-02T14:44:00Z">
        <w:r w:rsidRPr="00406537" w:rsidDel="00C31982">
          <w:rPr>
            <w:rFonts w:ascii="Times New Roman" w:hAnsi="Times New Roman" w:cs="Times New Roman"/>
            <w:b/>
            <w:bCs/>
            <w:rPrChange w:id="12127" w:author="Ruijie Xu" w:date="2022-03-10T12:57:00Z">
              <w:rPr/>
            </w:rPrChange>
          </w:rPr>
          <w:delText>TableS11</w:delText>
        </w:r>
        <w:r w:rsidR="000C19E7" w:rsidRPr="00406537" w:rsidDel="00C31982">
          <w:rPr>
            <w:rFonts w:ascii="Times New Roman" w:hAnsi="Times New Roman" w:cs="Times New Roman"/>
            <w:b/>
            <w:bCs/>
            <w:rPrChange w:id="12128" w:author="Ruijie Xu" w:date="2022-03-10T12:57:00Z">
              <w:rPr/>
            </w:rPrChange>
          </w:rPr>
          <w:delText>_</w:delText>
        </w:r>
        <w:r w:rsidRPr="00406537" w:rsidDel="00C31982">
          <w:rPr>
            <w:rFonts w:ascii="Times New Roman" w:hAnsi="Times New Roman" w:cs="Times New Roman"/>
            <w:b/>
            <w:bCs/>
            <w:rPrChange w:id="12129" w:author="Ruijie Xu" w:date="2022-03-10T12:57:00Z">
              <w:rPr/>
            </w:rPrChange>
          </w:rPr>
          <w:delText>sigTaxa_foldChange_pvalue.xlsx</w:delText>
        </w:r>
      </w:del>
    </w:p>
    <w:p w14:paraId="4A178EDE" w14:textId="41C506D6" w:rsidR="00C919B3" w:rsidRDefault="00C919B3" w:rsidP="00A565FA">
      <w:pPr>
        <w:spacing w:line="480" w:lineRule="auto"/>
        <w:rPr>
          <w:ins w:id="12130" w:author="Ruijie Xu" w:date="2022-03-10T12:57:00Z"/>
          <w:rFonts w:ascii="Times New Roman" w:hAnsi="Times New Roman" w:cs="Times New Roman"/>
          <w:b/>
          <w:bCs/>
        </w:rPr>
      </w:pPr>
      <w:r w:rsidRPr="00406537">
        <w:rPr>
          <w:rFonts w:ascii="Times New Roman" w:hAnsi="Times New Roman" w:cs="Times New Roman"/>
          <w:b/>
          <w:bCs/>
          <w:rPrChange w:id="12131" w:author="Ruijie Xu" w:date="2022-03-10T12:57:00Z">
            <w:rPr/>
          </w:rPrChange>
        </w:rPr>
        <w:t>References</w:t>
      </w:r>
    </w:p>
    <w:p w14:paraId="3EA41BC1" w14:textId="35D5F1B9" w:rsidR="00406537" w:rsidRPr="00406537" w:rsidRDefault="007D70FA" w:rsidP="00A565FA">
      <w:pPr>
        <w:spacing w:line="480" w:lineRule="auto"/>
        <w:rPr>
          <w:ins w:id="12132" w:author="Ruijie Xu" w:date="2022-02-27T13:52:00Z"/>
          <w:rFonts w:ascii="Times New Roman" w:hAnsi="Times New Roman" w:cs="Times New Roman"/>
          <w:b/>
          <w:bCs/>
          <w:rPrChange w:id="12133" w:author="Ruijie Xu" w:date="2022-03-10T12:57:00Z">
            <w:rPr>
              <w:ins w:id="12134" w:author="Ruijie Xu" w:date="2022-02-27T13:52:00Z"/>
            </w:rPr>
          </w:rPrChange>
        </w:rPr>
      </w:pPr>
      <w:r>
        <w:rPr>
          <w:b/>
          <w:bCs/>
        </w:rPr>
        <w:lastRenderedPageBreak/>
        <w:fldChar w:fldCharType="begin"/>
      </w:r>
      <w:r>
        <w:rPr>
          <w:b/>
          <w:bCs/>
        </w:rPr>
        <w:instrText xml:space="preserve"> ADDIN ZOTERO_BIBL {"uncited":[],"omitted":[],"custom":[]} CSL_BIBLIOGRAPHY </w:instrText>
      </w:r>
      <w:r>
        <w:rPr>
          <w:b/>
          <w:bCs/>
        </w:rPr>
        <w:fldChar w:fldCharType="separate"/>
      </w:r>
      <w:r w:rsidR="00930BF2">
        <w:rPr>
          <w:rFonts w:ascii="Times New Roman" w:hAnsi="Times New Roman" w:cs="Times New Roman"/>
        </w:rPr>
        <w:t>Automatic citation updates are disabled. To see the bibliography, click Refresh in the Zotero tab.</w:t>
      </w: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135" w:author="Ruijie Xu" w:date="2022-03-10T12:31:00Z">
            <w:rPr>
              <w:b/>
              <w:bCs/>
            </w:rPr>
          </w:rPrChange>
        </w:rPr>
      </w:pPr>
      <w:r w:rsidRPr="002B42A7">
        <w:rPr>
          <w:rFonts w:ascii="Times New Roman" w:hAnsi="Times New Roman" w:cs="Times New Roman"/>
          <w:b/>
          <w:bCs/>
          <w:rPrChange w:id="12136"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137" w:author="Ruijie Xu" w:date="2022-02-02T14:44:00Z"/>
          <w:rFonts w:ascii="Times New Roman" w:hAnsi="Times New Roman" w:cs="Times New Roman"/>
          <w:rPrChange w:id="12138" w:author="Ruijie Xu" w:date="2022-03-10T12:31:00Z">
            <w:rPr>
              <w:del w:id="12139" w:author="Ruijie Xu" w:date="2022-02-02T14:44:00Z"/>
            </w:rPr>
          </w:rPrChange>
        </w:rPr>
      </w:pPr>
      <w:r w:rsidRPr="002B42A7">
        <w:rPr>
          <w:rFonts w:ascii="Times New Roman" w:hAnsi="Times New Roman" w:cs="Times New Roman"/>
          <w:b/>
          <w:bCs/>
          <w:rPrChange w:id="12140" w:author="Ruijie Xu" w:date="2022-03-10T12:31:00Z">
            <w:rPr>
              <w:b/>
              <w:bCs/>
            </w:rPr>
          </w:rPrChange>
        </w:rPr>
        <w:t>Figure 1.</w:t>
      </w:r>
      <w:r w:rsidRPr="002B42A7">
        <w:rPr>
          <w:rFonts w:ascii="Times New Roman" w:hAnsi="Times New Roman" w:cs="Times New Roman"/>
          <w:rPrChange w:id="12141" w:author="Ruijie Xu" w:date="2022-03-10T12:31:00Z">
            <w:rPr/>
          </w:rPrChange>
        </w:rPr>
        <w:t xml:space="preserve"> Domain level microbial profiles </w:t>
      </w:r>
      <w:r w:rsidR="00503F2A" w:rsidRPr="002B42A7">
        <w:rPr>
          <w:rFonts w:ascii="Times New Roman" w:hAnsi="Times New Roman" w:cs="Times New Roman"/>
          <w:rPrChange w:id="12142" w:author="Ruijie Xu" w:date="2022-03-10T12:31:00Z">
            <w:rPr/>
          </w:rPrChange>
        </w:rPr>
        <w:t>for</w:t>
      </w:r>
      <w:r w:rsidRPr="002B42A7">
        <w:rPr>
          <w:rFonts w:ascii="Times New Roman" w:hAnsi="Times New Roman" w:cs="Times New Roman"/>
          <w:rPrChange w:id="12143" w:author="Ruijie Xu" w:date="2022-03-10T12:31:00Z">
            <w:rPr/>
          </w:rPrChange>
        </w:rPr>
        <w:t xml:space="preserve"> rat tissue samples using different DBs (a-d) and </w:t>
      </w:r>
      <w:r w:rsidR="00503F2A" w:rsidRPr="002B42A7">
        <w:rPr>
          <w:rFonts w:ascii="Times New Roman" w:hAnsi="Times New Roman" w:cs="Times New Roman"/>
          <w:rPrChange w:id="12144" w:author="Ruijie Xu" w:date="2022-03-10T12:31:00Z">
            <w:rPr/>
          </w:rPrChange>
        </w:rPr>
        <w:t>s</w:t>
      </w:r>
      <w:r w:rsidRPr="002B42A7">
        <w:rPr>
          <w:rFonts w:ascii="Times New Roman" w:hAnsi="Times New Roman" w:cs="Times New Roman"/>
          <w:rPrChange w:id="12145" w:author="Ruijie Xu" w:date="2022-03-10T12:31:00Z">
            <w:rPr/>
          </w:rPrChange>
        </w:rPr>
        <w:t xml:space="preserve">oftware (e-h). </w:t>
      </w:r>
      <w:r w:rsidR="001F046C" w:rsidRPr="002B42A7">
        <w:rPr>
          <w:rFonts w:ascii="Times New Roman" w:hAnsi="Times New Roman" w:cs="Times New Roman"/>
          <w:rPrChange w:id="12146" w:author="Ruijie Xu" w:date="2022-03-10T12:31:00Z">
            <w:rPr/>
          </w:rPrChange>
        </w:rPr>
        <w:t xml:space="preserve">All pairwise statistical comparisons between </w:t>
      </w:r>
      <w:r w:rsidR="00BB451A" w:rsidRPr="002B42A7">
        <w:rPr>
          <w:rFonts w:ascii="Times New Roman" w:hAnsi="Times New Roman" w:cs="Times New Roman"/>
          <w:rPrChange w:id="12147" w:author="Ruijie Xu" w:date="2022-03-10T12:31:00Z">
            <w:rPr/>
          </w:rPrChange>
        </w:rPr>
        <w:t>profiles classified by different DBs and software</w:t>
      </w:r>
      <w:r w:rsidR="001F046C" w:rsidRPr="002B42A7">
        <w:rPr>
          <w:rFonts w:ascii="Times New Roman" w:hAnsi="Times New Roman" w:cs="Times New Roman"/>
          <w:rPrChange w:id="12148" w:author="Ruijie Xu" w:date="2022-03-10T12:31:00Z">
            <w:rPr/>
          </w:rPrChange>
        </w:rPr>
        <w:t xml:space="preserve"> within each domain </w:t>
      </w:r>
      <w:bookmarkStart w:id="12149" w:name="OLE_LINK185"/>
      <w:bookmarkStart w:id="12150" w:name="OLE_LINK186"/>
      <w:r w:rsidR="001F046C" w:rsidRPr="002B42A7">
        <w:rPr>
          <w:rFonts w:ascii="Times New Roman" w:hAnsi="Times New Roman" w:cs="Times New Roman"/>
          <w:rPrChange w:id="12151" w:author="Ruijie Xu" w:date="2022-03-10T12:31:00Z">
            <w:rPr/>
          </w:rPrChange>
        </w:rPr>
        <w:t xml:space="preserve">were performed with a Wilcoxon signed-rank test </w:t>
      </w:r>
      <w:bookmarkStart w:id="12152" w:name="OLE_LINK181"/>
      <w:bookmarkStart w:id="12153" w:name="OLE_LINK182"/>
      <w:bookmarkEnd w:id="12149"/>
      <w:bookmarkEnd w:id="12150"/>
      <w:r w:rsidR="001F046C" w:rsidRPr="002B42A7">
        <w:rPr>
          <w:rFonts w:ascii="Times New Roman" w:hAnsi="Times New Roman" w:cs="Times New Roman"/>
          <w:rPrChange w:id="12154" w:author="Ruijie Xu" w:date="2022-03-10T12:31:00Z">
            <w:rPr/>
          </w:rPrChange>
        </w:rPr>
        <w:t>with p-adj value available in Table SI.3 and Table SII.3 for DBs and software comparison, respectively.</w:t>
      </w:r>
      <w:bookmarkEnd w:id="12152"/>
      <w:bookmarkEnd w:id="12153"/>
      <w:r w:rsidR="001F046C" w:rsidRPr="002B42A7">
        <w:rPr>
          <w:rFonts w:ascii="Times New Roman" w:hAnsi="Times New Roman" w:cs="Times New Roman"/>
          <w:rPrChange w:id="12155" w:author="Ruijie Xu" w:date="2022-03-10T12:31:00Z">
            <w:rPr/>
          </w:rPrChange>
        </w:rPr>
        <w:t xml:space="preserve"> </w:t>
      </w:r>
      <w:r w:rsidRPr="002B42A7">
        <w:rPr>
          <w:rFonts w:ascii="Times New Roman" w:hAnsi="Times New Roman" w:cs="Times New Roman"/>
          <w:rPrChange w:id="12156" w:author="Ruijie Xu" w:date="2022-03-10T12:31:00Z">
            <w:rPr/>
          </w:rPrChange>
        </w:rPr>
        <w:t xml:space="preserve">Samples: </w:t>
      </w:r>
      <w:bookmarkStart w:id="12157" w:name="OLE_LINK187"/>
      <w:bookmarkStart w:id="12158" w:name="OLE_LINK188"/>
      <w:r w:rsidRPr="002B42A7">
        <w:rPr>
          <w:rFonts w:ascii="Times New Roman" w:hAnsi="Times New Roman" w:cs="Times New Roman"/>
          <w:rPrChange w:id="12159" w:author="Ruijie Xu" w:date="2022-03-10T12:31:00Z">
            <w:rPr/>
          </w:rPrChange>
        </w:rPr>
        <w:t>R22</w:t>
      </w:r>
      <w:r w:rsidR="009673E3" w:rsidRPr="002B42A7">
        <w:rPr>
          <w:rFonts w:ascii="Times New Roman" w:hAnsi="Times New Roman" w:cs="Times New Roman"/>
          <w:rPrChange w:id="12160" w:author="Ruijie Xu" w:date="2022-03-10T12:31:00Z">
            <w:rPr/>
          </w:rPrChange>
        </w:rPr>
        <w:t>.</w:t>
      </w:r>
      <w:r w:rsidRPr="002B42A7">
        <w:rPr>
          <w:rFonts w:ascii="Times New Roman" w:hAnsi="Times New Roman" w:cs="Times New Roman"/>
          <w:rPrChange w:id="12161" w:author="Ruijie Xu" w:date="2022-03-10T12:31:00Z">
            <w:rPr/>
          </w:rPrChange>
        </w:rPr>
        <w:t>K (</w:t>
      </w:r>
      <w:r w:rsidRPr="002B42A7">
        <w:rPr>
          <w:rFonts w:ascii="Times New Roman" w:hAnsi="Times New Roman" w:cs="Times New Roman"/>
          <w:noProof/>
          <w:rPrChange w:id="12162"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Pr="002B42A7">
        <w:rPr>
          <w:rFonts w:ascii="Times New Roman" w:hAnsi="Times New Roman" w:cs="Times New Roman"/>
          <w:rPrChange w:id="12163" w:author="Ruijie Xu" w:date="2022-03-10T12:31:00Z">
            <w:rPr/>
          </w:rPrChange>
        </w:rPr>
        <w:t>) , R26</w:t>
      </w:r>
      <w:r w:rsidR="009673E3" w:rsidRPr="002B42A7">
        <w:rPr>
          <w:rFonts w:ascii="Times New Roman" w:hAnsi="Times New Roman" w:cs="Times New Roman"/>
          <w:rPrChange w:id="12164" w:author="Ruijie Xu" w:date="2022-03-10T12:31:00Z">
            <w:rPr/>
          </w:rPrChange>
        </w:rPr>
        <w:t>.</w:t>
      </w:r>
      <w:r w:rsidRPr="002B42A7">
        <w:rPr>
          <w:rFonts w:ascii="Times New Roman" w:hAnsi="Times New Roman" w:cs="Times New Roman"/>
          <w:rPrChange w:id="12165" w:author="Ruijie Xu" w:date="2022-03-10T12:31:00Z">
            <w:rPr/>
          </w:rPrChange>
        </w:rPr>
        <w:t>K (</w:t>
      </w:r>
      <w:r w:rsidRPr="002B42A7">
        <w:rPr>
          <w:rFonts w:ascii="Times New Roman" w:hAnsi="Times New Roman" w:cs="Times New Roman"/>
          <w:noProof/>
          <w:rPrChange w:id="12166"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167" w:author="Ruijie Xu" w:date="2022-03-10T12:31:00Z">
            <w:rPr/>
          </w:rPrChange>
        </w:rPr>
        <w:t xml:space="preserve">), </w:t>
      </w:r>
      <w:r w:rsidR="009673E3" w:rsidRPr="002B42A7">
        <w:rPr>
          <w:rFonts w:ascii="Times New Roman" w:hAnsi="Times New Roman" w:cs="Times New Roman"/>
          <w:rPrChange w:id="12168" w:author="Ruijie Xu" w:date="2022-03-10T12:31:00Z">
            <w:rPr/>
          </w:rPrChange>
        </w:rPr>
        <w:t>R27.K (</w:t>
      </w:r>
      <w:r w:rsidR="009673E3" w:rsidRPr="002B42A7">
        <w:rPr>
          <w:rFonts w:ascii="Times New Roman" w:hAnsi="Times New Roman" w:cs="Times New Roman"/>
          <w:noProof/>
          <w:rPrChange w:id="12169"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170" w:author="Ruijie Xu" w:date="2022-03-10T12:31:00Z">
            <w:rPr/>
          </w:rPrChange>
        </w:rPr>
        <w:t>), R28.K (</w:t>
      </w:r>
      <w:r w:rsidR="009673E3" w:rsidRPr="002B42A7">
        <w:rPr>
          <w:rFonts w:ascii="Times New Roman" w:hAnsi="Times New Roman" w:cs="Times New Roman"/>
          <w:noProof/>
          <w:rPrChange w:id="12171"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172" w:author="Ruijie Xu" w:date="2022-03-10T12:31:00Z">
            <w:rPr/>
          </w:rPrChange>
        </w:rPr>
        <w:t>) ,</w:t>
      </w:r>
      <w:r w:rsidRPr="002B42A7">
        <w:rPr>
          <w:rFonts w:ascii="Times New Roman" w:hAnsi="Times New Roman" w:cs="Times New Roman"/>
          <w:rPrChange w:id="12173" w:author="Ruijie Xu" w:date="2022-03-10T12:31:00Z">
            <w:rPr/>
          </w:rPrChange>
        </w:rPr>
        <w:t>R22</w:t>
      </w:r>
      <w:r w:rsidR="009673E3" w:rsidRPr="002B42A7">
        <w:rPr>
          <w:rFonts w:ascii="Times New Roman" w:hAnsi="Times New Roman" w:cs="Times New Roman"/>
          <w:rPrChange w:id="12174" w:author="Ruijie Xu" w:date="2022-03-10T12:31:00Z">
            <w:rPr/>
          </w:rPrChange>
        </w:rPr>
        <w:t>.</w:t>
      </w:r>
      <w:r w:rsidRPr="002B42A7">
        <w:rPr>
          <w:rFonts w:ascii="Times New Roman" w:hAnsi="Times New Roman" w:cs="Times New Roman"/>
          <w:rPrChange w:id="12175" w:author="Ruijie Xu" w:date="2022-03-10T12:31:00Z">
            <w:rPr/>
          </w:rPrChange>
        </w:rPr>
        <w:t>L (</w:t>
      </w:r>
      <w:r w:rsidR="009673E3" w:rsidRPr="002B42A7">
        <w:rPr>
          <w:rFonts w:ascii="Times New Roman" w:hAnsi="Times New Roman" w:cs="Times New Roman"/>
          <w:noProof/>
          <w:rPrChange w:id="12176"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177" w:author="Ruijie Xu" w:date="2022-03-10T12:31:00Z">
            <w:rPr/>
          </w:rPrChange>
        </w:rPr>
        <w:t>),</w:t>
      </w:r>
      <w:r w:rsidR="009673E3" w:rsidRPr="002B42A7">
        <w:rPr>
          <w:rFonts w:ascii="Times New Roman" w:hAnsi="Times New Roman" w:cs="Times New Roman"/>
          <w:rPrChange w:id="12178" w:author="Ruijie Xu" w:date="2022-03-10T12:31:00Z">
            <w:rPr/>
          </w:rPrChange>
        </w:rPr>
        <w:t xml:space="preserve"> </w:t>
      </w:r>
      <w:r w:rsidRPr="002B42A7">
        <w:rPr>
          <w:rFonts w:ascii="Times New Roman" w:hAnsi="Times New Roman" w:cs="Times New Roman"/>
          <w:rPrChange w:id="12179" w:author="Ruijie Xu" w:date="2022-03-10T12:31:00Z">
            <w:rPr/>
          </w:rPrChange>
        </w:rPr>
        <w:t>R26</w:t>
      </w:r>
      <w:r w:rsidR="009673E3" w:rsidRPr="002B42A7">
        <w:rPr>
          <w:rFonts w:ascii="Times New Roman" w:hAnsi="Times New Roman" w:cs="Times New Roman"/>
          <w:rPrChange w:id="12180" w:author="Ruijie Xu" w:date="2022-03-10T12:31:00Z">
            <w:rPr/>
          </w:rPrChange>
        </w:rPr>
        <w:t>.</w:t>
      </w:r>
      <w:r w:rsidRPr="002B42A7">
        <w:rPr>
          <w:rFonts w:ascii="Times New Roman" w:hAnsi="Times New Roman" w:cs="Times New Roman"/>
          <w:rPrChange w:id="12181" w:author="Ruijie Xu" w:date="2022-03-10T12:31:00Z">
            <w:rPr/>
          </w:rPrChange>
        </w:rPr>
        <w:t>L (</w:t>
      </w:r>
      <w:r w:rsidR="009673E3" w:rsidRPr="002B42A7">
        <w:rPr>
          <w:rFonts w:ascii="Times New Roman" w:hAnsi="Times New Roman" w:cs="Times New Roman"/>
          <w:noProof/>
          <w:rPrChange w:id="12182"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183" w:author="Ruijie Xu" w:date="2022-03-10T12:31:00Z">
            <w:rPr/>
          </w:rPrChange>
        </w:rPr>
        <w:t xml:space="preserve">), </w:t>
      </w:r>
      <w:r w:rsidR="009673E3" w:rsidRPr="002B42A7">
        <w:rPr>
          <w:rFonts w:ascii="Times New Roman" w:hAnsi="Times New Roman" w:cs="Times New Roman"/>
          <w:rPrChange w:id="12184" w:author="Ruijie Xu" w:date="2022-03-10T12:31:00Z">
            <w:rPr/>
          </w:rPrChange>
        </w:rPr>
        <w:t>R27.L (</w:t>
      </w:r>
      <w:r w:rsidR="009673E3" w:rsidRPr="002B42A7">
        <w:rPr>
          <w:rFonts w:ascii="Times New Roman" w:hAnsi="Times New Roman" w:cs="Times New Roman"/>
          <w:noProof/>
          <w:rPrChange w:id="12185"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186" w:author="Ruijie Xu" w:date="2022-03-10T12:31:00Z">
            <w:rPr/>
          </w:rPrChange>
        </w:rPr>
        <w:t>), R28.L (</w:t>
      </w:r>
      <w:r w:rsidR="009673E3" w:rsidRPr="002B42A7">
        <w:rPr>
          <w:rFonts w:ascii="Times New Roman" w:hAnsi="Times New Roman" w:cs="Times New Roman"/>
          <w:noProof/>
          <w:rPrChange w:id="12187"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188" w:author="Ruijie Xu" w:date="2022-03-10T12:31:00Z">
            <w:rPr/>
          </w:rPrChange>
        </w:rPr>
        <w:t xml:space="preserve">), </w:t>
      </w:r>
      <w:r w:rsidRPr="002B42A7">
        <w:rPr>
          <w:rFonts w:ascii="Times New Roman" w:hAnsi="Times New Roman" w:cs="Times New Roman"/>
          <w:rPrChange w:id="12189" w:author="Ruijie Xu" w:date="2022-03-10T12:31:00Z">
            <w:rPr/>
          </w:rPrChange>
        </w:rPr>
        <w:t>R2</w:t>
      </w:r>
      <w:r w:rsidR="009673E3" w:rsidRPr="002B42A7">
        <w:rPr>
          <w:rFonts w:ascii="Times New Roman" w:hAnsi="Times New Roman" w:cs="Times New Roman"/>
          <w:rPrChange w:id="12190" w:author="Ruijie Xu" w:date="2022-03-10T12:31:00Z">
            <w:rPr/>
          </w:rPrChange>
        </w:rPr>
        <w:t>2.</w:t>
      </w:r>
      <w:r w:rsidRPr="002B42A7">
        <w:rPr>
          <w:rFonts w:ascii="Times New Roman" w:hAnsi="Times New Roman" w:cs="Times New Roman"/>
          <w:rPrChange w:id="12191" w:author="Ruijie Xu" w:date="2022-03-10T12:31:00Z">
            <w:rPr/>
          </w:rPrChange>
        </w:rPr>
        <w:t>S (</w:t>
      </w:r>
      <w:r w:rsidR="009673E3" w:rsidRPr="002B42A7">
        <w:rPr>
          <w:rFonts w:ascii="Times New Roman" w:hAnsi="Times New Roman" w:cs="Times New Roman"/>
          <w:noProof/>
          <w:rPrChange w:id="12192"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193" w:author="Ruijie Xu" w:date="2022-03-10T12:31:00Z">
            <w:rPr/>
          </w:rPrChange>
        </w:rPr>
        <w:t>), R2</w:t>
      </w:r>
      <w:r w:rsidR="009673E3" w:rsidRPr="002B42A7">
        <w:rPr>
          <w:rFonts w:ascii="Times New Roman" w:hAnsi="Times New Roman" w:cs="Times New Roman"/>
          <w:rPrChange w:id="12194" w:author="Ruijie Xu" w:date="2022-03-10T12:31:00Z">
            <w:rPr/>
          </w:rPrChange>
        </w:rPr>
        <w:t>6.S</w:t>
      </w:r>
      <w:r w:rsidRPr="002B42A7">
        <w:rPr>
          <w:rFonts w:ascii="Times New Roman" w:hAnsi="Times New Roman" w:cs="Times New Roman"/>
          <w:rPrChange w:id="12195" w:author="Ruijie Xu" w:date="2022-03-10T12:31:00Z">
            <w:rPr/>
          </w:rPrChange>
        </w:rPr>
        <w:t xml:space="preserve"> (</w:t>
      </w:r>
      <w:r w:rsidR="00503F2A" w:rsidRPr="002B42A7">
        <w:rPr>
          <w:rFonts w:ascii="Times New Roman" w:hAnsi="Times New Roman" w:cs="Times New Roman"/>
          <w:noProof/>
          <w:rPrChange w:id="12196"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197" w:author="Ruijie Xu" w:date="2022-03-10T12:31:00Z">
            <w:rPr/>
          </w:rPrChange>
        </w:rPr>
        <w:t>), R27</w:t>
      </w:r>
      <w:r w:rsidR="00503F2A" w:rsidRPr="002B42A7">
        <w:rPr>
          <w:rFonts w:ascii="Times New Roman" w:hAnsi="Times New Roman" w:cs="Times New Roman"/>
          <w:rPrChange w:id="12198" w:author="Ruijie Xu" w:date="2022-03-10T12:31:00Z">
            <w:rPr/>
          </w:rPrChange>
        </w:rPr>
        <w:t>.S</w:t>
      </w:r>
      <w:r w:rsidRPr="002B42A7">
        <w:rPr>
          <w:rFonts w:ascii="Times New Roman" w:hAnsi="Times New Roman" w:cs="Times New Roman"/>
          <w:rPrChange w:id="12199" w:author="Ruijie Xu" w:date="2022-03-10T12:31:00Z">
            <w:rPr/>
          </w:rPrChange>
        </w:rPr>
        <w:t xml:space="preserve"> (</w:t>
      </w:r>
      <w:r w:rsidR="00503F2A" w:rsidRPr="002B42A7">
        <w:rPr>
          <w:rFonts w:ascii="Times New Roman" w:hAnsi="Times New Roman" w:cs="Times New Roman"/>
          <w:noProof/>
          <w:rPrChange w:id="12200"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201" w:author="Ruijie Xu" w:date="2022-03-10T12:31:00Z">
            <w:rPr/>
          </w:rPrChange>
        </w:rPr>
        <w:t xml:space="preserve"> ), R2</w:t>
      </w:r>
      <w:r w:rsidR="00503F2A" w:rsidRPr="002B42A7">
        <w:rPr>
          <w:rFonts w:ascii="Times New Roman" w:hAnsi="Times New Roman" w:cs="Times New Roman"/>
          <w:rPrChange w:id="12202" w:author="Ruijie Xu" w:date="2022-03-10T12:31:00Z">
            <w:rPr/>
          </w:rPrChange>
        </w:rPr>
        <w:t>8.</w:t>
      </w:r>
      <w:r w:rsidRPr="002B42A7">
        <w:rPr>
          <w:rFonts w:ascii="Times New Roman" w:hAnsi="Times New Roman" w:cs="Times New Roman"/>
          <w:rPrChange w:id="12203" w:author="Ruijie Xu" w:date="2022-03-10T12:31:00Z">
            <w:rPr/>
          </w:rPrChange>
        </w:rPr>
        <w:t>S (</w:t>
      </w:r>
      <w:r w:rsidR="00503F2A" w:rsidRPr="002B42A7">
        <w:rPr>
          <w:rFonts w:ascii="Times New Roman" w:hAnsi="Times New Roman" w:cs="Times New Roman"/>
          <w:noProof/>
          <w:rPrChange w:id="12204"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205" w:author="Ruijie Xu" w:date="2022-03-10T12:31:00Z">
            <w:rPr/>
          </w:rPrChange>
        </w:rPr>
        <w:t>)</w:t>
      </w:r>
      <w:r w:rsidR="00503F2A" w:rsidRPr="002B42A7">
        <w:rPr>
          <w:rFonts w:ascii="Times New Roman" w:hAnsi="Times New Roman" w:cs="Times New Roman"/>
          <w:rPrChange w:id="12206" w:author="Ruijie Xu" w:date="2022-03-10T12:31:00Z">
            <w:rPr/>
          </w:rPrChange>
        </w:rPr>
        <w:t>.</w:t>
      </w:r>
      <w:r w:rsidRPr="002B42A7">
        <w:rPr>
          <w:rFonts w:ascii="Times New Roman" w:hAnsi="Times New Roman" w:cs="Times New Roman"/>
          <w:rPrChange w:id="12207"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208"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157"/>
          <w:bookmarkEnd w:id="12158"/>
          <w:p w14:paraId="523263B3" w14:textId="5E3066FC" w:rsidR="002A2A74" w:rsidRPr="002B42A7" w:rsidDel="00761DB2" w:rsidRDefault="002A2A74" w:rsidP="00A565FA">
            <w:pPr>
              <w:spacing w:line="480" w:lineRule="auto"/>
              <w:rPr>
                <w:del w:id="12209" w:author="Ruijie Xu" w:date="2022-02-02T14:44:00Z"/>
                <w:rFonts w:ascii="Times New Roman" w:hAnsi="Times New Roman" w:cs="Times New Roman"/>
                <w:rPrChange w:id="12210" w:author="Ruijie Xu" w:date="2022-03-10T12:31:00Z">
                  <w:rPr>
                    <w:del w:id="12211" w:author="Ruijie Xu" w:date="2022-02-02T14:44:00Z"/>
                  </w:rPr>
                </w:rPrChange>
              </w:rPr>
            </w:pPr>
            <w:del w:id="12212" w:author="Ruijie Xu" w:date="2022-02-02T14:44:00Z">
              <w:r w:rsidRPr="002B42A7" w:rsidDel="00761DB2">
                <w:rPr>
                  <w:rFonts w:ascii="Times New Roman" w:hAnsi="Times New Roman" w:cs="Times New Roman"/>
                  <w:rPrChange w:id="12213"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214" w:author="Ruijie Xu" w:date="2022-02-02T14:44:00Z"/>
                <w:rFonts w:ascii="Times New Roman" w:hAnsi="Times New Roman" w:cs="Times New Roman"/>
                <w:rPrChange w:id="12215" w:author="Ruijie Xu" w:date="2022-03-10T12:31:00Z">
                  <w:rPr>
                    <w:del w:id="12216" w:author="Ruijie Xu" w:date="2022-02-02T14:44:00Z"/>
                  </w:rPr>
                </w:rPrChange>
              </w:rPr>
            </w:pPr>
            <w:del w:id="12217" w:author="Ruijie Xu" w:date="2022-02-02T14:44:00Z">
              <w:r w:rsidRPr="002B42A7" w:rsidDel="00761DB2">
                <w:rPr>
                  <w:rFonts w:ascii="Times New Roman" w:hAnsi="Times New Roman" w:cs="Times New Roman"/>
                  <w:rPrChange w:id="12218"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219" w:author="Ruijie Xu" w:date="2022-02-02T14:44:00Z"/>
                <w:rFonts w:ascii="Times New Roman" w:hAnsi="Times New Roman" w:cs="Times New Roman"/>
                <w:rPrChange w:id="12220" w:author="Ruijie Xu" w:date="2022-03-10T12:31:00Z">
                  <w:rPr>
                    <w:del w:id="12221" w:author="Ruijie Xu" w:date="2022-02-02T14:44:00Z"/>
                  </w:rPr>
                </w:rPrChange>
              </w:rPr>
            </w:pPr>
            <w:del w:id="12222" w:author="Ruijie Xu" w:date="2022-02-02T14:44:00Z">
              <w:r w:rsidRPr="002B42A7" w:rsidDel="00761DB2">
                <w:rPr>
                  <w:rFonts w:ascii="Times New Roman" w:hAnsi="Times New Roman" w:cs="Times New Roman"/>
                  <w:rPrChange w:id="12223"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224" w:author="Ruijie Xu" w:date="2022-02-02T14:44:00Z"/>
                <w:rFonts w:ascii="Times New Roman" w:hAnsi="Times New Roman" w:cs="Times New Roman"/>
                <w:rPrChange w:id="12225" w:author="Ruijie Xu" w:date="2022-03-10T12:31:00Z">
                  <w:rPr>
                    <w:del w:id="12226" w:author="Ruijie Xu" w:date="2022-02-02T14:44:00Z"/>
                  </w:rPr>
                </w:rPrChange>
              </w:rPr>
            </w:pPr>
            <w:del w:id="12227" w:author="Ruijie Xu" w:date="2022-02-02T14:44:00Z">
              <w:r w:rsidRPr="002B42A7" w:rsidDel="00761DB2">
                <w:rPr>
                  <w:rFonts w:ascii="Times New Roman" w:hAnsi="Times New Roman" w:cs="Times New Roman"/>
                  <w:rPrChange w:id="12228"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229" w:author="Ruijie Xu" w:date="2022-02-02T14:44:00Z"/>
                <w:rFonts w:ascii="Times New Roman" w:hAnsi="Times New Roman" w:cs="Times New Roman"/>
                <w:rPrChange w:id="12230" w:author="Ruijie Xu" w:date="2022-03-10T12:31:00Z">
                  <w:rPr>
                    <w:del w:id="12231" w:author="Ruijie Xu" w:date="2022-02-02T14:44:00Z"/>
                  </w:rPr>
                </w:rPrChange>
              </w:rPr>
            </w:pPr>
            <w:del w:id="12232" w:author="Ruijie Xu" w:date="2022-02-02T14:44:00Z">
              <w:r w:rsidRPr="002B42A7" w:rsidDel="00761DB2">
                <w:rPr>
                  <w:rFonts w:ascii="Times New Roman" w:hAnsi="Times New Roman" w:cs="Times New Roman"/>
                  <w:rPrChange w:id="12233" w:author="Ruijie Xu" w:date="2022-03-10T12:31:00Z">
                    <w:rPr/>
                  </w:rPrChange>
                </w:rPr>
                <w:delText>PCR/DFA/Culture</w:delText>
              </w:r>
            </w:del>
          </w:p>
        </w:tc>
      </w:tr>
      <w:tr w:rsidR="002A2A74" w:rsidRPr="002B42A7" w:rsidDel="00761DB2" w14:paraId="68DB364A" w14:textId="578F841E" w:rsidTr="0045618D">
        <w:trPr>
          <w:trHeight w:val="262"/>
          <w:del w:id="12234"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235" w:author="Ruijie Xu" w:date="2022-02-02T14:44:00Z"/>
                <w:rFonts w:ascii="Times New Roman" w:hAnsi="Times New Roman" w:cs="Times New Roman"/>
                <w:rPrChange w:id="12236" w:author="Ruijie Xu" w:date="2022-03-10T12:31:00Z">
                  <w:rPr>
                    <w:del w:id="12237"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238" w:author="Ruijie Xu" w:date="2022-02-02T14:44:00Z"/>
                <w:rFonts w:ascii="Times New Roman" w:hAnsi="Times New Roman" w:cs="Times New Roman"/>
                <w:rPrChange w:id="12239" w:author="Ruijie Xu" w:date="2022-03-10T12:31:00Z">
                  <w:rPr>
                    <w:del w:id="12240" w:author="Ruijie Xu" w:date="2022-02-02T14:44:00Z"/>
                  </w:rPr>
                </w:rPrChange>
              </w:rPr>
            </w:pPr>
            <w:del w:id="12241" w:author="Ruijie Xu" w:date="2022-02-02T14:44:00Z">
              <w:r w:rsidRPr="002B42A7" w:rsidDel="00761DB2">
                <w:rPr>
                  <w:rFonts w:ascii="Times New Roman" w:hAnsi="Times New Roman" w:cs="Times New Roman"/>
                  <w:rPrChange w:id="12242"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243" w:author="Ruijie Xu" w:date="2022-02-02T14:44:00Z"/>
                <w:rFonts w:ascii="Times New Roman" w:hAnsi="Times New Roman" w:cs="Times New Roman"/>
                <w:rPrChange w:id="12244" w:author="Ruijie Xu" w:date="2022-03-10T12:31:00Z">
                  <w:rPr>
                    <w:del w:id="12245" w:author="Ruijie Xu" w:date="2022-02-02T14:44:00Z"/>
                  </w:rPr>
                </w:rPrChange>
              </w:rPr>
            </w:pPr>
          </w:p>
        </w:tc>
      </w:tr>
      <w:tr w:rsidR="002A2A74" w:rsidRPr="002B42A7" w:rsidDel="00761DB2" w14:paraId="1549FC68" w14:textId="2FFF035F" w:rsidTr="0045618D">
        <w:trPr>
          <w:trHeight w:val="511"/>
          <w:del w:id="12246"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247" w:author="Ruijie Xu" w:date="2022-02-02T14:44:00Z"/>
                <w:rFonts w:ascii="Times New Roman" w:hAnsi="Times New Roman" w:cs="Times New Roman"/>
                <w:rPrChange w:id="12248" w:author="Ruijie Xu" w:date="2022-03-10T12:31:00Z">
                  <w:rPr>
                    <w:del w:id="12249" w:author="Ruijie Xu" w:date="2022-02-02T14:44:00Z"/>
                  </w:rPr>
                </w:rPrChange>
              </w:rPr>
            </w:pPr>
            <w:bookmarkStart w:id="12250" w:name="_Hlk96863995"/>
            <w:del w:id="12251" w:author="Ruijie Xu" w:date="2022-02-02T14:44:00Z">
              <w:r w:rsidRPr="002B42A7" w:rsidDel="00761DB2">
                <w:rPr>
                  <w:rFonts w:ascii="Times New Roman" w:hAnsi="Times New Roman" w:cs="Times New Roman"/>
                  <w:rPrChange w:id="12252"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253" w:author="Ruijie Xu" w:date="2022-02-02T14:44:00Z"/>
                <w:rFonts w:ascii="Times New Roman" w:hAnsi="Times New Roman" w:cs="Times New Roman"/>
                <w:rPrChange w:id="12254" w:author="Ruijie Xu" w:date="2022-03-10T12:31:00Z">
                  <w:rPr>
                    <w:del w:id="12255" w:author="Ruijie Xu" w:date="2022-02-02T14:44:00Z"/>
                  </w:rPr>
                </w:rPrChange>
              </w:rPr>
            </w:pPr>
            <w:del w:id="12256" w:author="Ruijie Xu" w:date="2022-02-02T14:44:00Z">
              <w:r w:rsidRPr="002B42A7" w:rsidDel="00761DB2">
                <w:rPr>
                  <w:rFonts w:ascii="Times New Roman" w:hAnsi="Times New Roman" w:cs="Times New Roman"/>
                  <w:rPrChange w:id="12257"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258" w:author="Ruijie Xu" w:date="2022-02-02T14:44:00Z"/>
                <w:rFonts w:ascii="Times New Roman" w:hAnsi="Times New Roman" w:cs="Times New Roman"/>
                <w:rPrChange w:id="12259" w:author="Ruijie Xu" w:date="2022-03-10T12:31:00Z">
                  <w:rPr>
                    <w:del w:id="12260" w:author="Ruijie Xu" w:date="2022-02-02T14:44:00Z"/>
                  </w:rPr>
                </w:rPrChange>
              </w:rPr>
            </w:pPr>
            <w:del w:id="12261" w:author="Ruijie Xu" w:date="2022-02-02T14:44:00Z">
              <w:r w:rsidRPr="002B42A7" w:rsidDel="00761DB2">
                <w:rPr>
                  <w:rFonts w:ascii="Times New Roman" w:hAnsi="Times New Roman" w:cs="Times New Roman"/>
                  <w:rPrChange w:id="12262"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263" w:author="Ruijie Xu" w:date="2022-02-02T14:44:00Z"/>
                <w:rFonts w:ascii="Times New Roman" w:hAnsi="Times New Roman" w:cs="Times New Roman"/>
                <w:rPrChange w:id="12264" w:author="Ruijie Xu" w:date="2022-03-10T12:31:00Z">
                  <w:rPr>
                    <w:del w:id="12265" w:author="Ruijie Xu" w:date="2022-02-02T14:44:00Z"/>
                  </w:rPr>
                </w:rPrChange>
              </w:rPr>
            </w:pPr>
            <w:del w:id="12266" w:author="Ruijie Xu" w:date="2022-02-02T14:44:00Z">
              <w:r w:rsidRPr="002B42A7" w:rsidDel="00761DB2">
                <w:rPr>
                  <w:rFonts w:ascii="Times New Roman" w:hAnsi="Times New Roman" w:cs="Times New Roman"/>
                  <w:rPrChange w:id="12267"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268" w:author="Ruijie Xu" w:date="2022-02-02T14:44:00Z"/>
                <w:rFonts w:ascii="Times New Roman" w:hAnsi="Times New Roman" w:cs="Times New Roman"/>
                <w:rPrChange w:id="12269" w:author="Ruijie Xu" w:date="2022-03-10T12:31:00Z">
                  <w:rPr>
                    <w:del w:id="12270" w:author="Ruijie Xu" w:date="2022-02-02T14:44:00Z"/>
                  </w:rPr>
                </w:rPrChange>
              </w:rPr>
            </w:pPr>
            <w:del w:id="12271" w:author="Ruijie Xu" w:date="2022-02-02T14:44:00Z">
              <w:r w:rsidRPr="002B42A7" w:rsidDel="00761DB2">
                <w:rPr>
                  <w:rFonts w:ascii="Times New Roman" w:hAnsi="Times New Roman" w:cs="Times New Roman"/>
                  <w:rPrChange w:id="12272" w:author="Ruijie Xu" w:date="2022-03-10T12:31:00Z">
                    <w:rPr/>
                  </w:rPrChange>
                </w:rPr>
                <w:delText>+/+/+ *</w:delText>
              </w:r>
            </w:del>
          </w:p>
        </w:tc>
      </w:tr>
      <w:bookmarkEnd w:id="12250"/>
      <w:tr w:rsidR="002A2A74" w:rsidRPr="002B42A7" w:rsidDel="00761DB2" w14:paraId="0BF5419E" w14:textId="23DC2A42" w:rsidTr="0045618D">
        <w:trPr>
          <w:trHeight w:val="530"/>
          <w:del w:id="12273"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274" w:author="Ruijie Xu" w:date="2022-02-02T14:44:00Z"/>
                <w:rFonts w:ascii="Times New Roman" w:hAnsi="Times New Roman" w:cs="Times New Roman"/>
                <w:rPrChange w:id="12275" w:author="Ruijie Xu" w:date="2022-03-10T12:31:00Z">
                  <w:rPr>
                    <w:del w:id="12276" w:author="Ruijie Xu" w:date="2022-02-02T14:44:00Z"/>
                  </w:rPr>
                </w:rPrChange>
              </w:rPr>
            </w:pPr>
            <w:del w:id="12277" w:author="Ruijie Xu" w:date="2022-02-02T14:44:00Z">
              <w:r w:rsidRPr="002B42A7" w:rsidDel="00761DB2">
                <w:rPr>
                  <w:rFonts w:ascii="Times New Roman" w:hAnsi="Times New Roman" w:cs="Times New Roman"/>
                  <w:rPrChange w:id="12278"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279" w:author="Ruijie Xu" w:date="2022-02-02T14:44:00Z"/>
                <w:rFonts w:ascii="Times New Roman" w:hAnsi="Times New Roman" w:cs="Times New Roman"/>
                <w:rPrChange w:id="12280" w:author="Ruijie Xu" w:date="2022-03-10T12:31:00Z">
                  <w:rPr>
                    <w:del w:id="12281" w:author="Ruijie Xu" w:date="2022-02-02T14:44:00Z"/>
                  </w:rPr>
                </w:rPrChange>
              </w:rPr>
            </w:pPr>
            <w:del w:id="12282" w:author="Ruijie Xu" w:date="2022-02-02T14:44:00Z">
              <w:r w:rsidRPr="002B42A7" w:rsidDel="00761DB2">
                <w:rPr>
                  <w:rFonts w:ascii="Times New Roman" w:hAnsi="Times New Roman" w:cs="Times New Roman"/>
                  <w:rPrChange w:id="12283"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284" w:author="Ruijie Xu" w:date="2022-02-02T14:44:00Z"/>
                <w:rFonts w:ascii="Times New Roman" w:hAnsi="Times New Roman" w:cs="Times New Roman"/>
                <w:rPrChange w:id="12285" w:author="Ruijie Xu" w:date="2022-03-10T12:31:00Z">
                  <w:rPr>
                    <w:del w:id="12286" w:author="Ruijie Xu" w:date="2022-02-02T14:44:00Z"/>
                  </w:rPr>
                </w:rPrChange>
              </w:rPr>
            </w:pPr>
            <w:del w:id="12287" w:author="Ruijie Xu" w:date="2022-02-02T14:44:00Z">
              <w:r w:rsidRPr="002B42A7" w:rsidDel="00761DB2">
                <w:rPr>
                  <w:rFonts w:ascii="Times New Roman" w:hAnsi="Times New Roman" w:cs="Times New Roman"/>
                  <w:rPrChange w:id="12288"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289" w:author="Ruijie Xu" w:date="2022-02-02T14:44:00Z"/>
                <w:rFonts w:ascii="Times New Roman" w:hAnsi="Times New Roman" w:cs="Times New Roman"/>
                <w:rPrChange w:id="12290" w:author="Ruijie Xu" w:date="2022-03-10T12:31:00Z">
                  <w:rPr>
                    <w:del w:id="12291" w:author="Ruijie Xu" w:date="2022-02-02T14:44:00Z"/>
                  </w:rPr>
                </w:rPrChange>
              </w:rPr>
            </w:pPr>
            <w:del w:id="12292" w:author="Ruijie Xu" w:date="2022-02-02T14:44:00Z">
              <w:r w:rsidRPr="002B42A7" w:rsidDel="00761DB2">
                <w:rPr>
                  <w:rFonts w:ascii="Times New Roman" w:hAnsi="Times New Roman" w:cs="Times New Roman"/>
                  <w:rPrChange w:id="12293"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294" w:author="Ruijie Xu" w:date="2022-02-02T14:44:00Z"/>
                <w:rFonts w:ascii="Times New Roman" w:hAnsi="Times New Roman" w:cs="Times New Roman"/>
                <w:rPrChange w:id="12295" w:author="Ruijie Xu" w:date="2022-03-10T12:31:00Z">
                  <w:rPr>
                    <w:del w:id="12296" w:author="Ruijie Xu" w:date="2022-02-02T14:44:00Z"/>
                  </w:rPr>
                </w:rPrChange>
              </w:rPr>
            </w:pPr>
            <w:del w:id="12297" w:author="Ruijie Xu" w:date="2022-02-02T14:44:00Z">
              <w:r w:rsidRPr="002B42A7" w:rsidDel="00761DB2">
                <w:rPr>
                  <w:rFonts w:ascii="Times New Roman" w:hAnsi="Times New Roman" w:cs="Times New Roman"/>
                  <w:rPrChange w:id="12298" w:author="Ruijie Xu" w:date="2022-03-10T12:31:00Z">
                    <w:rPr/>
                  </w:rPrChange>
                </w:rPr>
                <w:delText>-/-/-</w:delText>
              </w:r>
            </w:del>
          </w:p>
        </w:tc>
      </w:tr>
      <w:tr w:rsidR="002A2A74" w:rsidRPr="002B42A7" w:rsidDel="00761DB2" w14:paraId="634B5142" w14:textId="6E4B39F8" w:rsidTr="0045618D">
        <w:trPr>
          <w:trHeight w:val="511"/>
          <w:del w:id="12299"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300" w:author="Ruijie Xu" w:date="2022-02-02T14:44:00Z"/>
                <w:rFonts w:ascii="Times New Roman" w:hAnsi="Times New Roman" w:cs="Times New Roman"/>
                <w:rPrChange w:id="12301" w:author="Ruijie Xu" w:date="2022-03-10T12:31:00Z">
                  <w:rPr>
                    <w:del w:id="12302" w:author="Ruijie Xu" w:date="2022-02-02T14:44:00Z"/>
                  </w:rPr>
                </w:rPrChange>
              </w:rPr>
            </w:pPr>
            <w:del w:id="12303" w:author="Ruijie Xu" w:date="2022-02-02T14:44:00Z">
              <w:r w:rsidRPr="002B42A7" w:rsidDel="00761DB2">
                <w:rPr>
                  <w:rFonts w:ascii="Times New Roman" w:hAnsi="Times New Roman" w:cs="Times New Roman"/>
                  <w:rPrChange w:id="12304"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305" w:author="Ruijie Xu" w:date="2022-02-02T14:44:00Z"/>
                <w:rFonts w:ascii="Times New Roman" w:hAnsi="Times New Roman" w:cs="Times New Roman"/>
                <w:rPrChange w:id="12306" w:author="Ruijie Xu" w:date="2022-03-10T12:31:00Z">
                  <w:rPr>
                    <w:del w:id="12307" w:author="Ruijie Xu" w:date="2022-02-02T14:44:00Z"/>
                  </w:rPr>
                </w:rPrChange>
              </w:rPr>
            </w:pPr>
            <w:del w:id="12308" w:author="Ruijie Xu" w:date="2022-02-02T14:44:00Z">
              <w:r w:rsidRPr="002B42A7" w:rsidDel="00761DB2">
                <w:rPr>
                  <w:rFonts w:ascii="Times New Roman" w:hAnsi="Times New Roman" w:cs="Times New Roman"/>
                  <w:rPrChange w:id="12309"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310" w:author="Ruijie Xu" w:date="2022-02-02T14:44:00Z"/>
                <w:rFonts w:ascii="Times New Roman" w:hAnsi="Times New Roman" w:cs="Times New Roman"/>
                <w:rPrChange w:id="12311" w:author="Ruijie Xu" w:date="2022-03-10T12:31:00Z">
                  <w:rPr>
                    <w:del w:id="12312" w:author="Ruijie Xu" w:date="2022-02-02T14:44:00Z"/>
                  </w:rPr>
                </w:rPrChange>
              </w:rPr>
            </w:pPr>
            <w:del w:id="12313" w:author="Ruijie Xu" w:date="2022-02-02T14:44:00Z">
              <w:r w:rsidRPr="002B42A7" w:rsidDel="00761DB2">
                <w:rPr>
                  <w:rFonts w:ascii="Times New Roman" w:hAnsi="Times New Roman" w:cs="Times New Roman"/>
                  <w:rPrChange w:id="12314"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315" w:author="Ruijie Xu" w:date="2022-02-02T14:44:00Z"/>
                <w:rFonts w:ascii="Times New Roman" w:hAnsi="Times New Roman" w:cs="Times New Roman"/>
                <w:rPrChange w:id="12316" w:author="Ruijie Xu" w:date="2022-03-10T12:31:00Z">
                  <w:rPr>
                    <w:del w:id="12317" w:author="Ruijie Xu" w:date="2022-02-02T14:44:00Z"/>
                  </w:rPr>
                </w:rPrChange>
              </w:rPr>
            </w:pPr>
            <w:del w:id="12318" w:author="Ruijie Xu" w:date="2022-02-02T14:44:00Z">
              <w:r w:rsidRPr="002B42A7" w:rsidDel="00761DB2">
                <w:rPr>
                  <w:rFonts w:ascii="Times New Roman" w:hAnsi="Times New Roman" w:cs="Times New Roman"/>
                  <w:rPrChange w:id="12319"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320" w:author="Ruijie Xu" w:date="2022-02-02T14:44:00Z"/>
                <w:rFonts w:ascii="Times New Roman" w:hAnsi="Times New Roman" w:cs="Times New Roman"/>
                <w:rPrChange w:id="12321" w:author="Ruijie Xu" w:date="2022-03-10T12:31:00Z">
                  <w:rPr>
                    <w:del w:id="12322" w:author="Ruijie Xu" w:date="2022-02-02T14:44:00Z"/>
                  </w:rPr>
                </w:rPrChange>
              </w:rPr>
            </w:pPr>
            <w:del w:id="12323" w:author="Ruijie Xu" w:date="2022-02-02T14:44:00Z">
              <w:r w:rsidRPr="002B42A7" w:rsidDel="00761DB2">
                <w:rPr>
                  <w:rFonts w:ascii="Times New Roman" w:hAnsi="Times New Roman" w:cs="Times New Roman"/>
                  <w:rPrChange w:id="12324"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325" w:author="Ruijie Xu" w:date="2022-03-10T12:31:00Z">
            <w:rPr/>
          </w:rPrChange>
        </w:rPr>
      </w:pPr>
      <w:bookmarkStart w:id="12326" w:name="OLE_LINK211"/>
      <w:bookmarkStart w:id="12327" w:name="OLE_LINK212"/>
      <w:bookmarkStart w:id="12328" w:name="OLE_LINK213"/>
      <w:r w:rsidRPr="002B42A7">
        <w:rPr>
          <w:rFonts w:ascii="Times New Roman" w:hAnsi="Times New Roman" w:cs="Times New Roman"/>
          <w:b/>
          <w:bCs/>
          <w:rPrChange w:id="12329" w:author="Ruijie Xu" w:date="2022-03-10T12:31:00Z">
            <w:rPr>
              <w:b/>
              <w:bCs/>
            </w:rPr>
          </w:rPrChange>
        </w:rPr>
        <w:t xml:space="preserve">Figure 2. </w:t>
      </w:r>
      <w:r w:rsidRPr="002B42A7">
        <w:rPr>
          <w:rFonts w:ascii="Times New Roman" w:hAnsi="Times New Roman" w:cs="Times New Roman"/>
          <w:rPrChange w:id="12330" w:author="Ruijie Xu" w:date="2022-03-10T12:31:00Z">
            <w:rPr/>
          </w:rPrChange>
        </w:rPr>
        <w:t xml:space="preserve">Phylum level microbial profiles for rat tissue samples using </w:t>
      </w:r>
      <w:r w:rsidR="00CC4C14" w:rsidRPr="002B42A7">
        <w:rPr>
          <w:rFonts w:ascii="Times New Roman" w:hAnsi="Times New Roman" w:cs="Times New Roman"/>
          <w:rPrChange w:id="12331" w:author="Ruijie Xu" w:date="2022-03-10T12:31:00Z">
            <w:rPr/>
          </w:rPrChange>
        </w:rPr>
        <w:t xml:space="preserve">nine </w:t>
      </w:r>
      <w:r w:rsidRPr="002B42A7">
        <w:rPr>
          <w:rFonts w:ascii="Times New Roman" w:hAnsi="Times New Roman" w:cs="Times New Roman"/>
          <w:rPrChange w:id="12332" w:author="Ruijie Xu" w:date="2022-03-10T12:31:00Z">
            <w:rPr/>
          </w:rPrChange>
        </w:rPr>
        <w:t>different software</w:t>
      </w:r>
      <w:r w:rsidR="00CC4C14" w:rsidRPr="002B42A7">
        <w:rPr>
          <w:rFonts w:ascii="Times New Roman" w:hAnsi="Times New Roman" w:cs="Times New Roman"/>
          <w:rPrChange w:id="12333" w:author="Ruijie Xu" w:date="2022-03-10T12:31:00Z">
            <w:rPr/>
          </w:rPrChange>
        </w:rPr>
        <w:t xml:space="preserve"> (a-i)</w:t>
      </w:r>
      <w:r w:rsidR="003073B2" w:rsidRPr="002B42A7">
        <w:rPr>
          <w:rFonts w:ascii="Times New Roman" w:hAnsi="Times New Roman" w:cs="Times New Roman"/>
          <w:rPrChange w:id="12334"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326"/>
      <w:bookmarkEnd w:id="12327"/>
      <w:bookmarkEnd w:id="12328"/>
      <w:r w:rsidR="003073B2" w:rsidRPr="002B42A7">
        <w:rPr>
          <w:rFonts w:ascii="Times New Roman" w:hAnsi="Times New Roman" w:cs="Times New Roman"/>
          <w:rPrChange w:id="12335" w:author="Ruijie Xu" w:date="2022-03-10T12:31:00Z">
            <w:rPr/>
          </w:rPrChange>
        </w:rPr>
        <w:t>Phylums: P__Other.Phyla (</w:t>
      </w:r>
      <w:r w:rsidR="00C87B7A" w:rsidRPr="002B42A7">
        <w:rPr>
          <w:rFonts w:ascii="Times New Roman" w:hAnsi="Times New Roman" w:cs="Times New Roman"/>
          <w:noProof/>
          <w:rPrChange w:id="12336"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337" w:author="Ruijie Xu" w:date="2022-03-10T12:31:00Z">
            <w:rPr/>
          </w:rPrChange>
        </w:rPr>
        <w:t>), P__Pisuviricota (</w:t>
      </w:r>
      <w:r w:rsidR="00C87B7A" w:rsidRPr="002B42A7">
        <w:rPr>
          <w:rFonts w:ascii="Times New Roman" w:hAnsi="Times New Roman" w:cs="Times New Roman"/>
          <w:noProof/>
          <w:rPrChange w:id="12338"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339" w:author="Ruijie Xu" w:date="2022-03-10T12:31:00Z">
            <w:rPr/>
          </w:rPrChange>
        </w:rPr>
        <w:t xml:space="preserve">), </w:t>
      </w:r>
      <w:r w:rsidR="00C87B7A" w:rsidRPr="002B42A7">
        <w:rPr>
          <w:rFonts w:ascii="Times New Roman" w:hAnsi="Times New Roman" w:cs="Times New Roman"/>
          <w:rPrChange w:id="12340" w:author="Ruijie Xu" w:date="2022-03-10T12:31:00Z">
            <w:rPr/>
          </w:rPrChange>
        </w:rPr>
        <w:t>P__Proteobacteria (</w:t>
      </w:r>
      <w:r w:rsidR="00C87B7A" w:rsidRPr="002B42A7">
        <w:rPr>
          <w:rFonts w:ascii="Times New Roman" w:hAnsi="Times New Roman" w:cs="Times New Roman"/>
          <w:noProof/>
          <w:rPrChange w:id="12341"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342" w:author="Ruijie Xu" w:date="2022-03-10T12:31:00Z">
            <w:rPr/>
          </w:rPrChange>
        </w:rPr>
        <w:t>) ,</w:t>
      </w:r>
      <w:r w:rsidR="003073B2" w:rsidRPr="002B42A7">
        <w:rPr>
          <w:rFonts w:ascii="Times New Roman" w:hAnsi="Times New Roman" w:cs="Times New Roman"/>
          <w:rPrChange w:id="12343" w:author="Ruijie Xu" w:date="2022-03-10T12:31:00Z">
            <w:rPr/>
          </w:rPrChange>
        </w:rPr>
        <w:t>P__Spirochaetes (</w:t>
      </w:r>
      <w:r w:rsidR="00C87B7A" w:rsidRPr="002B42A7">
        <w:rPr>
          <w:rFonts w:ascii="Times New Roman" w:hAnsi="Times New Roman" w:cs="Times New Roman"/>
          <w:noProof/>
          <w:rPrChange w:id="12344"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345" w:author="Ruijie Xu" w:date="2022-03-10T12:31:00Z">
            <w:rPr/>
          </w:rPrChange>
        </w:rPr>
        <w:t>), P__Actinobacteria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346" w:author="Ruijie Xu" w:date="2022-03-10T12:31:00Z">
            <w:rPr/>
          </w:rPrChange>
        </w:rPr>
        <w:t>), P__Peploviricota</w:t>
      </w:r>
      <w:r w:rsidR="00C87B7A" w:rsidRPr="002B42A7">
        <w:rPr>
          <w:rFonts w:ascii="Times New Roman" w:hAnsi="Times New Roman" w:cs="Times New Roman"/>
          <w:rPrChange w:id="12347" w:author="Ruijie Xu" w:date="2022-03-10T12:31:00Z">
            <w:rPr/>
          </w:rPrChange>
        </w:rPr>
        <w:t xml:space="preserve"> (</w:t>
      </w:r>
      <w:r w:rsidR="00C87B7A" w:rsidRPr="002B42A7">
        <w:rPr>
          <w:rFonts w:ascii="Times New Roman" w:hAnsi="Times New Roman" w:cs="Times New Roman"/>
          <w:noProof/>
          <w:rPrChange w:id="12348"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349" w:author="Ruijie Xu" w:date="2022-03-10T12:31:00Z">
            <w:rPr/>
          </w:rPrChange>
        </w:rPr>
        <w:t>)</w:t>
      </w:r>
      <w:r w:rsidR="003073B2" w:rsidRPr="002B42A7">
        <w:rPr>
          <w:rFonts w:ascii="Times New Roman" w:hAnsi="Times New Roman" w:cs="Times New Roman"/>
          <w:rPrChange w:id="12350" w:author="Ruijie Xu" w:date="2022-03-10T12:31:00Z">
            <w:rPr/>
          </w:rPrChange>
        </w:rPr>
        <w:t>, P__Tenericutes (</w:t>
      </w:r>
      <w:r w:rsidR="00C87B7A" w:rsidRPr="002B42A7">
        <w:rPr>
          <w:rFonts w:ascii="Times New Roman" w:hAnsi="Times New Roman" w:cs="Times New Roman"/>
          <w:noProof/>
          <w:rPrChange w:id="12351"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352" w:author="Ruijie Xu" w:date="2022-03-10T12:31:00Z">
            <w:rPr/>
          </w:rPrChange>
        </w:rPr>
        <w:t xml:space="preserve">), </w:t>
      </w:r>
      <w:r w:rsidR="00E275F8" w:rsidRPr="002B42A7">
        <w:rPr>
          <w:rFonts w:ascii="Times New Roman" w:hAnsi="Times New Roman" w:cs="Times New Roman"/>
          <w:rPrChange w:id="12353" w:author="Ruijie Xu" w:date="2022-03-10T12:31:00Z">
            <w:rPr/>
          </w:rPrChange>
        </w:rPr>
        <w:t>P__Firmicutes (</w:t>
      </w:r>
      <w:r w:rsidR="00E275F8" w:rsidRPr="002B42A7">
        <w:rPr>
          <w:rFonts w:ascii="Times New Roman" w:hAnsi="Times New Roman" w:cs="Times New Roman"/>
          <w:noProof/>
          <w:rPrChange w:id="12354"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355" w:author="Ruijie Xu" w:date="2022-03-10T12:31:00Z">
            <w:rPr/>
          </w:rPrChange>
        </w:rPr>
        <w:t>),P__</w:t>
      </w:r>
      <w:r w:rsidR="003073B2" w:rsidRPr="002B42A7">
        <w:rPr>
          <w:rFonts w:ascii="Times New Roman" w:hAnsi="Times New Roman" w:cs="Times New Roman"/>
          <w:rPrChange w:id="12356" w:author="Ruijie Xu" w:date="2022-03-10T12:31:00Z">
            <w:rPr/>
          </w:rPrChange>
        </w:rPr>
        <w:t>Bacteroidetes (</w:t>
      </w:r>
      <w:r w:rsidR="00E275F8" w:rsidRPr="002B42A7">
        <w:rPr>
          <w:rFonts w:ascii="Times New Roman" w:hAnsi="Times New Roman" w:cs="Times New Roman"/>
          <w:noProof/>
          <w:rPrChange w:id="12357"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358" w:author="Ruijie Xu" w:date="2022-03-10T12:31:00Z">
            <w:rPr/>
          </w:rPrChange>
        </w:rPr>
        <w:t>), P__Cyanobacteria (</w:t>
      </w:r>
      <w:r w:rsidR="00E275F8" w:rsidRPr="002B42A7">
        <w:rPr>
          <w:rFonts w:ascii="Times New Roman" w:hAnsi="Times New Roman" w:cs="Times New Roman"/>
          <w:noProof/>
          <w:rPrChange w:id="12359"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360" w:author="Ruijie Xu" w:date="2022-03-10T12:31:00Z">
            <w:rPr/>
          </w:rPrChange>
        </w:rPr>
        <w:t>), P__Cossaviricota (</w:t>
      </w:r>
      <w:r w:rsidR="00E275F8" w:rsidRPr="002B42A7">
        <w:rPr>
          <w:rFonts w:ascii="Times New Roman" w:hAnsi="Times New Roman" w:cs="Times New Roman"/>
          <w:noProof/>
          <w:rPrChange w:id="12361"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362" w:author="Ruijie Xu" w:date="2022-03-10T12:31:00Z">
            <w:rPr/>
          </w:rPrChange>
        </w:rPr>
        <w:t>), P__Acidobacteria (</w:t>
      </w:r>
      <w:r w:rsidR="00E275F8" w:rsidRPr="002B42A7">
        <w:rPr>
          <w:rFonts w:ascii="Times New Roman" w:hAnsi="Times New Roman" w:cs="Times New Roman"/>
          <w:noProof/>
          <w:rPrChange w:id="12363"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364" w:author="Ruijie Xu" w:date="2022-03-10T12:31:00Z">
            <w:rPr/>
          </w:rPrChange>
        </w:rPr>
        <w:t>), P__</w:t>
      </w:r>
      <w:r w:rsidR="00F10E93" w:rsidRPr="002B42A7">
        <w:rPr>
          <w:rFonts w:ascii="Times New Roman" w:hAnsi="Times New Roman" w:cs="Times New Roman"/>
          <w:rPrChange w:id="12365" w:author="Ruijie Xu" w:date="2022-03-10T12:31:00Z">
            <w:rPr/>
          </w:rPrChange>
        </w:rPr>
        <w:t>Aquifica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366" w:author="Ruijie Xu" w:date="2022-03-10T12:31:00Z">
            <w:rPr/>
          </w:rPrChange>
        </w:rPr>
        <w:t>), P__Artverviricota (</w:t>
      </w:r>
      <w:r w:rsidR="00E275F8" w:rsidRPr="002B42A7">
        <w:rPr>
          <w:rFonts w:ascii="Times New Roman" w:hAnsi="Times New Roman" w:cs="Times New Roman"/>
          <w:noProof/>
          <w:rPrChange w:id="12367"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368" w:author="Ruijie Xu" w:date="2022-03-10T12:31:00Z">
            <w:rPr/>
          </w:rPrChange>
        </w:rPr>
        <w:t>), P__Euryarchaeota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369" w:author="Ruijie Xu" w:date="2022-03-10T12:31:00Z">
            <w:rPr/>
          </w:rPrChange>
        </w:rPr>
        <w:t>), P__Uroviricota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370" w:author="Ruijie Xu" w:date="2022-03-10T12:31:00Z">
            <w:rPr/>
          </w:rPrChange>
        </w:rPr>
        <w:t>), P__Crenarchaeota (</w:t>
      </w:r>
      <w:r w:rsidR="00286CA0" w:rsidRPr="002B42A7">
        <w:rPr>
          <w:rFonts w:ascii="Times New Roman" w:hAnsi="Times New Roman" w:cs="Times New Roman"/>
          <w:noProof/>
          <w:rPrChange w:id="12371"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372" w:author="Ruijie Xu" w:date="2022-03-10T12:31:00Z">
            <w:rPr/>
          </w:rPrChange>
        </w:rPr>
        <w:t>), P__Candidatus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373" w:author="Ruijie Xu" w:date="2022-03-10T12:31:00Z">
            <w:rPr/>
          </w:rPrChange>
        </w:rPr>
        <w:t>), P__Chlamydia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374" w:author="Ruijie Xu" w:date="2022-03-10T12:31:00Z">
            <w:rPr/>
          </w:rPrChange>
        </w:rPr>
        <w:t>), P__Fusobacteria (</w:t>
      </w:r>
      <w:r w:rsidR="00E275F8" w:rsidRPr="002B42A7">
        <w:rPr>
          <w:rFonts w:ascii="Times New Roman" w:hAnsi="Times New Roman" w:cs="Times New Roman"/>
          <w:noProof/>
          <w:rPrChange w:id="12375"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376" w:author="Ruijie Xu" w:date="2022-03-10T12:31:00Z">
            <w:rPr/>
          </w:rPrChange>
        </w:rPr>
        <w:t>), P__Preplasmiviricota (</w:t>
      </w:r>
      <w:r w:rsidR="00E275F8" w:rsidRPr="002B42A7">
        <w:rPr>
          <w:rFonts w:ascii="Times New Roman" w:hAnsi="Times New Roman" w:cs="Times New Roman"/>
          <w:noProof/>
          <w:rPrChange w:id="12377"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378" w:author="Ruijie Xu" w:date="2022-03-10T12:31:00Z">
            <w:rPr/>
          </w:rPrChange>
        </w:rPr>
        <w:t>), P__Viruses_unclassified</w:t>
      </w:r>
      <w:r w:rsidR="00E275F8" w:rsidRPr="002B42A7">
        <w:rPr>
          <w:rFonts w:ascii="Times New Roman" w:hAnsi="Times New Roman" w:cs="Times New Roman"/>
          <w:rPrChange w:id="12379" w:author="Ruijie Xu" w:date="2022-03-10T12:31:00Z">
            <w:rPr/>
          </w:rPrChange>
        </w:rPr>
        <w:t xml:space="preserve"> (</w:t>
      </w:r>
      <w:r w:rsidR="00E275F8" w:rsidRPr="002B42A7">
        <w:rPr>
          <w:rFonts w:ascii="Times New Roman" w:hAnsi="Times New Roman" w:cs="Times New Roman"/>
          <w:noProof/>
          <w:rPrChange w:id="12380"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381" w:author="Ruijie Xu" w:date="2022-03-10T12:31:00Z">
            <w:rPr/>
          </w:rPrChange>
        </w:rPr>
        <w:t>)</w:t>
      </w:r>
      <w:r w:rsidR="00F10E93" w:rsidRPr="002B42A7">
        <w:rPr>
          <w:rFonts w:ascii="Times New Roman" w:hAnsi="Times New Roman" w:cs="Times New Roman"/>
          <w:rPrChange w:id="12382"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383" w:author="Ruijie Xu" w:date="2022-03-10T12:31:00Z">
            <w:rPr/>
          </w:rPrChange>
        </w:rPr>
      </w:pPr>
      <w:r w:rsidRPr="002B42A7">
        <w:rPr>
          <w:rFonts w:ascii="Times New Roman" w:hAnsi="Times New Roman" w:cs="Times New Roman"/>
          <w:b/>
          <w:bCs/>
          <w:rPrChange w:id="12384" w:author="Ruijie Xu" w:date="2022-03-10T12:31:00Z">
            <w:rPr>
              <w:b/>
              <w:bCs/>
            </w:rPr>
          </w:rPrChange>
        </w:rPr>
        <w:t>Figure 3.</w:t>
      </w:r>
      <w:r w:rsidRPr="002B42A7">
        <w:rPr>
          <w:rFonts w:ascii="Times New Roman" w:hAnsi="Times New Roman" w:cs="Times New Roman"/>
          <w:rPrChange w:id="12385"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softwares</w:t>
      </w:r>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386" w:name="OLE_LINK209"/>
      <w:bookmarkStart w:id="12387"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388" w:author="Ruijie Xu" w:date="2022-03-10T12:31:00Z">
            <w:rPr/>
          </w:rPrChange>
        </w:rPr>
        <w:t xml:space="preserve">were performed with a Wilcoxon signed-rank test with p-adj value available in Table </w:t>
      </w:r>
      <w:r w:rsidR="00624903" w:rsidRPr="002B42A7">
        <w:rPr>
          <w:rFonts w:ascii="Times New Roman" w:hAnsi="Times New Roman" w:cs="Times New Roman"/>
          <w:rPrChange w:id="12389" w:author="Ruijie Xu" w:date="2022-03-10T12:31:00Z">
            <w:rPr/>
          </w:rPrChange>
        </w:rPr>
        <w:lastRenderedPageBreak/>
        <w:t>SI.4 and Table SII.5 for DBs and software comparison, respectively.</w:t>
      </w:r>
      <w:r w:rsidRPr="002B42A7">
        <w:rPr>
          <w:rFonts w:ascii="Times New Roman" w:hAnsi="Times New Roman" w:cs="Times New Roman"/>
          <w:color w:val="000000" w:themeColor="text1"/>
        </w:rPr>
        <w:t xml:space="preserve"> </w:t>
      </w:r>
      <w:bookmarkEnd w:id="12386"/>
      <w:bookmarkEnd w:id="12387"/>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390" w:author="Ruijie Xu" w:date="2022-03-10T12:31:00Z">
            <w:rPr/>
          </w:rPrChange>
        </w:rPr>
        <w:t>R22.K (</w:t>
      </w:r>
      <w:r w:rsidR="00624903" w:rsidRPr="002B42A7">
        <w:rPr>
          <w:rFonts w:ascii="Times New Roman" w:hAnsi="Times New Roman" w:cs="Times New Roman"/>
          <w:noProof/>
          <w:rPrChange w:id="12391"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00624903" w:rsidRPr="002B42A7">
        <w:rPr>
          <w:rFonts w:ascii="Times New Roman" w:hAnsi="Times New Roman" w:cs="Times New Roman"/>
          <w:rPrChange w:id="12392" w:author="Ruijie Xu" w:date="2022-03-10T12:31:00Z">
            <w:rPr/>
          </w:rPrChange>
        </w:rPr>
        <w:t>) , R26.K (</w:t>
      </w:r>
      <w:r w:rsidR="00624903" w:rsidRPr="002B42A7">
        <w:rPr>
          <w:rFonts w:ascii="Times New Roman" w:hAnsi="Times New Roman" w:cs="Times New Roman"/>
          <w:noProof/>
          <w:rPrChange w:id="12393"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394" w:author="Ruijie Xu" w:date="2022-03-10T12:31:00Z">
            <w:rPr/>
          </w:rPrChange>
        </w:rPr>
        <w:t>), R27.K (</w:t>
      </w:r>
      <w:r w:rsidR="00624903" w:rsidRPr="002B42A7">
        <w:rPr>
          <w:rFonts w:ascii="Times New Roman" w:hAnsi="Times New Roman" w:cs="Times New Roman"/>
          <w:noProof/>
          <w:rPrChange w:id="12395"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396" w:author="Ruijie Xu" w:date="2022-03-10T12:31:00Z">
            <w:rPr/>
          </w:rPrChange>
        </w:rPr>
        <w:t>), R28.K (</w:t>
      </w:r>
      <w:r w:rsidR="00624903" w:rsidRPr="002B42A7">
        <w:rPr>
          <w:rFonts w:ascii="Times New Roman" w:hAnsi="Times New Roman" w:cs="Times New Roman"/>
          <w:noProof/>
          <w:rPrChange w:id="12397"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398" w:author="Ruijie Xu" w:date="2022-03-10T12:31:00Z">
            <w:rPr/>
          </w:rPrChange>
        </w:rPr>
        <w:t>) ,R22.L (</w:t>
      </w:r>
      <w:r w:rsidR="00624903" w:rsidRPr="002B42A7">
        <w:rPr>
          <w:rFonts w:ascii="Times New Roman" w:hAnsi="Times New Roman" w:cs="Times New Roman"/>
          <w:noProof/>
          <w:rPrChange w:id="12399"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400" w:author="Ruijie Xu" w:date="2022-03-10T12:31:00Z">
            <w:rPr/>
          </w:rPrChange>
        </w:rPr>
        <w:t>), R26.L (</w:t>
      </w:r>
      <w:r w:rsidR="00624903" w:rsidRPr="002B42A7">
        <w:rPr>
          <w:rFonts w:ascii="Times New Roman" w:hAnsi="Times New Roman" w:cs="Times New Roman"/>
          <w:noProof/>
          <w:rPrChange w:id="12401"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402" w:author="Ruijie Xu" w:date="2022-03-10T12:31:00Z">
            <w:rPr/>
          </w:rPrChange>
        </w:rPr>
        <w:t>), R27.L (</w:t>
      </w:r>
      <w:r w:rsidR="00624903" w:rsidRPr="002B42A7">
        <w:rPr>
          <w:rFonts w:ascii="Times New Roman" w:hAnsi="Times New Roman" w:cs="Times New Roman"/>
          <w:noProof/>
          <w:rPrChange w:id="12403"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404" w:author="Ruijie Xu" w:date="2022-03-10T12:31:00Z">
            <w:rPr/>
          </w:rPrChange>
        </w:rPr>
        <w:t>), R28.L (</w:t>
      </w:r>
      <w:r w:rsidR="00624903" w:rsidRPr="002B42A7">
        <w:rPr>
          <w:rFonts w:ascii="Times New Roman" w:hAnsi="Times New Roman" w:cs="Times New Roman"/>
          <w:noProof/>
          <w:rPrChange w:id="12405"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406" w:author="Ruijie Xu" w:date="2022-03-10T12:31:00Z">
            <w:rPr/>
          </w:rPrChange>
        </w:rPr>
        <w:t>), R22.S (</w:t>
      </w:r>
      <w:r w:rsidR="00624903" w:rsidRPr="002B42A7">
        <w:rPr>
          <w:rFonts w:ascii="Times New Roman" w:hAnsi="Times New Roman" w:cs="Times New Roman"/>
          <w:noProof/>
          <w:rPrChange w:id="12407"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408" w:author="Ruijie Xu" w:date="2022-03-10T12:31:00Z">
            <w:rPr/>
          </w:rPrChange>
        </w:rPr>
        <w:t>), R26.S (</w:t>
      </w:r>
      <w:r w:rsidR="00624903" w:rsidRPr="002B42A7">
        <w:rPr>
          <w:rFonts w:ascii="Times New Roman" w:hAnsi="Times New Roman" w:cs="Times New Roman"/>
          <w:noProof/>
          <w:rPrChange w:id="12409"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410" w:author="Ruijie Xu" w:date="2022-03-10T12:31:00Z">
            <w:rPr/>
          </w:rPrChange>
        </w:rPr>
        <w:t>), R27.S (</w:t>
      </w:r>
      <w:r w:rsidR="00624903" w:rsidRPr="002B42A7">
        <w:rPr>
          <w:rFonts w:ascii="Times New Roman" w:hAnsi="Times New Roman" w:cs="Times New Roman"/>
          <w:noProof/>
          <w:rPrChange w:id="12411"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412" w:author="Ruijie Xu" w:date="2022-03-10T12:31:00Z">
            <w:rPr/>
          </w:rPrChange>
        </w:rPr>
        <w:t xml:space="preserve"> ), R28.S (</w:t>
      </w:r>
      <w:r w:rsidR="00624903" w:rsidRPr="002B42A7">
        <w:rPr>
          <w:rFonts w:ascii="Times New Roman" w:hAnsi="Times New Roman" w:cs="Times New Roman"/>
          <w:noProof/>
          <w:rPrChange w:id="12413"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414"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415" w:author="Ruijie Xu" w:date="2022-03-10T12:31:00Z">
            <w:rPr>
              <w:b/>
              <w:bCs/>
            </w:rPr>
          </w:rPrChange>
        </w:rPr>
        <w:t>Figure 4</w:t>
      </w:r>
      <w:r w:rsidR="00512DAF" w:rsidRPr="002B42A7">
        <w:rPr>
          <w:rFonts w:ascii="Times New Roman" w:hAnsi="Times New Roman" w:cs="Times New Roman"/>
          <w:rPrChange w:id="12416"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2417" w:author="Ruijie Xu" w:date="2022-03-10T12:31:00Z">
            <w:rPr/>
          </w:rPrChange>
        </w:rPr>
        <w:t>were performed with a Wilcoxon signed-rank test with p-adj value available in Table SI.</w:t>
      </w:r>
      <w:r w:rsidR="001941B3" w:rsidRPr="002B42A7">
        <w:rPr>
          <w:rFonts w:ascii="Times New Roman" w:hAnsi="Times New Roman" w:cs="Times New Roman"/>
          <w:rPrChange w:id="12418" w:author="Ruijie Xu" w:date="2022-03-10T12:31:00Z">
            <w:rPr/>
          </w:rPrChange>
        </w:rPr>
        <w:t>5</w:t>
      </w:r>
      <w:r w:rsidR="00512DAF" w:rsidRPr="002B42A7">
        <w:rPr>
          <w:rFonts w:ascii="Times New Roman" w:hAnsi="Times New Roman" w:cs="Times New Roman"/>
          <w:rPrChange w:id="12419" w:author="Ruijie Xu" w:date="2022-03-10T12:31:00Z">
            <w:rPr/>
          </w:rPrChange>
        </w:rPr>
        <w:t xml:space="preserve"> and Table SII.</w:t>
      </w:r>
      <w:r w:rsidR="001941B3" w:rsidRPr="002B42A7">
        <w:rPr>
          <w:rFonts w:ascii="Times New Roman" w:hAnsi="Times New Roman" w:cs="Times New Roman"/>
          <w:rPrChange w:id="12420" w:author="Ruijie Xu" w:date="2022-03-10T12:31:00Z">
            <w:rPr/>
          </w:rPrChange>
        </w:rPr>
        <w:t>6</w:t>
      </w:r>
      <w:r w:rsidR="00512DAF" w:rsidRPr="002B42A7">
        <w:rPr>
          <w:rFonts w:ascii="Times New Roman" w:hAnsi="Times New Roman" w:cs="Times New Roman"/>
          <w:rPrChange w:id="12421"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422" w:name="OLE_LINK214"/>
      <w:bookmarkStart w:id="12423"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different software at the species level is shown at the barplot at the top of a), where the number of DA viruses taxa were colored in gray (</w:t>
      </w:r>
      <w:r w:rsidR="00EC5E1D" w:rsidRPr="002B42A7">
        <w:rPr>
          <w:rFonts w:ascii="Times New Roman" w:hAnsi="Times New Roman" w:cs="Times New Roman"/>
          <w:noProof/>
          <w:rPrChange w:id="12424"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Dotplot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425"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426"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427"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w:t>
      </w:r>
      <w:r w:rsidR="002F725D" w:rsidRPr="002B42A7">
        <w:rPr>
          <w:rFonts w:ascii="Times New Roman" w:hAnsi="Times New Roman" w:cs="Times New Roman"/>
          <w:color w:val="000000" w:themeColor="text1"/>
        </w:rPr>
        <w:lastRenderedPageBreak/>
        <w:t>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428"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and Orange is Virsues</w:t>
      </w:r>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422"/>
    <w:bookmarkEnd w:id="12423"/>
    <w:p w14:paraId="55561263" w14:textId="400FF01E" w:rsidR="00455A3B" w:rsidRPr="002B42A7" w:rsidDel="00761DB2" w:rsidRDefault="00455A3B" w:rsidP="00512DAF">
      <w:pPr>
        <w:suppressLineNumbers/>
        <w:spacing w:line="480" w:lineRule="auto"/>
        <w:rPr>
          <w:del w:id="12429" w:author="Ruijie Xu" w:date="2022-02-02T14:44:00Z"/>
          <w:rFonts w:ascii="Times New Roman" w:hAnsi="Times New Roman" w:cs="Times New Roman"/>
          <w:b/>
          <w:bCs/>
          <w:rPrChange w:id="12430" w:author="Ruijie Xu" w:date="2022-03-10T12:31:00Z">
            <w:rPr>
              <w:del w:id="12431"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432"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433"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434"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435" w:author="Ruijie Xu" w:date="2022-03-10T12:31:00Z">
            <w:rPr/>
          </w:rPrChange>
        </w:rPr>
      </w:pPr>
    </w:p>
    <w:sectPr w:rsidR="000C19E7" w:rsidRPr="002B42A7"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86" w:author="Liliana Salvador" w:date="2022-02-23T11:26:00Z" w:initials="LS">
    <w:p w14:paraId="0454437C" w14:textId="540673EA" w:rsidR="007F37AE" w:rsidRDefault="007F37AE">
      <w:pPr>
        <w:pStyle w:val="CommentText"/>
      </w:pPr>
      <w:r>
        <w:rPr>
          <w:rStyle w:val="CommentReference"/>
        </w:rPr>
        <w:annotationRef/>
      </w:r>
      <w:r>
        <w:t>Add results answering the 3 points above</w:t>
      </w:r>
    </w:p>
  </w:comment>
  <w:comment w:id="1287" w:author="Rajeev, Sree" w:date="2022-02-28T14:25:00Z" w:initials="RS">
    <w:p w14:paraId="53A26523" w14:textId="2B1093E6" w:rsidR="007F37AE" w:rsidRDefault="007F37AE">
      <w:pPr>
        <w:pStyle w:val="CommentText"/>
      </w:pPr>
      <w:r>
        <w:rPr>
          <w:rStyle w:val="CommentReference"/>
        </w:rPr>
        <w:annotationRef/>
      </w:r>
      <w:r>
        <w:t xml:space="preserve">I think it is better  not to put results in here </w:t>
      </w:r>
    </w:p>
  </w:comment>
  <w:comment w:id="1314" w:author="Liliana Salvador" w:date="2022-02-23T11:36:00Z" w:initials="LS">
    <w:p w14:paraId="66268C82" w14:textId="369B9E83" w:rsidR="007F37AE" w:rsidRDefault="007F37AE">
      <w:pPr>
        <w:pStyle w:val="CommentText"/>
      </w:pPr>
      <w:r>
        <w:rPr>
          <w:rStyle w:val="CommentReference"/>
        </w:rPr>
        <w:annotationRef/>
      </w:r>
      <w:r>
        <w:t>Microbial communities, microbial profiles – try to use just one of these in the same sentence</w:t>
      </w:r>
    </w:p>
  </w:comment>
  <w:comment w:id="1288" w:author="Rajeev, Sree" w:date="2022-02-28T14:25:00Z" w:initials="RS">
    <w:p w14:paraId="09A2B2AF" w14:textId="54D4302C" w:rsidR="007F37AE" w:rsidRDefault="007F37AE">
      <w:pPr>
        <w:pStyle w:val="CommentText"/>
      </w:pPr>
      <w:r>
        <w:rPr>
          <w:rStyle w:val="CommentReference"/>
        </w:rPr>
        <w:annotationRef/>
      </w:r>
      <w:r>
        <w:t>I suggest to delet  this part</w:t>
      </w:r>
    </w:p>
  </w:comment>
  <w:comment w:id="2537" w:author="Liliana Salvador" w:date="2022-02-23T19:23:00Z" w:initials="LS">
    <w:p w14:paraId="6A4C3D1B" w14:textId="086E2332" w:rsidR="007F37AE" w:rsidRDefault="007F37AE">
      <w:pPr>
        <w:pStyle w:val="CommentText"/>
      </w:pPr>
      <w:r>
        <w:rPr>
          <w:rStyle w:val="CommentReference"/>
        </w:rPr>
        <w:annotationRef/>
      </w:r>
      <w:r>
        <w:t>Here, you can say specifically what table I is showing. “Information about xxxx for each software and database is presented in Table 1”</w:t>
      </w:r>
    </w:p>
  </w:comment>
  <w:comment w:id="2552" w:author="Liliana Salvador" w:date="2022-02-23T19:27:00Z" w:initials="LS">
    <w:p w14:paraId="45D9D0D2" w14:textId="27E1EBB2" w:rsidR="007F37AE" w:rsidRDefault="007F37AE">
      <w:pPr>
        <w:pStyle w:val="CommentText"/>
      </w:pPr>
      <w:r>
        <w:rPr>
          <w:rStyle w:val="CommentReference"/>
        </w:rPr>
        <w:annotationRef/>
      </w:r>
      <w:r>
        <w:t>This sentence is not clear and I am not sure if it is needed</w:t>
      </w:r>
    </w:p>
  </w:comment>
  <w:comment w:id="2560" w:author="Liliana Salvador" w:date="2022-02-23T19:26:00Z" w:initials="LS">
    <w:p w14:paraId="3E1254FB" w14:textId="5A1D663A" w:rsidR="007F37AE" w:rsidRDefault="007F37AE">
      <w:pPr>
        <w:pStyle w:val="CommentText"/>
      </w:pPr>
      <w:r>
        <w:rPr>
          <w:rStyle w:val="CommentReference"/>
        </w:rPr>
        <w:annotationRef/>
      </w:r>
      <w:r>
        <w:t>Isn’t this information already in the methods? If yes, not necessary to repeat it here.</w:t>
      </w:r>
    </w:p>
  </w:comment>
  <w:comment w:id="3067" w:author="Liliana Salvador" w:date="2022-02-23T19:39:00Z" w:initials="LS">
    <w:p w14:paraId="6581DFA2" w14:textId="19501E1E" w:rsidR="007F37AE" w:rsidRDefault="007F37AE">
      <w:pPr>
        <w:pStyle w:val="CommentText"/>
      </w:pPr>
      <w:r>
        <w:rPr>
          <w:rStyle w:val="CommentReference"/>
        </w:rPr>
        <w:annotationRef/>
      </w:r>
      <w:r>
        <w:t>This sentence needs to be edited. Deleting a few technical terms would help to make it simpler</w:t>
      </w:r>
    </w:p>
  </w:comment>
  <w:comment w:id="3751" w:author="Liliana Salvador" w:date="2022-02-23T19:58:00Z" w:initials="LS">
    <w:p w14:paraId="0C3820D3" w14:textId="302E7F2C" w:rsidR="007F37AE" w:rsidRDefault="007F37AE">
      <w:pPr>
        <w:pStyle w:val="CommentText"/>
      </w:pPr>
      <w:r>
        <w:rPr>
          <w:rStyle w:val="CommentReference"/>
        </w:rPr>
        <w:annotationRef/>
      </w:r>
      <w:r>
        <w:t>This sentence is a bit confusing. I had to read it a couple of times to understand it</w:t>
      </w:r>
    </w:p>
  </w:comment>
  <w:comment w:id="4288" w:author="Liliana Salvador" w:date="2022-02-23T20:26:00Z" w:initials="LS">
    <w:p w14:paraId="5E2DF714" w14:textId="6AE84288" w:rsidR="007F37AE" w:rsidRDefault="007F37AE">
      <w:pPr>
        <w:pStyle w:val="CommentText"/>
      </w:pPr>
      <w:r>
        <w:rPr>
          <w:rStyle w:val="CommentReference"/>
        </w:rPr>
        <w:annotationRef/>
      </w:r>
      <w:r>
        <w:t>The sentence is a bit confusing</w:t>
      </w:r>
    </w:p>
  </w:comment>
  <w:comment w:id="5405" w:author="Liliana Salvador" w:date="2022-02-26T15:57:00Z" w:initials="LS">
    <w:p w14:paraId="0CA9CB66" w14:textId="54D0B099" w:rsidR="007F37AE" w:rsidRDefault="007F37AE">
      <w:pPr>
        <w:pStyle w:val="CommentText"/>
      </w:pPr>
      <w:r>
        <w:rPr>
          <w:rStyle w:val="CommentReference"/>
        </w:rPr>
        <w:annotationRef/>
      </w:r>
      <w:r>
        <w:t>I would move this to the discussion or delete</w:t>
      </w:r>
    </w:p>
  </w:comment>
  <w:comment w:id="5426" w:author="Liliana Salvador" w:date="2022-02-26T15:59:00Z" w:initials="LS">
    <w:p w14:paraId="18F5F30D" w14:textId="2E79FA50" w:rsidR="007F37AE" w:rsidRDefault="007F37AE">
      <w:pPr>
        <w:pStyle w:val="CommentText"/>
      </w:pPr>
      <w:r>
        <w:rPr>
          <w:rStyle w:val="CommentReference"/>
        </w:rPr>
        <w:annotationRef/>
      </w:r>
    </w:p>
  </w:comment>
  <w:comment w:id="5427" w:author="Liliana Salvador" w:date="2022-02-26T15:59:00Z" w:initials="LS">
    <w:p w14:paraId="73DCE60A" w14:textId="4BB047BB" w:rsidR="007F37AE" w:rsidRDefault="007F37AE">
      <w:pPr>
        <w:pStyle w:val="CommentText"/>
      </w:pPr>
      <w:bookmarkStart w:id="5431" w:name="OLE_LINK163"/>
      <w:bookmarkStart w:id="5432" w:name="OLE_LINK164"/>
      <w:bookmarkStart w:id="5433" w:name="OLE_LINK165"/>
      <w:r>
        <w:rPr>
          <w:rStyle w:val="CommentReference"/>
        </w:rPr>
        <w:annotationRef/>
      </w:r>
      <w:r>
        <w:t xml:space="preserve">I am </w:t>
      </w:r>
      <w:bookmarkStart w:id="5434" w:name="OLE_LINK112"/>
      <w:bookmarkStart w:id="5435" w:name="OLE_LINK113"/>
      <w:r>
        <w:t xml:space="preserve">bit </w:t>
      </w:r>
      <w:bookmarkEnd w:id="5434"/>
      <w:bookmarkEnd w:id="5435"/>
      <w:r>
        <w:t xml:space="preserve">confused here. </w:t>
      </w:r>
      <w:bookmarkStart w:id="5436" w:name="OLE_LINK114"/>
      <w:bookmarkStart w:id="5437" w:name="OLE_LINK115"/>
      <w:r>
        <w:t xml:space="preserve">Could </w:t>
      </w:r>
      <w:bookmarkEnd w:id="5436"/>
      <w:bookmarkEnd w:id="5437"/>
      <w:r>
        <w:t>you rewrite this part?</w:t>
      </w:r>
    </w:p>
    <w:bookmarkEnd w:id="5431"/>
    <w:bookmarkEnd w:id="5432"/>
    <w:bookmarkEnd w:id="5433"/>
  </w:comment>
  <w:comment w:id="5530" w:author="Liliana Salvador" w:date="2022-02-26T16:07:00Z" w:initials="LS">
    <w:p w14:paraId="297E8F91" w14:textId="56968C64" w:rsidR="007F37AE" w:rsidRDefault="007F37AE">
      <w:pPr>
        <w:pStyle w:val="CommentText"/>
      </w:pPr>
      <w:r>
        <w:rPr>
          <w:rStyle w:val="CommentReference"/>
        </w:rPr>
        <w:annotationRef/>
      </w:r>
      <w:r>
        <w:t>I suggest to delete this sentence and go straight to the result</w:t>
      </w:r>
    </w:p>
  </w:comment>
  <w:comment w:id="5640" w:author="Liliana Salvador" w:date="2022-02-26T16:21:00Z" w:initials="LS">
    <w:p w14:paraId="5CAAB48C" w14:textId="38DEFC16" w:rsidR="007F37AE" w:rsidRDefault="007F37AE">
      <w:pPr>
        <w:pStyle w:val="CommentText"/>
      </w:pPr>
      <w:r>
        <w:rPr>
          <w:rStyle w:val="CommentReference"/>
        </w:rPr>
        <w:annotationRef/>
      </w:r>
      <w:r>
        <w:t xml:space="preserve">Add citation to the table </w:t>
      </w:r>
    </w:p>
  </w:comment>
  <w:comment w:id="5777" w:author="Liliana Salvador" w:date="2022-02-26T16:27:00Z" w:initials="LS">
    <w:p w14:paraId="258A8B73" w14:textId="2D023BAA" w:rsidR="007F37AE" w:rsidRDefault="007F37AE">
      <w:pPr>
        <w:pStyle w:val="CommentText"/>
      </w:pPr>
      <w:r>
        <w:rPr>
          <w:rStyle w:val="CommentReference"/>
        </w:rPr>
        <w:annotationRef/>
      </w:r>
      <w:r>
        <w:t>I am not sure if it is necessary to show the example since you already mentioned the pattern. I suggest to delete the sentence</w:t>
      </w:r>
    </w:p>
  </w:comment>
  <w:comment w:id="6911" w:author="Liliana Salvador" w:date="2022-03-08T20:06:00Z" w:initials="LS">
    <w:p w14:paraId="46D42776" w14:textId="71CBA11E" w:rsidR="007F37AE" w:rsidRDefault="007F37AE">
      <w:pPr>
        <w:pStyle w:val="CommentText"/>
      </w:pPr>
      <w:r>
        <w:rPr>
          <w:rStyle w:val="CommentReference"/>
        </w:rPr>
        <w:annotationRef/>
      </w:r>
      <w:r>
        <w:t>Can we delete this or is it necessary ?</w:t>
      </w:r>
    </w:p>
  </w:comment>
  <w:comment w:id="6941" w:author="Liliana Salvador" w:date="2022-02-26T16:47:00Z" w:initials="LS">
    <w:p w14:paraId="560074B0" w14:textId="538464A0" w:rsidR="007F37AE" w:rsidRDefault="007F37AE">
      <w:pPr>
        <w:pStyle w:val="CommentText"/>
      </w:pPr>
      <w:r>
        <w:rPr>
          <w:rStyle w:val="CommentReference"/>
        </w:rPr>
        <w:annotationRef/>
      </w:r>
      <w:r>
        <w:t>I don’t think this first stencen is needed if this is defined in the methods. We can jump straight to the result</w:t>
      </w:r>
    </w:p>
  </w:comment>
  <w:comment w:id="6951" w:author="Liliana Salvador" w:date="2022-02-26T16:50:00Z" w:initials="LS">
    <w:p w14:paraId="1F0FB369" w14:textId="6D01FFC4" w:rsidR="007F37AE" w:rsidRDefault="007F37AE">
      <w:pPr>
        <w:pStyle w:val="CommentText"/>
      </w:pPr>
      <w:r>
        <w:rPr>
          <w:rStyle w:val="CommentReference"/>
        </w:rPr>
        <w:annotationRef/>
      </w:r>
      <w:r>
        <w:t>Most distintive in which way? They had more significantly different groups?</w:t>
      </w:r>
    </w:p>
  </w:comment>
  <w:comment w:id="6957" w:author="Liliana Salvador" w:date="2022-02-26T16:48:00Z" w:initials="LS">
    <w:p w14:paraId="42EDB57E" w14:textId="3A13A3D2" w:rsidR="007F37AE" w:rsidRDefault="007F37AE">
      <w:pPr>
        <w:pStyle w:val="CommentText"/>
      </w:pPr>
      <w:r>
        <w:rPr>
          <w:rStyle w:val="CommentReference"/>
        </w:rPr>
        <w:annotationRef/>
      </w:r>
      <w:r>
        <w:t>I suggest to delete this part – this is perfect for the discussion, but in this section I think we should just report the DA results.</w:t>
      </w:r>
    </w:p>
  </w:comment>
  <w:comment w:id="6961" w:author="Liliana Salvador" w:date="2022-02-26T16:51:00Z" w:initials="LS">
    <w:p w14:paraId="148E56FD" w14:textId="54E76D42" w:rsidR="007F37AE" w:rsidRDefault="007F37AE">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6990" w:author="Liliana Salvador" w:date="2022-02-26T17:11:00Z" w:initials="LS">
    <w:p w14:paraId="252C3FAB" w14:textId="6BC1A1BE" w:rsidR="007F37AE" w:rsidRDefault="007F37AE">
      <w:pPr>
        <w:pStyle w:val="CommentText"/>
      </w:pPr>
      <w:r>
        <w:rPr>
          <w:rStyle w:val="CommentReference"/>
        </w:rPr>
        <w:annotationRef/>
      </w:r>
      <w:r>
        <w:t>Shall we add the id here?</w:t>
      </w:r>
    </w:p>
  </w:comment>
  <w:comment w:id="7119" w:author="Liliana Salvador" w:date="2022-02-26T17:24:00Z" w:initials="LS">
    <w:p w14:paraId="579C5207" w14:textId="379FF7E5" w:rsidR="007F37AE" w:rsidRDefault="007F37AE">
      <w:pPr>
        <w:pStyle w:val="CommentText"/>
      </w:pPr>
      <w:r>
        <w:rPr>
          <w:rStyle w:val="CommentReference"/>
        </w:rPr>
        <w:annotationRef/>
      </w:r>
      <w:r>
        <w:t>I would probably just refer the first two since BLASTN number is similar to the other software than it is with Kaiju and Centrifuge</w:t>
      </w:r>
    </w:p>
  </w:comment>
  <w:comment w:id="7180" w:author="Liliana Salvador" w:date="2022-02-26T17:25:00Z" w:initials="LS">
    <w:p w14:paraId="3DD997C5" w14:textId="5AED9D5A" w:rsidR="007F37AE" w:rsidRDefault="007F37AE">
      <w:pPr>
        <w:pStyle w:val="CommentText"/>
      </w:pPr>
      <w:r>
        <w:rPr>
          <w:rStyle w:val="CommentReference"/>
        </w:rPr>
        <w:annotationRef/>
      </w:r>
      <w:r>
        <w:t>Cool observation</w:t>
      </w:r>
    </w:p>
  </w:comment>
  <w:comment w:id="7498" w:author="Liliana Salvador" w:date="2022-02-26T18:48:00Z" w:initials="LS">
    <w:p w14:paraId="6107B68C" w14:textId="323E4F08" w:rsidR="007F37AE" w:rsidRDefault="007F37AE">
      <w:pPr>
        <w:pStyle w:val="CommentText"/>
      </w:pPr>
      <w:r>
        <w:rPr>
          <w:rStyle w:val="CommentReference"/>
        </w:rPr>
        <w:annotationRef/>
      </w:r>
      <w:r>
        <w:t>Is it ok to delete this part since here we are comparing lung with spleen?</w:t>
      </w:r>
    </w:p>
  </w:comment>
  <w:comment w:id="7388" w:author="Rajeev, Sree" w:date="2022-03-03T11:25:00Z" w:initials="RS">
    <w:p w14:paraId="72EC937E" w14:textId="42863EF9" w:rsidR="007F37AE" w:rsidRDefault="007F37AE">
      <w:pPr>
        <w:pStyle w:val="CommentText"/>
      </w:pPr>
      <w:r>
        <w:rPr>
          <w:rStyle w:val="CommentReference"/>
        </w:rPr>
        <w:annotationRef/>
      </w:r>
      <w:r>
        <w:t>Can we combine these parts and present it concisely?</w:t>
      </w:r>
    </w:p>
  </w:comment>
  <w:comment w:id="7938" w:author="Liliana Salvador" w:date="2022-02-26T19:15:00Z" w:initials="LS">
    <w:p w14:paraId="4F70A1B3" w14:textId="48422061" w:rsidR="007F37AE" w:rsidRDefault="007F37AE">
      <w:pPr>
        <w:pStyle w:val="CommentText"/>
      </w:pPr>
      <w:r>
        <w:rPr>
          <w:rStyle w:val="CommentReference"/>
        </w:rPr>
        <w:annotationRef/>
      </w:r>
      <w:r>
        <w:t>Do yo mean 9? 8 from the pathogenic, 1 from the saprophytic</w:t>
      </w:r>
    </w:p>
  </w:comment>
  <w:comment w:id="8283" w:author="Liliana Salvador" w:date="2022-02-26T19:33:00Z" w:initials="LS">
    <w:p w14:paraId="16C880AC" w14:textId="58752A20" w:rsidR="007F37AE" w:rsidRDefault="007F37AE">
      <w:pPr>
        <w:pStyle w:val="CommentText"/>
      </w:pPr>
      <w:r>
        <w:rPr>
          <w:rStyle w:val="CommentReference"/>
        </w:rPr>
        <w:annotationRef/>
      </w:r>
      <w:r>
        <w:t>This sentence reads a bit weird. Could you try to edit it?</w:t>
      </w:r>
    </w:p>
  </w:comment>
  <w:comment w:id="8466" w:author="Liliana Salvador" w:date="2022-02-26T19:42:00Z" w:initials="LS">
    <w:p w14:paraId="1EA278B6" w14:textId="56BBE13E" w:rsidR="007F37AE" w:rsidRDefault="007F37AE">
      <w:pPr>
        <w:pStyle w:val="CommentText"/>
      </w:pPr>
      <w:r>
        <w:rPr>
          <w:rStyle w:val="CommentReference"/>
        </w:rPr>
        <w:annotationRef/>
      </w:r>
      <w:r>
        <w:t>We might need to add some of this information in the methods</w:t>
      </w:r>
    </w:p>
  </w:comment>
  <w:comment w:id="9044" w:author="Liliana Salvador" w:date="2022-02-26T19:52:00Z" w:initials="LS">
    <w:p w14:paraId="38ED02FF" w14:textId="734B6AB8" w:rsidR="007F37AE" w:rsidRDefault="007F37AE">
      <w:pPr>
        <w:pStyle w:val="CommentText"/>
      </w:pPr>
      <w:r>
        <w:rPr>
          <w:rStyle w:val="CommentReference"/>
        </w:rPr>
        <w:annotationRef/>
      </w:r>
      <w:r>
        <w:t>What does this mean? Do the sequences get shorter?</w:t>
      </w:r>
    </w:p>
  </w:comment>
  <w:comment w:id="10922" w:author="Rajeev, Sree" w:date="2022-03-03T11:44:00Z" w:initials="RS">
    <w:p w14:paraId="189820A6" w14:textId="22DB50CB" w:rsidR="007F37AE" w:rsidRDefault="007F37AE">
      <w:pPr>
        <w:pStyle w:val="CommentText"/>
      </w:pPr>
      <w:r>
        <w:rPr>
          <w:rStyle w:val="CommentReference"/>
        </w:rPr>
        <w:annotationRef/>
      </w:r>
      <w:r>
        <w:t>Delete this?</w:t>
      </w:r>
    </w:p>
  </w:comment>
  <w:comment w:id="11713" w:author="Liliana Salvador" w:date="2022-02-26T21:43:00Z" w:initials="LS">
    <w:p w14:paraId="14A7FA82" w14:textId="19F8BCB3" w:rsidR="007F37AE" w:rsidRDefault="007F37AE">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D58F9A" w16cex:dateUtc="2022-02-26T20:59: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5C7AE" w14:textId="77777777" w:rsidR="00EC607B" w:rsidRDefault="00EC607B" w:rsidP="00162F7D">
      <w:r>
        <w:separator/>
      </w:r>
    </w:p>
    <w:p w14:paraId="68AA5DBD" w14:textId="77777777" w:rsidR="00EC607B" w:rsidRDefault="00EC607B" w:rsidP="00162F7D"/>
    <w:p w14:paraId="6ADAFB7E" w14:textId="77777777" w:rsidR="00EC607B" w:rsidRDefault="00EC607B" w:rsidP="00162F7D"/>
  </w:endnote>
  <w:endnote w:type="continuationSeparator" w:id="0">
    <w:p w14:paraId="037FE5C8" w14:textId="77777777" w:rsidR="00EC607B" w:rsidRDefault="00EC607B" w:rsidP="00162F7D">
      <w:r>
        <w:continuationSeparator/>
      </w:r>
    </w:p>
    <w:p w14:paraId="5C9ED723" w14:textId="77777777" w:rsidR="00EC607B" w:rsidRDefault="00EC607B" w:rsidP="00162F7D"/>
    <w:p w14:paraId="54B03D5E" w14:textId="77777777" w:rsidR="00EC607B" w:rsidRDefault="00EC607B"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7F37AE" w:rsidRDefault="007F37AE"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7F37AE" w:rsidRDefault="007F37AE">
    <w:pPr>
      <w:pStyle w:val="Footer"/>
      <w:ind w:right="360"/>
      <w:pPrChange w:id="12448"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7F37AE" w:rsidRDefault="007F37AE"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E694D" w14:textId="77777777" w:rsidR="00EC607B" w:rsidRDefault="00EC607B" w:rsidP="00162F7D">
      <w:r>
        <w:separator/>
      </w:r>
    </w:p>
    <w:p w14:paraId="632A88F6" w14:textId="77777777" w:rsidR="00EC607B" w:rsidRDefault="00EC607B" w:rsidP="00162F7D"/>
    <w:p w14:paraId="71D524F9" w14:textId="77777777" w:rsidR="00EC607B" w:rsidRDefault="00EC607B" w:rsidP="00162F7D"/>
  </w:footnote>
  <w:footnote w:type="continuationSeparator" w:id="0">
    <w:p w14:paraId="0AED0826" w14:textId="77777777" w:rsidR="00EC607B" w:rsidRDefault="00EC607B" w:rsidP="00162F7D">
      <w:r>
        <w:continuationSeparator/>
      </w:r>
    </w:p>
    <w:p w14:paraId="425E3F1F" w14:textId="77777777" w:rsidR="00EC607B" w:rsidRDefault="00EC607B" w:rsidP="00162F7D"/>
    <w:p w14:paraId="34A84D46" w14:textId="77777777" w:rsidR="00EC607B" w:rsidRDefault="00EC607B"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7F37AE" w:rsidRDefault="007F37AE">
    <w:pPr>
      <w:pStyle w:val="Header"/>
    </w:pPr>
    <w:bookmarkStart w:id="12436" w:name="OLE_LINK88"/>
    <w:bookmarkStart w:id="12437" w:name="OLE_LINK91"/>
    <w:bookmarkStart w:id="12438" w:name="_Hlk77607191"/>
    <w:bookmarkStart w:id="12439" w:name="OLE_LINK92"/>
    <w:bookmarkStart w:id="12440" w:name="OLE_LINK93"/>
    <w:bookmarkStart w:id="12441" w:name="_Hlk77607194"/>
    <w:bookmarkStart w:id="12442" w:name="OLE_LINK94"/>
    <w:bookmarkStart w:id="12443" w:name="OLE_LINK95"/>
    <w:bookmarkStart w:id="12444" w:name="_Hlk77607209"/>
    <w:bookmarkStart w:id="12445" w:name="OLE_LINK96"/>
    <w:bookmarkStart w:id="12446" w:name="OLE_LINK97"/>
    <w:bookmarkStart w:id="12447" w:name="_Hlk77607210"/>
    <w:bookmarkEnd w:id="12436"/>
    <w:bookmarkEnd w:id="12437"/>
    <w:bookmarkEnd w:id="12438"/>
    <w:bookmarkEnd w:id="12439"/>
    <w:bookmarkEnd w:id="12440"/>
    <w:bookmarkEnd w:id="12441"/>
    <w:bookmarkEnd w:id="12442"/>
    <w:bookmarkEnd w:id="12443"/>
    <w:bookmarkEnd w:id="12444"/>
    <w:bookmarkEnd w:id="12445"/>
    <w:bookmarkEnd w:id="12446"/>
    <w:bookmarkEnd w:id="1244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207D"/>
    <w:rsid w:val="00123495"/>
    <w:rsid w:val="0012569E"/>
    <w:rsid w:val="00130564"/>
    <w:rsid w:val="001305E1"/>
    <w:rsid w:val="0013157B"/>
    <w:rsid w:val="00131F48"/>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4A4F"/>
    <w:rsid w:val="001B6508"/>
    <w:rsid w:val="001B6683"/>
    <w:rsid w:val="001C0737"/>
    <w:rsid w:val="001C2008"/>
    <w:rsid w:val="001C261A"/>
    <w:rsid w:val="001C2B5A"/>
    <w:rsid w:val="001C73C4"/>
    <w:rsid w:val="001D06C9"/>
    <w:rsid w:val="001D1CA1"/>
    <w:rsid w:val="001D20AD"/>
    <w:rsid w:val="001D2212"/>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58F5"/>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2CD7"/>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10B5"/>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3587"/>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5DE9"/>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D7819"/>
    <w:rsid w:val="004E310B"/>
    <w:rsid w:val="004E420A"/>
    <w:rsid w:val="004E5F75"/>
    <w:rsid w:val="004F1047"/>
    <w:rsid w:val="004F10F4"/>
    <w:rsid w:val="004F29F3"/>
    <w:rsid w:val="004F346E"/>
    <w:rsid w:val="004F59B4"/>
    <w:rsid w:val="004F6BB0"/>
    <w:rsid w:val="005006A0"/>
    <w:rsid w:val="0050101D"/>
    <w:rsid w:val="0050114E"/>
    <w:rsid w:val="00501658"/>
    <w:rsid w:val="00501791"/>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7711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0632"/>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800"/>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6F78"/>
    <w:rsid w:val="00657111"/>
    <w:rsid w:val="006573FF"/>
    <w:rsid w:val="006575C8"/>
    <w:rsid w:val="00657989"/>
    <w:rsid w:val="00657FB1"/>
    <w:rsid w:val="00661DEF"/>
    <w:rsid w:val="00664C52"/>
    <w:rsid w:val="00665606"/>
    <w:rsid w:val="00666430"/>
    <w:rsid w:val="0066662C"/>
    <w:rsid w:val="00671E3E"/>
    <w:rsid w:val="00671F8E"/>
    <w:rsid w:val="006750E1"/>
    <w:rsid w:val="006759E1"/>
    <w:rsid w:val="00675AC5"/>
    <w:rsid w:val="00680F37"/>
    <w:rsid w:val="006824E6"/>
    <w:rsid w:val="006829FE"/>
    <w:rsid w:val="00683350"/>
    <w:rsid w:val="00683E15"/>
    <w:rsid w:val="00684564"/>
    <w:rsid w:val="00685BA9"/>
    <w:rsid w:val="00685C40"/>
    <w:rsid w:val="006866DC"/>
    <w:rsid w:val="0068770F"/>
    <w:rsid w:val="006905BC"/>
    <w:rsid w:val="00690F21"/>
    <w:rsid w:val="0069179E"/>
    <w:rsid w:val="00692C29"/>
    <w:rsid w:val="00692F00"/>
    <w:rsid w:val="00692F18"/>
    <w:rsid w:val="00693C8E"/>
    <w:rsid w:val="0069497C"/>
    <w:rsid w:val="00694D1F"/>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0E30"/>
    <w:rsid w:val="006E174C"/>
    <w:rsid w:val="006E374C"/>
    <w:rsid w:val="006E45E6"/>
    <w:rsid w:val="006E6B86"/>
    <w:rsid w:val="006E787C"/>
    <w:rsid w:val="006F1A02"/>
    <w:rsid w:val="006F201E"/>
    <w:rsid w:val="006F27D5"/>
    <w:rsid w:val="006F316A"/>
    <w:rsid w:val="006F512F"/>
    <w:rsid w:val="006F6232"/>
    <w:rsid w:val="00701A68"/>
    <w:rsid w:val="00702D65"/>
    <w:rsid w:val="00702E39"/>
    <w:rsid w:val="00703F3A"/>
    <w:rsid w:val="0070427B"/>
    <w:rsid w:val="00706BE5"/>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37C2A"/>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0291"/>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09C"/>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663C"/>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E4A54"/>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257"/>
    <w:rsid w:val="008B23CD"/>
    <w:rsid w:val="008B27E1"/>
    <w:rsid w:val="008B3D4A"/>
    <w:rsid w:val="008B3EF9"/>
    <w:rsid w:val="008B4C5E"/>
    <w:rsid w:val="008B5A8E"/>
    <w:rsid w:val="008B5F14"/>
    <w:rsid w:val="008B6437"/>
    <w:rsid w:val="008B6FED"/>
    <w:rsid w:val="008C37E3"/>
    <w:rsid w:val="008C3819"/>
    <w:rsid w:val="008C38FB"/>
    <w:rsid w:val="008C404E"/>
    <w:rsid w:val="008C68D4"/>
    <w:rsid w:val="008C6EC5"/>
    <w:rsid w:val="008C74BC"/>
    <w:rsid w:val="008D058C"/>
    <w:rsid w:val="008D0D5F"/>
    <w:rsid w:val="008D275C"/>
    <w:rsid w:val="008D3D37"/>
    <w:rsid w:val="008D4635"/>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350"/>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EF"/>
    <w:rsid w:val="00A34273"/>
    <w:rsid w:val="00A3564E"/>
    <w:rsid w:val="00A364B7"/>
    <w:rsid w:val="00A36728"/>
    <w:rsid w:val="00A41975"/>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5845"/>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CE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34F"/>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49C5"/>
    <w:rsid w:val="00B74C0D"/>
    <w:rsid w:val="00B75BDA"/>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39E7"/>
    <w:rsid w:val="00C04F5C"/>
    <w:rsid w:val="00C06C36"/>
    <w:rsid w:val="00C06D2E"/>
    <w:rsid w:val="00C06DDF"/>
    <w:rsid w:val="00C07280"/>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0ED"/>
    <w:rsid w:val="00C93883"/>
    <w:rsid w:val="00C94498"/>
    <w:rsid w:val="00C945AC"/>
    <w:rsid w:val="00C94B61"/>
    <w:rsid w:val="00C9506C"/>
    <w:rsid w:val="00CA0C24"/>
    <w:rsid w:val="00CA0E7C"/>
    <w:rsid w:val="00CA1B0D"/>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2952"/>
    <w:rsid w:val="00DD3218"/>
    <w:rsid w:val="00DD4741"/>
    <w:rsid w:val="00DD4E65"/>
    <w:rsid w:val="00DD76BB"/>
    <w:rsid w:val="00DD7761"/>
    <w:rsid w:val="00DE09EE"/>
    <w:rsid w:val="00DE165C"/>
    <w:rsid w:val="00DE3052"/>
    <w:rsid w:val="00DE38ED"/>
    <w:rsid w:val="00DE5B31"/>
    <w:rsid w:val="00DE6FBA"/>
    <w:rsid w:val="00DF14C1"/>
    <w:rsid w:val="00DF1F2D"/>
    <w:rsid w:val="00DF32A0"/>
    <w:rsid w:val="00DF3B28"/>
    <w:rsid w:val="00DF51F9"/>
    <w:rsid w:val="00DF554B"/>
    <w:rsid w:val="00DF6359"/>
    <w:rsid w:val="00DF6582"/>
    <w:rsid w:val="00DF6673"/>
    <w:rsid w:val="00DF7139"/>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07B"/>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E67E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uiPriority="59"/>
    <w:lsdException w:name="Table Theme" w:lock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800"/>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62480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24800"/>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2.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FF1910-D089-F74F-B14B-EB619F474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29</Pages>
  <Words>51452</Words>
  <Characters>293283</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Ruijie Xu</cp:lastModifiedBy>
  <cp:revision>25</cp:revision>
  <cp:lastPrinted>2022-02-25T21:54:00Z</cp:lastPrinted>
  <dcterms:created xsi:type="dcterms:W3CDTF">2022-03-11T00:49:00Z</dcterms:created>
  <dcterms:modified xsi:type="dcterms:W3CDTF">2022-03-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